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1BB98B9" w14:textId="77777777" w:rsidR="00D01448" w:rsidRDefault="00D01448" w:rsidP="00051F0D">
      <w:pPr>
        <w:pStyle w:val="f-body"/>
        <w:shd w:val="clear" w:color="auto" w:fill="FFFFFF"/>
        <w:spacing w:before="0" w:beforeAutospacing="0" w:after="0" w:afterAutospacing="0"/>
        <w:jc w:val="center"/>
        <w:textAlignment w:val="baseline"/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TABLE OF CONTENTS</w:t>
      </w:r>
    </w:p>
    <w:p w14:paraId="4ACE4776" w14:textId="77777777" w:rsidR="00D01448" w:rsidRDefault="00D01448" w:rsidP="00051F0D">
      <w:pPr>
        <w:pStyle w:val="f-body"/>
        <w:shd w:val="clear" w:color="auto" w:fill="FFFFFF"/>
        <w:spacing w:before="0" w:beforeAutospacing="0" w:after="0" w:afterAutospacing="0"/>
        <w:jc w:val="center"/>
        <w:textAlignment w:val="baseline"/>
        <w:rPr>
          <w:rFonts w:ascii="Arial" w:hAnsi="Arial" w:cs="Arial"/>
          <w:b/>
          <w:bCs/>
          <w:sz w:val="20"/>
          <w:szCs w:val="20"/>
        </w:rPr>
      </w:pPr>
    </w:p>
    <w:p w14:paraId="7D9B58EB" w14:textId="77777777" w:rsidR="00D01448" w:rsidRDefault="00D01448" w:rsidP="00D01448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sz w:val="20"/>
          <w:szCs w:val="20"/>
        </w:rPr>
      </w:pPr>
    </w:p>
    <w:p w14:paraId="19A17916" w14:textId="77777777" w:rsidR="00D01448" w:rsidRDefault="00D01448" w:rsidP="00D01448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sz w:val="20"/>
          <w:szCs w:val="20"/>
        </w:rPr>
      </w:pPr>
    </w:p>
    <w:p w14:paraId="21F0077F" w14:textId="40EE2F80" w:rsidR="00681BDA" w:rsidRDefault="00681BDA" w:rsidP="00D01448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SEARCH STRATEGY</w:t>
      </w:r>
      <w:r w:rsidR="000D336A">
        <w:rPr>
          <w:rFonts w:ascii="Arial" w:hAnsi="Arial" w:cs="Arial"/>
          <w:sz w:val="20"/>
          <w:szCs w:val="20"/>
        </w:rPr>
        <w:t>…………...........</w:t>
      </w:r>
      <w:r>
        <w:rPr>
          <w:rFonts w:ascii="Arial" w:hAnsi="Arial" w:cs="Arial"/>
          <w:sz w:val="20"/>
          <w:szCs w:val="20"/>
        </w:rPr>
        <w:t>…………………………………………………………………………….2</w:t>
      </w:r>
    </w:p>
    <w:p w14:paraId="430A38CC" w14:textId="77777777" w:rsidR="00681BDA" w:rsidRDefault="00681BDA" w:rsidP="00D01448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0"/>
          <w:szCs w:val="20"/>
        </w:rPr>
      </w:pPr>
    </w:p>
    <w:p w14:paraId="615F7CA6" w14:textId="77777777" w:rsidR="00681BDA" w:rsidRDefault="00681BDA" w:rsidP="00D01448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0"/>
          <w:szCs w:val="20"/>
        </w:rPr>
      </w:pPr>
    </w:p>
    <w:p w14:paraId="3F6DAA6A" w14:textId="545795C8" w:rsidR="00D01448" w:rsidRPr="00D01448" w:rsidRDefault="00D01448" w:rsidP="00D01448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0"/>
          <w:szCs w:val="20"/>
        </w:rPr>
      </w:pPr>
      <w:r w:rsidRPr="00D01448">
        <w:rPr>
          <w:rFonts w:ascii="Arial" w:hAnsi="Arial" w:cs="Arial"/>
          <w:sz w:val="20"/>
          <w:szCs w:val="20"/>
        </w:rPr>
        <w:t>SUPPLEMENTARY TABLES</w:t>
      </w:r>
      <w:r>
        <w:rPr>
          <w:rFonts w:ascii="Arial" w:hAnsi="Arial" w:cs="Arial"/>
          <w:sz w:val="20"/>
          <w:szCs w:val="20"/>
        </w:rPr>
        <w:t>……………………………………………………………………………………….</w:t>
      </w:r>
      <w:r w:rsidR="00681BDA">
        <w:rPr>
          <w:rFonts w:ascii="Arial" w:hAnsi="Arial" w:cs="Arial"/>
          <w:sz w:val="20"/>
          <w:szCs w:val="20"/>
        </w:rPr>
        <w:t>3</w:t>
      </w:r>
    </w:p>
    <w:p w14:paraId="513A3793" w14:textId="77777777" w:rsidR="00D01448" w:rsidRPr="00D01448" w:rsidRDefault="00D01448" w:rsidP="00D01448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0"/>
          <w:szCs w:val="20"/>
        </w:rPr>
      </w:pPr>
    </w:p>
    <w:p w14:paraId="6E1C0C55" w14:textId="77777777" w:rsidR="00D01448" w:rsidRPr="00D01448" w:rsidRDefault="00D01448" w:rsidP="00D01448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0"/>
          <w:szCs w:val="20"/>
        </w:rPr>
      </w:pPr>
    </w:p>
    <w:p w14:paraId="5DBD5470" w14:textId="61D89E38" w:rsidR="00D01448" w:rsidRDefault="00D01448" w:rsidP="00D01448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0"/>
          <w:szCs w:val="20"/>
        </w:rPr>
      </w:pPr>
      <w:r w:rsidRPr="00D01448">
        <w:rPr>
          <w:rFonts w:ascii="Arial" w:hAnsi="Arial" w:cs="Arial"/>
          <w:sz w:val="20"/>
          <w:szCs w:val="20"/>
        </w:rPr>
        <w:t>SUPPLEMENTARY FIGURES</w:t>
      </w:r>
      <w:r>
        <w:rPr>
          <w:rFonts w:ascii="Arial" w:hAnsi="Arial" w:cs="Arial"/>
          <w:sz w:val="20"/>
          <w:szCs w:val="20"/>
        </w:rPr>
        <w:t>……………………………………………………………………………………4</w:t>
      </w:r>
      <w:r w:rsidR="00681BDA">
        <w:rPr>
          <w:rFonts w:ascii="Arial" w:hAnsi="Arial" w:cs="Arial"/>
          <w:sz w:val="20"/>
          <w:szCs w:val="20"/>
        </w:rPr>
        <w:t>1</w:t>
      </w:r>
    </w:p>
    <w:p w14:paraId="07637F8C" w14:textId="77777777" w:rsidR="00D01448" w:rsidRDefault="00D01448" w:rsidP="00D01448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0"/>
          <w:szCs w:val="20"/>
        </w:rPr>
      </w:pPr>
    </w:p>
    <w:p w14:paraId="7750F5D4" w14:textId="77777777" w:rsidR="00D01448" w:rsidRDefault="00D01448" w:rsidP="00D01448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0"/>
          <w:szCs w:val="20"/>
        </w:rPr>
      </w:pPr>
    </w:p>
    <w:p w14:paraId="109C4E7E" w14:textId="3F8D7923" w:rsidR="00D01448" w:rsidRDefault="00D01448" w:rsidP="00D01448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0"/>
          <w:szCs w:val="20"/>
        </w:rPr>
      </w:pPr>
      <w:r w:rsidRPr="00B64478">
        <w:rPr>
          <w:rFonts w:ascii="Arial" w:hAnsi="Arial" w:cs="Arial"/>
          <w:sz w:val="20"/>
          <w:szCs w:val="20"/>
        </w:rPr>
        <w:t>SUPPLEMENTARY REFERENCES</w:t>
      </w:r>
      <w:r w:rsidR="00B64478" w:rsidRPr="00B64478">
        <w:rPr>
          <w:rFonts w:ascii="Arial" w:hAnsi="Arial" w:cs="Arial"/>
          <w:sz w:val="20"/>
          <w:szCs w:val="20"/>
        </w:rPr>
        <w:t>……………………………………………………………………………..</w:t>
      </w:r>
      <w:r w:rsidR="00B64478">
        <w:rPr>
          <w:rFonts w:ascii="Arial" w:hAnsi="Arial" w:cs="Arial"/>
          <w:sz w:val="20"/>
          <w:szCs w:val="20"/>
        </w:rPr>
        <w:t>5</w:t>
      </w:r>
      <w:r w:rsidR="00681BDA">
        <w:rPr>
          <w:rFonts w:ascii="Arial" w:hAnsi="Arial" w:cs="Arial"/>
          <w:sz w:val="20"/>
          <w:szCs w:val="20"/>
        </w:rPr>
        <w:t>7</w:t>
      </w:r>
    </w:p>
    <w:p w14:paraId="777E9F47" w14:textId="77777777" w:rsidR="00DC167D" w:rsidRDefault="00DC167D" w:rsidP="00D01448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0"/>
          <w:szCs w:val="20"/>
        </w:rPr>
      </w:pPr>
    </w:p>
    <w:p w14:paraId="5FEF22AA" w14:textId="77777777" w:rsidR="00DC167D" w:rsidRDefault="00DC167D" w:rsidP="00D01448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0"/>
          <w:szCs w:val="20"/>
        </w:rPr>
      </w:pPr>
    </w:p>
    <w:p w14:paraId="0654EC3C" w14:textId="77777777" w:rsidR="00DC167D" w:rsidRDefault="00DC167D" w:rsidP="00D01448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0"/>
          <w:szCs w:val="20"/>
        </w:rPr>
      </w:pPr>
    </w:p>
    <w:p w14:paraId="0B68D399" w14:textId="6017810A" w:rsidR="00DC167D" w:rsidRPr="00D01448" w:rsidRDefault="00DC167D" w:rsidP="00D01448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0"/>
          <w:szCs w:val="20"/>
        </w:rPr>
        <w:sectPr w:rsidR="00DC167D" w:rsidRPr="00D01448" w:rsidSect="00223D85">
          <w:headerReference w:type="default" r:id="rId8"/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232101FD" w14:textId="0CA1211D" w:rsidR="00681BDA" w:rsidRPr="000D336A" w:rsidRDefault="00681BDA" w:rsidP="00051F0D">
      <w:pPr>
        <w:pStyle w:val="f-body"/>
        <w:shd w:val="clear" w:color="auto" w:fill="FFFFFF"/>
        <w:spacing w:before="0" w:beforeAutospacing="0" w:after="0" w:afterAutospacing="0"/>
        <w:jc w:val="center"/>
        <w:textAlignment w:val="baseline"/>
        <w:rPr>
          <w:rFonts w:ascii="Arial" w:hAnsi="Arial" w:cs="Arial"/>
          <w:b/>
          <w:bCs/>
          <w:sz w:val="22"/>
          <w:szCs w:val="22"/>
        </w:rPr>
      </w:pPr>
      <w:r w:rsidRPr="000D336A">
        <w:rPr>
          <w:rFonts w:ascii="Arial" w:hAnsi="Arial" w:cs="Arial"/>
          <w:b/>
          <w:bCs/>
          <w:sz w:val="22"/>
          <w:szCs w:val="22"/>
        </w:rPr>
        <w:lastRenderedPageBreak/>
        <w:t>SEARCH STRATEGY</w:t>
      </w:r>
      <w:r w:rsidR="000D336A" w:rsidRPr="000D336A">
        <w:rPr>
          <w:rFonts w:ascii="Arial" w:hAnsi="Arial" w:cs="Arial"/>
          <w:b/>
          <w:bCs/>
          <w:sz w:val="22"/>
          <w:szCs w:val="22"/>
        </w:rPr>
        <w:t xml:space="preserve"> </w:t>
      </w:r>
    </w:p>
    <w:p w14:paraId="4F10F5EE" w14:textId="77777777" w:rsidR="00681BDA" w:rsidRPr="000D336A" w:rsidRDefault="00681BDA" w:rsidP="00681BD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</w:p>
    <w:p w14:paraId="0D57DBEA" w14:textId="7EFB8AFB" w:rsidR="000D336A" w:rsidRPr="000D336A" w:rsidRDefault="000D336A" w:rsidP="00681BD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sz w:val="22"/>
          <w:szCs w:val="22"/>
        </w:rPr>
      </w:pPr>
      <w:r w:rsidRPr="000D336A">
        <w:rPr>
          <w:rFonts w:ascii="Arial" w:hAnsi="Arial" w:cs="Arial"/>
          <w:b/>
          <w:bCs/>
          <w:sz w:val="22"/>
          <w:szCs w:val="22"/>
        </w:rPr>
        <w:t>PubMed</w:t>
      </w:r>
      <w:r w:rsidR="00A4370A">
        <w:rPr>
          <w:rFonts w:ascii="Arial" w:hAnsi="Arial" w:cs="Arial"/>
          <w:b/>
          <w:bCs/>
          <w:sz w:val="22"/>
          <w:szCs w:val="22"/>
        </w:rPr>
        <w:t>/Medline</w:t>
      </w:r>
      <w:r w:rsidRPr="000D336A">
        <w:rPr>
          <w:rFonts w:ascii="Arial" w:hAnsi="Arial" w:cs="Arial"/>
          <w:b/>
          <w:bCs/>
          <w:sz w:val="22"/>
          <w:szCs w:val="22"/>
        </w:rPr>
        <w:t xml:space="preserve">: </w:t>
      </w:r>
    </w:p>
    <w:p w14:paraId="5C5891FB" w14:textId="52F4D60B" w:rsidR="00A4370A" w:rsidRPr="00A4370A" w:rsidRDefault="00A4370A" w:rsidP="00A4370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1</w:t>
      </w:r>
      <w:r w:rsidRPr="00A4370A">
        <w:rPr>
          <w:rFonts w:ascii="Arial" w:hAnsi="Arial" w:cs="Arial"/>
          <w:sz w:val="22"/>
          <w:szCs w:val="22"/>
        </w:rPr>
        <w:tab/>
      </w:r>
      <w:proofErr w:type="spellStart"/>
      <w:r w:rsidRPr="00A4370A">
        <w:rPr>
          <w:rFonts w:ascii="Arial" w:hAnsi="Arial" w:cs="Arial"/>
          <w:sz w:val="22"/>
          <w:szCs w:val="22"/>
        </w:rPr>
        <w:t>exp</w:t>
      </w:r>
      <w:proofErr w:type="spellEnd"/>
      <w:r w:rsidRPr="00A4370A">
        <w:rPr>
          <w:rFonts w:ascii="Arial" w:hAnsi="Arial" w:cs="Arial"/>
          <w:sz w:val="22"/>
          <w:szCs w:val="22"/>
        </w:rPr>
        <w:t xml:space="preserve"> COVID-19/</w:t>
      </w:r>
      <w:r w:rsidRPr="00A4370A">
        <w:rPr>
          <w:rFonts w:ascii="Arial" w:hAnsi="Arial" w:cs="Arial"/>
          <w:sz w:val="22"/>
          <w:szCs w:val="22"/>
        </w:rPr>
        <w:tab/>
      </w:r>
    </w:p>
    <w:p w14:paraId="4CE5333C" w14:textId="24325F8A" w:rsidR="00A4370A" w:rsidRPr="00A4370A" w:rsidRDefault="00A4370A" w:rsidP="00A4370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 w:rsidRPr="00A4370A">
        <w:rPr>
          <w:rFonts w:ascii="Arial" w:hAnsi="Arial" w:cs="Arial"/>
          <w:sz w:val="22"/>
          <w:szCs w:val="22"/>
        </w:rPr>
        <w:t>2</w:t>
      </w:r>
      <w:r w:rsidRPr="00A4370A">
        <w:rPr>
          <w:rFonts w:ascii="Arial" w:hAnsi="Arial" w:cs="Arial"/>
          <w:sz w:val="22"/>
          <w:szCs w:val="22"/>
        </w:rPr>
        <w:tab/>
      </w:r>
      <w:proofErr w:type="spellStart"/>
      <w:r w:rsidRPr="00A4370A">
        <w:rPr>
          <w:rFonts w:ascii="Arial" w:hAnsi="Arial" w:cs="Arial"/>
          <w:sz w:val="22"/>
          <w:szCs w:val="22"/>
        </w:rPr>
        <w:t>exp</w:t>
      </w:r>
      <w:proofErr w:type="spellEnd"/>
      <w:r w:rsidRPr="00A4370A">
        <w:rPr>
          <w:rFonts w:ascii="Arial" w:hAnsi="Arial" w:cs="Arial"/>
          <w:sz w:val="22"/>
          <w:szCs w:val="22"/>
        </w:rPr>
        <w:t xml:space="preserve"> Coronavirus/</w:t>
      </w:r>
      <w:r w:rsidRPr="00A4370A">
        <w:rPr>
          <w:rFonts w:ascii="Arial" w:hAnsi="Arial" w:cs="Arial"/>
          <w:sz w:val="22"/>
          <w:szCs w:val="22"/>
        </w:rPr>
        <w:tab/>
      </w:r>
    </w:p>
    <w:p w14:paraId="0FEB519A" w14:textId="08774388" w:rsidR="00A4370A" w:rsidRPr="00A4370A" w:rsidRDefault="00A4370A" w:rsidP="00A4370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 w:rsidRPr="00A4370A">
        <w:rPr>
          <w:rFonts w:ascii="Arial" w:hAnsi="Arial" w:cs="Arial"/>
          <w:sz w:val="22"/>
          <w:szCs w:val="22"/>
        </w:rPr>
        <w:t>3</w:t>
      </w:r>
      <w:r w:rsidRPr="00A4370A">
        <w:rPr>
          <w:rFonts w:ascii="Arial" w:hAnsi="Arial" w:cs="Arial"/>
          <w:sz w:val="22"/>
          <w:szCs w:val="22"/>
        </w:rPr>
        <w:tab/>
      </w:r>
      <w:proofErr w:type="spellStart"/>
      <w:r w:rsidRPr="00A4370A">
        <w:rPr>
          <w:rFonts w:ascii="Arial" w:hAnsi="Arial" w:cs="Arial"/>
          <w:sz w:val="22"/>
          <w:szCs w:val="22"/>
        </w:rPr>
        <w:t>exp</w:t>
      </w:r>
      <w:proofErr w:type="spellEnd"/>
      <w:r w:rsidRPr="00A4370A">
        <w:rPr>
          <w:rFonts w:ascii="Arial" w:hAnsi="Arial" w:cs="Arial"/>
          <w:sz w:val="22"/>
          <w:szCs w:val="22"/>
        </w:rPr>
        <w:t xml:space="preserve"> SARS Virus/ or </w:t>
      </w:r>
      <w:proofErr w:type="spellStart"/>
      <w:r w:rsidRPr="00A4370A">
        <w:rPr>
          <w:rFonts w:ascii="Arial" w:hAnsi="Arial" w:cs="Arial"/>
          <w:sz w:val="22"/>
          <w:szCs w:val="22"/>
        </w:rPr>
        <w:t>exp</w:t>
      </w:r>
      <w:proofErr w:type="spellEnd"/>
      <w:r w:rsidRPr="00A4370A">
        <w:rPr>
          <w:rFonts w:ascii="Arial" w:hAnsi="Arial" w:cs="Arial"/>
          <w:sz w:val="22"/>
          <w:szCs w:val="22"/>
        </w:rPr>
        <w:t xml:space="preserve"> SARS-CoV-2/ or SARS.mp.</w:t>
      </w:r>
    </w:p>
    <w:p w14:paraId="51A63B63" w14:textId="62666044" w:rsidR="00A4370A" w:rsidRPr="00A4370A" w:rsidRDefault="00A4370A" w:rsidP="00A4370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 w:rsidRPr="00A4370A">
        <w:rPr>
          <w:rFonts w:ascii="Arial" w:hAnsi="Arial" w:cs="Arial"/>
          <w:sz w:val="22"/>
          <w:szCs w:val="22"/>
        </w:rPr>
        <w:t>4</w:t>
      </w:r>
      <w:r w:rsidRPr="00A4370A">
        <w:rPr>
          <w:rFonts w:ascii="Arial" w:hAnsi="Arial" w:cs="Arial"/>
          <w:sz w:val="22"/>
          <w:szCs w:val="22"/>
        </w:rPr>
        <w:tab/>
        <w:t xml:space="preserve">MERS.mp. or </w:t>
      </w:r>
      <w:proofErr w:type="spellStart"/>
      <w:r w:rsidRPr="00A4370A">
        <w:rPr>
          <w:rFonts w:ascii="Arial" w:hAnsi="Arial" w:cs="Arial"/>
          <w:sz w:val="22"/>
          <w:szCs w:val="22"/>
        </w:rPr>
        <w:t>exp</w:t>
      </w:r>
      <w:proofErr w:type="spellEnd"/>
      <w:r w:rsidRPr="00A4370A">
        <w:rPr>
          <w:rFonts w:ascii="Arial" w:hAnsi="Arial" w:cs="Arial"/>
          <w:sz w:val="22"/>
          <w:szCs w:val="22"/>
        </w:rPr>
        <w:t xml:space="preserve"> Middle East Respiratory Syndrome Coronavirus/</w:t>
      </w:r>
      <w:r w:rsidRPr="00A4370A">
        <w:rPr>
          <w:rFonts w:ascii="Arial" w:hAnsi="Arial" w:cs="Arial"/>
          <w:sz w:val="22"/>
          <w:szCs w:val="22"/>
        </w:rPr>
        <w:tab/>
      </w:r>
    </w:p>
    <w:p w14:paraId="714138E0" w14:textId="0C8802D3" w:rsidR="00A4370A" w:rsidRPr="00A4370A" w:rsidRDefault="00A4370A" w:rsidP="00A4370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 w:rsidRPr="00A4370A">
        <w:rPr>
          <w:rFonts w:ascii="Arial" w:hAnsi="Arial" w:cs="Arial"/>
          <w:sz w:val="22"/>
          <w:szCs w:val="22"/>
        </w:rPr>
        <w:t>5</w:t>
      </w:r>
      <w:r w:rsidRPr="00A4370A">
        <w:rPr>
          <w:rFonts w:ascii="Arial" w:hAnsi="Arial" w:cs="Arial"/>
          <w:sz w:val="22"/>
          <w:szCs w:val="22"/>
        </w:rPr>
        <w:tab/>
        <w:t>1 or 2 or 3 or 4</w:t>
      </w:r>
      <w:r w:rsidRPr="00A4370A">
        <w:rPr>
          <w:rFonts w:ascii="Arial" w:hAnsi="Arial" w:cs="Arial"/>
          <w:sz w:val="22"/>
          <w:szCs w:val="22"/>
        </w:rPr>
        <w:tab/>
      </w:r>
    </w:p>
    <w:p w14:paraId="6E2FE980" w14:textId="58E0FE44" w:rsidR="00A4370A" w:rsidRPr="00A4370A" w:rsidRDefault="00A4370A" w:rsidP="00A4370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 w:rsidRPr="00A4370A">
        <w:rPr>
          <w:rFonts w:ascii="Arial" w:hAnsi="Arial" w:cs="Arial"/>
          <w:sz w:val="22"/>
          <w:szCs w:val="22"/>
        </w:rPr>
        <w:t>6</w:t>
      </w:r>
      <w:r w:rsidRPr="00A4370A">
        <w:rPr>
          <w:rFonts w:ascii="Arial" w:hAnsi="Arial" w:cs="Arial"/>
          <w:sz w:val="22"/>
          <w:szCs w:val="22"/>
        </w:rPr>
        <w:tab/>
      </w:r>
      <w:proofErr w:type="spellStart"/>
      <w:r w:rsidRPr="00A4370A">
        <w:rPr>
          <w:rFonts w:ascii="Arial" w:hAnsi="Arial" w:cs="Arial"/>
          <w:sz w:val="22"/>
          <w:szCs w:val="22"/>
        </w:rPr>
        <w:t>exp</w:t>
      </w:r>
      <w:proofErr w:type="spellEnd"/>
      <w:r w:rsidRPr="00A4370A">
        <w:rPr>
          <w:rFonts w:ascii="Arial" w:hAnsi="Arial" w:cs="Arial"/>
          <w:sz w:val="22"/>
          <w:szCs w:val="22"/>
        </w:rPr>
        <w:t xml:space="preserve"> Neurology/</w:t>
      </w:r>
      <w:r w:rsidRPr="00A4370A">
        <w:rPr>
          <w:rFonts w:ascii="Arial" w:hAnsi="Arial" w:cs="Arial"/>
          <w:sz w:val="22"/>
          <w:szCs w:val="22"/>
        </w:rPr>
        <w:tab/>
      </w:r>
    </w:p>
    <w:p w14:paraId="3F1DC4B8" w14:textId="4A875796" w:rsidR="00A4370A" w:rsidRPr="00A4370A" w:rsidRDefault="00A4370A" w:rsidP="00A4370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 w:rsidRPr="00A4370A">
        <w:rPr>
          <w:rFonts w:ascii="Arial" w:hAnsi="Arial" w:cs="Arial"/>
          <w:sz w:val="22"/>
          <w:szCs w:val="22"/>
        </w:rPr>
        <w:t>7</w:t>
      </w:r>
      <w:r w:rsidRPr="00A4370A">
        <w:rPr>
          <w:rFonts w:ascii="Arial" w:hAnsi="Arial" w:cs="Arial"/>
          <w:sz w:val="22"/>
          <w:szCs w:val="22"/>
        </w:rPr>
        <w:tab/>
        <w:t>neurological.mp.</w:t>
      </w:r>
      <w:r w:rsidRPr="00A4370A">
        <w:rPr>
          <w:rFonts w:ascii="Arial" w:hAnsi="Arial" w:cs="Arial"/>
          <w:sz w:val="22"/>
          <w:szCs w:val="22"/>
        </w:rPr>
        <w:tab/>
      </w:r>
    </w:p>
    <w:p w14:paraId="74108C00" w14:textId="4537EA03" w:rsidR="00A4370A" w:rsidRPr="00A4370A" w:rsidRDefault="00A4370A" w:rsidP="00A4370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 w:rsidRPr="00A4370A">
        <w:rPr>
          <w:rFonts w:ascii="Arial" w:hAnsi="Arial" w:cs="Arial"/>
          <w:sz w:val="22"/>
          <w:szCs w:val="22"/>
        </w:rPr>
        <w:t>8</w:t>
      </w:r>
      <w:r w:rsidRPr="00A4370A">
        <w:rPr>
          <w:rFonts w:ascii="Arial" w:hAnsi="Arial" w:cs="Arial"/>
          <w:sz w:val="22"/>
          <w:szCs w:val="22"/>
        </w:rPr>
        <w:tab/>
        <w:t xml:space="preserve">eye.mp. or </w:t>
      </w:r>
      <w:proofErr w:type="spellStart"/>
      <w:r w:rsidRPr="00A4370A">
        <w:rPr>
          <w:rFonts w:ascii="Arial" w:hAnsi="Arial" w:cs="Arial"/>
          <w:sz w:val="22"/>
          <w:szCs w:val="22"/>
        </w:rPr>
        <w:t>exp</w:t>
      </w:r>
      <w:proofErr w:type="spellEnd"/>
      <w:r w:rsidRPr="00A4370A">
        <w:rPr>
          <w:rFonts w:ascii="Arial" w:hAnsi="Arial" w:cs="Arial"/>
          <w:sz w:val="22"/>
          <w:szCs w:val="22"/>
        </w:rPr>
        <w:t xml:space="preserve"> Eye/</w:t>
      </w:r>
      <w:r w:rsidRPr="00A4370A">
        <w:rPr>
          <w:rFonts w:ascii="Arial" w:hAnsi="Arial" w:cs="Arial"/>
          <w:sz w:val="22"/>
          <w:szCs w:val="22"/>
        </w:rPr>
        <w:tab/>
      </w:r>
    </w:p>
    <w:p w14:paraId="39D7CEF1" w14:textId="51262C94" w:rsidR="00A4370A" w:rsidRPr="00A4370A" w:rsidRDefault="00A4370A" w:rsidP="00A4370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 w:rsidRPr="00A4370A">
        <w:rPr>
          <w:rFonts w:ascii="Arial" w:hAnsi="Arial" w:cs="Arial"/>
          <w:sz w:val="22"/>
          <w:szCs w:val="22"/>
        </w:rPr>
        <w:t>9</w:t>
      </w:r>
      <w:r w:rsidRPr="00A4370A">
        <w:rPr>
          <w:rFonts w:ascii="Arial" w:hAnsi="Arial" w:cs="Arial"/>
          <w:sz w:val="22"/>
          <w:szCs w:val="22"/>
        </w:rPr>
        <w:tab/>
        <w:t>ocular.mp.</w:t>
      </w:r>
      <w:r w:rsidRPr="00A4370A">
        <w:rPr>
          <w:rFonts w:ascii="Arial" w:hAnsi="Arial" w:cs="Arial"/>
          <w:sz w:val="22"/>
          <w:szCs w:val="22"/>
        </w:rPr>
        <w:tab/>
      </w:r>
    </w:p>
    <w:p w14:paraId="272ABF9B" w14:textId="408914D7" w:rsidR="00A4370A" w:rsidRPr="00A4370A" w:rsidRDefault="00A4370A" w:rsidP="00A4370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 w:rsidRPr="00A4370A">
        <w:rPr>
          <w:rFonts w:ascii="Arial" w:hAnsi="Arial" w:cs="Arial"/>
          <w:sz w:val="22"/>
          <w:szCs w:val="22"/>
        </w:rPr>
        <w:t>10</w:t>
      </w:r>
      <w:r w:rsidRPr="00A4370A">
        <w:rPr>
          <w:rFonts w:ascii="Arial" w:hAnsi="Arial" w:cs="Arial"/>
          <w:sz w:val="22"/>
          <w:szCs w:val="22"/>
        </w:rPr>
        <w:tab/>
      </w:r>
      <w:proofErr w:type="spellStart"/>
      <w:r w:rsidRPr="00A4370A">
        <w:rPr>
          <w:rFonts w:ascii="Arial" w:hAnsi="Arial" w:cs="Arial"/>
          <w:sz w:val="22"/>
          <w:szCs w:val="22"/>
        </w:rPr>
        <w:t>exp</w:t>
      </w:r>
      <w:proofErr w:type="spellEnd"/>
      <w:r w:rsidRPr="00A4370A">
        <w:rPr>
          <w:rFonts w:ascii="Arial" w:hAnsi="Arial" w:cs="Arial"/>
          <w:sz w:val="22"/>
          <w:szCs w:val="22"/>
        </w:rPr>
        <w:t xml:space="preserve"> Eye Diseases/ or ophthalmological.mp.</w:t>
      </w:r>
    </w:p>
    <w:p w14:paraId="2E055ECC" w14:textId="20DAC9B1" w:rsidR="00A4370A" w:rsidRPr="00A4370A" w:rsidRDefault="00A4370A" w:rsidP="00A4370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 w:rsidRPr="00A4370A">
        <w:rPr>
          <w:rFonts w:ascii="Arial" w:hAnsi="Arial" w:cs="Arial"/>
          <w:sz w:val="22"/>
          <w:szCs w:val="22"/>
        </w:rPr>
        <w:t>11</w:t>
      </w:r>
      <w:r w:rsidRPr="00A4370A">
        <w:rPr>
          <w:rFonts w:ascii="Arial" w:hAnsi="Arial" w:cs="Arial"/>
          <w:sz w:val="22"/>
          <w:szCs w:val="22"/>
        </w:rPr>
        <w:tab/>
      </w:r>
      <w:proofErr w:type="spellStart"/>
      <w:r w:rsidRPr="00A4370A">
        <w:rPr>
          <w:rFonts w:ascii="Arial" w:hAnsi="Arial" w:cs="Arial"/>
          <w:sz w:val="22"/>
          <w:szCs w:val="22"/>
        </w:rPr>
        <w:t>exp</w:t>
      </w:r>
      <w:proofErr w:type="spellEnd"/>
      <w:r w:rsidRPr="00A4370A">
        <w:rPr>
          <w:rFonts w:ascii="Arial" w:hAnsi="Arial" w:cs="Arial"/>
          <w:sz w:val="22"/>
          <w:szCs w:val="22"/>
        </w:rPr>
        <w:t xml:space="preserve"> Ear/ or ear.mp.</w:t>
      </w:r>
      <w:r w:rsidRPr="00A4370A">
        <w:rPr>
          <w:rFonts w:ascii="Arial" w:hAnsi="Arial" w:cs="Arial"/>
          <w:sz w:val="22"/>
          <w:szCs w:val="22"/>
        </w:rPr>
        <w:tab/>
      </w:r>
    </w:p>
    <w:p w14:paraId="250BB93F" w14:textId="18F0F494" w:rsidR="00A4370A" w:rsidRPr="00A4370A" w:rsidRDefault="00A4370A" w:rsidP="00A4370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 w:rsidRPr="00A4370A">
        <w:rPr>
          <w:rFonts w:ascii="Arial" w:hAnsi="Arial" w:cs="Arial"/>
          <w:sz w:val="22"/>
          <w:szCs w:val="22"/>
        </w:rPr>
        <w:t>12</w:t>
      </w:r>
      <w:r w:rsidRPr="00A4370A">
        <w:rPr>
          <w:rFonts w:ascii="Arial" w:hAnsi="Arial" w:cs="Arial"/>
          <w:sz w:val="22"/>
          <w:szCs w:val="22"/>
        </w:rPr>
        <w:tab/>
      </w:r>
      <w:proofErr w:type="spellStart"/>
      <w:r w:rsidRPr="00A4370A">
        <w:rPr>
          <w:rFonts w:ascii="Arial" w:hAnsi="Arial" w:cs="Arial"/>
          <w:sz w:val="22"/>
          <w:szCs w:val="22"/>
        </w:rPr>
        <w:t>exp</w:t>
      </w:r>
      <w:proofErr w:type="spellEnd"/>
      <w:r w:rsidRPr="00A4370A">
        <w:rPr>
          <w:rFonts w:ascii="Arial" w:hAnsi="Arial" w:cs="Arial"/>
          <w:sz w:val="22"/>
          <w:szCs w:val="22"/>
        </w:rPr>
        <w:t xml:space="preserve"> Nose/ or </w:t>
      </w:r>
      <w:proofErr w:type="spellStart"/>
      <w:r w:rsidRPr="00A4370A">
        <w:rPr>
          <w:rFonts w:ascii="Arial" w:hAnsi="Arial" w:cs="Arial"/>
          <w:sz w:val="22"/>
          <w:szCs w:val="22"/>
        </w:rPr>
        <w:t>exp</w:t>
      </w:r>
      <w:proofErr w:type="spellEnd"/>
      <w:r w:rsidRPr="00A4370A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A4370A">
        <w:rPr>
          <w:rFonts w:ascii="Arial" w:hAnsi="Arial" w:cs="Arial"/>
          <w:sz w:val="22"/>
          <w:szCs w:val="22"/>
        </w:rPr>
        <w:t>Otorhinolaryngologic</w:t>
      </w:r>
      <w:proofErr w:type="spellEnd"/>
      <w:r w:rsidRPr="00A4370A">
        <w:rPr>
          <w:rFonts w:ascii="Arial" w:hAnsi="Arial" w:cs="Arial"/>
          <w:sz w:val="22"/>
          <w:szCs w:val="22"/>
        </w:rPr>
        <w:t xml:space="preserve"> Diseases/</w:t>
      </w:r>
      <w:r>
        <w:rPr>
          <w:rFonts w:ascii="Arial" w:hAnsi="Arial" w:cs="Arial"/>
          <w:sz w:val="22"/>
          <w:szCs w:val="22"/>
        </w:rPr>
        <w:t xml:space="preserve"> or </w:t>
      </w:r>
      <w:r w:rsidRPr="00A4370A">
        <w:rPr>
          <w:rFonts w:ascii="Arial" w:hAnsi="Arial" w:cs="Arial"/>
          <w:sz w:val="22"/>
          <w:szCs w:val="22"/>
        </w:rPr>
        <w:t>nose.mp.</w:t>
      </w:r>
    </w:p>
    <w:p w14:paraId="4DCE6D71" w14:textId="23BE45C5" w:rsidR="00A4370A" w:rsidRPr="00A4370A" w:rsidRDefault="00A4370A" w:rsidP="00A4370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 w:rsidRPr="00A4370A">
        <w:rPr>
          <w:rFonts w:ascii="Arial" w:hAnsi="Arial" w:cs="Arial"/>
          <w:sz w:val="22"/>
          <w:szCs w:val="22"/>
        </w:rPr>
        <w:t>1</w:t>
      </w:r>
      <w:r>
        <w:rPr>
          <w:rFonts w:ascii="Arial" w:hAnsi="Arial" w:cs="Arial"/>
          <w:sz w:val="22"/>
          <w:szCs w:val="22"/>
        </w:rPr>
        <w:t>3</w:t>
      </w:r>
      <w:r w:rsidRPr="00A4370A">
        <w:rPr>
          <w:rFonts w:ascii="Arial" w:hAnsi="Arial" w:cs="Arial"/>
          <w:sz w:val="22"/>
          <w:szCs w:val="22"/>
        </w:rPr>
        <w:tab/>
        <w:t>6 or 7 or 8 or 9 or 10 or 11 or 12 or 13</w:t>
      </w:r>
    </w:p>
    <w:p w14:paraId="517D2837" w14:textId="28641D21" w:rsidR="000D336A" w:rsidRPr="000D336A" w:rsidRDefault="00A4370A" w:rsidP="00A4370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 w:rsidRPr="00A4370A">
        <w:rPr>
          <w:rFonts w:ascii="Arial" w:hAnsi="Arial" w:cs="Arial"/>
          <w:sz w:val="22"/>
          <w:szCs w:val="22"/>
        </w:rPr>
        <w:t>1</w:t>
      </w:r>
      <w:r>
        <w:rPr>
          <w:rFonts w:ascii="Arial" w:hAnsi="Arial" w:cs="Arial"/>
          <w:sz w:val="22"/>
          <w:szCs w:val="22"/>
        </w:rPr>
        <w:t>4</w:t>
      </w:r>
      <w:r w:rsidRPr="00A4370A">
        <w:rPr>
          <w:rFonts w:ascii="Arial" w:hAnsi="Arial" w:cs="Arial"/>
          <w:sz w:val="22"/>
          <w:szCs w:val="22"/>
        </w:rPr>
        <w:tab/>
        <w:t>5 and 1</w:t>
      </w:r>
      <w:r>
        <w:rPr>
          <w:rFonts w:ascii="Arial" w:hAnsi="Arial" w:cs="Arial"/>
          <w:sz w:val="22"/>
          <w:szCs w:val="22"/>
        </w:rPr>
        <w:t>3</w:t>
      </w:r>
      <w:r w:rsidRPr="00A4370A">
        <w:rPr>
          <w:rFonts w:ascii="Arial" w:hAnsi="Arial" w:cs="Arial"/>
          <w:sz w:val="22"/>
          <w:szCs w:val="22"/>
        </w:rPr>
        <w:tab/>
      </w:r>
    </w:p>
    <w:p w14:paraId="790C9E43" w14:textId="77777777" w:rsidR="000D336A" w:rsidRPr="000D336A" w:rsidRDefault="000D336A" w:rsidP="00681BD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</w:p>
    <w:p w14:paraId="48C6C66B" w14:textId="2D3471A5" w:rsidR="0003366B" w:rsidRPr="000D336A" w:rsidRDefault="0003366B" w:rsidP="000D336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sz w:val="22"/>
          <w:szCs w:val="22"/>
        </w:rPr>
      </w:pPr>
      <w:proofErr w:type="spellStart"/>
      <w:r w:rsidRPr="000D336A">
        <w:rPr>
          <w:rFonts w:ascii="Arial" w:hAnsi="Arial" w:cs="Arial"/>
          <w:b/>
          <w:bCs/>
          <w:sz w:val="22"/>
          <w:szCs w:val="22"/>
        </w:rPr>
        <w:t>Embase</w:t>
      </w:r>
      <w:proofErr w:type="spellEnd"/>
      <w:r w:rsidR="00A4370A">
        <w:rPr>
          <w:rFonts w:ascii="Arial" w:hAnsi="Arial" w:cs="Arial"/>
          <w:b/>
          <w:bCs/>
          <w:sz w:val="22"/>
          <w:szCs w:val="22"/>
        </w:rPr>
        <w:t>/</w:t>
      </w:r>
      <w:proofErr w:type="spellStart"/>
      <w:r w:rsidR="009C05B7" w:rsidRPr="000D336A">
        <w:rPr>
          <w:rFonts w:ascii="Arial" w:hAnsi="Arial" w:cs="Arial"/>
          <w:b/>
          <w:bCs/>
          <w:sz w:val="22"/>
          <w:szCs w:val="22"/>
        </w:rPr>
        <w:t>Embase</w:t>
      </w:r>
      <w:proofErr w:type="spellEnd"/>
      <w:r w:rsidR="009C05B7" w:rsidRPr="000D336A">
        <w:rPr>
          <w:rFonts w:ascii="Arial" w:hAnsi="Arial" w:cs="Arial"/>
          <w:b/>
          <w:bCs/>
          <w:sz w:val="22"/>
          <w:szCs w:val="22"/>
        </w:rPr>
        <w:t xml:space="preserve"> Classic:</w:t>
      </w:r>
    </w:p>
    <w:p w14:paraId="0CB6CF84" w14:textId="3E82D710" w:rsidR="0003366B" w:rsidRPr="000D336A" w:rsidRDefault="0003366B" w:rsidP="000D336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 w:rsidRPr="000D336A">
        <w:rPr>
          <w:rFonts w:ascii="Arial" w:hAnsi="Arial" w:cs="Arial"/>
          <w:sz w:val="22"/>
          <w:szCs w:val="22"/>
        </w:rPr>
        <w:t>1</w:t>
      </w:r>
      <w:r w:rsidRPr="000D336A">
        <w:rPr>
          <w:rFonts w:ascii="Arial" w:hAnsi="Arial" w:cs="Arial"/>
          <w:sz w:val="22"/>
          <w:szCs w:val="22"/>
        </w:rPr>
        <w:tab/>
      </w:r>
      <w:proofErr w:type="spellStart"/>
      <w:r w:rsidRPr="000D336A">
        <w:rPr>
          <w:rFonts w:ascii="Arial" w:hAnsi="Arial" w:cs="Arial"/>
          <w:sz w:val="22"/>
          <w:szCs w:val="22"/>
        </w:rPr>
        <w:t>exp</w:t>
      </w:r>
      <w:proofErr w:type="spellEnd"/>
      <w:r w:rsidRPr="000D336A">
        <w:rPr>
          <w:rFonts w:ascii="Arial" w:hAnsi="Arial" w:cs="Arial"/>
          <w:sz w:val="22"/>
          <w:szCs w:val="22"/>
        </w:rPr>
        <w:t xml:space="preserve"> coronavirus disease 2019/ and COVID.mp.</w:t>
      </w:r>
      <w:r w:rsidRPr="000D336A">
        <w:rPr>
          <w:rFonts w:ascii="Arial" w:hAnsi="Arial" w:cs="Arial"/>
          <w:sz w:val="22"/>
          <w:szCs w:val="22"/>
        </w:rPr>
        <w:tab/>
      </w:r>
    </w:p>
    <w:p w14:paraId="5C43A9DB" w14:textId="1D53AFF0" w:rsidR="0003366B" w:rsidRPr="000D336A" w:rsidRDefault="0003366B" w:rsidP="000D336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 w:rsidRPr="000D336A">
        <w:rPr>
          <w:rFonts w:ascii="Arial" w:hAnsi="Arial" w:cs="Arial"/>
          <w:sz w:val="22"/>
          <w:szCs w:val="22"/>
        </w:rPr>
        <w:t>2</w:t>
      </w:r>
      <w:r w:rsidRPr="000D336A">
        <w:rPr>
          <w:rFonts w:ascii="Arial" w:hAnsi="Arial" w:cs="Arial"/>
          <w:sz w:val="22"/>
          <w:szCs w:val="22"/>
        </w:rPr>
        <w:tab/>
      </w:r>
      <w:proofErr w:type="spellStart"/>
      <w:r w:rsidRPr="000D336A">
        <w:rPr>
          <w:rFonts w:ascii="Arial" w:hAnsi="Arial" w:cs="Arial"/>
          <w:sz w:val="22"/>
          <w:szCs w:val="22"/>
        </w:rPr>
        <w:t>exp</w:t>
      </w:r>
      <w:proofErr w:type="spellEnd"/>
      <w:r w:rsidRPr="000D336A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0D336A">
        <w:rPr>
          <w:rFonts w:ascii="Arial" w:hAnsi="Arial" w:cs="Arial"/>
          <w:sz w:val="22"/>
          <w:szCs w:val="22"/>
        </w:rPr>
        <w:t>Coronavirinae</w:t>
      </w:r>
      <w:proofErr w:type="spellEnd"/>
      <w:r w:rsidRPr="000D336A">
        <w:rPr>
          <w:rFonts w:ascii="Arial" w:hAnsi="Arial" w:cs="Arial"/>
          <w:sz w:val="22"/>
          <w:szCs w:val="22"/>
        </w:rPr>
        <w:t>/</w:t>
      </w:r>
      <w:r w:rsidRPr="000D336A">
        <w:rPr>
          <w:rFonts w:ascii="Arial" w:hAnsi="Arial" w:cs="Arial"/>
          <w:sz w:val="22"/>
          <w:szCs w:val="22"/>
        </w:rPr>
        <w:tab/>
      </w:r>
    </w:p>
    <w:p w14:paraId="2AD82B86" w14:textId="4B37C630" w:rsidR="0003366B" w:rsidRPr="000D336A" w:rsidRDefault="0003366B" w:rsidP="000D336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 w:rsidRPr="000D336A">
        <w:rPr>
          <w:rFonts w:ascii="Arial" w:hAnsi="Arial" w:cs="Arial"/>
          <w:sz w:val="22"/>
          <w:szCs w:val="22"/>
        </w:rPr>
        <w:t>3</w:t>
      </w:r>
      <w:r w:rsidRPr="000D336A">
        <w:rPr>
          <w:rFonts w:ascii="Arial" w:hAnsi="Arial" w:cs="Arial"/>
          <w:sz w:val="22"/>
          <w:szCs w:val="22"/>
        </w:rPr>
        <w:tab/>
        <w:t xml:space="preserve">SARS.mp. or </w:t>
      </w:r>
      <w:proofErr w:type="spellStart"/>
      <w:r w:rsidRPr="000D336A">
        <w:rPr>
          <w:rFonts w:ascii="Arial" w:hAnsi="Arial" w:cs="Arial"/>
          <w:sz w:val="22"/>
          <w:szCs w:val="22"/>
        </w:rPr>
        <w:t>exp</w:t>
      </w:r>
      <w:proofErr w:type="spellEnd"/>
      <w:r w:rsidRPr="000D336A">
        <w:rPr>
          <w:rFonts w:ascii="Arial" w:hAnsi="Arial" w:cs="Arial"/>
          <w:sz w:val="22"/>
          <w:szCs w:val="22"/>
        </w:rPr>
        <w:t xml:space="preserve"> severe acute respiratory syndrome/</w:t>
      </w:r>
    </w:p>
    <w:p w14:paraId="420A7BE9" w14:textId="6A8B7FAF" w:rsidR="0003366B" w:rsidRPr="000D336A" w:rsidRDefault="0003366B" w:rsidP="000D336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 w:rsidRPr="000D336A">
        <w:rPr>
          <w:rFonts w:ascii="Arial" w:hAnsi="Arial" w:cs="Arial"/>
          <w:sz w:val="22"/>
          <w:szCs w:val="22"/>
        </w:rPr>
        <w:t>4</w:t>
      </w:r>
      <w:r w:rsidRPr="000D336A">
        <w:rPr>
          <w:rFonts w:ascii="Arial" w:hAnsi="Arial" w:cs="Arial"/>
          <w:sz w:val="22"/>
          <w:szCs w:val="22"/>
        </w:rPr>
        <w:tab/>
        <w:t>MERS.mp.</w:t>
      </w:r>
      <w:r w:rsidRPr="000D336A">
        <w:rPr>
          <w:rFonts w:ascii="Arial" w:hAnsi="Arial" w:cs="Arial"/>
          <w:sz w:val="22"/>
          <w:szCs w:val="22"/>
        </w:rPr>
        <w:tab/>
      </w:r>
    </w:p>
    <w:p w14:paraId="27407762" w14:textId="7A102259" w:rsidR="0003366B" w:rsidRPr="000D336A" w:rsidRDefault="0003366B" w:rsidP="000D336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 w:rsidRPr="000D336A">
        <w:rPr>
          <w:rFonts w:ascii="Arial" w:hAnsi="Arial" w:cs="Arial"/>
          <w:sz w:val="22"/>
          <w:szCs w:val="22"/>
        </w:rPr>
        <w:t>5</w:t>
      </w:r>
      <w:r w:rsidRPr="000D336A">
        <w:rPr>
          <w:rFonts w:ascii="Arial" w:hAnsi="Arial" w:cs="Arial"/>
          <w:sz w:val="22"/>
          <w:szCs w:val="22"/>
        </w:rPr>
        <w:tab/>
        <w:t>1 or 2 or 3 or 4</w:t>
      </w:r>
      <w:r w:rsidRPr="000D336A">
        <w:rPr>
          <w:rFonts w:ascii="Arial" w:hAnsi="Arial" w:cs="Arial"/>
          <w:sz w:val="22"/>
          <w:szCs w:val="22"/>
        </w:rPr>
        <w:tab/>
      </w:r>
    </w:p>
    <w:p w14:paraId="6F30A6FE" w14:textId="5B56F0B5" w:rsidR="0003366B" w:rsidRPr="000D336A" w:rsidRDefault="0003366B" w:rsidP="000D336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 w:rsidRPr="000D336A">
        <w:rPr>
          <w:rFonts w:ascii="Arial" w:hAnsi="Arial" w:cs="Arial"/>
          <w:sz w:val="22"/>
          <w:szCs w:val="22"/>
        </w:rPr>
        <w:t>6</w:t>
      </w:r>
      <w:r w:rsidRPr="000D336A">
        <w:rPr>
          <w:rFonts w:ascii="Arial" w:hAnsi="Arial" w:cs="Arial"/>
          <w:sz w:val="22"/>
          <w:szCs w:val="22"/>
        </w:rPr>
        <w:tab/>
      </w:r>
      <w:proofErr w:type="spellStart"/>
      <w:r w:rsidRPr="000D336A">
        <w:rPr>
          <w:rFonts w:ascii="Arial" w:hAnsi="Arial" w:cs="Arial"/>
          <w:sz w:val="22"/>
          <w:szCs w:val="22"/>
        </w:rPr>
        <w:t>exp</w:t>
      </w:r>
      <w:proofErr w:type="spellEnd"/>
      <w:r w:rsidRPr="000D336A">
        <w:rPr>
          <w:rFonts w:ascii="Arial" w:hAnsi="Arial" w:cs="Arial"/>
          <w:sz w:val="22"/>
          <w:szCs w:val="22"/>
        </w:rPr>
        <w:t xml:space="preserve"> neurology/</w:t>
      </w:r>
      <w:r w:rsidRPr="000D336A">
        <w:rPr>
          <w:rFonts w:ascii="Arial" w:hAnsi="Arial" w:cs="Arial"/>
          <w:sz w:val="22"/>
          <w:szCs w:val="22"/>
        </w:rPr>
        <w:tab/>
      </w:r>
    </w:p>
    <w:p w14:paraId="3883478C" w14:textId="752DEB6A" w:rsidR="0003366B" w:rsidRPr="000D336A" w:rsidRDefault="0003366B" w:rsidP="000D336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 w:rsidRPr="000D336A">
        <w:rPr>
          <w:rFonts w:ascii="Arial" w:hAnsi="Arial" w:cs="Arial"/>
          <w:sz w:val="22"/>
          <w:szCs w:val="22"/>
        </w:rPr>
        <w:t>7</w:t>
      </w:r>
      <w:r w:rsidRPr="000D336A">
        <w:rPr>
          <w:rFonts w:ascii="Arial" w:hAnsi="Arial" w:cs="Arial"/>
          <w:sz w:val="22"/>
          <w:szCs w:val="22"/>
        </w:rPr>
        <w:tab/>
      </w:r>
      <w:proofErr w:type="spellStart"/>
      <w:r w:rsidRPr="000D336A">
        <w:rPr>
          <w:rFonts w:ascii="Arial" w:hAnsi="Arial" w:cs="Arial"/>
          <w:sz w:val="22"/>
          <w:szCs w:val="22"/>
        </w:rPr>
        <w:t>exp</w:t>
      </w:r>
      <w:proofErr w:type="spellEnd"/>
      <w:r w:rsidRPr="000D336A">
        <w:rPr>
          <w:rFonts w:ascii="Arial" w:hAnsi="Arial" w:cs="Arial"/>
          <w:sz w:val="22"/>
          <w:szCs w:val="22"/>
        </w:rPr>
        <w:t xml:space="preserve"> neurological complication/ or neurological.mp. or </w:t>
      </w:r>
      <w:proofErr w:type="spellStart"/>
      <w:r w:rsidRPr="000D336A">
        <w:rPr>
          <w:rFonts w:ascii="Arial" w:hAnsi="Arial" w:cs="Arial"/>
          <w:sz w:val="22"/>
          <w:szCs w:val="22"/>
        </w:rPr>
        <w:t>exp</w:t>
      </w:r>
      <w:proofErr w:type="spellEnd"/>
      <w:r w:rsidRPr="000D336A">
        <w:rPr>
          <w:rFonts w:ascii="Arial" w:hAnsi="Arial" w:cs="Arial"/>
          <w:sz w:val="22"/>
          <w:szCs w:val="22"/>
        </w:rPr>
        <w:t xml:space="preserve"> neurologic disease/</w:t>
      </w:r>
    </w:p>
    <w:p w14:paraId="1F5CA7A5" w14:textId="7D49CEFD" w:rsidR="0003366B" w:rsidRPr="000D336A" w:rsidRDefault="0003366B" w:rsidP="000D336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 w:rsidRPr="000D336A">
        <w:rPr>
          <w:rFonts w:ascii="Arial" w:hAnsi="Arial" w:cs="Arial"/>
          <w:sz w:val="22"/>
          <w:szCs w:val="22"/>
        </w:rPr>
        <w:t>8</w:t>
      </w:r>
      <w:r w:rsidRPr="000D336A">
        <w:rPr>
          <w:rFonts w:ascii="Arial" w:hAnsi="Arial" w:cs="Arial"/>
          <w:sz w:val="22"/>
          <w:szCs w:val="22"/>
        </w:rPr>
        <w:tab/>
        <w:t xml:space="preserve">eye.mp. or </w:t>
      </w:r>
      <w:proofErr w:type="spellStart"/>
      <w:r w:rsidRPr="000D336A">
        <w:rPr>
          <w:rFonts w:ascii="Arial" w:hAnsi="Arial" w:cs="Arial"/>
          <w:sz w:val="22"/>
          <w:szCs w:val="22"/>
        </w:rPr>
        <w:t>exp</w:t>
      </w:r>
      <w:proofErr w:type="spellEnd"/>
      <w:r w:rsidRPr="000D336A">
        <w:rPr>
          <w:rFonts w:ascii="Arial" w:hAnsi="Arial" w:cs="Arial"/>
          <w:sz w:val="22"/>
          <w:szCs w:val="22"/>
        </w:rPr>
        <w:t xml:space="preserve"> eye/</w:t>
      </w:r>
    </w:p>
    <w:p w14:paraId="409819FE" w14:textId="28EB436A" w:rsidR="0003366B" w:rsidRPr="000D336A" w:rsidRDefault="0003366B" w:rsidP="000D336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 w:rsidRPr="000D336A">
        <w:rPr>
          <w:rFonts w:ascii="Arial" w:hAnsi="Arial" w:cs="Arial"/>
          <w:sz w:val="22"/>
          <w:szCs w:val="22"/>
        </w:rPr>
        <w:t>9</w:t>
      </w:r>
      <w:r w:rsidRPr="000D336A">
        <w:rPr>
          <w:rFonts w:ascii="Arial" w:hAnsi="Arial" w:cs="Arial"/>
          <w:sz w:val="22"/>
          <w:szCs w:val="22"/>
        </w:rPr>
        <w:tab/>
        <w:t>ocular.mp.</w:t>
      </w:r>
      <w:r w:rsidRPr="000D336A">
        <w:rPr>
          <w:rFonts w:ascii="Arial" w:hAnsi="Arial" w:cs="Arial"/>
          <w:sz w:val="22"/>
          <w:szCs w:val="22"/>
        </w:rPr>
        <w:tab/>
      </w:r>
    </w:p>
    <w:p w14:paraId="2629EFD4" w14:textId="58819F28" w:rsidR="0003366B" w:rsidRPr="000D336A" w:rsidRDefault="0003366B" w:rsidP="000D336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 w:rsidRPr="000D336A">
        <w:rPr>
          <w:rFonts w:ascii="Arial" w:hAnsi="Arial" w:cs="Arial"/>
          <w:sz w:val="22"/>
          <w:szCs w:val="22"/>
        </w:rPr>
        <w:t>10</w:t>
      </w:r>
      <w:r w:rsidRPr="000D336A">
        <w:rPr>
          <w:rFonts w:ascii="Arial" w:hAnsi="Arial" w:cs="Arial"/>
          <w:sz w:val="22"/>
          <w:szCs w:val="22"/>
        </w:rPr>
        <w:tab/>
        <w:t>ophthalmological.mp.</w:t>
      </w:r>
      <w:r w:rsidRPr="000D336A">
        <w:rPr>
          <w:rFonts w:ascii="Arial" w:hAnsi="Arial" w:cs="Arial"/>
          <w:sz w:val="22"/>
          <w:szCs w:val="22"/>
        </w:rPr>
        <w:tab/>
      </w:r>
    </w:p>
    <w:p w14:paraId="31E26797" w14:textId="100FDCDF" w:rsidR="0003366B" w:rsidRPr="000D336A" w:rsidRDefault="0003366B" w:rsidP="000D336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 w:rsidRPr="000D336A">
        <w:rPr>
          <w:rFonts w:ascii="Arial" w:hAnsi="Arial" w:cs="Arial"/>
          <w:sz w:val="22"/>
          <w:szCs w:val="22"/>
        </w:rPr>
        <w:t>11</w:t>
      </w:r>
      <w:r w:rsidRPr="000D336A">
        <w:rPr>
          <w:rFonts w:ascii="Arial" w:hAnsi="Arial" w:cs="Arial"/>
          <w:sz w:val="22"/>
          <w:szCs w:val="22"/>
        </w:rPr>
        <w:tab/>
      </w:r>
      <w:proofErr w:type="spellStart"/>
      <w:r w:rsidRPr="000D336A">
        <w:rPr>
          <w:rFonts w:ascii="Arial" w:hAnsi="Arial" w:cs="Arial"/>
          <w:sz w:val="22"/>
          <w:szCs w:val="22"/>
        </w:rPr>
        <w:t>exp</w:t>
      </w:r>
      <w:proofErr w:type="spellEnd"/>
      <w:r w:rsidRPr="000D336A">
        <w:rPr>
          <w:rFonts w:ascii="Arial" w:hAnsi="Arial" w:cs="Arial"/>
          <w:sz w:val="22"/>
          <w:szCs w:val="22"/>
        </w:rPr>
        <w:t xml:space="preserve"> ophthalmology/</w:t>
      </w:r>
      <w:r w:rsidRPr="000D336A">
        <w:rPr>
          <w:rFonts w:ascii="Arial" w:hAnsi="Arial" w:cs="Arial"/>
          <w:sz w:val="22"/>
          <w:szCs w:val="22"/>
        </w:rPr>
        <w:tab/>
      </w:r>
    </w:p>
    <w:p w14:paraId="55ACE1F2" w14:textId="0D358A56" w:rsidR="0003366B" w:rsidRPr="000D336A" w:rsidRDefault="0003366B" w:rsidP="000D336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 w:rsidRPr="000D336A">
        <w:rPr>
          <w:rFonts w:ascii="Arial" w:hAnsi="Arial" w:cs="Arial"/>
          <w:sz w:val="22"/>
          <w:szCs w:val="22"/>
        </w:rPr>
        <w:t>12</w:t>
      </w:r>
      <w:r w:rsidRPr="000D336A">
        <w:rPr>
          <w:rFonts w:ascii="Arial" w:hAnsi="Arial" w:cs="Arial"/>
          <w:sz w:val="22"/>
          <w:szCs w:val="22"/>
        </w:rPr>
        <w:tab/>
        <w:t xml:space="preserve">ear.mp. or </w:t>
      </w:r>
      <w:proofErr w:type="spellStart"/>
      <w:r w:rsidRPr="000D336A">
        <w:rPr>
          <w:rFonts w:ascii="Arial" w:hAnsi="Arial" w:cs="Arial"/>
          <w:sz w:val="22"/>
          <w:szCs w:val="22"/>
        </w:rPr>
        <w:t>exp</w:t>
      </w:r>
      <w:proofErr w:type="spellEnd"/>
      <w:r w:rsidRPr="000D336A">
        <w:rPr>
          <w:rFonts w:ascii="Arial" w:hAnsi="Arial" w:cs="Arial"/>
          <w:sz w:val="22"/>
          <w:szCs w:val="22"/>
        </w:rPr>
        <w:t xml:space="preserve"> ear/</w:t>
      </w:r>
      <w:r w:rsidRPr="000D336A">
        <w:rPr>
          <w:rFonts w:ascii="Arial" w:hAnsi="Arial" w:cs="Arial"/>
          <w:sz w:val="22"/>
          <w:szCs w:val="22"/>
        </w:rPr>
        <w:tab/>
      </w:r>
    </w:p>
    <w:p w14:paraId="6464F5CD" w14:textId="5FAE6ED5" w:rsidR="0003366B" w:rsidRPr="000D336A" w:rsidRDefault="0003366B" w:rsidP="000D336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 w:rsidRPr="000D336A">
        <w:rPr>
          <w:rFonts w:ascii="Arial" w:hAnsi="Arial" w:cs="Arial"/>
          <w:sz w:val="22"/>
          <w:szCs w:val="22"/>
        </w:rPr>
        <w:t>13</w:t>
      </w:r>
      <w:r w:rsidRPr="000D336A">
        <w:rPr>
          <w:rFonts w:ascii="Arial" w:hAnsi="Arial" w:cs="Arial"/>
          <w:sz w:val="22"/>
          <w:szCs w:val="22"/>
        </w:rPr>
        <w:tab/>
      </w:r>
      <w:proofErr w:type="spellStart"/>
      <w:r w:rsidRPr="000D336A">
        <w:rPr>
          <w:rFonts w:ascii="Arial" w:hAnsi="Arial" w:cs="Arial"/>
          <w:sz w:val="22"/>
          <w:szCs w:val="22"/>
        </w:rPr>
        <w:t>exp</w:t>
      </w:r>
      <w:proofErr w:type="spellEnd"/>
      <w:r w:rsidRPr="000D336A">
        <w:rPr>
          <w:rFonts w:ascii="Arial" w:hAnsi="Arial" w:cs="Arial"/>
          <w:sz w:val="22"/>
          <w:szCs w:val="22"/>
        </w:rPr>
        <w:t xml:space="preserve"> ear nose throat disease/ or </w:t>
      </w:r>
      <w:proofErr w:type="spellStart"/>
      <w:r w:rsidRPr="000D336A">
        <w:rPr>
          <w:rFonts w:ascii="Arial" w:hAnsi="Arial" w:cs="Arial"/>
          <w:sz w:val="22"/>
          <w:szCs w:val="22"/>
        </w:rPr>
        <w:t>exp</w:t>
      </w:r>
      <w:proofErr w:type="spellEnd"/>
      <w:r w:rsidRPr="000D336A">
        <w:rPr>
          <w:rFonts w:ascii="Arial" w:hAnsi="Arial" w:cs="Arial"/>
          <w:sz w:val="22"/>
          <w:szCs w:val="22"/>
        </w:rPr>
        <w:t xml:space="preserve"> nose/ or nose.mp.</w:t>
      </w:r>
      <w:r w:rsidRPr="000D336A">
        <w:rPr>
          <w:rFonts w:ascii="Arial" w:hAnsi="Arial" w:cs="Arial"/>
          <w:sz w:val="22"/>
          <w:szCs w:val="22"/>
        </w:rPr>
        <w:tab/>
      </w:r>
    </w:p>
    <w:p w14:paraId="1036A11A" w14:textId="45296257" w:rsidR="0003366B" w:rsidRPr="000D336A" w:rsidRDefault="0003366B" w:rsidP="000D336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 w:rsidRPr="000D336A">
        <w:rPr>
          <w:rFonts w:ascii="Arial" w:hAnsi="Arial" w:cs="Arial"/>
          <w:sz w:val="22"/>
          <w:szCs w:val="22"/>
        </w:rPr>
        <w:t>14</w:t>
      </w:r>
      <w:r w:rsidRPr="000D336A">
        <w:rPr>
          <w:rFonts w:ascii="Arial" w:hAnsi="Arial" w:cs="Arial"/>
          <w:sz w:val="22"/>
          <w:szCs w:val="22"/>
        </w:rPr>
        <w:tab/>
        <w:t>6 or 7 or 8 or 9 or 10 or 11 or 12 or 13</w:t>
      </w:r>
      <w:r w:rsidRPr="000D336A">
        <w:rPr>
          <w:rFonts w:ascii="Arial" w:hAnsi="Arial" w:cs="Arial"/>
          <w:sz w:val="22"/>
          <w:szCs w:val="22"/>
        </w:rPr>
        <w:tab/>
      </w:r>
    </w:p>
    <w:p w14:paraId="5307B9C5" w14:textId="77777777" w:rsidR="000D336A" w:rsidRDefault="0003366B" w:rsidP="000D336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 w:rsidRPr="000D336A">
        <w:rPr>
          <w:rFonts w:ascii="Arial" w:hAnsi="Arial" w:cs="Arial"/>
          <w:sz w:val="22"/>
          <w:szCs w:val="22"/>
        </w:rPr>
        <w:t>15</w:t>
      </w:r>
      <w:r w:rsidRPr="000D336A">
        <w:rPr>
          <w:rFonts w:ascii="Arial" w:hAnsi="Arial" w:cs="Arial"/>
          <w:sz w:val="22"/>
          <w:szCs w:val="22"/>
        </w:rPr>
        <w:tab/>
        <w:t>5 and 14</w:t>
      </w:r>
    </w:p>
    <w:p w14:paraId="3142B44E" w14:textId="77777777" w:rsidR="000D336A" w:rsidRDefault="000D336A" w:rsidP="000D336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</w:p>
    <w:p w14:paraId="670BE4F5" w14:textId="77777777" w:rsidR="000D336A" w:rsidRPr="000D336A" w:rsidRDefault="000D336A" w:rsidP="000D336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 w:rsidRPr="000D336A">
        <w:rPr>
          <w:rFonts w:ascii="Arial" w:hAnsi="Arial" w:cs="Arial"/>
          <w:b/>
          <w:bCs/>
          <w:sz w:val="22"/>
          <w:szCs w:val="22"/>
        </w:rPr>
        <w:t xml:space="preserve">Google Scholar </w:t>
      </w:r>
      <w:r w:rsidRPr="000D336A">
        <w:rPr>
          <w:rFonts w:ascii="Arial" w:hAnsi="Arial" w:cs="Arial"/>
          <w:sz w:val="22"/>
          <w:szCs w:val="22"/>
        </w:rPr>
        <w:t>(since March 2020 for unindexed new papers):</w:t>
      </w:r>
    </w:p>
    <w:p w14:paraId="4E5B75ED" w14:textId="77777777" w:rsidR="000D336A" w:rsidRDefault="000D336A" w:rsidP="000D336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 w:rsidRPr="000D336A">
        <w:rPr>
          <w:rFonts w:ascii="Arial" w:hAnsi="Arial" w:cs="Arial"/>
          <w:sz w:val="22"/>
          <w:szCs w:val="22"/>
        </w:rPr>
        <w:t>(“coronavirus” OR “COVID” OR “SARS” OR “MERS”)  AND (“neurology” OR “neurological” OR “eye” OR “ocular” OR “ophthalmological” OR “ear” OR “nose” OR “ENT”)</w:t>
      </w:r>
    </w:p>
    <w:p w14:paraId="37F29F25" w14:textId="6A6EA1D1" w:rsidR="0003366B" w:rsidRPr="000D336A" w:rsidRDefault="0003366B" w:rsidP="000D336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2"/>
          <w:szCs w:val="22"/>
        </w:rPr>
      </w:pPr>
      <w:r w:rsidRPr="000D336A">
        <w:rPr>
          <w:rFonts w:ascii="Arial" w:hAnsi="Arial" w:cs="Arial"/>
          <w:sz w:val="22"/>
          <w:szCs w:val="22"/>
        </w:rPr>
        <w:tab/>
      </w:r>
    </w:p>
    <w:p w14:paraId="0B2477E2" w14:textId="77777777" w:rsidR="00681BDA" w:rsidRDefault="00681BDA" w:rsidP="00051F0D">
      <w:pPr>
        <w:pStyle w:val="f-body"/>
        <w:shd w:val="clear" w:color="auto" w:fill="FFFFFF"/>
        <w:spacing w:before="0" w:beforeAutospacing="0" w:after="0" w:afterAutospacing="0"/>
        <w:jc w:val="center"/>
        <w:textAlignment w:val="baseline"/>
        <w:rPr>
          <w:rFonts w:ascii="Arial" w:hAnsi="Arial" w:cs="Arial"/>
          <w:b/>
          <w:bCs/>
          <w:sz w:val="20"/>
          <w:szCs w:val="20"/>
        </w:rPr>
      </w:pPr>
    </w:p>
    <w:p w14:paraId="588EC142" w14:textId="77777777" w:rsidR="00681BDA" w:rsidRDefault="00681BDA" w:rsidP="00051F0D">
      <w:pPr>
        <w:pStyle w:val="f-body"/>
        <w:shd w:val="clear" w:color="auto" w:fill="FFFFFF"/>
        <w:spacing w:before="0" w:beforeAutospacing="0" w:after="0" w:afterAutospacing="0"/>
        <w:jc w:val="center"/>
        <w:textAlignment w:val="baseline"/>
        <w:rPr>
          <w:rFonts w:ascii="Arial" w:hAnsi="Arial" w:cs="Arial"/>
          <w:b/>
          <w:bCs/>
          <w:sz w:val="20"/>
          <w:szCs w:val="20"/>
        </w:rPr>
      </w:pPr>
    </w:p>
    <w:p w14:paraId="3DCD02BD" w14:textId="0CF6D69C" w:rsidR="00681BDA" w:rsidRPr="00681BDA" w:rsidRDefault="00681BDA" w:rsidP="00051F0D">
      <w:pPr>
        <w:pStyle w:val="f-body"/>
        <w:shd w:val="clear" w:color="auto" w:fill="FFFFFF"/>
        <w:spacing w:before="0" w:beforeAutospacing="0" w:after="0" w:afterAutospacing="0"/>
        <w:jc w:val="center"/>
        <w:textAlignment w:val="baseline"/>
        <w:rPr>
          <w:rFonts w:ascii="Arial" w:hAnsi="Arial" w:cs="Arial"/>
          <w:b/>
          <w:bCs/>
          <w:sz w:val="20"/>
          <w:szCs w:val="20"/>
        </w:rPr>
        <w:sectPr w:rsidR="00681BDA" w:rsidRPr="00681BDA" w:rsidSect="00223D85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346B509D" w14:textId="3E82DFB5" w:rsidR="00051F0D" w:rsidRDefault="00051F0D" w:rsidP="00051F0D">
      <w:pPr>
        <w:pStyle w:val="f-body"/>
        <w:shd w:val="clear" w:color="auto" w:fill="FFFFFF"/>
        <w:spacing w:before="0" w:beforeAutospacing="0" w:after="0" w:afterAutospacing="0"/>
        <w:jc w:val="center"/>
        <w:textAlignment w:val="baseline"/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lastRenderedPageBreak/>
        <w:t>SUPPLEMENTARY TABLES</w:t>
      </w:r>
    </w:p>
    <w:p w14:paraId="70333C13" w14:textId="77777777" w:rsidR="00051F0D" w:rsidRDefault="00051F0D" w:rsidP="00051F0D">
      <w:pPr>
        <w:pStyle w:val="f-body"/>
        <w:shd w:val="clear" w:color="auto" w:fill="FFFFFF"/>
        <w:spacing w:before="0" w:beforeAutospacing="0" w:after="0" w:afterAutospacing="0"/>
        <w:jc w:val="center"/>
        <w:textAlignment w:val="baseline"/>
        <w:rPr>
          <w:rFonts w:ascii="Arial" w:hAnsi="Arial" w:cs="Arial"/>
          <w:b/>
          <w:bCs/>
          <w:sz w:val="20"/>
          <w:szCs w:val="20"/>
        </w:rPr>
      </w:pPr>
    </w:p>
    <w:p w14:paraId="60B52D65" w14:textId="08E0D580" w:rsidR="003D1EC0" w:rsidRDefault="003D1EC0" w:rsidP="003D1EC0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 xml:space="preserve">Supplementary </w:t>
      </w:r>
      <w:r w:rsidRPr="003D1EC0">
        <w:rPr>
          <w:rFonts w:ascii="Arial" w:hAnsi="Arial" w:cs="Arial"/>
          <w:b/>
          <w:bCs/>
          <w:sz w:val="20"/>
          <w:szCs w:val="20"/>
        </w:rPr>
        <w:t>Table 1. Summary of key case series and reports on HEENT and neurological manifestations of SARS-CoV-1 and MERS</w:t>
      </w:r>
    </w:p>
    <w:p w14:paraId="5B5EB0AC" w14:textId="77777777" w:rsidR="003D1EC0" w:rsidRPr="003D1EC0" w:rsidRDefault="003D1EC0" w:rsidP="003D1EC0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sz w:val="20"/>
          <w:szCs w:val="20"/>
        </w:rPr>
      </w:pPr>
    </w:p>
    <w:tbl>
      <w:tblPr>
        <w:tblW w:w="0" w:type="auto"/>
        <w:tblInd w:w="-14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16"/>
        <w:gridCol w:w="1162"/>
        <w:gridCol w:w="884"/>
        <w:gridCol w:w="1063"/>
        <w:gridCol w:w="4772"/>
      </w:tblGrid>
      <w:tr w:rsidR="003D1EC0" w:rsidRPr="003D1EC0" w14:paraId="0E0CDC36" w14:textId="77777777" w:rsidTr="00E65689">
        <w:tc>
          <w:tcPr>
            <w:tcW w:w="1616" w:type="dxa"/>
          </w:tcPr>
          <w:p w14:paraId="219B71DB" w14:textId="77777777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3D1EC0">
              <w:rPr>
                <w:rFonts w:ascii="Arial" w:hAnsi="Arial" w:cs="Arial"/>
                <w:b/>
                <w:bCs/>
                <w:sz w:val="20"/>
                <w:szCs w:val="20"/>
              </w:rPr>
              <w:t>Location</w:t>
            </w:r>
          </w:p>
        </w:tc>
        <w:tc>
          <w:tcPr>
            <w:tcW w:w="1162" w:type="dxa"/>
          </w:tcPr>
          <w:p w14:paraId="636BA331" w14:textId="77777777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3D1EC0">
              <w:rPr>
                <w:rFonts w:ascii="Arial" w:hAnsi="Arial" w:cs="Arial"/>
                <w:b/>
                <w:bCs/>
                <w:sz w:val="20"/>
                <w:szCs w:val="20"/>
              </w:rPr>
              <w:t>Outbreak</w:t>
            </w:r>
          </w:p>
        </w:tc>
        <w:tc>
          <w:tcPr>
            <w:tcW w:w="884" w:type="dxa"/>
          </w:tcPr>
          <w:p w14:paraId="73CAA85E" w14:textId="77777777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063" w:type="dxa"/>
          </w:tcPr>
          <w:p w14:paraId="33607754" w14:textId="571C4D34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3D1EC0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Total patients </w:t>
            </w:r>
          </w:p>
        </w:tc>
        <w:tc>
          <w:tcPr>
            <w:tcW w:w="4772" w:type="dxa"/>
          </w:tcPr>
          <w:p w14:paraId="16CE93E8" w14:textId="77777777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3D1EC0">
              <w:rPr>
                <w:rFonts w:ascii="Arial" w:hAnsi="Arial" w:cs="Arial"/>
                <w:b/>
                <w:bCs/>
                <w:sz w:val="20"/>
                <w:szCs w:val="20"/>
              </w:rPr>
              <w:t>Key finding or presentation</w:t>
            </w:r>
          </w:p>
        </w:tc>
      </w:tr>
      <w:tr w:rsidR="003D1EC0" w:rsidRPr="003D1EC0" w14:paraId="62EDC3D3" w14:textId="77777777" w:rsidTr="00E65689">
        <w:tc>
          <w:tcPr>
            <w:tcW w:w="1616" w:type="dxa"/>
          </w:tcPr>
          <w:p w14:paraId="1E68CE8C" w14:textId="43E72505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>Taiwan</w:t>
            </w:r>
            <w:r w:rsidRPr="003D1EC0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fldChar w:fldCharType="begin"/>
            </w:r>
            <w:r w:rsidR="00530C3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instrText xml:space="preserve"> ADDIN EN.CITE &lt;EndNote&gt;&lt;Cite&gt;&lt;Author&gt;Hwang&lt;/Author&gt;&lt;Year&gt;2006&lt;/Year&gt;&lt;RecNum&gt;116&lt;/RecNum&gt;&lt;DisplayText&gt;&lt;style face="superscript"&gt;1&lt;/style&gt;&lt;/DisplayText&gt;&lt;record&gt;&lt;rec-number&gt;116&lt;/rec-number&gt;&lt;foreign-keys&gt;&lt;key app="EN" db-id="psea0pzx6srvxiezztippp9mdx0tee0rt0zd" timestamp="1587074189"&gt;116&lt;/key&gt;&lt;/foreign-keys&gt;&lt;ref-type name="Journal Article"&gt;17&lt;/ref-type&gt;&lt;contributors&gt;&lt;authors&gt;&lt;author&gt;Hwang, C. S.&lt;/author&gt;&lt;/authors&gt;&lt;/contributors&gt;&lt;auth-address&gt;Department of Neurology, Taipei City Hospital, (Zongxiao Branch), Taiwan. csh514@ms28.hinet.net&lt;/auth-address&gt;&lt;titles&gt;&lt;title&gt;Olfactory neuropathy in severe acute respiratory syndrome: report of A case&lt;/title&gt;&lt;secondary-title&gt;Acta Neurol Taiwan&lt;/secondary-title&gt;&lt;/titles&gt;&lt;periodical&gt;&lt;full-title&gt;Acta Neurol Taiwan&lt;/full-title&gt;&lt;/periodical&gt;&lt;pages&gt;26-8&lt;/pages&gt;&lt;volume&gt;15&lt;/volume&gt;&lt;number&gt;1&lt;/number&gt;&lt;edition&gt;2006/04/08&lt;/edition&gt;&lt;keywords&gt;&lt;keyword&gt;Adult&lt;/keyword&gt;&lt;keyword&gt;Brain/pathology&lt;/keyword&gt;&lt;keyword&gt;Female&lt;/keyword&gt;&lt;keyword&gt;Humans&lt;/keyword&gt;&lt;keyword&gt;Magnetic Resonance Imaging&lt;/keyword&gt;&lt;keyword&gt;Olfaction Disorders/etiology&lt;/keyword&gt;&lt;keyword&gt;Olfactory Nerve Diseases/*etiology&lt;/keyword&gt;&lt;keyword&gt;Severe Acute Respiratory Syndrome/*complications&lt;/keyword&gt;&lt;/keywords&gt;&lt;dates&gt;&lt;year&gt;2006&lt;/year&gt;&lt;pub-dates&gt;&lt;date&gt;Mar&lt;/date&gt;&lt;/pub-dates&gt;&lt;/dates&gt;&lt;isbn&gt;1028-768X (Print)&amp;#xD;1028-768X (Linking)&lt;/isbn&gt;&lt;accession-num&gt;16599281&lt;/accession-num&gt;&lt;urls&gt;&lt;related-urls&gt;&lt;url&gt;https://www.ncbi.nlm.nih.gov/pubmed/16599281&lt;/url&gt;&lt;/related-urls&gt;&lt;/urls&gt;&lt;/record&gt;&lt;/Cite&gt;&lt;/EndNote&gt;</w:instrText>
            </w:r>
            <w:r w:rsidRPr="003D1EC0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fldChar w:fldCharType="separate"/>
            </w:r>
            <w:r w:rsidR="00530C38" w:rsidRPr="00530C38">
              <w:rPr>
                <w:rFonts w:ascii="Arial" w:hAnsi="Arial" w:cs="Arial"/>
                <w:noProof/>
                <w:sz w:val="20"/>
                <w:szCs w:val="20"/>
                <w:shd w:val="clear" w:color="auto" w:fill="FFFFFF"/>
                <w:vertAlign w:val="superscript"/>
              </w:rPr>
              <w:t>1</w:t>
            </w:r>
            <w:r w:rsidRPr="003D1EC0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1162" w:type="dxa"/>
          </w:tcPr>
          <w:p w14:paraId="35C89CEA" w14:textId="77777777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>SARS</w:t>
            </w:r>
          </w:p>
        </w:tc>
        <w:tc>
          <w:tcPr>
            <w:tcW w:w="884" w:type="dxa"/>
          </w:tcPr>
          <w:p w14:paraId="56F1302C" w14:textId="77777777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63" w:type="dxa"/>
          </w:tcPr>
          <w:p w14:paraId="6C387E7E" w14:textId="40AA0E3E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4772" w:type="dxa"/>
          </w:tcPr>
          <w:p w14:paraId="4E599E89" w14:textId="77777777" w:rsidR="003D1EC0" w:rsidRPr="003D1EC0" w:rsidRDefault="003D1EC0" w:rsidP="003D1EC0">
            <w:pPr>
              <w:pStyle w:val="f-body"/>
              <w:numPr>
                <w:ilvl w:val="0"/>
                <w:numId w:val="26"/>
              </w:numPr>
              <w:spacing w:before="0" w:beforeAutospacing="0" w:after="0" w:afterAutospacing="0"/>
              <w:ind w:left="349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>Acute onset complete anosmia 3 weeks after onset of SARS symptoms</w:t>
            </w:r>
          </w:p>
          <w:p w14:paraId="5F23C3DC" w14:textId="77777777" w:rsidR="003D1EC0" w:rsidRPr="003D1EC0" w:rsidRDefault="003D1EC0" w:rsidP="003D1EC0">
            <w:pPr>
              <w:pStyle w:val="f-body"/>
              <w:numPr>
                <w:ilvl w:val="0"/>
                <w:numId w:val="26"/>
              </w:numPr>
              <w:spacing w:before="0" w:beforeAutospacing="0" w:after="0" w:afterAutospacing="0"/>
              <w:ind w:left="349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Normal MRI Brain</w:t>
            </w:r>
          </w:p>
          <w:p w14:paraId="7A1DC3CF" w14:textId="77777777" w:rsidR="003D1EC0" w:rsidRPr="003D1EC0" w:rsidRDefault="003D1EC0" w:rsidP="003D1EC0">
            <w:pPr>
              <w:pStyle w:val="f-body"/>
              <w:numPr>
                <w:ilvl w:val="0"/>
                <w:numId w:val="26"/>
              </w:numPr>
              <w:spacing w:before="0" w:beforeAutospacing="0" w:after="0" w:afterAutospacing="0"/>
              <w:ind w:left="349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Anosmia persisted for over 2 years</w:t>
            </w:r>
          </w:p>
        </w:tc>
      </w:tr>
      <w:tr w:rsidR="00B66065" w:rsidRPr="003D1EC0" w14:paraId="47F2D87A" w14:textId="77777777" w:rsidTr="00E65689">
        <w:tc>
          <w:tcPr>
            <w:tcW w:w="9497" w:type="dxa"/>
            <w:gridSpan w:val="5"/>
            <w:shd w:val="clear" w:color="auto" w:fill="E7E6E6" w:themeFill="background2"/>
          </w:tcPr>
          <w:p w14:paraId="567E5795" w14:textId="7DD1E50B" w:rsidR="00B66065" w:rsidRPr="003D1EC0" w:rsidRDefault="00B66065" w:rsidP="003D1EC0">
            <w:pPr>
              <w:pStyle w:val="f-body"/>
              <w:spacing w:before="0" w:beforeAutospacing="0" w:after="0" w:afterAutospacing="0"/>
              <w:jc w:val="center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b/>
                <w:bCs/>
                <w:sz w:val="20"/>
                <w:szCs w:val="20"/>
              </w:rPr>
              <w:t>Central nervous system (CNS) manifestations</w:t>
            </w:r>
          </w:p>
        </w:tc>
      </w:tr>
      <w:tr w:rsidR="003D1EC0" w:rsidRPr="003D1EC0" w14:paraId="04718871" w14:textId="77777777" w:rsidTr="00E65689">
        <w:tc>
          <w:tcPr>
            <w:tcW w:w="1616" w:type="dxa"/>
          </w:tcPr>
          <w:p w14:paraId="4A67A8FF" w14:textId="32FA6452" w:rsidR="003D1EC0" w:rsidRPr="003D1EC0" w:rsidRDefault="003D1EC0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>Singapore</w:t>
            </w:r>
            <w:r w:rsidRPr="003D1EC0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VbWFwYXRoaTwvQXV0aG9yPjxZZWFyPjIwMDQ8L1llYXI+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VbWFwYXRoaTwvQXV0aG9yPjxZZWFyPjIwMDQ8L1llYXI+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  <w:shd w:val="clear" w:color="auto" w:fill="FFFFFF"/>
              </w:rPr>
            </w:r>
            <w:r w:rsidR="00715F3A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fldChar w:fldCharType="end"/>
            </w:r>
            <w:r w:rsidRPr="003D1EC0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fldChar w:fldCharType="separate"/>
            </w:r>
            <w:r w:rsidR="00530C38" w:rsidRPr="00530C38">
              <w:rPr>
                <w:rFonts w:ascii="Arial" w:hAnsi="Arial" w:cs="Arial"/>
                <w:noProof/>
                <w:sz w:val="20"/>
                <w:szCs w:val="20"/>
                <w:shd w:val="clear" w:color="auto" w:fill="FFFFFF"/>
                <w:vertAlign w:val="superscript"/>
              </w:rPr>
              <w:t>2</w:t>
            </w:r>
            <w:r w:rsidRPr="003D1EC0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1162" w:type="dxa"/>
          </w:tcPr>
          <w:p w14:paraId="05CB0EF7" w14:textId="77777777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 xml:space="preserve">SARS </w:t>
            </w:r>
          </w:p>
        </w:tc>
        <w:tc>
          <w:tcPr>
            <w:tcW w:w="884" w:type="dxa"/>
          </w:tcPr>
          <w:p w14:paraId="5670D562" w14:textId="77777777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63" w:type="dxa"/>
          </w:tcPr>
          <w:p w14:paraId="5A09C26A" w14:textId="34986BEB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>206</w:t>
            </w:r>
          </w:p>
        </w:tc>
        <w:tc>
          <w:tcPr>
            <w:tcW w:w="4772" w:type="dxa"/>
          </w:tcPr>
          <w:p w14:paraId="43744E8C" w14:textId="77777777" w:rsidR="003D1EC0" w:rsidRPr="003D1EC0" w:rsidRDefault="003D1EC0" w:rsidP="003D1EC0">
            <w:pPr>
              <w:pStyle w:val="f-body"/>
              <w:numPr>
                <w:ilvl w:val="0"/>
                <w:numId w:val="26"/>
              </w:numPr>
              <w:spacing w:before="0" w:beforeAutospacing="0" w:after="0" w:afterAutospacing="0"/>
              <w:ind w:left="349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>5 of 206 patients had large artery strokes</w:t>
            </w:r>
          </w:p>
          <w:p w14:paraId="5FF63C3B" w14:textId="77777777" w:rsidR="003D1EC0" w:rsidRPr="003D1EC0" w:rsidRDefault="003D1EC0" w:rsidP="003D1EC0">
            <w:pPr>
              <w:pStyle w:val="f-body"/>
              <w:numPr>
                <w:ilvl w:val="0"/>
                <w:numId w:val="26"/>
              </w:numPr>
              <w:spacing w:before="0" w:beforeAutospacing="0" w:after="0" w:afterAutospacing="0"/>
              <w:ind w:left="349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>3 of these 5 patients had been treated with intravenous immunoglobulin (IVIG) which can precipitate thromboembolism</w:t>
            </w:r>
          </w:p>
        </w:tc>
      </w:tr>
      <w:tr w:rsidR="003D1EC0" w:rsidRPr="003D1EC0" w14:paraId="618547DE" w14:textId="77777777" w:rsidTr="00E65689">
        <w:trPr>
          <w:trHeight w:val="241"/>
        </w:trPr>
        <w:tc>
          <w:tcPr>
            <w:tcW w:w="1616" w:type="dxa"/>
          </w:tcPr>
          <w:p w14:paraId="128C04D6" w14:textId="42196777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>Taiwan</w:t>
            </w:r>
            <w:r w:rsidRPr="003D1EC0">
              <w:rPr>
                <w:rFonts w:ascii="Arial" w:hAnsi="Arial" w:cs="Arial"/>
                <w:sz w:val="20"/>
                <w:szCs w:val="20"/>
                <w:lang w:val="en-US"/>
              </w:rPr>
              <w:fldChar w:fldCharType="begin"/>
            </w:r>
            <w:r w:rsidR="00530C38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&lt;EndNote&gt;&lt;Cite&gt;&lt;Author&gt;Tsai&lt;/Author&gt;&lt;Year&gt;2005&lt;/Year&gt;&lt;RecNum&gt;96&lt;/RecNum&gt;&lt;DisplayText&gt;&lt;style face="superscript"&gt;3&lt;/style&gt;&lt;/DisplayText&gt;&lt;record&gt;&lt;rec-number&gt;96&lt;/rec-number&gt;&lt;foreign-keys&gt;&lt;key app="EN" db-id="psea0pzx6srvxiezztippp9mdx0tee0rt0zd" timestamp="1587058564"&gt;96&lt;/key&gt;&lt;/foreign-keys&gt;&lt;ref-type name="Journal Article"&gt;17&lt;/ref-type&gt;&lt;contributors&gt;&lt;authors&gt;&lt;author&gt;Tsai, L. K.&lt;/author&gt;&lt;author&gt;Hsieh, S. T.&lt;/author&gt;&lt;author&gt;Chang, Y. C.&lt;/author&gt;&lt;/authors&gt;&lt;/contributors&gt;&lt;auth-address&gt;Department of Neurology, National Taiwan University Hospital. No. 7, Chung-Shan South Road, Taipei, Taiwan.&lt;/auth-address&gt;&lt;titles&gt;&lt;title&gt;Neurological manifestations in severe acute respiratory syndrome&lt;/title&gt;&lt;secondary-title&gt;Acta Neurol Taiwan&lt;/secondary-title&gt;&lt;/titles&gt;&lt;periodical&gt;&lt;full-title&gt;Acta Neurol Taiwan&lt;/full-title&gt;&lt;/periodical&gt;&lt;pages&gt;113-9&lt;/pages&gt;&lt;volume&gt;14&lt;/volume&gt;&lt;number&gt;3&lt;/number&gt;&lt;edition&gt;2005/10/29&lt;/edition&gt;&lt;keywords&gt;&lt;keyword&gt;Cerebral Infarction/*etiology&lt;/keyword&gt;&lt;keyword&gt;Humans&lt;/keyword&gt;&lt;keyword&gt;Immunoglobulins, Intravenous/therapeutic use&lt;/keyword&gt;&lt;keyword&gt;Polyneuropathies/*etiology&lt;/keyword&gt;&lt;keyword&gt;Rhabdomyolysis/etiology&lt;/keyword&gt;&lt;keyword&gt;Severe Acute Respiratory Syndrome/*complications&lt;/keyword&gt;&lt;/keywords&gt;&lt;dates&gt;&lt;year&gt;2005&lt;/year&gt;&lt;pub-dates&gt;&lt;date&gt;Sep&lt;/date&gt;&lt;/pub-dates&gt;&lt;/dates&gt;&lt;isbn&gt;1028-768X (Print)&amp;#xD;1028-768X (Linking)&lt;/isbn&gt;&lt;accession-num&gt;16252612&lt;/accession-num&gt;&lt;urls&gt;&lt;related-urls&gt;&lt;url&gt;https://www.ncbi.nlm.nih.gov/pubmed/16252612&lt;/url&gt;&lt;/related-urls&gt;&lt;/urls&gt;&lt;/record&gt;&lt;/Cite&gt;&lt;/EndNote&gt;</w:instrText>
            </w:r>
            <w:r w:rsidRPr="003D1EC0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530C38" w:rsidRPr="00530C38">
              <w:rPr>
                <w:rFonts w:ascii="Arial" w:hAnsi="Arial" w:cs="Arial"/>
                <w:noProof/>
                <w:sz w:val="20"/>
                <w:szCs w:val="20"/>
                <w:vertAlign w:val="superscript"/>
                <w:lang w:val="en-US"/>
              </w:rPr>
              <w:t>3</w:t>
            </w:r>
            <w:r w:rsidRPr="003D1EC0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62" w:type="dxa"/>
          </w:tcPr>
          <w:p w14:paraId="20A2388C" w14:textId="77777777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 xml:space="preserve">SARS </w:t>
            </w:r>
          </w:p>
        </w:tc>
        <w:tc>
          <w:tcPr>
            <w:tcW w:w="884" w:type="dxa"/>
          </w:tcPr>
          <w:p w14:paraId="25AAF06B" w14:textId="77777777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63" w:type="dxa"/>
          </w:tcPr>
          <w:p w14:paraId="0A600C2F" w14:textId="41B70797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>664</w:t>
            </w:r>
          </w:p>
        </w:tc>
        <w:tc>
          <w:tcPr>
            <w:tcW w:w="4772" w:type="dxa"/>
          </w:tcPr>
          <w:p w14:paraId="21C018D4" w14:textId="77777777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>5 of 664 patients developed large artery strokes</w:t>
            </w:r>
          </w:p>
        </w:tc>
      </w:tr>
      <w:tr w:rsidR="003D1EC0" w:rsidRPr="003D1EC0" w14:paraId="03FB54BF" w14:textId="77777777" w:rsidTr="00E65689">
        <w:trPr>
          <w:trHeight w:val="782"/>
        </w:trPr>
        <w:tc>
          <w:tcPr>
            <w:tcW w:w="1616" w:type="dxa"/>
          </w:tcPr>
          <w:p w14:paraId="5122FB18" w14:textId="6826F699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>Saudi Arabia</w:t>
            </w:r>
            <w:r w:rsidRPr="003D1EC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YWFkPC9BdXRob3I+PFllYXI+MjAxNDwvWWVhcj48UmVj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</w:fldData>
              </w:fldChar>
            </w:r>
            <w:r w:rsidR="00530C38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530C38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YWFkPC9BdXRob3I+PFllYXI+MjAxNDwvWWVhcj48UmVj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</w:fldData>
              </w:fldChar>
            </w:r>
            <w:r w:rsidR="00530C38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530C38">
              <w:rPr>
                <w:rFonts w:ascii="Arial" w:hAnsi="Arial" w:cs="Arial"/>
                <w:sz w:val="20"/>
                <w:szCs w:val="20"/>
              </w:rPr>
            </w:r>
            <w:r w:rsidR="00530C38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3D1EC0">
              <w:rPr>
                <w:rFonts w:ascii="Arial" w:hAnsi="Arial" w:cs="Arial"/>
                <w:sz w:val="20"/>
                <w:szCs w:val="20"/>
              </w:rPr>
            </w:r>
            <w:r w:rsidRPr="003D1EC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530C38" w:rsidRPr="00530C38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4</w:t>
            </w:r>
            <w:r w:rsidRPr="003D1EC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162" w:type="dxa"/>
          </w:tcPr>
          <w:p w14:paraId="4607B3B1" w14:textId="77777777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 xml:space="preserve">MERS </w:t>
            </w:r>
          </w:p>
        </w:tc>
        <w:tc>
          <w:tcPr>
            <w:tcW w:w="884" w:type="dxa"/>
          </w:tcPr>
          <w:p w14:paraId="1000F6B0" w14:textId="77777777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63" w:type="dxa"/>
          </w:tcPr>
          <w:p w14:paraId="30855D53" w14:textId="29D5F411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>70</w:t>
            </w:r>
          </w:p>
        </w:tc>
        <w:tc>
          <w:tcPr>
            <w:tcW w:w="4772" w:type="dxa"/>
          </w:tcPr>
          <w:p w14:paraId="075A12B2" w14:textId="77777777" w:rsidR="003D1EC0" w:rsidRPr="003D1EC0" w:rsidRDefault="003D1EC0" w:rsidP="003D1EC0">
            <w:pPr>
              <w:pStyle w:val="f-body"/>
              <w:numPr>
                <w:ilvl w:val="0"/>
                <w:numId w:val="26"/>
              </w:numPr>
              <w:spacing w:before="0" w:beforeAutospacing="0" w:after="0" w:afterAutospacing="0"/>
              <w:ind w:left="349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>Neuropsychiatric symptoms (including psychosis) in 25.7%</w:t>
            </w:r>
          </w:p>
          <w:p w14:paraId="258BEC77" w14:textId="77777777" w:rsidR="003D1EC0" w:rsidRPr="003D1EC0" w:rsidRDefault="003D1EC0" w:rsidP="003D1EC0">
            <w:pPr>
              <w:pStyle w:val="f-body"/>
              <w:numPr>
                <w:ilvl w:val="0"/>
                <w:numId w:val="26"/>
              </w:numPr>
              <w:spacing w:before="0" w:beforeAutospacing="0" w:after="0" w:afterAutospacing="0"/>
              <w:ind w:left="349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>Seizures observed in 8.6%</w:t>
            </w:r>
          </w:p>
        </w:tc>
      </w:tr>
      <w:tr w:rsidR="00B66065" w:rsidRPr="003D1EC0" w14:paraId="72BEA496" w14:textId="77777777" w:rsidTr="00E65689">
        <w:tc>
          <w:tcPr>
            <w:tcW w:w="9497" w:type="dxa"/>
            <w:gridSpan w:val="5"/>
            <w:shd w:val="clear" w:color="auto" w:fill="E7E6E6" w:themeFill="background2"/>
          </w:tcPr>
          <w:p w14:paraId="5BEEC9C0" w14:textId="10046E7F" w:rsidR="00B66065" w:rsidRPr="003D1EC0" w:rsidRDefault="00B66065" w:rsidP="003D1EC0">
            <w:pPr>
              <w:pStyle w:val="f-body"/>
              <w:spacing w:before="0" w:beforeAutospacing="0" w:after="0" w:afterAutospacing="0"/>
              <w:jc w:val="center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3D1EC0">
              <w:rPr>
                <w:rFonts w:ascii="Arial" w:hAnsi="Arial" w:cs="Arial"/>
                <w:b/>
                <w:bCs/>
                <w:sz w:val="20"/>
                <w:szCs w:val="20"/>
              </w:rPr>
              <w:t>Peripheral nervous system (PNS) manifestations</w:t>
            </w:r>
          </w:p>
        </w:tc>
      </w:tr>
      <w:tr w:rsidR="003D1EC0" w:rsidRPr="003D1EC0" w14:paraId="54F998F2" w14:textId="77777777" w:rsidTr="00E65689">
        <w:tc>
          <w:tcPr>
            <w:tcW w:w="1616" w:type="dxa"/>
          </w:tcPr>
          <w:p w14:paraId="16BD0688" w14:textId="073E6D08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>Taiwan</w:t>
            </w:r>
            <w:r w:rsidRPr="003D1EC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aGFvPC9BdXRob3I+PFllYXI+MjAwMzwvWWVhcj48UmVj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</w:fldData>
              </w:fldChar>
            </w:r>
            <w:r w:rsidR="00530C38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530C38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aGFvPC9BdXRob3I+PFllYXI+MjAwMzwvWWVhcj48UmVj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</w:fldData>
              </w:fldChar>
            </w:r>
            <w:r w:rsidR="00530C38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530C38">
              <w:rPr>
                <w:rFonts w:ascii="Arial" w:hAnsi="Arial" w:cs="Arial"/>
                <w:sz w:val="20"/>
                <w:szCs w:val="20"/>
              </w:rPr>
            </w:r>
            <w:r w:rsidR="00530C38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3D1EC0">
              <w:rPr>
                <w:rFonts w:ascii="Arial" w:hAnsi="Arial" w:cs="Arial"/>
                <w:sz w:val="20"/>
                <w:szCs w:val="20"/>
              </w:rPr>
            </w:r>
            <w:r w:rsidRPr="003D1EC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530C38" w:rsidRPr="00530C38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5</w:t>
            </w:r>
            <w:r w:rsidRPr="003D1EC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162" w:type="dxa"/>
          </w:tcPr>
          <w:p w14:paraId="6CB04294" w14:textId="77777777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 xml:space="preserve">SARS </w:t>
            </w:r>
          </w:p>
        </w:tc>
        <w:tc>
          <w:tcPr>
            <w:tcW w:w="884" w:type="dxa"/>
          </w:tcPr>
          <w:p w14:paraId="109C0AC4" w14:textId="77777777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63" w:type="dxa"/>
          </w:tcPr>
          <w:p w14:paraId="40F72A4A" w14:textId="1468B95E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4772" w:type="dxa"/>
          </w:tcPr>
          <w:p w14:paraId="651E42E8" w14:textId="77777777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3D1EC0">
              <w:rPr>
                <w:rFonts w:ascii="Arial" w:hAnsi="Arial" w:cs="Arial"/>
                <w:sz w:val="20"/>
                <w:szCs w:val="20"/>
              </w:rPr>
              <w:t>Polyradiculopathy</w:t>
            </w:r>
            <w:proofErr w:type="spellEnd"/>
            <w:r w:rsidRPr="003D1EC0">
              <w:rPr>
                <w:rFonts w:ascii="Arial" w:hAnsi="Arial" w:cs="Arial"/>
                <w:sz w:val="20"/>
                <w:szCs w:val="20"/>
              </w:rPr>
              <w:t xml:space="preserve"> with SARS-CoV-1</w:t>
            </w:r>
          </w:p>
        </w:tc>
      </w:tr>
      <w:tr w:rsidR="003D1EC0" w:rsidRPr="003D1EC0" w14:paraId="75147AE2" w14:textId="77777777" w:rsidTr="00E65689">
        <w:tc>
          <w:tcPr>
            <w:tcW w:w="1616" w:type="dxa"/>
          </w:tcPr>
          <w:p w14:paraId="066D4D84" w14:textId="58FDA3B5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>Taiwan</w:t>
            </w:r>
            <w:r w:rsidRPr="003D1EC0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530C38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Tsai&lt;/Author&gt;&lt;Year&gt;2004&lt;/Year&gt;&lt;RecNum&gt;88&lt;/RecNum&gt;&lt;DisplayText&gt;&lt;style face="superscript"&gt;6&lt;/style&gt;&lt;/DisplayText&gt;&lt;record&gt;&lt;rec-number&gt;88&lt;/rec-number&gt;&lt;foreign-keys&gt;&lt;key app="EN" db-id="psea0pzx6srvxiezztippp9mdx0tee0rt0zd" timestamp="1587008098"&gt;88&lt;/key&gt;&lt;/foreign-keys&gt;&lt;ref-type name="Journal Article"&gt;17&lt;/ref-type&gt;&lt;contributors&gt;&lt;authors&gt;&lt;author&gt;Tsai, L. K.&lt;/author&gt;&lt;author&gt;Hsieh, S. T.&lt;/author&gt;&lt;author&gt;Chao, C. C.&lt;/author&gt;&lt;author&gt;Chen, Y. C.&lt;/author&gt;&lt;author&gt;Lin, Y. H.&lt;/author&gt;&lt;author&gt;Chang, S. C.&lt;/author&gt;&lt;author&gt;Chang, Y. C.&lt;/author&gt;&lt;/authors&gt;&lt;/contributors&gt;&lt;auth-address&gt;Department of Neurology, National Taiwan University Hospital and National Taiwan University College of Medicine, Taipei.&lt;/auth-address&gt;&lt;titles&gt;&lt;title&gt;Neuromuscular disorders in severe acute respiratory syndrome&lt;/title&gt;&lt;secondary-title&gt;Arch Neurol&lt;/secondary-title&gt;&lt;/titles&gt;&lt;periodical&gt;&lt;full-title&gt;Arch Neurol&lt;/full-title&gt;&lt;/periodical&gt;&lt;pages&gt;1669-73&lt;/pages&gt;&lt;volume&gt;61&lt;/volume&gt;&lt;number&gt;11&lt;/number&gt;&lt;edition&gt;2004/11/10&lt;/edition&gt;&lt;keywords&gt;&lt;keyword&gt;Adult&lt;/keyword&gt;&lt;keyword&gt;Cerebrospinal Fluid/chemistry&lt;/keyword&gt;&lt;keyword&gt;Electrophysiology&lt;/keyword&gt;&lt;keyword&gt;Female&lt;/keyword&gt;&lt;keyword&gt;Humans&lt;/keyword&gt;&lt;keyword&gt;Male&lt;/keyword&gt;&lt;keyword&gt;Middle Aged&lt;/keyword&gt;&lt;keyword&gt;Neuromuscular Diseases/*etiology/*pathology&lt;/keyword&gt;&lt;keyword&gt;Severe Acute Respiratory Syndrome/*complications&lt;/keyword&gt;&lt;/keywords&gt;&lt;dates&gt;&lt;year&gt;2004&lt;/year&gt;&lt;pub-dates&gt;&lt;date&gt;Nov&lt;/date&gt;&lt;/pub-dates&gt;&lt;/dates&gt;&lt;isbn&gt;0003-9942 (Print)&amp;#xD;0003-9942 (Linking)&lt;/isbn&gt;&lt;accession-num&gt;15534177&lt;/accession-num&gt;&lt;urls&gt;&lt;related-urls&gt;&lt;url&gt;https://www.ncbi.nlm.nih.gov/pubmed/15534177&lt;/url&gt;&lt;/related-urls&gt;&lt;/urls&gt;&lt;electronic-resource-num&gt;10.1001/archneur.61.11.1669&lt;/electronic-resource-num&gt;&lt;/record&gt;&lt;/Cite&gt;&lt;/EndNote&gt;</w:instrText>
            </w:r>
            <w:r w:rsidRPr="003D1EC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530C38" w:rsidRPr="00530C38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6</w:t>
            </w:r>
            <w:r w:rsidRPr="003D1EC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162" w:type="dxa"/>
          </w:tcPr>
          <w:p w14:paraId="2A436D03" w14:textId="77777777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 xml:space="preserve">SARS </w:t>
            </w:r>
          </w:p>
        </w:tc>
        <w:tc>
          <w:tcPr>
            <w:tcW w:w="884" w:type="dxa"/>
          </w:tcPr>
          <w:p w14:paraId="6D3A9AC9" w14:textId="77777777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63" w:type="dxa"/>
          </w:tcPr>
          <w:p w14:paraId="77B9DE6F" w14:textId="4D55BCD8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4772" w:type="dxa"/>
          </w:tcPr>
          <w:p w14:paraId="30973A11" w14:textId="77777777" w:rsidR="003D1EC0" w:rsidRPr="003D1EC0" w:rsidRDefault="003D1EC0" w:rsidP="003D1EC0">
            <w:pPr>
              <w:pStyle w:val="f-body"/>
              <w:numPr>
                <w:ilvl w:val="0"/>
                <w:numId w:val="26"/>
              </w:numPr>
              <w:spacing w:before="0" w:beforeAutospacing="0" w:after="0" w:afterAutospacing="0"/>
              <w:ind w:left="349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>3 patients had axonal polyneuropathy</w:t>
            </w:r>
          </w:p>
          <w:p w14:paraId="349B6DD3" w14:textId="77777777" w:rsidR="003D1EC0" w:rsidRPr="003D1EC0" w:rsidRDefault="003D1EC0" w:rsidP="003D1EC0">
            <w:pPr>
              <w:pStyle w:val="f-body"/>
              <w:numPr>
                <w:ilvl w:val="0"/>
                <w:numId w:val="26"/>
              </w:numPr>
              <w:spacing w:before="0" w:beforeAutospacing="0" w:after="0" w:afterAutospacing="0"/>
              <w:ind w:left="349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>One with myopathy</w:t>
            </w:r>
          </w:p>
          <w:p w14:paraId="49D114B7" w14:textId="77777777" w:rsidR="003D1EC0" w:rsidRPr="003D1EC0" w:rsidRDefault="003D1EC0" w:rsidP="003D1EC0">
            <w:pPr>
              <w:pStyle w:val="f-body"/>
              <w:numPr>
                <w:ilvl w:val="0"/>
                <w:numId w:val="26"/>
              </w:numPr>
              <w:spacing w:before="0" w:beforeAutospacing="0" w:after="0" w:afterAutospacing="0"/>
              <w:ind w:left="349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>One with mixed electrophysiological findings</w:t>
            </w:r>
          </w:p>
        </w:tc>
      </w:tr>
      <w:tr w:rsidR="003D1EC0" w:rsidRPr="003D1EC0" w14:paraId="364A4E61" w14:textId="77777777" w:rsidTr="00E65689">
        <w:tc>
          <w:tcPr>
            <w:tcW w:w="1616" w:type="dxa"/>
          </w:tcPr>
          <w:p w14:paraId="2DBB181A" w14:textId="3EF41969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>Hong Kong</w:t>
            </w:r>
            <w:r w:rsidRPr="003D1EC0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530C38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eung&lt;/Author&gt;&lt;Year&gt;2005&lt;/Year&gt;&lt;RecNum&gt;100&lt;/RecNum&gt;&lt;DisplayText&gt;&lt;style face="superscript"&gt;7&lt;/style&gt;&lt;/DisplayText&gt;&lt;record&gt;&lt;rec-number&gt;100&lt;/rec-number&gt;&lt;foreign-keys&gt;&lt;key app="EN" db-id="psea0pzx6srvxiezztippp9mdx0tee0rt0zd" timestamp="1587061548"&gt;100&lt;/key&gt;&lt;/foreign-keys&gt;&lt;ref-type name="Journal Article"&gt;17&lt;/ref-type&gt;&lt;contributors&gt;&lt;authors&gt;&lt;author&gt;Leung, T. W.&lt;/author&gt;&lt;author&gt;Wong, K. S.&lt;/author&gt;&lt;author&gt;Hui, A. C.&lt;/author&gt;&lt;author&gt;To, K. F.&lt;/author&gt;&lt;author&gt;Lai, S. T.&lt;/author&gt;&lt;author&gt;Ng, W. F.&lt;/author&gt;&lt;author&gt;Ng, H. K.&lt;/author&gt;&lt;/authors&gt;&lt;/contributors&gt;&lt;auth-address&gt;Department of Medicine and Therapeutics, Prince of Wales Hospital, Chinese University of Hong Kong, Shatin, Hong Kong. drtleung@cuhk.edu.hk&lt;/auth-address&gt;&lt;titles&gt;&lt;title&gt;Myopathic changes associated with severe acute respiratory syndrome: a postmortem case series&lt;/title&gt;&lt;secondary-title&gt;Arch Neurol&lt;/secondary-title&gt;&lt;/titles&gt;&lt;periodical&gt;&lt;full-title&gt;Arch Neurol&lt;/full-title&gt;&lt;/periodical&gt;&lt;pages&gt;1113-7&lt;/pages&gt;&lt;volume&gt;62&lt;/volume&gt;&lt;number&gt;7&lt;/number&gt;&lt;edition&gt;2005/07/13&lt;/edition&gt;&lt;keywords&gt;&lt;keyword&gt;Adult&lt;/keyword&gt;&lt;keyword&gt;Aged&lt;/keyword&gt;&lt;keyword&gt;Autopsy&lt;/keyword&gt;&lt;keyword&gt;Creatine Kinase/blood&lt;/keyword&gt;&lt;keyword&gt;Female&lt;/keyword&gt;&lt;keyword&gt;Humans&lt;/keyword&gt;&lt;keyword&gt;Macrophages&lt;/keyword&gt;&lt;keyword&gt;Male&lt;/keyword&gt;&lt;keyword&gt;Microscopy, Electron&lt;/keyword&gt;&lt;keyword&gt;Middle Aged&lt;/keyword&gt;&lt;keyword&gt;Muscle Weakness/*etiology&lt;/keyword&gt;&lt;keyword&gt;Muscle, Skeletal/*pathology&lt;/keyword&gt;&lt;keyword&gt;Myositis/etiology&lt;/keyword&gt;&lt;keyword&gt;Necrosis&lt;/keyword&gt;&lt;keyword&gt;Severe Acute Respiratory Syndrome/*complications&lt;/keyword&gt;&lt;/keywords&gt;&lt;dates&gt;&lt;year&gt;2005&lt;/year&gt;&lt;pub-dates&gt;&lt;date&gt;Jul&lt;/date&gt;&lt;/pub-dates&gt;&lt;/dates&gt;&lt;isbn&gt;0003-9942 (Print)&amp;#xD;0003-9942 (Linking)&lt;/isbn&gt;&lt;accession-num&gt;16009768&lt;/accession-num&gt;&lt;urls&gt;&lt;related-urls&gt;&lt;url&gt;https://www.ncbi.nlm.nih.gov/pubmed/16009768&lt;/url&gt;&lt;/related-urls&gt;&lt;/urls&gt;&lt;electronic-resource-num&gt;10.1001/archneur.62.7.1113&lt;/electronic-resource-num&gt;&lt;/record&gt;&lt;/Cite&gt;&lt;/EndNote&gt;</w:instrText>
            </w:r>
            <w:r w:rsidRPr="003D1EC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530C38" w:rsidRPr="00530C38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7</w:t>
            </w:r>
            <w:r w:rsidRPr="003D1EC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162" w:type="dxa"/>
          </w:tcPr>
          <w:p w14:paraId="7D987BC7" w14:textId="77777777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 xml:space="preserve">SARS </w:t>
            </w:r>
          </w:p>
        </w:tc>
        <w:tc>
          <w:tcPr>
            <w:tcW w:w="884" w:type="dxa"/>
          </w:tcPr>
          <w:p w14:paraId="48E9D940" w14:textId="77777777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63" w:type="dxa"/>
          </w:tcPr>
          <w:p w14:paraId="5DD1756E" w14:textId="7C50F592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4772" w:type="dxa"/>
          </w:tcPr>
          <w:p w14:paraId="4792EBC8" w14:textId="77777777" w:rsidR="003D1EC0" w:rsidRPr="003D1EC0" w:rsidRDefault="003D1EC0" w:rsidP="003D1EC0">
            <w:pPr>
              <w:pStyle w:val="f-body"/>
              <w:numPr>
                <w:ilvl w:val="0"/>
                <w:numId w:val="26"/>
              </w:numPr>
              <w:spacing w:before="0" w:beforeAutospacing="0" w:after="0" w:afterAutospacing="0"/>
              <w:ind w:left="349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 xml:space="preserve">Eight patients underwent post-mortem skeletal muscle studies </w:t>
            </w:r>
          </w:p>
          <w:p w14:paraId="6A6C23EE" w14:textId="77777777" w:rsidR="003D1EC0" w:rsidRPr="003D1EC0" w:rsidRDefault="003D1EC0" w:rsidP="003D1EC0">
            <w:pPr>
              <w:pStyle w:val="f-body"/>
              <w:numPr>
                <w:ilvl w:val="0"/>
                <w:numId w:val="26"/>
              </w:numPr>
              <w:spacing w:before="0" w:beforeAutospacing="0" w:after="0" w:afterAutospacing="0"/>
              <w:ind w:left="349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 xml:space="preserve">Four were found to have focal </w:t>
            </w:r>
            <w:proofErr w:type="spellStart"/>
            <w:r w:rsidRPr="003D1EC0">
              <w:rPr>
                <w:rFonts w:ascii="Arial" w:hAnsi="Arial" w:cs="Arial"/>
                <w:sz w:val="20"/>
                <w:szCs w:val="20"/>
              </w:rPr>
              <w:t>myofiber</w:t>
            </w:r>
            <w:proofErr w:type="spellEnd"/>
            <w:r w:rsidRPr="003D1EC0">
              <w:rPr>
                <w:rFonts w:ascii="Arial" w:hAnsi="Arial" w:cs="Arial"/>
                <w:sz w:val="20"/>
                <w:szCs w:val="20"/>
              </w:rPr>
              <w:t xml:space="preserve"> necrosis with scant macrophage infiltration</w:t>
            </w:r>
          </w:p>
          <w:p w14:paraId="51AB5E37" w14:textId="77777777" w:rsidR="003D1EC0" w:rsidRPr="003D1EC0" w:rsidRDefault="003D1EC0" w:rsidP="003D1EC0">
            <w:pPr>
              <w:pStyle w:val="f-body"/>
              <w:numPr>
                <w:ilvl w:val="0"/>
                <w:numId w:val="26"/>
              </w:numPr>
              <w:spacing w:before="0" w:beforeAutospacing="0" w:after="0" w:afterAutospacing="0"/>
              <w:ind w:left="349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3D1EC0">
              <w:rPr>
                <w:rFonts w:ascii="Arial" w:hAnsi="Arial" w:cs="Arial"/>
                <w:sz w:val="20"/>
                <w:szCs w:val="20"/>
              </w:rPr>
              <w:t>Myofiber</w:t>
            </w:r>
            <w:proofErr w:type="spellEnd"/>
            <w:r w:rsidRPr="003D1EC0">
              <w:rPr>
                <w:rFonts w:ascii="Arial" w:hAnsi="Arial" w:cs="Arial"/>
                <w:sz w:val="20"/>
                <w:szCs w:val="20"/>
              </w:rPr>
              <w:t xml:space="preserve"> atrophy seen may have been explained by steroid use</w:t>
            </w:r>
          </w:p>
        </w:tc>
      </w:tr>
      <w:tr w:rsidR="003D1EC0" w:rsidRPr="003D1EC0" w14:paraId="0EA355CB" w14:textId="77777777" w:rsidTr="00E65689">
        <w:tc>
          <w:tcPr>
            <w:tcW w:w="1616" w:type="dxa"/>
          </w:tcPr>
          <w:p w14:paraId="5BADB661" w14:textId="6F5669CC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>Taiwan</w:t>
            </w:r>
            <w:r w:rsidRPr="003D1EC0">
              <w:rPr>
                <w:rFonts w:ascii="Arial" w:hAnsi="Arial" w:cs="Arial"/>
                <w:sz w:val="20"/>
                <w:szCs w:val="20"/>
                <w:lang w:val="en-US"/>
              </w:rPr>
              <w:fldChar w:fldCharType="begin"/>
            </w:r>
            <w:r w:rsidR="00530C38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&lt;EndNote&gt;&lt;Cite&gt;&lt;Author&gt;Tsai&lt;/Author&gt;&lt;Year&gt;2005&lt;/Year&gt;&lt;RecNum&gt;96&lt;/RecNum&gt;&lt;DisplayText&gt;&lt;style face="superscript"&gt;3&lt;/style&gt;&lt;/DisplayText&gt;&lt;record&gt;&lt;rec-number&gt;96&lt;/rec-number&gt;&lt;foreign-keys&gt;&lt;key app="EN" db-id="psea0pzx6srvxiezztippp9mdx0tee0rt0zd" timestamp="1587058564"&gt;96&lt;/key&gt;&lt;/foreign-keys&gt;&lt;ref-type name="Journal Article"&gt;17&lt;/ref-type&gt;&lt;contributors&gt;&lt;authors&gt;&lt;author&gt;Tsai, L. K.&lt;/author&gt;&lt;author&gt;Hsieh, S. T.&lt;/author&gt;&lt;author&gt;Chang, Y. C.&lt;/author&gt;&lt;/authors&gt;&lt;/contributors&gt;&lt;auth-address&gt;Department of Neurology, National Taiwan University Hospital. No. 7, Chung-Shan South Road, Taipei, Taiwan.&lt;/auth-address&gt;&lt;titles&gt;&lt;title&gt;Neurological manifestations in severe acute respiratory syndrome&lt;/title&gt;&lt;secondary-title&gt;Acta Neurol Taiwan&lt;/secondary-title&gt;&lt;/titles&gt;&lt;periodical&gt;&lt;full-title&gt;Acta Neurol Taiwan&lt;/full-title&gt;&lt;/periodical&gt;&lt;pages&gt;113-9&lt;/pages&gt;&lt;volume&gt;14&lt;/volume&gt;&lt;number&gt;3&lt;/number&gt;&lt;edition&gt;2005/10/29&lt;/edition&gt;&lt;keywords&gt;&lt;keyword&gt;Cerebral Infarction/*etiology&lt;/keyword&gt;&lt;keyword&gt;Humans&lt;/keyword&gt;&lt;keyword&gt;Immunoglobulins, Intravenous/therapeutic use&lt;/keyword&gt;&lt;keyword&gt;Polyneuropathies/*etiology&lt;/keyword&gt;&lt;keyword&gt;Rhabdomyolysis/etiology&lt;/keyword&gt;&lt;keyword&gt;Severe Acute Respiratory Syndrome/*complications&lt;/keyword&gt;&lt;/keywords&gt;&lt;dates&gt;&lt;year&gt;2005&lt;/year&gt;&lt;pub-dates&gt;&lt;date&gt;Sep&lt;/date&gt;&lt;/pub-dates&gt;&lt;/dates&gt;&lt;isbn&gt;1028-768X (Print)&amp;#xD;1028-768X (Linking)&lt;/isbn&gt;&lt;accession-num&gt;16252612&lt;/accession-num&gt;&lt;urls&gt;&lt;related-urls&gt;&lt;url&gt;https://www.ncbi.nlm.nih.gov/pubmed/16252612&lt;/url&gt;&lt;/related-urls&gt;&lt;/urls&gt;&lt;/record&gt;&lt;/Cite&gt;&lt;/EndNote&gt;</w:instrText>
            </w:r>
            <w:r w:rsidRPr="003D1EC0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530C38" w:rsidRPr="00530C38">
              <w:rPr>
                <w:rFonts w:ascii="Arial" w:hAnsi="Arial" w:cs="Arial"/>
                <w:noProof/>
                <w:sz w:val="20"/>
                <w:szCs w:val="20"/>
                <w:vertAlign w:val="superscript"/>
                <w:lang w:val="en-US"/>
              </w:rPr>
              <w:t>3</w:t>
            </w:r>
            <w:r w:rsidRPr="003D1EC0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162" w:type="dxa"/>
          </w:tcPr>
          <w:p w14:paraId="323A8A98" w14:textId="77777777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 xml:space="preserve">SARS </w:t>
            </w:r>
          </w:p>
        </w:tc>
        <w:tc>
          <w:tcPr>
            <w:tcW w:w="884" w:type="dxa"/>
          </w:tcPr>
          <w:p w14:paraId="12C2328C" w14:textId="77777777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63" w:type="dxa"/>
          </w:tcPr>
          <w:p w14:paraId="0AE3BD84" w14:textId="4E4045CA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>664</w:t>
            </w:r>
          </w:p>
        </w:tc>
        <w:tc>
          <w:tcPr>
            <w:tcW w:w="4772" w:type="dxa"/>
          </w:tcPr>
          <w:p w14:paraId="5DEA31B1" w14:textId="77777777" w:rsidR="003D1EC0" w:rsidRPr="003D1EC0" w:rsidRDefault="003D1EC0" w:rsidP="003D1EC0">
            <w:pPr>
              <w:pStyle w:val="f-body"/>
              <w:numPr>
                <w:ilvl w:val="0"/>
                <w:numId w:val="26"/>
              </w:numPr>
              <w:spacing w:before="0" w:beforeAutospacing="0" w:after="0" w:afterAutospacing="0"/>
              <w:ind w:left="349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>3 of 664 patients had rhabdomyolysis</w:t>
            </w:r>
          </w:p>
          <w:p w14:paraId="7C812ABD" w14:textId="77777777" w:rsidR="003D1EC0" w:rsidRPr="003D1EC0" w:rsidRDefault="003D1EC0" w:rsidP="003D1EC0">
            <w:pPr>
              <w:pStyle w:val="f-body"/>
              <w:numPr>
                <w:ilvl w:val="0"/>
                <w:numId w:val="26"/>
              </w:numPr>
              <w:spacing w:before="0" w:beforeAutospacing="0" w:after="0" w:afterAutospacing="0"/>
              <w:ind w:left="349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>3 patients had axonal polyneuropathy 3-4 weeks after onset of SARS, thought to be critical illness myopathy</w:t>
            </w:r>
          </w:p>
          <w:p w14:paraId="025193E4" w14:textId="77777777" w:rsidR="003D1EC0" w:rsidRPr="003D1EC0" w:rsidRDefault="003D1EC0" w:rsidP="003D1EC0">
            <w:pPr>
              <w:pStyle w:val="f-body"/>
              <w:numPr>
                <w:ilvl w:val="0"/>
                <w:numId w:val="26"/>
              </w:numPr>
              <w:spacing w:before="0" w:beforeAutospacing="0" w:after="0" w:afterAutospacing="0"/>
              <w:ind w:left="349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2 patients with myopathy, thought to be critical illness neuropathy</w:t>
            </w:r>
          </w:p>
        </w:tc>
      </w:tr>
      <w:tr w:rsidR="003D1EC0" w:rsidRPr="003D1EC0" w14:paraId="24519521" w14:textId="77777777" w:rsidTr="00E65689">
        <w:tc>
          <w:tcPr>
            <w:tcW w:w="1616" w:type="dxa"/>
          </w:tcPr>
          <w:p w14:paraId="2B1EF68F" w14:textId="20608BD5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>South Korea</w:t>
            </w:r>
            <w:r w:rsidRPr="003D1EC0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530C38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im&lt;/Author&gt;&lt;Year&gt;2017&lt;/Year&gt;&lt;RecNum&gt;128&lt;/RecNum&gt;&lt;DisplayText&gt;&lt;style face="superscript"&gt;8&lt;/style&gt;&lt;/DisplayText&gt;&lt;record&gt;&lt;rec-number&gt;128&lt;/rec-number&gt;&lt;foreign-keys&gt;&lt;key app="EN" db-id="psea0pzx6srvxiezztippp9mdx0tee0rt0zd" timestamp="1587079057"&gt;128&lt;/key&gt;&lt;/foreign-keys&gt;&lt;ref-type name="Journal Article"&gt;17&lt;/ref-type&gt;&lt;contributors&gt;&lt;authors&gt;&lt;author&gt;Kim, J. E.&lt;/author&gt;&lt;author&gt;Heo, J. H.&lt;/author&gt;&lt;author&gt;Kim, H. O.&lt;/author&gt;&lt;author&gt;Song, S. H.&lt;/author&gt;&lt;author&gt;Park, S. S.&lt;/author&gt;&lt;author&gt;Park, T. H.&lt;/author&gt;&lt;author&gt;Ahn, J. Y.&lt;/author&gt;&lt;author&gt;Kim, M. K.&lt;/author&gt;&lt;author&gt;Choi, J. P.&lt;/author&gt;&lt;/authors&gt;&lt;/contributors&gt;&lt;auth-address&gt;Department of Neurology, Seoul Medical Center, Seoul, Korea. junenr@gmail.com.&amp;#xD;Department of Neurology, Seoul Medical Center, Seoul, Korea.&amp;#xD;Division of Pulmonology and Critical Care Medicine, Department of Internal Medicine, Seoul Medical Center, Seoul, Korea.&amp;#xD;Division of Infectious Diseases, Department of Internal Medicine, Seoul Medical Center, Seoul, Korea. dasole@hanmail.net.&lt;/auth-address&gt;&lt;titles&gt;&lt;title&gt;Neurological Complications during Treatment of Middle East Respiratory Syndrome&lt;/title&gt;&lt;secondary-title&gt;J Clin Neurol&lt;/secondary-title&gt;&lt;/titles&gt;&lt;periodical&gt;&lt;full-title&gt;J Clin Neurol&lt;/full-title&gt;&lt;/periodical&gt;&lt;pages&gt;227-233&lt;/pages&gt;&lt;volume&gt;13&lt;/volume&gt;&lt;number&gt;3&lt;/number&gt;&lt;edition&gt;2017/07/28&lt;/edition&gt;&lt;keywords&gt;&lt;keyword&gt;Guillain-Barre syndrome&lt;/keyword&gt;&lt;keyword&gt;Middle East respiratory syndrome&lt;/keyword&gt;&lt;keyword&gt;neurological complications&lt;/keyword&gt;&lt;keyword&gt;peripheral neuropathy&lt;/keyword&gt;&lt;/keywords&gt;&lt;dates&gt;&lt;year&gt;2017&lt;/year&gt;&lt;pub-dates&gt;&lt;date&gt;Jul&lt;/date&gt;&lt;/pub-dates&gt;&lt;/dates&gt;&lt;isbn&gt;1738-6586 (Print)&amp;#xD;1738-6586 (Linking)&lt;/isbn&gt;&lt;accession-num&gt;28748673&lt;/accession-num&gt;&lt;urls&gt;&lt;related-urls&gt;&lt;url&gt;https://www.ncbi.nlm.nih.gov/pubmed/28748673&lt;/url&gt;&lt;/related-urls&gt;&lt;/urls&gt;&lt;custom2&gt;PMC5532318&lt;/custom2&gt;&lt;electronic-resource-num&gt;10.3988/jcn.2017.13.3.227&lt;/electronic-resource-num&gt;&lt;/record&gt;&lt;/Cite&gt;&lt;/EndNote&gt;</w:instrText>
            </w:r>
            <w:r w:rsidRPr="003D1EC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530C38" w:rsidRPr="00530C38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8</w:t>
            </w:r>
            <w:r w:rsidRPr="003D1EC0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162" w:type="dxa"/>
          </w:tcPr>
          <w:p w14:paraId="5DE5A410" w14:textId="77777777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>MRS</w:t>
            </w:r>
          </w:p>
        </w:tc>
        <w:tc>
          <w:tcPr>
            <w:tcW w:w="884" w:type="dxa"/>
          </w:tcPr>
          <w:p w14:paraId="5FF4513D" w14:textId="77777777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63" w:type="dxa"/>
          </w:tcPr>
          <w:p w14:paraId="4DD3EB07" w14:textId="3F19E85F" w:rsidR="003D1EC0" w:rsidRPr="003D1EC0" w:rsidRDefault="003D1EC0" w:rsidP="003D1EC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>23</w:t>
            </w:r>
          </w:p>
        </w:tc>
        <w:tc>
          <w:tcPr>
            <w:tcW w:w="4772" w:type="dxa"/>
          </w:tcPr>
          <w:p w14:paraId="55EC56FD" w14:textId="77777777" w:rsidR="003D1EC0" w:rsidRPr="003D1EC0" w:rsidRDefault="003D1EC0" w:rsidP="003D1EC0">
            <w:pPr>
              <w:pStyle w:val="f-body"/>
              <w:numPr>
                <w:ilvl w:val="0"/>
                <w:numId w:val="26"/>
              </w:numPr>
              <w:spacing w:before="0" w:beforeAutospacing="0" w:after="0" w:afterAutospacing="0"/>
              <w:ind w:left="349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>Four patients had neurological symptoms, with potential diagnoses including Bickerstaff’s encephalitis overlapping with Guillain-Barre syndrome (GBS), critical illness-associated weakness, or other toxic or infectious neuropathies</w:t>
            </w:r>
          </w:p>
          <w:p w14:paraId="66D213E1" w14:textId="77777777" w:rsidR="003D1EC0" w:rsidRPr="003D1EC0" w:rsidRDefault="003D1EC0" w:rsidP="003D1EC0">
            <w:pPr>
              <w:pStyle w:val="f-body"/>
              <w:numPr>
                <w:ilvl w:val="0"/>
                <w:numId w:val="26"/>
              </w:numPr>
              <w:spacing w:before="0" w:beforeAutospacing="0" w:after="0" w:afterAutospacing="0"/>
              <w:ind w:left="349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D1EC0">
              <w:rPr>
                <w:rFonts w:ascii="Arial" w:hAnsi="Arial" w:cs="Arial"/>
                <w:sz w:val="20"/>
                <w:szCs w:val="20"/>
              </w:rPr>
              <w:t xml:space="preserve">Symptoms generally delayed by 2-3 weeks </w:t>
            </w:r>
          </w:p>
        </w:tc>
      </w:tr>
    </w:tbl>
    <w:p w14:paraId="68D2C62A" w14:textId="77777777" w:rsidR="003D1EC0" w:rsidRDefault="003D1EC0" w:rsidP="003D1EC0">
      <w:pPr>
        <w:pStyle w:val="f-body"/>
        <w:shd w:val="clear" w:color="auto" w:fill="FFFFFF"/>
        <w:spacing w:before="0" w:beforeAutospacing="0" w:after="0" w:afterAutospacing="0" w:line="360" w:lineRule="auto"/>
        <w:textAlignment w:val="baseline"/>
        <w:rPr>
          <w:rFonts w:ascii="Arial" w:hAnsi="Arial" w:cs="Arial"/>
          <w:b/>
          <w:bCs/>
          <w:sz w:val="22"/>
          <w:szCs w:val="22"/>
        </w:rPr>
        <w:sectPr w:rsidR="003D1EC0" w:rsidSect="00223D85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27F7FC44" w14:textId="49EA0D07" w:rsidR="00272559" w:rsidRPr="00A92831" w:rsidRDefault="00B24683" w:rsidP="00342684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Cs/>
          <w:sz w:val="20"/>
          <w:szCs w:val="20"/>
        </w:rPr>
      </w:pPr>
      <w:r w:rsidRPr="00A92831">
        <w:rPr>
          <w:rFonts w:ascii="Arial" w:hAnsi="Arial" w:cs="Arial"/>
          <w:b/>
          <w:bCs/>
          <w:sz w:val="20"/>
          <w:szCs w:val="20"/>
        </w:rPr>
        <w:lastRenderedPageBreak/>
        <w:t xml:space="preserve">Supplementary </w:t>
      </w:r>
      <w:r w:rsidR="00F14B50" w:rsidRPr="00A92831">
        <w:rPr>
          <w:rFonts w:ascii="Arial" w:hAnsi="Arial" w:cs="Arial"/>
          <w:b/>
          <w:bCs/>
          <w:sz w:val="20"/>
          <w:szCs w:val="20"/>
        </w:rPr>
        <w:t xml:space="preserve">Table </w:t>
      </w:r>
      <w:r w:rsidR="003D1EC0">
        <w:rPr>
          <w:rFonts w:ascii="Arial" w:hAnsi="Arial" w:cs="Arial"/>
          <w:b/>
          <w:bCs/>
          <w:sz w:val="20"/>
          <w:szCs w:val="20"/>
        </w:rPr>
        <w:t>2</w:t>
      </w:r>
      <w:r w:rsidR="00F14B50" w:rsidRPr="00A92831">
        <w:rPr>
          <w:rFonts w:ascii="Arial" w:hAnsi="Arial" w:cs="Arial"/>
          <w:b/>
          <w:bCs/>
          <w:sz w:val="20"/>
          <w:szCs w:val="20"/>
        </w:rPr>
        <w:t xml:space="preserve">. Key evidence on </w:t>
      </w:r>
      <w:r w:rsidR="00341417">
        <w:rPr>
          <w:rFonts w:ascii="Arial" w:hAnsi="Arial" w:cs="Arial"/>
          <w:b/>
          <w:bCs/>
          <w:sz w:val="20"/>
          <w:szCs w:val="20"/>
        </w:rPr>
        <w:t xml:space="preserve">interesting </w:t>
      </w:r>
      <w:r w:rsidR="00F14B50" w:rsidRPr="00A92831">
        <w:rPr>
          <w:rFonts w:ascii="Arial" w:hAnsi="Arial" w:cs="Arial"/>
          <w:b/>
          <w:bCs/>
          <w:sz w:val="20"/>
          <w:szCs w:val="20"/>
        </w:rPr>
        <w:t>HEENT manifestations of COVID-19</w:t>
      </w:r>
      <w:r w:rsidR="00272559" w:rsidRPr="00A92831">
        <w:rPr>
          <w:rFonts w:ascii="Arial" w:hAnsi="Arial" w:cs="Arial"/>
          <w:b/>
          <w:bCs/>
          <w:sz w:val="20"/>
          <w:szCs w:val="20"/>
        </w:rPr>
        <w:t xml:space="preserve"> from cohort or case-control studies and large series (≥10 patients). </w:t>
      </w:r>
      <w:r w:rsidR="00272559" w:rsidRPr="00A92831">
        <w:rPr>
          <w:rFonts w:ascii="Arial" w:hAnsi="Arial" w:cs="Arial"/>
          <w:bCs/>
          <w:sz w:val="20"/>
          <w:szCs w:val="20"/>
        </w:rPr>
        <w:t>Studies are shown in descending order by sample size.</w:t>
      </w:r>
    </w:p>
    <w:p w14:paraId="344BDE4B" w14:textId="6F957BDD" w:rsidR="00F14B50" w:rsidRPr="00A92831" w:rsidRDefault="00F14B50" w:rsidP="00342684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sz w:val="20"/>
          <w:szCs w:val="20"/>
        </w:rPr>
      </w:pPr>
    </w:p>
    <w:tbl>
      <w:tblPr>
        <w:tblW w:w="14176" w:type="dxa"/>
        <w:tblInd w:w="-71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8"/>
        <w:gridCol w:w="1559"/>
        <w:gridCol w:w="1276"/>
        <w:gridCol w:w="9923"/>
      </w:tblGrid>
      <w:tr w:rsidR="00B24683" w:rsidRPr="00A92831" w14:paraId="152F5E4A" w14:textId="77777777" w:rsidTr="00E65689">
        <w:tc>
          <w:tcPr>
            <w:tcW w:w="1418" w:type="dxa"/>
          </w:tcPr>
          <w:p w14:paraId="5D9BAEFF" w14:textId="77777777" w:rsidR="00F14B50" w:rsidRPr="00A92831" w:rsidRDefault="00F14B5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>Location</w:t>
            </w:r>
          </w:p>
        </w:tc>
        <w:tc>
          <w:tcPr>
            <w:tcW w:w="1559" w:type="dxa"/>
          </w:tcPr>
          <w:p w14:paraId="38955EFA" w14:textId="77777777" w:rsidR="00F14B50" w:rsidRPr="00A92831" w:rsidRDefault="00F14B5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>Study Type</w:t>
            </w:r>
          </w:p>
        </w:tc>
        <w:tc>
          <w:tcPr>
            <w:tcW w:w="1276" w:type="dxa"/>
          </w:tcPr>
          <w:p w14:paraId="55697DB4" w14:textId="0CD89825" w:rsidR="00F14B5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Number of </w:t>
            </w:r>
            <w:r w:rsidR="00F14B50" w:rsidRPr="00A92831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Patients </w:t>
            </w:r>
          </w:p>
        </w:tc>
        <w:tc>
          <w:tcPr>
            <w:tcW w:w="9923" w:type="dxa"/>
          </w:tcPr>
          <w:p w14:paraId="4B0836E9" w14:textId="77777777" w:rsidR="00F14B50" w:rsidRPr="00A92831" w:rsidRDefault="00F14B5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>Key findings</w:t>
            </w:r>
          </w:p>
        </w:tc>
      </w:tr>
      <w:tr w:rsidR="00B24683" w:rsidRPr="00A92831" w14:paraId="3ADB425B" w14:textId="77777777" w:rsidTr="00E65689">
        <w:tc>
          <w:tcPr>
            <w:tcW w:w="14176" w:type="dxa"/>
            <w:gridSpan w:val="4"/>
            <w:shd w:val="clear" w:color="auto" w:fill="E7E6E6" w:themeFill="background2"/>
          </w:tcPr>
          <w:p w14:paraId="554107F6" w14:textId="4A5DE7B8" w:rsidR="00F14B50" w:rsidRPr="00A92831" w:rsidRDefault="00F14B50" w:rsidP="00342684">
            <w:pPr>
              <w:pStyle w:val="f-body"/>
              <w:spacing w:before="0" w:beforeAutospacing="0" w:after="0" w:afterAutospacing="0"/>
              <w:jc w:val="center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>Anosmia</w:t>
            </w:r>
            <w:r w:rsidR="00DB55BA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or </w:t>
            </w:r>
            <w:proofErr w:type="spellStart"/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>Ageusia</w:t>
            </w:r>
            <w:proofErr w:type="spellEnd"/>
          </w:p>
        </w:tc>
      </w:tr>
      <w:tr w:rsidR="00B24683" w:rsidRPr="00A92831" w14:paraId="11F2EB5B" w14:textId="77777777" w:rsidTr="00E65689">
        <w:tc>
          <w:tcPr>
            <w:tcW w:w="1418" w:type="dxa"/>
          </w:tcPr>
          <w:p w14:paraId="088D7CAC" w14:textId="60EAADFE" w:rsidR="00F14B50" w:rsidRPr="00A92831" w:rsidRDefault="00F14B5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Iran</w:t>
            </w:r>
            <w:r w:rsidRPr="00A92831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fldChar w:fldCharType="begin"/>
            </w:r>
            <w:r w:rsidR="00530C3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instrText xml:space="preserve"> ADDIN EN.CITE &lt;EndNote&gt;&lt;Cite&gt;&lt;Author&gt;Bagheri&lt;/Author&gt;&lt;Year&gt;2020&lt;/Year&gt;&lt;RecNum&gt;171&lt;/RecNum&gt;&lt;DisplayText&gt;&lt;style face="superscript"&gt;9&lt;/style&gt;&lt;/DisplayText&gt;&lt;record&gt;&lt;rec-number&gt;171&lt;/rec-number&gt;&lt;foreign-keys&gt;&lt;key app="EN" db-id="psea0pzx6srvxiezztippp9mdx0tee0rt0zd" timestamp="1588131844"&gt;171&lt;/key&gt;&lt;/foreign-keys&gt;&lt;ref-type name="Journal Article"&gt;17&lt;/ref-type&gt;&lt;contributors&gt;&lt;authors&gt;&lt;author&gt;Bagheri, S.H.R&lt;/author&gt;&lt;author&gt;Asghari, A.M.&lt;/author&gt;&lt;author&gt;Farhadi, M.&lt;/author&gt;&lt;author&gt;Shamshiri, A.R.&lt;/author&gt;&lt;author&gt;Kabir, A.&lt;/author&gt;&lt;author&gt;Kamrava, S.K.&lt;/author&gt;&lt;author&gt;Jalessi, M.&lt;/author&gt;&lt;author&gt;Mohebbi, A.&lt;/author&gt;&lt;author&gt;Alizadeh, R.&lt;/author&gt;&lt;author&gt;Honarmand, A.A.&lt;/author&gt;&lt;author&gt;Ghaldehbaghi, B.&lt;/author&gt;&lt;author&gt;Salimi, A.&lt;/author&gt;&lt;/authors&gt;&lt;/contributors&gt;&lt;titles&gt;&lt;title&gt;Coincidence of COVID-19 epidemic and olfactory dysfunction outbreak&lt;/title&gt;&lt;secondary-title&gt;MedRxiv&lt;/secondary-title&gt;&lt;/titles&gt;&lt;periodical&gt;&lt;full-title&gt;MedRxiv&lt;/full-title&gt;&lt;/periodical&gt;&lt;edition&gt;March 27, 2020&lt;/edition&gt;&lt;dates&gt;&lt;year&gt;2020&lt;/year&gt;&lt;/dates&gt;&lt;urls&gt;&lt;/urls&gt;&lt;electronic-resource-num&gt;https://doi.org/10.1101/2020.03.23.20041889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fldChar w:fldCharType="separate"/>
            </w:r>
            <w:r w:rsidR="00530C38" w:rsidRPr="00530C38">
              <w:rPr>
                <w:rFonts w:ascii="Arial" w:hAnsi="Arial" w:cs="Arial"/>
                <w:noProof/>
                <w:sz w:val="20"/>
                <w:szCs w:val="20"/>
                <w:shd w:val="clear" w:color="auto" w:fill="FFFFFF"/>
                <w:vertAlign w:val="superscript"/>
              </w:rPr>
              <w:t>9</w:t>
            </w:r>
            <w:r w:rsidRPr="00A92831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1559" w:type="dxa"/>
          </w:tcPr>
          <w:p w14:paraId="36F47D45" w14:textId="77777777" w:rsidR="00F14B50" w:rsidRPr="00A92831" w:rsidRDefault="00F14B5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ross-sectional, ecological study</w:t>
            </w:r>
          </w:p>
        </w:tc>
        <w:tc>
          <w:tcPr>
            <w:tcW w:w="1276" w:type="dxa"/>
          </w:tcPr>
          <w:p w14:paraId="5C768F0A" w14:textId="77777777" w:rsidR="00F14B50" w:rsidRPr="00A92831" w:rsidRDefault="00F14B5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0,069</w:t>
            </w:r>
          </w:p>
        </w:tc>
        <w:tc>
          <w:tcPr>
            <w:tcW w:w="9923" w:type="dxa"/>
          </w:tcPr>
          <w:p w14:paraId="4B5A5DB4" w14:textId="77777777" w:rsidR="00F14B50" w:rsidRPr="00A92831" w:rsidRDefault="00F14B50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Participants completed an online </w:t>
            </w:r>
            <w:r w:rsidRPr="00A92831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checklist </w:t>
            </w:r>
          </w:p>
          <w:p w14:paraId="64C9B1E2" w14:textId="77777777" w:rsidR="00F14B50" w:rsidRPr="00A92831" w:rsidRDefault="00F14B50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48.2% ha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dysosm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– sudden onset in 76.2%</w:t>
            </w:r>
          </w:p>
          <w:p w14:paraId="28BA0FBB" w14:textId="77777777" w:rsidR="00F14B50" w:rsidRPr="00A92831" w:rsidRDefault="00F14B50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83.4% with anosmia also ha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dysgeusia</w:t>
            </w:r>
            <w:proofErr w:type="spellEnd"/>
          </w:p>
          <w:p w14:paraId="04FA509B" w14:textId="77777777" w:rsidR="00F14B50" w:rsidRPr="00A92831" w:rsidRDefault="00F14B50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There was a significant correlation between the proportion of respondents reporting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dysosm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in a given Iranian province and the reported number of COVID-19 cases in that province</w:t>
            </w:r>
          </w:p>
        </w:tc>
      </w:tr>
      <w:tr w:rsidR="00B24683" w:rsidRPr="00A92831" w14:paraId="31E644B4" w14:textId="77777777" w:rsidTr="00E65689">
        <w:tc>
          <w:tcPr>
            <w:tcW w:w="1418" w:type="dxa"/>
          </w:tcPr>
          <w:p w14:paraId="2F3BB982" w14:textId="7A9B3747" w:rsidR="00F14B50" w:rsidRPr="00A92831" w:rsidRDefault="00F14B5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Multi-national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YXJtYTwvQXV0aG9yPjxZZWFyPjIwMjA8L1llYXI+PFJl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</w:fldData>
              </w:fldChar>
            </w:r>
            <w:r w:rsidR="00530C38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530C38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YXJtYTwvQXV0aG9yPjxZZWFyPjIwMjA8L1llYXI+PFJl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</w:fldData>
              </w:fldChar>
            </w:r>
            <w:r w:rsidR="00530C38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530C38">
              <w:rPr>
                <w:rFonts w:ascii="Arial" w:hAnsi="Arial" w:cs="Arial"/>
                <w:sz w:val="20"/>
                <w:szCs w:val="20"/>
              </w:rPr>
            </w:r>
            <w:r w:rsidR="00530C38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530C38" w:rsidRPr="00530C38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0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21487397" w14:textId="77777777" w:rsidR="00F14B50" w:rsidRPr="00A92831" w:rsidRDefault="00F14B5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ross-sectional</w:t>
            </w:r>
          </w:p>
        </w:tc>
        <w:tc>
          <w:tcPr>
            <w:tcW w:w="1276" w:type="dxa"/>
          </w:tcPr>
          <w:p w14:paraId="738726A4" w14:textId="77777777" w:rsidR="00F14B50" w:rsidRPr="00A92831" w:rsidRDefault="00F14B5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4,029</w:t>
            </w:r>
          </w:p>
        </w:tc>
        <w:tc>
          <w:tcPr>
            <w:tcW w:w="9923" w:type="dxa"/>
          </w:tcPr>
          <w:p w14:paraId="22E26A06" w14:textId="7E29CB2B" w:rsidR="00F14B50" w:rsidRPr="00A92831" w:rsidRDefault="00F14B50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Questionnaire assessing self-reported quantity and quality of perception in smell, taste an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chemesthesis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before and during COVID-19 </w:t>
            </w:r>
            <w:r w:rsidR="00D071F0" w:rsidRPr="00A92831">
              <w:rPr>
                <w:rFonts w:ascii="Arial" w:hAnsi="Arial" w:cs="Arial"/>
                <w:sz w:val="20"/>
                <w:szCs w:val="20"/>
              </w:rPr>
              <w:t xml:space="preserve">infection 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using a maximum possible change of ± 100 </w:t>
            </w:r>
          </w:p>
          <w:p w14:paraId="630A392D" w14:textId="7C0F5D75" w:rsidR="00F14B50" w:rsidRPr="00A92831" w:rsidRDefault="00F14B50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Questionnaire revealed mean reduction of smell (-79.7), taste (-69.0), an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chemesthetic</w:t>
            </w:r>
            <w:proofErr w:type="spellEnd"/>
            <w:r w:rsidR="00D071F0"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A92831">
              <w:rPr>
                <w:rFonts w:ascii="Arial" w:hAnsi="Arial" w:cs="Arial"/>
                <w:sz w:val="20"/>
                <w:szCs w:val="20"/>
              </w:rPr>
              <w:t>(-37.3) function during COVID-19</w:t>
            </w:r>
            <w:r w:rsidR="00D071F0" w:rsidRPr="00A92831">
              <w:rPr>
                <w:rFonts w:ascii="Arial" w:hAnsi="Arial" w:cs="Arial"/>
                <w:sz w:val="20"/>
                <w:szCs w:val="20"/>
              </w:rPr>
              <w:t xml:space="preserve"> infection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1A405AC0" w14:textId="77777777" w:rsidR="00F14B50" w:rsidRPr="00A92831" w:rsidRDefault="00F14B50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Perceived nasal obstruction did not account for smell loss </w:t>
            </w:r>
          </w:p>
        </w:tc>
      </w:tr>
      <w:tr w:rsidR="00A954DE" w:rsidRPr="00A92831" w14:paraId="1C0CBC3E" w14:textId="77777777" w:rsidTr="00E65689">
        <w:tc>
          <w:tcPr>
            <w:tcW w:w="1418" w:type="dxa"/>
          </w:tcPr>
          <w:p w14:paraId="05CE61D0" w14:textId="1BE76CC5" w:rsidR="00A954DE" w:rsidRPr="00A92831" w:rsidRDefault="00A954DE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8 European hospitals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ZWNoaWVuPC9BdXRob3I+PFllYXI+MjAyMDwvWWVhcj48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</w:fldData>
              </w:fldChar>
            </w:r>
            <w:r w:rsidR="00471C43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ZWNoaWVuPC9BdXRob3I+PFllYXI+MjAyMDwvWWVhcj48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</w:fldData>
              </w:fldChar>
            </w:r>
            <w:r w:rsidR="00471C43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471C43">
              <w:rPr>
                <w:rFonts w:ascii="Arial" w:hAnsi="Arial" w:cs="Arial"/>
                <w:sz w:val="20"/>
                <w:szCs w:val="20"/>
              </w:rPr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471C43" w:rsidRPr="00471C43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1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98B17C4" w14:textId="2D151CE1" w:rsidR="00A954DE" w:rsidRPr="00A92831" w:rsidRDefault="00A954DE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Cross-sectional </w:t>
            </w:r>
          </w:p>
        </w:tc>
        <w:tc>
          <w:tcPr>
            <w:tcW w:w="1276" w:type="dxa"/>
          </w:tcPr>
          <w:p w14:paraId="481BA4AD" w14:textId="494C3300" w:rsidR="00A954DE" w:rsidRPr="00A92831" w:rsidRDefault="00A954DE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,153</w:t>
            </w:r>
          </w:p>
        </w:tc>
        <w:tc>
          <w:tcPr>
            <w:tcW w:w="9923" w:type="dxa"/>
          </w:tcPr>
          <w:p w14:paraId="1556131B" w14:textId="36ACF879" w:rsidR="00A954DE" w:rsidRDefault="00A954DE" w:rsidP="00A954D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</w:t>
            </w:r>
            <w:r w:rsidRPr="00A954DE">
              <w:rPr>
                <w:rFonts w:ascii="Arial" w:hAnsi="Arial" w:cs="Arial"/>
                <w:sz w:val="20"/>
                <w:szCs w:val="20"/>
              </w:rPr>
              <w:t xml:space="preserve">onsecutive ambulatory and hospitalized patients with positive </w:t>
            </w:r>
            <w:r>
              <w:rPr>
                <w:rFonts w:ascii="Arial" w:hAnsi="Arial" w:cs="Arial"/>
                <w:sz w:val="20"/>
                <w:szCs w:val="20"/>
              </w:rPr>
              <w:t>RT-PCR, mild-to-moderate COVID-19</w:t>
            </w:r>
          </w:p>
          <w:p w14:paraId="4E8D5D1A" w14:textId="77777777" w:rsidR="00A954DE" w:rsidRDefault="00A954DE" w:rsidP="00A954D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Web-based olfactory and gustatory assessment questionnaire</w:t>
            </w:r>
          </w:p>
          <w:p w14:paraId="67895EF5" w14:textId="5C109D95" w:rsidR="00A954DE" w:rsidRPr="00A954DE" w:rsidRDefault="00A954DE" w:rsidP="00A954D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54DE">
              <w:rPr>
                <w:rFonts w:ascii="Arial" w:hAnsi="Arial" w:cs="Arial"/>
                <w:sz w:val="20"/>
                <w:szCs w:val="20"/>
              </w:rPr>
              <w:t>87% reported loss of smell, whereas 56% reported taste dysfunction.</w:t>
            </w:r>
          </w:p>
        </w:tc>
      </w:tr>
      <w:tr w:rsidR="00527E42" w:rsidRPr="00A92831" w14:paraId="601840AB" w14:textId="77777777" w:rsidTr="00E65689">
        <w:tc>
          <w:tcPr>
            <w:tcW w:w="1418" w:type="dxa"/>
          </w:tcPr>
          <w:p w14:paraId="1698DD5E" w14:textId="7956576F" w:rsidR="00527E42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Wuhan, China</w: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dWFuZzwvQXV0aG9yPjxZZWFyPjIwMjE8L1llYXI+PFJl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dWFuZzwvQXV0aG9yPjxZZWFyPjIwMjE8L1llYXI+PFJl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2</w: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171230A" w14:textId="21C6F0B5" w:rsidR="00527E42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ixed prospective and retrospective cohort study</w:t>
            </w:r>
          </w:p>
        </w:tc>
        <w:tc>
          <w:tcPr>
            <w:tcW w:w="1276" w:type="dxa"/>
          </w:tcPr>
          <w:p w14:paraId="6C59D979" w14:textId="680D076C" w:rsidR="00527E42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,733</w:t>
            </w:r>
          </w:p>
        </w:tc>
        <w:tc>
          <w:tcPr>
            <w:tcW w:w="9923" w:type="dxa"/>
          </w:tcPr>
          <w:p w14:paraId="56E2B8DD" w14:textId="77777777" w:rsidR="00527E42" w:rsidRDefault="00527E42" w:rsidP="00527E42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1,733 or 2,469 patients with COVID-19 discharged from a single hospital were followed </w:t>
            </w:r>
          </w:p>
          <w:p w14:paraId="52DACF13" w14:textId="77777777" w:rsidR="00527E42" w:rsidRDefault="00527E42" w:rsidP="00527E42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DB581F">
              <w:rPr>
                <w:rFonts w:ascii="Arial" w:hAnsi="Arial" w:cs="Arial"/>
                <w:sz w:val="20"/>
                <w:szCs w:val="20"/>
              </w:rPr>
              <w:t>All patients were interviewed with a series of questionnaires for evaluation of symptoms and health</w:t>
            </w: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Pr="00DB581F">
              <w:rPr>
                <w:rFonts w:ascii="Arial" w:hAnsi="Arial" w:cs="Arial"/>
                <w:sz w:val="20"/>
                <w:szCs w:val="20"/>
              </w:rPr>
              <w:t>related quality of life, underwent physical examinations and a 6-min walking test, and received blood tests</w:t>
            </w:r>
            <w:r>
              <w:rPr>
                <w:rFonts w:ascii="Arial" w:hAnsi="Arial" w:cs="Arial"/>
                <w:sz w:val="20"/>
                <w:szCs w:val="20"/>
              </w:rPr>
              <w:t>, with mean follow-up time after symptom onset of 186 days (~6 months)</w:t>
            </w:r>
          </w:p>
          <w:p w14:paraId="4DF8E28E" w14:textId="538B45F6" w:rsidR="00527E42" w:rsidRDefault="00BC7649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ersistent s</w:t>
            </w:r>
            <w:r w:rsidR="00527E42">
              <w:rPr>
                <w:rFonts w:ascii="Arial" w:hAnsi="Arial" w:cs="Arial"/>
                <w:sz w:val="20"/>
                <w:szCs w:val="20"/>
              </w:rPr>
              <w:t>mell disorder endorsed by 176 of 1,655 patients (6%), taste disorder by 120 (7%)</w:t>
            </w:r>
          </w:p>
        </w:tc>
      </w:tr>
      <w:tr w:rsidR="00527E42" w:rsidRPr="00A92831" w14:paraId="739D9D30" w14:textId="77777777" w:rsidTr="00E65689">
        <w:tc>
          <w:tcPr>
            <w:tcW w:w="1418" w:type="dxa"/>
          </w:tcPr>
          <w:p w14:paraId="309CC5AF" w14:textId="7F2C0BED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Greater Paris, France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YXBvc3RvbGxlPC9BdXRob3I+PFllYXI+MjAyMDwvWWVh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YXBvc3RvbGxlPC9BdXRob3I+PFllYXI+MjAyMDwvWWVh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3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9589CD9" w14:textId="019C4240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Prospective observational study</w:t>
            </w:r>
          </w:p>
        </w:tc>
        <w:tc>
          <w:tcPr>
            <w:tcW w:w="1276" w:type="dxa"/>
          </w:tcPr>
          <w:p w14:paraId="2785F53E" w14:textId="62A63D15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,487</w:t>
            </w:r>
          </w:p>
        </w:tc>
        <w:tc>
          <w:tcPr>
            <w:tcW w:w="9923" w:type="dxa"/>
          </w:tcPr>
          <w:p w14:paraId="1E823270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7% had body aches/myalgia </w:t>
            </w:r>
          </w:p>
          <w:p w14:paraId="03D5AF89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5% had headache </w:t>
            </w:r>
          </w:p>
          <w:p w14:paraId="37BBBAC4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28% had anosmia, 28% ha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ageus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591E1F24" w14:textId="37F8BA2F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Females had increased prevalence of HEENT symptoms and headaches </w:t>
            </w:r>
          </w:p>
        </w:tc>
      </w:tr>
      <w:tr w:rsidR="00527E42" w:rsidRPr="00A92831" w14:paraId="061571A4" w14:textId="77777777" w:rsidTr="00E65689">
        <w:tc>
          <w:tcPr>
            <w:tcW w:w="1418" w:type="dxa"/>
          </w:tcPr>
          <w:p w14:paraId="69E675C5" w14:textId="7F1EFC5E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Paris, France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YWxtb248L0F1dGhvcj48WWVhcj4yMDIwPC9ZZWFyPjxS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YWxtb248L0F1dGhvcj48WWVhcj4yMDIwPC9ZZWFyPjxS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4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4940F23D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Prospective multicentre cohort study</w:t>
            </w:r>
          </w:p>
        </w:tc>
        <w:tc>
          <w:tcPr>
            <w:tcW w:w="1276" w:type="dxa"/>
          </w:tcPr>
          <w:p w14:paraId="5B99E8AC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5 and 1,824 </w:t>
            </w:r>
          </w:p>
        </w:tc>
        <w:tc>
          <w:tcPr>
            <w:tcW w:w="9923" w:type="dxa"/>
          </w:tcPr>
          <w:p w14:paraId="3A7FF882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Among 55 patients consulting primarily for loss of smell, 92.7% tested positive for COVID-19 </w:t>
            </w:r>
          </w:p>
          <w:p w14:paraId="5A6D6DE3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Anosmia in 80% (of 55 patients) was associated with a taste disorder </w:t>
            </w:r>
          </w:p>
          <w:p w14:paraId="331D956D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72.9% of 55 patients partially recovered sense of smell within 15 days  </w:t>
            </w:r>
          </w:p>
          <w:p w14:paraId="10FA4906" w14:textId="5D57D071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In a population of 1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A92831">
              <w:rPr>
                <w:rFonts w:ascii="Arial" w:hAnsi="Arial" w:cs="Arial"/>
                <w:sz w:val="20"/>
                <w:szCs w:val="20"/>
              </w:rPr>
              <w:t>824 patients test</w:t>
            </w:r>
            <w:r>
              <w:rPr>
                <w:rFonts w:ascii="Arial" w:hAnsi="Arial" w:cs="Arial"/>
                <w:sz w:val="20"/>
                <w:szCs w:val="20"/>
              </w:rPr>
              <w:t>ing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positive for COVID-19 the positive predictive value and the specificity of loss of smell was 78.5% </w:t>
            </w:r>
          </w:p>
          <w:p w14:paraId="6CD01729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Positive predictive value and the specificity of loss of taste was 90.3%</w:t>
            </w:r>
          </w:p>
        </w:tc>
      </w:tr>
      <w:tr w:rsidR="00527E42" w:rsidRPr="00A92831" w14:paraId="3F50A5F9" w14:textId="77777777" w:rsidTr="00E65689">
        <w:tc>
          <w:tcPr>
            <w:tcW w:w="1418" w:type="dxa"/>
          </w:tcPr>
          <w:p w14:paraId="426E2238" w14:textId="4CF72DEA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France, Italy, Spain, Belgium, Switzerland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echien&lt;/Author&gt;&lt;Year&gt;2020&lt;/Year&gt;&lt;RecNum&gt;361&lt;/RecNum&gt;&lt;DisplayText&gt;&lt;style face="superscript"&gt;15&lt;/style&gt;&lt;/DisplayText&gt;&lt;record&gt;&lt;rec-number&gt;361&lt;/rec-number&gt;&lt;foreign-keys&gt;&lt;key app="EN" db-id="psea0pzx6srvxiezztippp9mdx0tee0rt0zd" timestamp="1601656665"&gt;361&lt;/key&gt;&lt;/foreign-keys&gt;&lt;ref-type name="Journal Article"&gt;17&lt;/ref-type&gt;&lt;contributors&gt;&lt;authors&gt;&lt;author&gt;Lechien, Jerome R.&lt;/author&gt;&lt;author&gt;Chiesa-Estomba, Carlos M.&lt;/author&gt;&lt;author&gt;Place, Sammy&lt;/author&gt;&lt;author&gt;Van Laethem, Yves&lt;/author&gt;&lt;author&gt;Cabaraux, Pierre&lt;/author&gt;&lt;author&gt;Mat, Quentin&lt;/author&gt;&lt;author&gt;Huet, Kathy&lt;/author&gt;&lt;author&gt;Plzak, Jan&lt;/author&gt;&lt;author&gt;Horoi, Mihaela&lt;/author&gt;&lt;author&gt;Hans, Stéphane&lt;/author&gt;&lt;author&gt;Rosaria Barillari, Maria&lt;/author&gt;&lt;author&gt;Cammaroto, Giovanni&lt;/author&gt;&lt;author&gt;Fakhry, Nicolas&lt;/author&gt;&lt;author&gt;Martiny, Delphine&lt;/author&gt;&lt;author&gt;Ayad, Tareck&lt;/author&gt;&lt;author&gt;Jouffe, Lionel&lt;/author&gt;&lt;author&gt;Hopkins, Claire&lt;/author&gt;&lt;author&gt;Saussez, Sven&lt;/author&gt;&lt;author&gt;COVID-19 Task Force of YO-IFOS&lt;/author&gt;&lt;/authors&gt;&lt;/contributors&gt;&lt;titles&gt;&lt;title&gt;Clinical and epidemiological characteristics of 1420 European patients with mild-to-moderate coronavirus disease 2019&lt;/title&gt;&lt;secondary-title&gt;Journal of Internal Medicine&lt;/secondary-title&gt;&lt;/titles&gt;&lt;periodical&gt;&lt;full-title&gt;Journal of Internal Medicine&lt;/full-title&gt;&lt;/periodical&gt;&lt;pages&gt;335-344&lt;/pages&gt;&lt;volume&gt;288&lt;/volume&gt;&lt;number&gt;3&lt;/number&gt;&lt;dates&gt;&lt;year&gt;2020&lt;/year&gt;&lt;/dates&gt;&lt;isbn&gt;0954-6820&lt;/isbn&gt;&lt;urls&gt;&lt;related-urls&gt;&lt;url&gt;https://onlinelibrary.wiley.com/doi/abs/10.1111/joim.13089&lt;/url&gt;&lt;/related-urls&gt;&lt;/urls&gt;&lt;electronic-resource-num&gt;10.1111/joim.13089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5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559" w:type="dxa"/>
          </w:tcPr>
          <w:p w14:paraId="16238408" w14:textId="162D8F9D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Cross-sectional </w:t>
            </w:r>
          </w:p>
        </w:tc>
        <w:tc>
          <w:tcPr>
            <w:tcW w:w="1276" w:type="dxa"/>
          </w:tcPr>
          <w:p w14:paraId="6B8CD788" w14:textId="6CEB365A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,420</w:t>
            </w:r>
          </w:p>
        </w:tc>
        <w:tc>
          <w:tcPr>
            <w:tcW w:w="9923" w:type="dxa"/>
          </w:tcPr>
          <w:p w14:paraId="1690FD01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COVID-19 positive patients completed questionnaire </w:t>
            </w:r>
          </w:p>
          <w:p w14:paraId="5346CED4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70.3% reported headache, 70.2% had loss of smell, 67.8% had nasal obstruction</w:t>
            </w:r>
          </w:p>
          <w:p w14:paraId="5E796F15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63.2% reported cough, 63.3% asthenia, 62.5% myalgia, 54.2% had gustatory dysfunction </w:t>
            </w:r>
          </w:p>
          <w:p w14:paraId="73A77130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Young patients more frequently had ear, nose and throat complaints </w:t>
            </w:r>
          </w:p>
          <w:p w14:paraId="79AE223D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 xml:space="preserve">Loss of smell, headache, nasal obstruction and fatigue was more reported in females </w:t>
            </w:r>
          </w:p>
          <w:p w14:paraId="28647C44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Loss of smell was highly associated with mild-to-moderate COVID-19 and was not associated with nasal obstruction and rhinorrhea </w:t>
            </w:r>
          </w:p>
          <w:p w14:paraId="15357831" w14:textId="32000B2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Loss of smell persisted 7 days after the disease and resolved in 37.5% of patients </w:t>
            </w:r>
          </w:p>
        </w:tc>
      </w:tr>
      <w:tr w:rsidR="00527E42" w:rsidRPr="00A92831" w14:paraId="3E390CD4" w14:textId="77777777" w:rsidTr="00E65689">
        <w:tc>
          <w:tcPr>
            <w:tcW w:w="1418" w:type="dxa"/>
          </w:tcPr>
          <w:p w14:paraId="7FB549DC" w14:textId="156693C9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Spain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Gómez-Iglesias&lt;/Author&gt;&lt;Year&gt;2020&lt;/Year&gt;&lt;RecNum&gt;257&lt;/RecNum&gt;&lt;DisplayText&gt;&lt;style face="superscript"&gt;16&lt;/style&gt;&lt;/DisplayText&gt;&lt;record&gt;&lt;rec-number&gt;257&lt;/rec-number&gt;&lt;foreign-keys&gt;&lt;key app="EN" db-id="psea0pzx6srvxiezztippp9mdx0tee0rt0zd" timestamp="1601656642"&gt;257&lt;/key&gt;&lt;/foreign-keys&gt;&lt;ref-type name="Journal Article"&gt;17&lt;/ref-type&gt;&lt;contributors&gt;&lt;authors&gt;&lt;author&gt;Gómez-Iglesias, Patricia&lt;/author&gt;&lt;author&gt;Porta-Etessam, Jesús&lt;/author&gt;&lt;author&gt;Montalvo, Teresa&lt;/author&gt;&lt;author&gt;Valls-Carbó, Adrián&lt;/author&gt;&lt;author&gt;Gajate, Vicente&lt;/author&gt;&lt;author&gt;Matías-Guiu, Jordi A.&lt;/author&gt;&lt;author&gt;Parejo-Carbonell, Beatriz&lt;/author&gt;&lt;author&gt;González-García, Nuria&lt;/author&gt;&lt;author&gt;Ezpeleta, David&lt;/author&gt;&lt;author&gt;Láinez, José Miguel&lt;/author&gt;&lt;author&gt;Matías-Guiu, Jorge&lt;/author&gt;&lt;/authors&gt;&lt;/contributors&gt;&lt;titles&gt;&lt;title&gt;An Online Observational Study of Patients With Olfactory and Gustory Alterations Secondary to SARS-CoV-2 Infection&lt;/title&gt;&lt;secondary-title&gt;Frontiers in public health&lt;/secondary-title&gt;&lt;alt-title&gt;Front Public Health&lt;/alt-title&gt;&lt;/titles&gt;&lt;periodical&gt;&lt;full-title&gt;Frontiers in public health&lt;/full-title&gt;&lt;abbr-1&gt;Front Public Health&lt;/abbr-1&gt;&lt;/periodical&gt;&lt;alt-periodical&gt;&lt;full-title&gt;Frontiers in public health&lt;/full-title&gt;&lt;abbr-1&gt;Front Public Health&lt;/abbr-1&gt;&lt;/alt-periodical&gt;&lt;pages&gt;243-243&lt;/pages&gt;&lt;volume&gt;8&lt;/volume&gt;&lt;keywords&gt;&lt;keyword&gt;Covid-19&lt;/keyword&gt;&lt;keyword&gt;SARS-CoV-2&lt;/keyword&gt;&lt;keyword&gt;anosmia&lt;/keyword&gt;&lt;keyword&gt;coronavirus&lt;/keyword&gt;&lt;keyword&gt;neurological&lt;/keyword&gt;&lt;keyword&gt;olfactory alterations&lt;/keyword&gt;&lt;keyword&gt;online questionnaire&lt;/keyword&gt;&lt;/keywords&gt;&lt;dates&gt;&lt;year&gt;2020&lt;/year&gt;&lt;/dates&gt;&lt;publisher&gt;Frontiers Media S.A.&lt;/publisher&gt;&lt;isbn&gt;2296-2565&lt;/isbn&gt;&lt;accession-num&gt;32574308&lt;/accession-num&gt;&lt;urls&gt;&lt;related-urls&gt;&lt;url&gt;https://pubmed.ncbi.nlm.nih.gov/32574308&lt;/url&gt;&lt;url&gt;https://www.ncbi.nlm.nih.gov/pmc/articles/PMC7273853/&lt;/url&gt;&lt;/related-urls&gt;&lt;/urls&gt;&lt;electronic-resource-num&gt;10.3389/fpubh.2020.00243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6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559" w:type="dxa"/>
          </w:tcPr>
          <w:p w14:paraId="68DF8058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ross-sectional</w:t>
            </w:r>
          </w:p>
        </w:tc>
        <w:tc>
          <w:tcPr>
            <w:tcW w:w="1276" w:type="dxa"/>
          </w:tcPr>
          <w:p w14:paraId="614BA0E2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909</w:t>
            </w:r>
          </w:p>
        </w:tc>
        <w:tc>
          <w:tcPr>
            <w:tcW w:w="9923" w:type="dxa"/>
          </w:tcPr>
          <w:p w14:paraId="2D67F40A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Questionnaire to patients with SARS-CoV-2 infection and olfactory/gustatory alterations </w:t>
            </w:r>
          </w:p>
          <w:p w14:paraId="0809F9BB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90.65% of patients reported both olfactory and gustatory involvement </w:t>
            </w:r>
          </w:p>
          <w:p w14:paraId="01BE2319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Patient responses to questionnaire revealed 64.1%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ageus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, 28.2%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hypogeus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, 2.4%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dysgeus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, 82.8% anosmia, 15.6%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hyposm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, 0.9%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dysosmia</w:t>
            </w:r>
            <w:proofErr w:type="spellEnd"/>
          </w:p>
          <w:p w14:paraId="76553757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4.0% did not report concomitant nasal congestion or mucus </w:t>
            </w:r>
          </w:p>
        </w:tc>
      </w:tr>
      <w:tr w:rsidR="00527E42" w:rsidRPr="00A92831" w14:paraId="0E64DCF1" w14:textId="77777777" w:rsidTr="00E65689">
        <w:tc>
          <w:tcPr>
            <w:tcW w:w="1418" w:type="dxa"/>
          </w:tcPr>
          <w:p w14:paraId="5372F1B6" w14:textId="4C51D76B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ontpellier, France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WaWxsZXJhYmVsPC9BdXRob3I+PFllYXI+MjAyMTwvWWVh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WaWxsZXJhYmVsPC9BdXRob3I+PFllYXI+MjAyMTwvWWVh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7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7BAFA456" w14:textId="1C9EBEFD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ospective study</w:t>
            </w:r>
          </w:p>
        </w:tc>
        <w:tc>
          <w:tcPr>
            <w:tcW w:w="1276" w:type="dxa"/>
          </w:tcPr>
          <w:p w14:paraId="1C40738D" w14:textId="611F1D14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809 (58 with COVID)</w:t>
            </w:r>
          </w:p>
        </w:tc>
        <w:tc>
          <w:tcPr>
            <w:tcW w:w="9923" w:type="dxa"/>
          </w:tcPr>
          <w:p w14:paraId="0659973B" w14:textId="62B56516" w:rsidR="00527E42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articipants with no or mild symptoms evaluated with the Clinical Olfactory Dysfunction Assessment and standard olfactory testing prior to RT-PCR testing for SARS CoV2</w:t>
            </w:r>
          </w:p>
          <w:p w14:paraId="6F9DA8E2" w14:textId="26F9FD37" w:rsidR="00527E42" w:rsidRPr="00CC00EF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5% of 58 with confirmed COVID-19 reported olfactory and/or gustatory dysfunction vs only 4% of 751 without COVID-19</w:t>
            </w:r>
          </w:p>
        </w:tc>
      </w:tr>
      <w:tr w:rsidR="00527E42" w:rsidRPr="00A92831" w14:paraId="669C8B4A" w14:textId="77777777" w:rsidTr="00E65689">
        <w:tc>
          <w:tcPr>
            <w:tcW w:w="1418" w:type="dxa"/>
          </w:tcPr>
          <w:p w14:paraId="2DADF41D" w14:textId="69C745B3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Europe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hiesa-Estomba&lt;/Author&gt;&lt;RecNum&gt;308&lt;/RecNum&gt;&lt;DisplayText&gt;&lt;style face="superscript"&gt;18&lt;/style&gt;&lt;/DisplayText&gt;&lt;record&gt;&lt;rec-number&gt;308&lt;/rec-number&gt;&lt;foreign-keys&gt;&lt;key app="EN" db-id="psea0pzx6srvxiezztippp9mdx0tee0rt0zd" timestamp="1601656653"&gt;308&lt;/key&gt;&lt;/foreign-keys&gt;&lt;ref-type name="Journal Article"&gt;17&lt;/ref-type&gt;&lt;contributors&gt;&lt;authors&gt;&lt;author&gt;Chiesa-Estomba, C. M.&lt;/author&gt;&lt;author&gt;Lechien, J. R.&lt;/author&gt;&lt;author&gt;Radulesco, T.&lt;/author&gt;&lt;author&gt;Michel, J.&lt;/author&gt;&lt;author&gt;Sowerby, L. J&lt;/author&gt;&lt;author&gt;Hopkins, C.&lt;/author&gt;&lt;author&gt;Saussez, S.&lt;/author&gt;&lt;/authors&gt;&lt;/contributors&gt;&lt;titles&gt;&lt;title&gt;Patterns of smell recovery in 751 patients affected by the COVID-19 outbreak&lt;/title&gt;&lt;secondary-title&gt;European Journal of Neurology&lt;/secondary-title&gt;&lt;/titles&gt;&lt;periodical&gt;&lt;full-title&gt;European journal of neurology&lt;/full-title&gt;&lt;abbr-1&gt;Eur J Neurol&lt;/abbr-1&gt;&lt;/periodical&gt;&lt;volume&gt;n/a&lt;/volume&gt;&lt;number&gt;n/a&lt;/number&gt;&lt;dates&gt;&lt;/dates&gt;&lt;isbn&gt;1351-5101&lt;/isbn&gt;&lt;urls&gt;&lt;related-urls&gt;&lt;url&gt;https://onlinelibrary.wiley.com/doi/abs/10.1111/ene.14440&lt;/url&gt;&lt;/related-urls&gt;&lt;/urls&gt;&lt;electronic-resource-num&gt;10.1111/ene.14440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8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57AC0E0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Prospective study</w:t>
            </w:r>
          </w:p>
        </w:tc>
        <w:tc>
          <w:tcPr>
            <w:tcW w:w="1276" w:type="dxa"/>
          </w:tcPr>
          <w:p w14:paraId="5145F7AA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751</w:t>
            </w:r>
          </w:p>
        </w:tc>
        <w:tc>
          <w:tcPr>
            <w:tcW w:w="9923" w:type="dxa"/>
          </w:tcPr>
          <w:p w14:paraId="043B07A2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Survey-based data collection and telemedicine follow-up</w:t>
            </w:r>
          </w:p>
          <w:p w14:paraId="67A08147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621 (83%) reported a total loss of smell</w:t>
            </w:r>
          </w:p>
          <w:p w14:paraId="138C802D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130 (17%) reported partial loss of smell </w:t>
            </w:r>
          </w:p>
          <w:p w14:paraId="101DE9BC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77 (37%) patients still reported loss of smell, 107 (14%) reported partial recovery of smell, 367 (49%) reported complete recover of smell after mean follow up of 47 ± 7 days</w:t>
            </w:r>
          </w:p>
        </w:tc>
      </w:tr>
      <w:tr w:rsidR="00527E42" w:rsidRPr="00A92831" w14:paraId="73EDECC2" w14:textId="77777777" w:rsidTr="00E65689">
        <w:tc>
          <w:tcPr>
            <w:tcW w:w="1418" w:type="dxa"/>
          </w:tcPr>
          <w:p w14:paraId="1E98865A" w14:textId="36F8FC80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Brazil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Joffily&lt;/Author&gt;&lt;Year&gt;2020&lt;/Year&gt;&lt;RecNum&gt;309&lt;/RecNum&gt;&lt;DisplayText&gt;&lt;style face="superscript"&gt;19&lt;/style&gt;&lt;/DisplayText&gt;&lt;record&gt;&lt;rec-number&gt;309&lt;/rec-number&gt;&lt;foreign-keys&gt;&lt;key app="EN" db-id="psea0pzx6srvxiezztippp9mdx0tee0rt0zd" timestamp="1601656654"&gt;309&lt;/key&gt;&lt;/foreign-keys&gt;&lt;ref-type name="Journal Article"&gt;17&lt;/ref-type&gt;&lt;contributors&gt;&lt;authors&gt;&lt;author&gt;Joffily, Lucia&lt;/author&gt;&lt;author&gt;Ungierowicz, Aluan&lt;/author&gt;&lt;author&gt;David, Andrea Goldwasser&lt;/author&gt;&lt;author&gt;Melo, Bruna&lt;/author&gt;&lt;author&gt;Brito, César Leandro Terra&lt;/author&gt;&lt;author&gt;Mello, Luciane&lt;/author&gt;&lt;author&gt;Santos, Priscilla de Souza Campos Dos&lt;/author&gt;&lt;author&gt;Pezato, Rogério&lt;/author&gt;&lt;/authors&gt;&lt;/contributors&gt;&lt;titles&gt;&lt;title&gt;The close relationship between sudden loss of smell and COVID-19&lt;/title&gt;&lt;secondary-title&gt;Brazilian journal of otorhinolaryngology&lt;/secondary-title&gt;&lt;alt-title&gt;Braz J Otorhinolaryngol&lt;/alt-title&gt;&lt;/titles&gt;&lt;periodical&gt;&lt;full-title&gt;Brazilian journal of otorhinolaryngology&lt;/full-title&gt;&lt;abbr-1&gt;Braz J Otorhinolaryngol&lt;/abbr-1&gt;&lt;/periodical&gt;&lt;alt-periodical&gt;&lt;full-title&gt;Brazilian journal of otorhinolaryngology&lt;/full-title&gt;&lt;abbr-1&gt;Braz J Otorhinolaryngol&lt;/abbr-1&gt;&lt;/alt-periodical&gt;&lt;pages&gt;S1808-8694(20)30060-4&lt;/pages&gt;&lt;keywords&gt;&lt;keyword&gt;Anosmia&lt;/keyword&gt;&lt;keyword&gt;COVID-19&lt;/keyword&gt;&lt;keyword&gt;Hiposmia&lt;/keyword&gt;&lt;keyword&gt;Hyposmia&lt;/keyword&gt;&lt;keyword&gt;SARS-CoV-2&lt;/keyword&gt;&lt;/keywords&gt;&lt;dates&gt;&lt;year&gt;2020&lt;/year&gt;&lt;/dates&gt;&lt;publisher&gt;Associação Brasileira de Otorrinolaringologia e Cirurgia Cérvico-Facial. Published by Elsevier Editora Ltda.&lt;/publisher&gt;&lt;isbn&gt;1808-8686&amp;#xD;1808-8694&lt;/isbn&gt;&lt;accession-num&gt;32561220&lt;/accession-num&gt;&lt;urls&gt;&lt;related-urls&gt;&lt;url&gt;https://pubmed.ncbi.nlm.nih.gov/32561220&lt;/url&gt;&lt;url&gt;https://www.ncbi.nlm.nih.gov/pmc/articles/PMC7247493/&lt;/url&gt;&lt;/related-urls&gt;&lt;/urls&gt;&lt;electronic-resource-num&gt;10.1016/j.bjorl.2020.05.002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9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C66F6D2" w14:textId="4A9D2B5F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Cross-sectional </w:t>
            </w:r>
          </w:p>
        </w:tc>
        <w:tc>
          <w:tcPr>
            <w:tcW w:w="1276" w:type="dxa"/>
          </w:tcPr>
          <w:p w14:paraId="7517C51B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725</w:t>
            </w:r>
          </w:p>
        </w:tc>
        <w:tc>
          <w:tcPr>
            <w:tcW w:w="9923" w:type="dxa"/>
          </w:tcPr>
          <w:p w14:paraId="2BF18F73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Outpatients in Brazil that reported partial or total loss of smell completed online questionnaire </w:t>
            </w:r>
          </w:p>
          <w:p w14:paraId="6D190551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Total or partial sudden loss of the sense of smell demonstrated high positive predictive value for COVID-19 (88.8%) </w:t>
            </w:r>
          </w:p>
        </w:tc>
      </w:tr>
      <w:tr w:rsidR="00527E42" w:rsidRPr="00A92831" w14:paraId="2CEEE998" w14:textId="77777777" w:rsidTr="00E65689">
        <w:tc>
          <w:tcPr>
            <w:tcW w:w="1418" w:type="dxa"/>
          </w:tcPr>
          <w:p w14:paraId="09A0C3E5" w14:textId="17336E65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Dresden, German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YWVobmVyPC9BdXRob3I+PFllYXI+MjAyMDwvWWVhcj48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YWVobmVyPC9BdXRob3I+PFllYXI+MjAyMDwvWWVhcj48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0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7787CD94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ross-sectional</w:t>
            </w:r>
          </w:p>
        </w:tc>
        <w:tc>
          <w:tcPr>
            <w:tcW w:w="1276" w:type="dxa"/>
          </w:tcPr>
          <w:p w14:paraId="2FE6991C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500</w:t>
            </w:r>
          </w:p>
        </w:tc>
        <w:tc>
          <w:tcPr>
            <w:tcW w:w="9923" w:type="dxa"/>
          </w:tcPr>
          <w:p w14:paraId="3C8C81D7" w14:textId="6162CA64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00 patients who presented </w:t>
            </w:r>
            <w:r>
              <w:rPr>
                <w:rFonts w:ascii="Arial" w:hAnsi="Arial" w:cs="Arial"/>
                <w:sz w:val="20"/>
                <w:szCs w:val="20"/>
              </w:rPr>
              <w:t xml:space="preserve">with 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symptoms of a common cold to COVID-19 testing completed a standardized diagnostic questionnaire </w:t>
            </w:r>
          </w:p>
          <w:p w14:paraId="755DF78F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69/500 presented with olfactory loss </w:t>
            </w:r>
          </w:p>
          <w:p w14:paraId="30EF1CB7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2/69 tested positive for SARS-CoV-2</w:t>
            </w:r>
          </w:p>
          <w:p w14:paraId="602D6462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12 out of patients without olfactory loss tested positive for SARS-CoV-2  </w:t>
            </w:r>
          </w:p>
          <w:p w14:paraId="4870DD84" w14:textId="0C6BC6FD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Excluding patients with a blocked nose, “sudden smell loss” had high specificity (97%) and sensitivity of 65% with a positive predictive value of 63% and a negative predictive value of 97% for COVID-19</w:t>
            </w:r>
          </w:p>
        </w:tc>
      </w:tr>
      <w:tr w:rsidR="00527E42" w:rsidRPr="00A92831" w14:paraId="1E6BBA45" w14:textId="77777777" w:rsidTr="00E65689">
        <w:tc>
          <w:tcPr>
            <w:tcW w:w="1418" w:type="dxa"/>
          </w:tcPr>
          <w:p w14:paraId="6484417C" w14:textId="7245453F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2 European hospitals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ZWNoaWVuPC9BdXRob3I+PFllYXI+MjAyMDwvWWVhcj48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ZWNoaWVuPC9BdXRob3I+PFllYXI+MjAyMDwvWWVhcj48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1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40D12703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ross-sectional</w:t>
            </w:r>
          </w:p>
        </w:tc>
        <w:tc>
          <w:tcPr>
            <w:tcW w:w="1276" w:type="dxa"/>
          </w:tcPr>
          <w:p w14:paraId="32D26652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417</w:t>
            </w:r>
          </w:p>
        </w:tc>
        <w:tc>
          <w:tcPr>
            <w:tcW w:w="9923" w:type="dxa"/>
          </w:tcPr>
          <w:p w14:paraId="4CAC3586" w14:textId="457F02BA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Enrolled patients with mild-to-moderate COVID-19 who completed olfactory/gustatory questionnaires</w:t>
            </w:r>
          </w:p>
          <w:p w14:paraId="058E3870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85.6% reported olfactory dysfunction</w:t>
            </w:r>
          </w:p>
          <w:p w14:paraId="3C17E399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88.0% reported gustatory dysfunction</w:t>
            </w:r>
          </w:p>
          <w:p w14:paraId="7B834649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72.8% of patients recovered olfactory function within the first 8 days </w:t>
            </w:r>
          </w:p>
          <w:p w14:paraId="762C5953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3.4% of patients recovered olfactory function after 15 days or longer </w:t>
            </w:r>
          </w:p>
        </w:tc>
      </w:tr>
      <w:tr w:rsidR="00527E42" w:rsidRPr="00A92831" w14:paraId="61616A2D" w14:textId="77777777" w:rsidTr="00E65689">
        <w:tc>
          <w:tcPr>
            <w:tcW w:w="1418" w:type="dxa"/>
          </w:tcPr>
          <w:p w14:paraId="25D598F3" w14:textId="406D3BD3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Washington State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garwal&lt;/Author&gt;&lt;Year&gt;2020&lt;/Year&gt;&lt;RecNum&gt;365&lt;/RecNum&gt;&lt;DisplayText&gt;&lt;style face="superscript"&gt;22&lt;/style&gt;&lt;/DisplayText&gt;&lt;record&gt;&lt;rec-number&gt;365&lt;/rec-number&gt;&lt;foreign-keys&gt;&lt;key app="EN" db-id="psea0pzx6srvxiezztippp9mdx0tee0rt0zd" timestamp="1601656666"&gt;365&lt;/key&gt;&lt;/foreign-keys&gt;&lt;ref-type name="Journal Article"&gt;17&lt;/ref-type&gt;&lt;contributors&gt;&lt;authors&gt;&lt;author&gt;Agarwal, Pinky&lt;/author&gt;&lt;author&gt;Ray, Sudeshna&lt;/author&gt;&lt;author&gt;Madan, Arina&lt;/author&gt;&lt;author&gt;Tyson, Brad&lt;/author&gt;&lt;/authors&gt;&lt;/contributors&gt;&lt;titles&gt;&lt;title&gt;Neurological manifestations in 404 COVID-19 patients in Washington State&lt;/title&gt;&lt;secondary-title&gt;Journal of Neurology&lt;/secondary-title&gt;&lt;/titles&gt;&lt;periodical&gt;&lt;full-title&gt;Journal of Neurology&lt;/full-title&gt;&lt;/periodical&gt;&lt;dates&gt;&lt;year&gt;2020&lt;/year&gt;&lt;pub-dates&gt;&lt;date&gt;2020/08/06&lt;/date&gt;&lt;/pub-dates&gt;&lt;/dates&gt;&lt;isbn&gt;1432-1459&lt;/isbn&gt;&lt;urls&gt;&lt;related-urls&gt;&lt;url&gt;https://doi.org/10.1007/s00415-020-10087-z&lt;/url&gt;&lt;/related-urls&gt;&lt;/urls&gt;&lt;electronic-resource-num&gt;10.1007/s00415-020-10087-z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2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E595861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Retrospective chart review</w:t>
            </w:r>
          </w:p>
        </w:tc>
        <w:tc>
          <w:tcPr>
            <w:tcW w:w="1276" w:type="dxa"/>
          </w:tcPr>
          <w:p w14:paraId="14A03A43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404</w:t>
            </w:r>
          </w:p>
        </w:tc>
        <w:tc>
          <w:tcPr>
            <w:tcW w:w="9923" w:type="dxa"/>
          </w:tcPr>
          <w:p w14:paraId="61E7D895" w14:textId="77777777" w:rsidR="00527E42" w:rsidRPr="00A92831" w:rsidRDefault="00527E42" w:rsidP="00527E42">
            <w:pPr>
              <w:pStyle w:val="ListParagraph"/>
              <w:numPr>
                <w:ilvl w:val="0"/>
                <w:numId w:val="45"/>
              </w:numPr>
              <w:ind w:left="483" w:hanging="284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27(6.7%) of 404 consecutive patients with COVID-19 presented with impaired taste </w:t>
            </w:r>
          </w:p>
          <w:p w14:paraId="166CA778" w14:textId="77777777" w:rsidR="00527E42" w:rsidRPr="00A92831" w:rsidRDefault="00527E42" w:rsidP="00527E42">
            <w:pPr>
              <w:pStyle w:val="ListParagraph"/>
              <w:numPr>
                <w:ilvl w:val="0"/>
                <w:numId w:val="45"/>
              </w:numPr>
              <w:ind w:left="483" w:hanging="284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8(4.5%) presented with impaired smell</w:t>
            </w:r>
          </w:p>
        </w:tc>
      </w:tr>
      <w:tr w:rsidR="00527E42" w:rsidRPr="00A92831" w14:paraId="7C51367B" w14:textId="77777777" w:rsidTr="00E65689">
        <w:tc>
          <w:tcPr>
            <w:tcW w:w="1418" w:type="dxa"/>
          </w:tcPr>
          <w:p w14:paraId="47B1E80B" w14:textId="58383C18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hina, France, German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Qiu&lt;/Author&gt;&lt;Year&gt;2020&lt;/Year&gt;&lt;RecNum&gt;315&lt;/RecNum&gt;&lt;DisplayText&gt;&lt;style face="superscript"&gt;23&lt;/style&gt;&lt;/DisplayText&gt;&lt;record&gt;&lt;rec-number&gt;315&lt;/rec-number&gt;&lt;foreign-keys&gt;&lt;key app="EN" db-id="psea0pzx6srvxiezztippp9mdx0tee0rt0zd" timestamp="1601656655"&gt;315&lt;/key&gt;&lt;/foreign-keys&gt;&lt;ref-type name="Journal Article"&gt;17&lt;/ref-type&gt;&lt;contributors&gt;&lt;authors&gt;&lt;author&gt;Qiu, Chenghao&lt;/author&gt;&lt;author&gt;Cui, Chong&lt;/author&gt;&lt;author&gt;Hautefort, Charlotte&lt;/author&gt;&lt;author&gt;Haehner, Antje&lt;/author&gt;&lt;author&gt;Zhao, Jun&lt;/author&gt;&lt;author&gt;Yao, Qi&lt;/author&gt;&lt;author&gt;Zeng, Hui&lt;/author&gt;&lt;author&gt;Nisenbaum, Eric J.&lt;/author&gt;&lt;author&gt;Liu, Li&lt;/author&gt;&lt;author&gt;Zhao, Yu&lt;/author&gt;&lt;author&gt;Zhang, Di&lt;/author&gt;&lt;author&gt;Levine, Corinna G.&lt;/author&gt;&lt;author&gt;Cejas, Ivette&lt;/author&gt;&lt;author&gt;Dai, Qi&lt;/author&gt;&lt;author&gt;Zeng, Mei&lt;/author&gt;&lt;author&gt;Herman, Philippe&lt;/author&gt;&lt;author&gt;Jourdaine, Clement&lt;/author&gt;&lt;author&gt;de With, Katja&lt;/author&gt;&lt;author&gt;Draf, Julia&lt;/author&gt;&lt;author&gt;Chen, Bing&lt;/author&gt;&lt;author&gt;Jayaweera, Dushyantha T.&lt;/author&gt;&lt;author&gt;Denneny, James C.&lt;/author&gt;&lt;author&gt;Casiano, Roy&lt;/author&gt;&lt;author&gt;Yu, Hongmeng&lt;/author&gt;&lt;author&gt;Eshraghi, Adrien A.&lt;/author&gt;&lt;author&gt;Hummel, Thomas&lt;/author&gt;&lt;author&gt;Liu, Xuezhong&lt;/author&gt;&lt;author&gt;Shu, Yilai&lt;/author&gt;&lt;author&gt;Lu, Hongzhou&lt;/author&gt;&lt;/authors&gt;&lt;/contributors&gt;&lt;titles&gt;&lt;title&gt;Olfactory and Gustatory Dysfunction as an Early Identifier of COVID-19 in Adults and Children: An International Multicenter Study&lt;/title&gt;&lt;secondary-title&gt;Otolaryngology–Head and Neck Surgery&lt;/secondary-title&gt;&lt;/titles&gt;&lt;periodical&gt;&lt;full-title&gt;Otolaryngology–Head and Neck Surgery&lt;/full-title&gt;&lt;/periodical&gt;&lt;pages&gt;0194599820934376&lt;/pages&gt;&lt;dates&gt;&lt;year&gt;2020&lt;/year&gt;&lt;/dates&gt;&lt;publisher&gt;SAGE Publications Inc&lt;/publisher&gt;&lt;isbn&gt;0194-5998&lt;/isbn&gt;&lt;urls&gt;&lt;related-urls&gt;&lt;url&gt;https://doi.org/10.1177/0194599820934376&lt;/url&gt;&lt;/related-urls&gt;&lt;/urls&gt;&lt;electronic-resource-num&gt;10.1177/0194599820934376&lt;/electronic-resource-num&gt;&lt;access-date&gt;2020/08/24&lt;/access-dat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3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F1FDAF2" w14:textId="2DBE07CA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Multicenter case series </w:t>
            </w:r>
          </w:p>
        </w:tc>
        <w:tc>
          <w:tcPr>
            <w:tcW w:w="1276" w:type="dxa"/>
          </w:tcPr>
          <w:p w14:paraId="541F2D6F" w14:textId="6E3D9C6F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94</w:t>
            </w:r>
          </w:p>
        </w:tc>
        <w:tc>
          <w:tcPr>
            <w:tcW w:w="9923" w:type="dxa"/>
          </w:tcPr>
          <w:p w14:paraId="4CA7362D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Patients completed Questionnaire of Olfactory Disorders (QOD) and visual analog scale (VAS)</w:t>
            </w:r>
          </w:p>
          <w:p w14:paraId="45D62CE5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161 (41%) had 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olfactory/gustatory disorders </w:t>
            </w:r>
          </w:p>
          <w:p w14:paraId="44853125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10% had only olfactory or gustatory symptoms </w:t>
            </w:r>
          </w:p>
          <w:p w14:paraId="4B1EEC04" w14:textId="44BB3E1E" w:rsidR="00527E42" w:rsidRPr="00A92831" w:rsidRDefault="00527E42" w:rsidP="00527E42">
            <w:pPr>
              <w:pStyle w:val="ListParagraph"/>
              <w:numPr>
                <w:ilvl w:val="0"/>
                <w:numId w:val="45"/>
              </w:numPr>
              <w:ind w:left="483" w:hanging="284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 xml:space="preserve">19% had olfactory and/or gustatory complaints prior to other COVID-19 symptoms </w:t>
            </w:r>
          </w:p>
        </w:tc>
      </w:tr>
      <w:tr w:rsidR="00527E42" w:rsidRPr="00A92831" w14:paraId="448A9847" w14:textId="77777777" w:rsidTr="00E65689">
        <w:tc>
          <w:tcPr>
            <w:tcW w:w="1418" w:type="dxa"/>
          </w:tcPr>
          <w:p w14:paraId="71333A67" w14:textId="4B736802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Novara, Ital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EZWxsJmFwb3M7RXJhPC9BdXRob3I+PFllYXI+MjAyMDwv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EZWxsJmFwb3M7RXJhPC9BdXRob3I+PFllYXI+MjAyMDwv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4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5547D80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ross-sectional</w:t>
            </w:r>
          </w:p>
        </w:tc>
        <w:tc>
          <w:tcPr>
            <w:tcW w:w="1276" w:type="dxa"/>
          </w:tcPr>
          <w:p w14:paraId="255F698C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355</w:t>
            </w:r>
          </w:p>
        </w:tc>
        <w:tc>
          <w:tcPr>
            <w:tcW w:w="9923" w:type="dxa"/>
          </w:tcPr>
          <w:p w14:paraId="5860F5BA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Patients answered a questionnaire at 14</w:t>
            </w:r>
            <w:r w:rsidRPr="00A92831">
              <w:rPr>
                <w:rFonts w:ascii="Arial" w:hAnsi="Arial" w:cs="Arial"/>
                <w:sz w:val="20"/>
                <w:szCs w:val="20"/>
                <w:vertAlign w:val="superscript"/>
              </w:rPr>
              <w:t>th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(or more) days after proven SARS-CoV-2 infection </w:t>
            </w:r>
          </w:p>
          <w:p w14:paraId="1ABFC08E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Prevalence of both smell and taste disorders or one of the two was 70% </w:t>
            </w:r>
          </w:p>
          <w:p w14:paraId="494AD536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8.7% of patients has smell and taste disorders as the first symptoms</w:t>
            </w:r>
          </w:p>
          <w:p w14:paraId="56E25959" w14:textId="25FB3878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49.5% of cases fully recovered after 14 days, with median recovery time of 10 days </w:t>
            </w:r>
          </w:p>
        </w:tc>
      </w:tr>
      <w:tr w:rsidR="00527E42" w:rsidRPr="00A92831" w14:paraId="765D6A25" w14:textId="77777777" w:rsidTr="00E65689">
        <w:tc>
          <w:tcPr>
            <w:tcW w:w="1418" w:type="dxa"/>
          </w:tcPr>
          <w:p w14:paraId="2D2E8DAE" w14:textId="656B6C93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ockholm, Sweden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Havervall&lt;/Author&gt;&lt;Year&gt;2021&lt;/Year&gt;&lt;RecNum&gt;715&lt;/RecNum&gt;&lt;DisplayText&gt;&lt;style face="superscript"&gt;25&lt;/style&gt;&lt;/DisplayText&gt;&lt;record&gt;&lt;rec-number&gt;715&lt;/rec-number&gt;&lt;foreign-keys&gt;&lt;key app="EN" db-id="psea0pzx6srvxiezztippp9mdx0tee0rt0zd" timestamp="1617857968"&gt;715&lt;/key&gt;&lt;/foreign-keys&gt;&lt;ref-type name="Journal Article"&gt;17&lt;/ref-type&gt;&lt;contributors&gt;&lt;authors&gt;&lt;author&gt;Havervall, S.&lt;/author&gt;&lt;author&gt;Rosell, A.&lt;/author&gt;&lt;author&gt;Phillipson, M.&lt;/author&gt;&lt;author&gt;Mangsbo, S.M.&lt;/author&gt;&lt;author&gt;Nilsson, P.&lt;/author&gt;&lt;author&gt;Hober, S.&lt;/author&gt;&lt;author&gt;Thalin, C.&lt;/author&gt;&lt;/authors&gt;&lt;/contributors&gt;&lt;titles&gt;&lt;title&gt;Symptoms and Functional Impairment Assessed 8 Months After Mild COVID-19 Among Health Care Workers&lt;/title&gt;&lt;secondary-title&gt;JAMA&lt;/secondary-title&gt;&lt;/titles&gt;&lt;periodical&gt;&lt;full-title&gt;JAMA&lt;/full-title&gt;&lt;/periodical&gt;&lt;edition&gt;April 7, 2021&lt;/edition&gt;&lt;dates&gt;&lt;year&gt;2021&lt;/year&gt;&lt;/dates&gt;&lt;urls&gt;&lt;/urls&gt;&lt;electronic-resource-num&gt;10.1001/jama.2021.5612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5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6DFE0B99" w14:textId="0618D8CA" w:rsidR="00527E42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ospective cohort</w:t>
            </w:r>
          </w:p>
        </w:tc>
        <w:tc>
          <w:tcPr>
            <w:tcW w:w="1276" w:type="dxa"/>
          </w:tcPr>
          <w:p w14:paraId="460FE00C" w14:textId="4B85ADB3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23</w:t>
            </w:r>
          </w:p>
        </w:tc>
        <w:tc>
          <w:tcPr>
            <w:tcW w:w="9923" w:type="dxa"/>
          </w:tcPr>
          <w:p w14:paraId="3EE086FB" w14:textId="1E39B6B9" w:rsidR="00527E42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,149 healthcare professionals at a single centre were enrolled in the COMMUNITY (COVID-19 Biomarker and Immunity) study to investigate symptoms after mild COVID-19</w:t>
            </w:r>
          </w:p>
          <w:p w14:paraId="2723A103" w14:textId="77DB8D85" w:rsidR="00527E42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Questionnaires at baseline and follow-up were used to assess symptoms including anosmia/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ageusia</w:t>
            </w:r>
            <w:proofErr w:type="spellEnd"/>
          </w:p>
          <w:p w14:paraId="6A1302C0" w14:textId="695419BB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Among 323 seropositive patients, 47 (14.6%) had anosmia and 25 (7.7%) had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ageusia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lasting at least two months, versus 0.6% each in the remaining seronegative patients</w:t>
            </w:r>
          </w:p>
        </w:tc>
      </w:tr>
      <w:tr w:rsidR="00527E42" w:rsidRPr="00A92831" w14:paraId="43AA5A52" w14:textId="77777777" w:rsidTr="00E65689">
        <w:tc>
          <w:tcPr>
            <w:tcW w:w="1418" w:type="dxa"/>
          </w:tcPr>
          <w:p w14:paraId="1400B9AE" w14:textId="3428D056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Spain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Villarreal&lt;/Author&gt;&lt;Year&gt;2020&lt;/Year&gt;&lt;RecNum&gt;312&lt;/RecNum&gt;&lt;DisplayText&gt;&lt;style face="superscript"&gt;26&lt;/style&gt;&lt;/DisplayText&gt;&lt;record&gt;&lt;rec-number&gt;312&lt;/rec-number&gt;&lt;foreign-keys&gt;&lt;key app="EN" db-id="psea0pzx6srvxiezztippp9mdx0tee0rt0zd" timestamp="1601656654"&gt;312&lt;/key&gt;&lt;/foreign-keys&gt;&lt;ref-type name="Journal Article"&gt;17&lt;/ref-type&gt;&lt;contributors&gt;&lt;authors&gt;&lt;author&gt;Villarreal, Ithzel Maria&lt;/author&gt;&lt;author&gt;Morato, Marta&lt;/author&gt;&lt;author&gt;Martínez-RuizCoello, Mar&lt;/author&gt;&lt;author&gt;Navarro, Andrés&lt;/author&gt;&lt;author&gt;Garcia-Chillerón, Raimon&lt;/author&gt;&lt;author&gt;Ruiz, Álvaro&lt;/author&gt;&lt;author&gt;de Almeida, Isabella Vacallanos&lt;/author&gt;&lt;author&gt;Mazón, Luis&lt;/author&gt;&lt;author&gt;Plaza, Guillermo&lt;/author&gt;&lt;/authors&gt;&lt;/contributors&gt;&lt;titles&gt;&lt;title&gt;Olfactory and taste disorders in healthcare workers with COVID-19 infection&lt;/title&gt;&lt;secondary-title&gt;European archives of oto-rhino-laryngology : official journal of the European Federation of Oto-Rhino-Laryngological Societies (EUFOS) : affiliated with the German Society for Oto-Rhino-Laryngology - Head and Neck Surgery&lt;/secondary-title&gt;&lt;alt-title&gt;Eur Arch Otorhinolaryngol&lt;/alt-title&gt;&lt;/titles&gt;&lt;alt-periodical&gt;&lt;full-title&gt;Eur Arch Otorhinolaryngol&lt;/full-title&gt;&lt;/alt-periodical&gt;&lt;pages&gt;1-5&lt;/pages&gt;&lt;keywords&gt;&lt;keyword&gt;Ageusia&lt;/keyword&gt;&lt;keyword&gt;Anosmia&lt;/keyword&gt;&lt;keyword&gt;COVID-19&lt;/keyword&gt;&lt;keyword&gt;Healthcare workers&lt;/keyword&gt;&lt;keyword&gt;Olfactory and taste disorders&lt;/keyword&gt;&lt;/keywords&gt;&lt;dates&gt;&lt;year&gt;2020&lt;/year&gt;&lt;/dates&gt;&lt;publisher&gt;Springer Berlin Heidelberg&lt;/publisher&gt;&lt;isbn&gt;1434-4726&amp;#xD;0937-4477&lt;/isbn&gt;&lt;accession-num&gt;32725271&lt;/accession-num&gt;&lt;urls&gt;&lt;related-urls&gt;&lt;url&gt;https://pubmed.ncbi.nlm.nih.gov/32725271&lt;/url&gt;&lt;url&gt;https://www.ncbi.nlm.nih.gov/pmc/articles/PMC7385204/&lt;/url&gt;&lt;/related-urls&gt;&lt;/urls&gt;&lt;electronic-resource-num&gt;10.1007/s00405-020-06237-8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6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7AE01289" w14:textId="20B2E750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ross-sectional</w:t>
            </w:r>
          </w:p>
        </w:tc>
        <w:tc>
          <w:tcPr>
            <w:tcW w:w="1276" w:type="dxa"/>
          </w:tcPr>
          <w:p w14:paraId="0134192B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30</w:t>
            </w:r>
          </w:p>
        </w:tc>
        <w:tc>
          <w:tcPr>
            <w:tcW w:w="9923" w:type="dxa"/>
          </w:tcPr>
          <w:p w14:paraId="46B642CA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Telephonic interview and questionnaire performed to healthcare workers tested positive for COVID-19</w:t>
            </w:r>
          </w:p>
          <w:p w14:paraId="592D13C1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157 (68%) described olfactory alteration </w:t>
            </w:r>
          </w:p>
          <w:p w14:paraId="315BA649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161 (70%) described gustatory alteration </w:t>
            </w:r>
          </w:p>
          <w:p w14:paraId="240709D3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Olfactory and gustatory malfunctions occurred before any other COVID-19 symptom </w:t>
            </w:r>
          </w:p>
          <w:p w14:paraId="3D10AC2F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Duration of sensory deficits was average of 11 days, ranging from 2 to 45 </w:t>
            </w:r>
          </w:p>
        </w:tc>
      </w:tr>
      <w:tr w:rsidR="00527E42" w:rsidRPr="00A92831" w14:paraId="0074DD9B" w14:textId="77777777" w:rsidTr="00E65689">
        <w:tc>
          <w:tcPr>
            <w:tcW w:w="1418" w:type="dxa"/>
          </w:tcPr>
          <w:p w14:paraId="7957CE0F" w14:textId="7F8368A8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France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Gorzkowski&lt;/Author&gt;&lt;RecNum&gt;313&lt;/RecNum&gt;&lt;DisplayText&gt;&lt;style face="superscript"&gt;27&lt;/style&gt;&lt;/DisplayText&gt;&lt;record&gt;&lt;rec-number&gt;313&lt;/rec-number&gt;&lt;foreign-keys&gt;&lt;key app="EN" db-id="psea0pzx6srvxiezztippp9mdx0tee0rt0zd" timestamp="1601656655"&gt;313&lt;/key&gt;&lt;/foreign-keys&gt;&lt;ref-type name="Journal Article"&gt;17&lt;/ref-type&gt;&lt;contributors&gt;&lt;authors&gt;&lt;author&gt;Gorzkowski, Victor&lt;/author&gt;&lt;author&gt;Bevilacqua, Sibylle&lt;/author&gt;&lt;author&gt;Charmillon, Alexandre&lt;/author&gt;&lt;author&gt;Jankowski, Roger&lt;/author&gt;&lt;author&gt;Gallet, Patrice&lt;/author&gt;&lt;author&gt;Rumeau, Cécile&lt;/author&gt;&lt;author&gt;Nguyen, Duc Trung&lt;/author&gt;&lt;/authors&gt;&lt;/contributors&gt;&lt;titles&gt;&lt;title&gt;Evolution of Olfactory Disorders in COVID-19 Patients&lt;/title&gt;&lt;secondary-title&gt;The Laryngoscope&lt;/secondary-title&gt;&lt;/titles&gt;&lt;periodical&gt;&lt;full-title&gt;The Laryngoscope&lt;/full-title&gt;&lt;/periodical&gt;&lt;volume&gt;n/a&lt;/volume&gt;&lt;number&gt;n/a&lt;/number&gt;&lt;dates&gt;&lt;/dates&gt;&lt;isbn&gt;0023-852X&lt;/isbn&gt;&lt;urls&gt;&lt;related-urls&gt;&lt;url&gt;https://onlinelibrary.wiley.com/doi/abs/10.1002/lary.28957&lt;/url&gt;&lt;/related-urls&gt;&lt;/urls&gt;&lt;electronic-resource-num&gt;10.1002/lary.28957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7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38890039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ross-sectional</w:t>
            </w:r>
          </w:p>
        </w:tc>
        <w:tc>
          <w:tcPr>
            <w:tcW w:w="1276" w:type="dxa"/>
          </w:tcPr>
          <w:p w14:paraId="7ADA5E66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29</w:t>
            </w:r>
          </w:p>
        </w:tc>
        <w:tc>
          <w:tcPr>
            <w:tcW w:w="9923" w:type="dxa"/>
          </w:tcPr>
          <w:p w14:paraId="26646B23" w14:textId="3A5C1E21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OVID-19 p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atients interviewed by phone based on questionnaire </w:t>
            </w:r>
          </w:p>
          <w:p w14:paraId="756EEFC2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140 patients reported sudden olfactory/gustatory disorders </w:t>
            </w:r>
          </w:p>
          <w:p w14:paraId="3BF0E1B5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95.71% of patients reported to start an olfactory recovery at time of survey (administered 26 days of the mean time from anosmia onset)</w:t>
            </w:r>
          </w:p>
          <w:p w14:paraId="230FBCE4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Mean time from olfactory loss onset to recovery onset was 11.6 days </w:t>
            </w:r>
          </w:p>
          <w:p w14:paraId="2DCE2C07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1.43% of patients had complete olfactory recovery </w:t>
            </w:r>
          </w:p>
          <w:p w14:paraId="597BE108" w14:textId="66B35B0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Short time smell loss to olfactory recovery onset, absence of nasal obstruction and absence of sore/tingling feeling in nose were significantly related to the chance for complete olfactory recovery </w:t>
            </w:r>
          </w:p>
        </w:tc>
      </w:tr>
      <w:tr w:rsidR="00527E42" w:rsidRPr="00A92831" w14:paraId="72AA7984" w14:textId="77777777" w:rsidTr="00E65689">
        <w:tc>
          <w:tcPr>
            <w:tcW w:w="1418" w:type="dxa"/>
          </w:tcPr>
          <w:p w14:paraId="5297F6F0" w14:textId="56B2B2CB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Wuhan Chin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ao&lt;/Author&gt;&lt;Year&gt;2020&lt;/Year&gt;&lt;RecNum&gt;130&lt;/RecNum&gt;&lt;DisplayText&gt;&lt;style face="superscript"&gt;28&lt;/style&gt;&lt;/DisplayText&gt;&lt;record&gt;&lt;rec-number&gt;130&lt;/rec-number&gt;&lt;foreign-keys&gt;&lt;key app="EN" db-id="psea0pzx6srvxiezztippp9mdx0tee0rt0zd" timestamp="1587165879"&gt;130&lt;/key&gt;&lt;/foreign-keys&gt;&lt;ref-type name="Journal Article"&gt;17&lt;/ref-type&gt;&lt;contributors&gt;&lt;authors&gt;&lt;author&gt;Mao, L.&lt;/author&gt;&lt;author&gt;Jin, H.&lt;/author&gt;&lt;author&gt;Wang, M.&lt;/author&gt;&lt;author&gt;Hu, Y.&lt;/author&gt;&lt;author&gt;Chen, S.&lt;/author&gt;&lt;author&gt;He, Q.&lt;/author&gt;&lt;author&gt;Chang, J.&lt;/author&gt;&lt;author&gt;Hong, C.&lt;/author&gt;&lt;author&gt;Zhou, Y.&lt;/author&gt;&lt;author&gt;Wang, D.&lt;/author&gt;&lt;author&gt;Miao, X.&lt;/author&gt;&lt;author&gt;Li, Y.&lt;/author&gt;&lt;author&gt;Hu, B.&lt;/author&gt;&lt;/authors&gt;&lt;/contributors&gt;&lt;auth-address&gt;Department of Neurology, Union Hospital, Tongji Medical College, Huazhong University of Science and Technology, Wuhan, China.&amp;#xD;Department of Hematology, Union Hospital, Tongji Medical College, Huazhong University of Science and Technology, Wuhan, China.&amp;#xD;Department of Epidemiology and Biostatistics, Key Laboratory for Environment and Health, School of Public Health, Tongji Medical College, Huazhong University of Science and Technology, Wuhan, China.&amp;#xD;Neurovascular Division, Department of Neurology, Barrow Neurological Institute, Saint Joseph&amp;apos;s Hospital and Medical Center, Phoenix, Arizona.&lt;/auth-address&gt;&lt;titles&gt;&lt;title&gt;Neurologic Manifestations of Hospitalized Patients With Coronavirus Disease 2019 in Wuhan, China&lt;/title&gt;&lt;secondary-title&gt;JAMA Neurol&lt;/secondary-title&gt;&lt;/titles&gt;&lt;periodical&gt;&lt;full-title&gt;JAMA Neurol&lt;/full-title&gt;&lt;/periodical&gt;&lt;edition&gt;2020/04/11&lt;/edition&gt;&lt;dates&gt;&lt;year&gt;2020&lt;/year&gt;&lt;pub-dates&gt;&lt;date&gt;Apr 10&lt;/date&gt;&lt;/pub-dates&gt;&lt;/dates&gt;&lt;isbn&gt;2168-6157 (Electronic)&amp;#xD;2168-6149 (Linking)&lt;/isbn&gt;&lt;accession-num&gt;32275288&lt;/accession-num&gt;&lt;urls&gt;&lt;related-urls&gt;&lt;url&gt;https://www.ncbi.nlm.nih.gov/pubmed/32275288&lt;/url&gt;&lt;/related-urls&gt;&lt;/urls&gt;&lt;custom2&gt;PMC7149362&lt;/custom2&gt;&lt;electronic-resource-num&gt;10.1001/jamaneurol.2020.1127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8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2AE937DF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Retrospective case series</w:t>
            </w:r>
          </w:p>
        </w:tc>
        <w:tc>
          <w:tcPr>
            <w:tcW w:w="1276" w:type="dxa"/>
          </w:tcPr>
          <w:p w14:paraId="501121F4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17</w:t>
            </w:r>
          </w:p>
        </w:tc>
        <w:tc>
          <w:tcPr>
            <w:tcW w:w="9923" w:type="dxa"/>
          </w:tcPr>
          <w:p w14:paraId="3C507378" w14:textId="2D831396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.1% of hospitalized </w:t>
            </w:r>
            <w:r>
              <w:rPr>
                <w:rFonts w:ascii="Arial" w:hAnsi="Arial" w:cs="Arial"/>
                <w:sz w:val="20"/>
                <w:szCs w:val="20"/>
              </w:rPr>
              <w:t xml:space="preserve">COVID-19 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patients ha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dysosm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756A96A9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.6% reported to have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dysgeusia</w:t>
            </w:r>
            <w:proofErr w:type="spellEnd"/>
          </w:p>
          <w:p w14:paraId="1522C9F5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Relied on records and patient complaints</w:t>
            </w:r>
          </w:p>
        </w:tc>
      </w:tr>
      <w:tr w:rsidR="00527E42" w:rsidRPr="00A92831" w14:paraId="2A7C7436" w14:textId="77777777" w:rsidTr="00E65689">
        <w:tc>
          <w:tcPr>
            <w:tcW w:w="1418" w:type="dxa"/>
          </w:tcPr>
          <w:p w14:paraId="1104C207" w14:textId="35E29920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Treviso, Ital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pinato&lt;/Author&gt;&lt;Year&gt;2020&lt;/Year&gt;&lt;RecNum&gt;205&lt;/RecNum&gt;&lt;DisplayText&gt;&lt;style face="superscript"&gt;29&lt;/style&gt;&lt;/DisplayText&gt;&lt;record&gt;&lt;rec-number&gt;205&lt;/rec-number&gt;&lt;foreign-keys&gt;&lt;key app="EN" db-id="psea0pzx6srvxiezztippp9mdx0tee0rt0zd" timestamp="1588359333"&gt;205&lt;/key&gt;&lt;/foreign-keys&gt;&lt;ref-type name="Journal Article"&gt;17&lt;/ref-type&gt;&lt;contributors&gt;&lt;authors&gt;&lt;author&gt;Spinato, G.&lt;/author&gt;&lt;author&gt;Fabbris, C.&lt;/author&gt;&lt;author&gt;Polesel, J.&lt;/author&gt;&lt;author&gt;Cazzador, D.&lt;/author&gt;&lt;author&gt;Borsetto, D.&lt;/author&gt;&lt;author&gt;Hopkins, C.&lt;/author&gt;&lt;author&gt;Boscolo-Rizzo, P.&lt;/author&gt;&lt;/authors&gt;&lt;/contributors&gt;&lt;auth-address&gt;Section of Otorhinolaryngology, University of Padova, Treviso, Italy.&amp;#xD;Unit of Cancer Epidemiology, Aviano National Cancer Institute, IRCCS, Aviano, Italy.&amp;#xD;Section of Otorhinolaryngology, University of Padova, Padova, Italy.&amp;#xD;Guy&amp;apos;s and St Thomas&amp;apos; Hospitals, London, United Kingdom.&lt;/auth-address&gt;&lt;titles&gt;&lt;title&gt;Alterations in Smell or Taste in Mildly Symptomatic Outpatients With SARS-CoV-2 Infection&lt;/title&gt;&lt;secondary-title&gt;JAMA&lt;/secondary-title&gt;&lt;/titles&gt;&lt;periodical&gt;&lt;full-title&gt;JAMA&lt;/full-title&gt;&lt;/periodical&gt;&lt;edition&gt;2020/04/23&lt;/edition&gt;&lt;dates&gt;&lt;year&gt;2020&lt;/year&gt;&lt;pub-dates&gt;&lt;date&gt;Apr 22&lt;/date&gt;&lt;/pub-dates&gt;&lt;/dates&gt;&lt;isbn&gt;1538-3598 (Electronic)&amp;#xD;0098-7484 (Linking)&lt;/isbn&gt;&lt;accession-num&gt;32320008&lt;/accession-num&gt;&lt;urls&gt;&lt;related-urls&gt;&lt;url&gt;https://www.ncbi.nlm.nih.gov/pubmed/32320008&lt;/url&gt;&lt;/related-urls&gt;&lt;/urls&gt;&lt;custom2&gt;PMC7177631&lt;/custom2&gt;&lt;electronic-resource-num&gt;10.1001/jama.2020.6771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9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7E9450CB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, consecutive patients</w:t>
            </w:r>
          </w:p>
        </w:tc>
        <w:tc>
          <w:tcPr>
            <w:tcW w:w="1276" w:type="dxa"/>
          </w:tcPr>
          <w:p w14:paraId="1AEC7C2D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02</w:t>
            </w:r>
          </w:p>
        </w:tc>
        <w:tc>
          <w:tcPr>
            <w:tcW w:w="9923" w:type="dxa"/>
          </w:tcPr>
          <w:p w14:paraId="7D648AB5" w14:textId="08FA76C5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64.4% </w:t>
            </w:r>
            <w:r>
              <w:rPr>
                <w:rFonts w:ascii="Arial" w:hAnsi="Arial" w:cs="Arial"/>
                <w:sz w:val="20"/>
                <w:szCs w:val="20"/>
              </w:rPr>
              <w:t xml:space="preserve">of mildly symptomatic COVID-19 patients 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reported some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dysosm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or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dysgeusia</w:t>
            </w:r>
            <w:proofErr w:type="spellEnd"/>
          </w:p>
          <w:p w14:paraId="152A4315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More often in women (72.4%) than men (55.7%)</w:t>
            </w:r>
          </w:p>
          <w:p w14:paraId="115C43E4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Among these, 34.6% also had a blocked nose</w:t>
            </w:r>
          </w:p>
          <w:p w14:paraId="1BA52B57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Dysosm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>/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dysgeus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was the first symptom in 11.9% and simultaneous with others in 22.8%</w:t>
            </w:r>
          </w:p>
        </w:tc>
      </w:tr>
      <w:tr w:rsidR="00527E42" w:rsidRPr="00A92831" w14:paraId="2B3B589C" w14:textId="77777777" w:rsidTr="00E65689">
        <w:tc>
          <w:tcPr>
            <w:tcW w:w="1418" w:type="dxa"/>
          </w:tcPr>
          <w:p w14:paraId="222CC3F5" w14:textId="7AE968E6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reviso, Italy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b3Njb2xvLVJpenpvPC9BdXRob3I+PFllYXI+MjAyMDwv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b3Njb2xvLVJpenpvPC9BdXRob3I+PFllYXI+MjAyMDwv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0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2A664C6C" w14:textId="4D3F879C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ospective survey study</w:t>
            </w:r>
          </w:p>
        </w:tc>
        <w:tc>
          <w:tcPr>
            <w:tcW w:w="1276" w:type="dxa"/>
          </w:tcPr>
          <w:p w14:paraId="318E8A7A" w14:textId="459A6CAF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02</w:t>
            </w:r>
          </w:p>
        </w:tc>
        <w:tc>
          <w:tcPr>
            <w:tcW w:w="9923" w:type="dxa"/>
          </w:tcPr>
          <w:p w14:paraId="2838CE78" w14:textId="15A6E255" w:rsidR="00527E42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Follow-up survey of patients above, 4-weeks from onset</w:t>
            </w:r>
          </w:p>
          <w:p w14:paraId="70169747" w14:textId="77777777" w:rsidR="00527E42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48.7% reported complete resolution of smell/taste impairment, 40.7% had improvement, 10.7% reported no change </w:t>
            </w:r>
          </w:p>
          <w:p w14:paraId="4463297C" w14:textId="25049A10" w:rsidR="00527E42" w:rsidRPr="00EF2537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A4B43">
              <w:rPr>
                <w:rFonts w:ascii="Arial" w:hAnsi="Arial" w:cs="Arial"/>
                <w:sz w:val="20"/>
                <w:szCs w:val="20"/>
              </w:rPr>
              <w:t>Persistent loss of smell or taste was not associated with persistent SARS-CoV-2 infection</w:t>
            </w:r>
          </w:p>
        </w:tc>
      </w:tr>
      <w:tr w:rsidR="00527E42" w:rsidRPr="00A92831" w14:paraId="07C5B760" w14:textId="77777777" w:rsidTr="00E65689">
        <w:tc>
          <w:tcPr>
            <w:tcW w:w="1418" w:type="dxa"/>
          </w:tcPr>
          <w:p w14:paraId="0382F9A9" w14:textId="60F09B21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Ital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cGFkZXJhPC9BdXRob3I+PFllYXI+MjAyMDwvWWVhcj48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cGFkZXJhPC9BdXRob3I+PFllYXI+MjAyMDwvWWVhcj48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1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2B08B28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ross-sectional</w:t>
            </w:r>
          </w:p>
        </w:tc>
        <w:tc>
          <w:tcPr>
            <w:tcW w:w="1276" w:type="dxa"/>
          </w:tcPr>
          <w:p w14:paraId="59D7514D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80</w:t>
            </w:r>
          </w:p>
        </w:tc>
        <w:tc>
          <w:tcPr>
            <w:tcW w:w="9923" w:type="dxa"/>
          </w:tcPr>
          <w:p w14:paraId="3456D3A9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A 15-item online questionnaire was administered to Italian general practitioners registered to a social media group</w:t>
            </w:r>
          </w:p>
          <w:p w14:paraId="0202C853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46.7% of subjects presented sudden olfactory loss as an initial symptom </w:t>
            </w:r>
          </w:p>
          <w:p w14:paraId="3FCBC808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19.2% of confirmed COVID-19 cases presented sudden olfactory loss as only symptom </w:t>
            </w:r>
          </w:p>
        </w:tc>
      </w:tr>
      <w:tr w:rsidR="00527E42" w:rsidRPr="00A92831" w14:paraId="537605E0" w14:textId="77777777" w:rsidTr="00E65689">
        <w:tc>
          <w:tcPr>
            <w:tcW w:w="1418" w:type="dxa"/>
          </w:tcPr>
          <w:p w14:paraId="47188789" w14:textId="3D107693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Istanbul, Turke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akalli&lt;/Author&gt;&lt;Year&gt;2020&lt;/Year&gt;&lt;RecNum&gt;314&lt;/RecNum&gt;&lt;DisplayText&gt;&lt;style face="superscript"&gt;32&lt;/style&gt;&lt;/DisplayText&gt;&lt;record&gt;&lt;rec-number&gt;314&lt;/rec-number&gt;&lt;foreign-keys&gt;&lt;key app="EN" db-id="psea0pzx6srvxiezztippp9mdx0tee0rt0zd" timestamp="1601656655"&gt;314&lt;/key&gt;&lt;/foreign-keys&gt;&lt;ref-type name="Journal Article"&gt;17&lt;/ref-type&gt;&lt;contributors&gt;&lt;authors&gt;&lt;author&gt;Sakalli, Erdal&lt;/author&gt;&lt;author&gt;Temirbekov, Dastan&lt;/author&gt;&lt;author&gt;Bayri, Esra&lt;/author&gt;&lt;author&gt;Alis, Esra Ergun&lt;/author&gt;&lt;author&gt;Erdurak, Selcuk Cem&lt;/author&gt;&lt;author&gt;Bayraktaroglu, Mesut&lt;/author&gt;&lt;/authors&gt;&lt;/contributors&gt;&lt;titles&gt;&lt;title&gt;Ear nose throat-related symptoms with a focus on loss of smell and/or taste in COVID-19 patients&lt;/title&gt;&lt;secondary-title&gt;American journal of otolaryngology&lt;/secondary-title&gt;&lt;alt-title&gt;Am J Otolaryngol&lt;/alt-title&gt;&lt;/titles&gt;&lt;periodical&gt;&lt;full-title&gt;American journal of otolaryngology&lt;/full-title&gt;&lt;abbr-1&gt;Am J Otolaryngol&lt;/abbr-1&gt;&lt;/periodical&gt;&lt;alt-periodical&gt;&lt;full-title&gt;American journal of otolaryngology&lt;/full-title&gt;&lt;abbr-1&gt;Am J Otolaryngol&lt;/abbr-1&gt;&lt;/alt-periodical&gt;&lt;pages&gt;102622-102622&lt;/pages&gt;&lt;volume&gt;41&lt;/volume&gt;&lt;number&gt;6&lt;/number&gt;&lt;keywords&gt;&lt;keyword&gt;COVID-19&lt;/keyword&gt;&lt;keyword&gt;Coronavirus&lt;/keyword&gt;&lt;keyword&gt;Loss of sense of smell&lt;/keyword&gt;&lt;keyword&gt;Loss of sense of taste&lt;/keyword&gt;&lt;keyword&gt;SARS-CoV-2&lt;/keyword&gt;&lt;/keywords&gt;&lt;dates&gt;&lt;year&gt;2020&lt;/year&gt;&lt;/dates&gt;&lt;publisher&gt;Elsevier Inc.&lt;/publisher&gt;&lt;isbn&gt;1532-818X&amp;#xD;0196-0709&lt;/isbn&gt;&lt;accession-num&gt;32629147&lt;/accession-num&gt;&lt;urls&gt;&lt;related-urls&gt;&lt;url&gt;https://pubmed.ncbi.nlm.nih.gov/32629147&lt;/url&gt;&lt;url&gt;https://www.ncbi.nlm.nih.gov/pmc/articles/PMC7309902/&lt;/url&gt;&lt;/related-urls&gt;&lt;/urls&gt;&lt;electronic-resource-num&gt;10.1016/j.amjoto.2020.102622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2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13146C50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ross-sectional</w:t>
            </w:r>
          </w:p>
        </w:tc>
        <w:tc>
          <w:tcPr>
            <w:tcW w:w="1276" w:type="dxa"/>
          </w:tcPr>
          <w:p w14:paraId="118BEEDD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72</w:t>
            </w:r>
          </w:p>
        </w:tc>
        <w:tc>
          <w:tcPr>
            <w:tcW w:w="9923" w:type="dxa"/>
          </w:tcPr>
          <w:p w14:paraId="405757CC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Questionnaire given to patients with positive COVID-19 diagnosis </w:t>
            </w:r>
          </w:p>
          <w:p w14:paraId="71CFF9D5" w14:textId="37680E8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51.2% of patients reported loss of sense of smell with mean recovery time of 8.02 ±6.41</w:t>
            </w:r>
            <w:r>
              <w:rPr>
                <w:rFonts w:ascii="Arial" w:hAnsi="Arial" w:cs="Arial"/>
                <w:sz w:val="20"/>
                <w:szCs w:val="20"/>
              </w:rPr>
              <w:t xml:space="preserve"> days</w:t>
            </w:r>
          </w:p>
          <w:p w14:paraId="52B06095" w14:textId="6592D4C6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47.1% of patients reported loss of sense of taste mean recovery time of 8.20 ±7.07</w:t>
            </w:r>
            <w:r>
              <w:rPr>
                <w:rFonts w:ascii="Arial" w:hAnsi="Arial" w:cs="Arial"/>
                <w:sz w:val="20"/>
                <w:szCs w:val="20"/>
              </w:rPr>
              <w:t xml:space="preserve"> days</w:t>
            </w:r>
          </w:p>
        </w:tc>
      </w:tr>
      <w:tr w:rsidR="00527E42" w:rsidRPr="00A92831" w14:paraId="1633D56C" w14:textId="77777777" w:rsidTr="00E65689">
        <w:tc>
          <w:tcPr>
            <w:tcW w:w="1418" w:type="dxa"/>
          </w:tcPr>
          <w:p w14:paraId="305D33C9" w14:textId="6558A508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hin</w:t>
            </w:r>
            <w:r>
              <w:rPr>
                <w:rFonts w:ascii="Arial" w:hAnsi="Arial" w:cs="Arial"/>
                <w:sz w:val="20"/>
                <w:szCs w:val="20"/>
              </w:rPr>
              <w:t>a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i&lt;/Author&gt;&lt;Year&gt;2020&lt;/Year&gt;&lt;RecNum&gt;258&lt;/RecNum&gt;&lt;DisplayText&gt;&lt;style face="superscript"&gt;33&lt;/style&gt;&lt;/DisplayText&gt;&lt;record&gt;&lt;rec-number&gt;258&lt;/rec-number&gt;&lt;foreign-keys&gt;&lt;key app="EN" db-id="psea0pzx6srvxiezztippp9mdx0tee0rt0zd" timestamp="1601656642"&gt;258&lt;/key&gt;&lt;/foreign-keys&gt;&lt;ref-type name="Journal Article"&gt;17&lt;/ref-type&gt;&lt;contributors&gt;&lt;authors&gt;&lt;author&gt;Li, Jingwen&lt;/author&gt;&lt;author&gt;Long, Xi&lt;/author&gt;&lt;author&gt;Zhu, Chunli&lt;/author&gt;&lt;author&gt;Wang, Hengmin&lt;/author&gt;&lt;author&gt;Wang, Tao&lt;/author&gt;&lt;author&gt;Lin, Zhicheng&lt;/author&gt;&lt;author&gt;Li, Jinghong&lt;/author&gt;&lt;author&gt;Xiong, Nian&lt;/author&gt;&lt;/authors&gt;&lt;/contributors&gt;&lt;titles&gt;&lt;title&gt;Olfactory Dysfunction in Recovered Coronavirus Disease 2019 (COVID-19) Patients&lt;/title&gt;&lt;secondary-title&gt;Movement Disorders&lt;/secondary-title&gt;&lt;/titles&gt;&lt;periodical&gt;&lt;full-title&gt;Movement Disorders&lt;/full-title&gt;&lt;/periodical&gt;&lt;pages&gt;1100-1101&lt;/pages&gt;&lt;volume&gt;35&lt;/volume&gt;&lt;number&gt;7&lt;/number&gt;&lt;dates&gt;&lt;year&gt;2020&lt;/year&gt;&lt;/dates&gt;&lt;isbn&gt;0885-3185&lt;/isbn&gt;&lt;urls&gt;&lt;related-urls&gt;&lt;url&gt;https://onlinelibrary.wiley.com/doi/abs/10.1002/mds.28172&lt;/url&gt;&lt;/related-urls&gt;&lt;/urls&gt;&lt;electronic-resource-num&gt;10.1002/mds.28172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3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2986530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Multicenter, prospective cohort study </w:t>
            </w:r>
          </w:p>
        </w:tc>
        <w:tc>
          <w:tcPr>
            <w:tcW w:w="1276" w:type="dxa"/>
          </w:tcPr>
          <w:p w14:paraId="2B6E9AA3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45</w:t>
            </w:r>
          </w:p>
        </w:tc>
        <w:tc>
          <w:tcPr>
            <w:tcW w:w="9923" w:type="dxa"/>
          </w:tcPr>
          <w:p w14:paraId="4D2F1B89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145 patients with COVID-19 with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dysosm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and 170 healthy subjects completed smell identification testing using Toyota-Takagi (T&amp;T)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olfactometry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scores system </w:t>
            </w:r>
          </w:p>
          <w:p w14:paraId="234029B8" w14:textId="30F8649B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16 (11%) of COVID-19 patients still had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dysosmia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2-4 weeks after discharge; d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uration up to 95 days </w:t>
            </w:r>
          </w:p>
          <w:p w14:paraId="6F8D2E3D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Patients with COVID-19 with a smoking history were more likely to have long-term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dysosm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527E42" w:rsidRPr="00A92831" w14:paraId="05885A83" w14:textId="77777777" w:rsidTr="00E65689">
        <w:tc>
          <w:tcPr>
            <w:tcW w:w="1418" w:type="dxa"/>
          </w:tcPr>
          <w:p w14:paraId="5D8F3C11" w14:textId="7DC302D5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Missouri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YXRlbDwvQXV0aG9yPjxZZWFyPjIwMjA8L1llYXI+PFJl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YXRlbDwvQXV0aG9yPjxZZWFyPjIwMjA8L1llYXI+PFJl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4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B003BFB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Retrospective observational analysis </w:t>
            </w:r>
          </w:p>
        </w:tc>
        <w:tc>
          <w:tcPr>
            <w:tcW w:w="1276" w:type="dxa"/>
          </w:tcPr>
          <w:p w14:paraId="3309E3ED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141 </w:t>
            </w:r>
          </w:p>
        </w:tc>
        <w:tc>
          <w:tcPr>
            <w:tcW w:w="9923" w:type="dxa"/>
          </w:tcPr>
          <w:p w14:paraId="1D79C97A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Symptomatology and duration extracted from collected clinical data and follow-up telephone consultations </w:t>
            </w:r>
          </w:p>
          <w:p w14:paraId="643300A5" w14:textId="6575B7B9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5% of </w:t>
            </w:r>
            <w:r>
              <w:rPr>
                <w:rFonts w:ascii="Arial" w:hAnsi="Arial" w:cs="Arial"/>
                <w:sz w:val="20"/>
                <w:szCs w:val="20"/>
              </w:rPr>
              <w:t xml:space="preserve">COVID-19 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patients reported anosmia an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ageus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an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ageus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13ACA40B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9 patients reported only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ageus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611DF543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3 patients reported only anosmia </w:t>
            </w:r>
          </w:p>
          <w:p w14:paraId="5556FF2E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Median onset of anosmia in relation to onset of COVID-19 symptoms was 4 days and the median duration of anosmia was 8 days </w:t>
            </w:r>
          </w:p>
        </w:tc>
      </w:tr>
      <w:tr w:rsidR="00527E42" w:rsidRPr="00A92831" w14:paraId="6C906A96" w14:textId="77777777" w:rsidTr="00E65689">
        <w:trPr>
          <w:trHeight w:val="58"/>
        </w:trPr>
        <w:tc>
          <w:tcPr>
            <w:tcW w:w="1418" w:type="dxa"/>
          </w:tcPr>
          <w:p w14:paraId="775CA87F" w14:textId="0C3A335D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el Aviv, Israel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aWFkc2VlPC9BdXRob3I+PFllYXI+MjAyMDwvWWVhcj48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aWFkc2VlPC9BdXRob3I+PFllYXI+MjAyMDwvWWVhcj48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5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38B91835" w14:textId="24B7E49D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ross-sectional study</w:t>
            </w:r>
          </w:p>
        </w:tc>
        <w:tc>
          <w:tcPr>
            <w:tcW w:w="1276" w:type="dxa"/>
          </w:tcPr>
          <w:p w14:paraId="2FE27DB3" w14:textId="2F211F3B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40</w:t>
            </w:r>
          </w:p>
        </w:tc>
        <w:tc>
          <w:tcPr>
            <w:tcW w:w="9923" w:type="dxa"/>
          </w:tcPr>
          <w:p w14:paraId="192FF793" w14:textId="77777777" w:rsidR="00527E42" w:rsidRDefault="00527E42" w:rsidP="00527E42">
            <w:pPr>
              <w:pStyle w:val="f-body"/>
              <w:numPr>
                <w:ilvl w:val="0"/>
                <w:numId w:val="22"/>
              </w:numPr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DB55BA">
              <w:rPr>
                <w:rFonts w:ascii="Arial" w:hAnsi="Arial" w:cs="Arial"/>
                <w:sz w:val="20"/>
                <w:szCs w:val="20"/>
              </w:rPr>
              <w:t>Web-based questionnaire study of 140 ambulatory COVID-19 patients quarantined in a designated hotel</w:t>
            </w:r>
          </w:p>
          <w:p w14:paraId="49C161FB" w14:textId="77777777" w:rsidR="00527E42" w:rsidRDefault="00527E42" w:rsidP="00527E42">
            <w:pPr>
              <w:pStyle w:val="f-body"/>
              <w:numPr>
                <w:ilvl w:val="0"/>
                <w:numId w:val="22"/>
              </w:numPr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DB55BA">
              <w:rPr>
                <w:rFonts w:ascii="Arial" w:hAnsi="Arial" w:cs="Arial"/>
                <w:sz w:val="20"/>
                <w:szCs w:val="20"/>
              </w:rPr>
              <w:t>58 men and 70 women</w:t>
            </w:r>
            <w:r>
              <w:rPr>
                <w:rFonts w:ascii="Arial" w:hAnsi="Arial" w:cs="Arial"/>
                <w:sz w:val="20"/>
                <w:szCs w:val="20"/>
              </w:rPr>
              <w:t>: i</w:t>
            </w:r>
            <w:r w:rsidRPr="00DB55BA">
              <w:rPr>
                <w:rFonts w:ascii="Arial" w:hAnsi="Arial" w:cs="Arial"/>
                <w:sz w:val="20"/>
                <w:szCs w:val="20"/>
              </w:rPr>
              <w:t>nitial symptoms were cough (59.4%), weakness (47.7%), myalgia (46.9%), fever (42.2%), headache (40.6%), impaired sense of smell (38.3%), impaired sense of taste (32.8%), sore throat (26.6%), runny nose (26.6%), and nasal congestion (22.7%)</w:t>
            </w:r>
          </w:p>
          <w:p w14:paraId="52D017CA" w14:textId="77777777" w:rsidR="00527E42" w:rsidRDefault="00527E42" w:rsidP="00527E42">
            <w:pPr>
              <w:pStyle w:val="f-body"/>
              <w:numPr>
                <w:ilvl w:val="0"/>
                <w:numId w:val="22"/>
              </w:numPr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DB55BA">
              <w:rPr>
                <w:rFonts w:ascii="Arial" w:hAnsi="Arial" w:cs="Arial"/>
                <w:sz w:val="20"/>
                <w:szCs w:val="20"/>
              </w:rPr>
              <w:t>All symptoms were more frequent among women</w:t>
            </w:r>
          </w:p>
          <w:p w14:paraId="353BE665" w14:textId="77777777" w:rsidR="00527E42" w:rsidRDefault="00527E42" w:rsidP="00527E42">
            <w:pPr>
              <w:pStyle w:val="f-body"/>
              <w:numPr>
                <w:ilvl w:val="0"/>
                <w:numId w:val="22"/>
              </w:numPr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DB55BA">
              <w:rPr>
                <w:rFonts w:ascii="Arial" w:hAnsi="Arial" w:cs="Arial"/>
                <w:sz w:val="20"/>
                <w:szCs w:val="20"/>
              </w:rPr>
              <w:t>25.8% reported olfactory and taste dysfunction in the absence of other symptoms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1EFD0AB4" w14:textId="52B164F0" w:rsidR="00527E42" w:rsidRPr="00DB55BA" w:rsidRDefault="00527E42" w:rsidP="00527E42">
            <w:pPr>
              <w:pStyle w:val="f-body"/>
              <w:numPr>
                <w:ilvl w:val="0"/>
                <w:numId w:val="22"/>
              </w:numPr>
              <w:spacing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DB55BA">
              <w:rPr>
                <w:rFonts w:ascii="Arial" w:hAnsi="Arial" w:cs="Arial"/>
                <w:sz w:val="20"/>
                <w:szCs w:val="20"/>
              </w:rPr>
              <w:t>56% of patients reported xerostomia</w:t>
            </w:r>
          </w:p>
        </w:tc>
      </w:tr>
      <w:tr w:rsidR="00527E42" w:rsidRPr="00A92831" w14:paraId="0607B51C" w14:textId="77777777" w:rsidTr="00E65689">
        <w:tc>
          <w:tcPr>
            <w:tcW w:w="1418" w:type="dxa"/>
          </w:tcPr>
          <w:p w14:paraId="5B04FC0D" w14:textId="49A6C162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Ital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Vaira&lt;/Author&gt;&lt;Year&gt;2020&lt;/Year&gt;&lt;RecNum&gt;259&lt;/RecNum&gt;&lt;DisplayText&gt;&lt;style face="superscript"&gt;36&lt;/style&gt;&lt;/DisplayText&gt;&lt;record&gt;&lt;rec-number&gt;259&lt;/rec-number&gt;&lt;foreign-keys&gt;&lt;key app="EN" db-id="psea0pzx6srvxiezztippp9mdx0tee0rt0zd" timestamp="1601656642"&gt;259&lt;/key&gt;&lt;/foreign-keys&gt;&lt;ref-type name="Journal Article"&gt;17&lt;/ref-type&gt;&lt;contributors&gt;&lt;authors&gt;&lt;author&gt;Vaira, L. A.&lt;/author&gt;&lt;author&gt;Hopkins, C.&lt;/author&gt;&lt;author&gt;Petrocelli, M.&lt;/author&gt;&lt;author&gt;Lechien, J. R.&lt;/author&gt;&lt;author&gt;Chiesa-Estomba, C. M.&lt;/author&gt;&lt;author&gt;Salzano, G.&lt;/author&gt;&lt;author&gt;Cucurullo, M.&lt;/author&gt;&lt;author&gt;Salzano, F. A.&lt;/author&gt;&lt;author&gt;Saussez, S.&lt;/author&gt;&lt;author&gt;Boscolo-Rizzo, P.&lt;/author&gt;&lt;author&gt;Biglioli, F.&lt;/author&gt;&lt;author&gt;De Riu, G.&lt;/author&gt;&lt;/authors&gt;&lt;/contributors&gt;&lt;titles&gt;&lt;title&gt;Smell and taste recovery in coronavirus disease 2019 patients: a 60-day objective and prospective study&lt;/title&gt;&lt;secondary-title&gt;The Journal of Laryngology &amp;amp; Otology&lt;/secondary-title&gt;&lt;/titles&gt;&lt;periodical&gt;&lt;full-title&gt;The Journal of Laryngology &amp;amp; Otology&lt;/full-title&gt;&lt;/periodical&gt;&lt;pages&gt;1-14&lt;/pages&gt;&lt;edition&gt;2020/08/12&lt;/edition&gt;&lt;dates&gt;&lt;year&gt;2020&lt;/year&gt;&lt;/dates&gt;&lt;publisher&gt;Cambridge University Press&lt;/publisher&gt;&lt;isbn&gt;0022-2151&lt;/isbn&gt;&lt;urls&gt;&lt;related-urls&gt;&lt;url&gt;https://www.cambridge.org/core/article/smell-and-taste-recovery-in-coronavirus-disease-2019-patients-a-60day-objective-and-prospective-study/D7700F2806E07722BEC7264057127397&lt;/url&gt;&lt;/related-urls&gt;&lt;/urls&gt;&lt;electronic-resource-num&gt;10.1017/S0022215120001826&lt;/electronic-resource-num&gt;&lt;remote-database-name&gt;Cambridge Core&lt;/remote-database-name&gt;&lt;remote-database-provider&gt;Cambridge University Press&lt;/remote-database-provider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6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69465BDB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Multicentre prospective study</w:t>
            </w:r>
          </w:p>
        </w:tc>
        <w:tc>
          <w:tcPr>
            <w:tcW w:w="1276" w:type="dxa"/>
          </w:tcPr>
          <w:p w14:paraId="4B3ED84B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38</w:t>
            </w:r>
          </w:p>
        </w:tc>
        <w:tc>
          <w:tcPr>
            <w:tcW w:w="9923" w:type="dxa"/>
          </w:tcPr>
          <w:p w14:paraId="44FC9920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Olfactory and gustatory functions were prospectively evaluated for 60 days </w:t>
            </w:r>
          </w:p>
          <w:p w14:paraId="298B3F56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84.8% of patients ha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chemosensitive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dysfunction within first 4 days </w:t>
            </w:r>
          </w:p>
          <w:p w14:paraId="5E09907F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Significant increase in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chemosensitive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scores occurred in first 10 days for taste and between 10 and 20 days for smell</w:t>
            </w:r>
          </w:p>
          <w:p w14:paraId="2FF93234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7.2% of patients still had severe dysfunctions 60 days after symptom onset</w:t>
            </w:r>
          </w:p>
        </w:tc>
      </w:tr>
      <w:tr w:rsidR="00527E42" w:rsidRPr="00A92831" w14:paraId="1B48C3E3" w14:textId="77777777" w:rsidTr="00E65689">
        <w:tc>
          <w:tcPr>
            <w:tcW w:w="1418" w:type="dxa"/>
          </w:tcPr>
          <w:p w14:paraId="70BB99D5" w14:textId="4A9FB0B3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Quebec, Canad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arignan&lt;/Author&gt;&lt;Year&gt;2020&lt;/Year&gt;&lt;RecNum&gt;317&lt;/RecNum&gt;&lt;DisplayText&gt;&lt;style face="superscript"&gt;37&lt;/style&gt;&lt;/DisplayText&gt;&lt;record&gt;&lt;rec-number&gt;317&lt;/rec-number&gt;&lt;foreign-keys&gt;&lt;key app="EN" db-id="psea0pzx6srvxiezztippp9mdx0tee0rt0zd" timestamp="1601656656"&gt;317&lt;/key&gt;&lt;/foreign-keys&gt;&lt;ref-type name="Journal Article"&gt;17&lt;/ref-type&gt;&lt;contributors&gt;&lt;authors&gt;&lt;author&gt;Carignan, Alex&lt;/author&gt;&lt;author&gt;Valiquette, Louis&lt;/author&gt;&lt;author&gt;Grenier, Cynthia&lt;/author&gt;&lt;author&gt;Musonera, Jean Berchmans&lt;/author&gt;&lt;author&gt;Nkengurutse, Delphin&lt;/author&gt;&lt;author&gt;Marcil-Héguy, Anaïs&lt;/author&gt;&lt;author&gt;Vettese, Kim&lt;/author&gt;&lt;author&gt;Marcoux, Dominique&lt;/author&gt;&lt;author&gt;Valiquette, Corinne&lt;/author&gt;&lt;author&gt;Xiong, Wei Ting&lt;/author&gt;&lt;author&gt;Fortier, Pierre-Hughes&lt;/author&gt;&lt;author&gt;Généreux, Mélissa&lt;/author&gt;&lt;author&gt;Pépin, Jacques&lt;/author&gt;&lt;/authors&gt;&lt;/contributors&gt;&lt;titles&gt;&lt;title&gt;Anosmia and dysgeusia associated with SARS-CoV-2 infection: an age-matched case–control study&lt;/title&gt;&lt;secondary-title&gt;Canadian Medical Association Journal&lt;/secondary-title&gt;&lt;/titles&gt;&lt;periodical&gt;&lt;full-title&gt;Canadian Medical Association Journal&lt;/full-title&gt;&lt;/periodical&gt;&lt;pages&gt;E702-E707&lt;/pages&gt;&lt;volume&gt;192&lt;/volume&gt;&lt;number&gt;26&lt;/number&gt;&lt;dates&gt;&lt;year&gt;2020&lt;/year&gt;&lt;/dates&gt;&lt;urls&gt;&lt;related-urls&gt;&lt;url&gt;https://www.cmaj.ca/content/cmaj/192/26/E702.full.pdf&lt;/url&gt;&lt;/related-urls&gt;&lt;/urls&gt;&lt;electronic-resource-num&gt;10.1503/cmaj.200869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7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68097617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Age-matched case-control study</w:t>
            </w:r>
          </w:p>
        </w:tc>
        <w:tc>
          <w:tcPr>
            <w:tcW w:w="1276" w:type="dxa"/>
          </w:tcPr>
          <w:p w14:paraId="4E0437FB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34</w:t>
            </w:r>
          </w:p>
        </w:tc>
        <w:tc>
          <w:tcPr>
            <w:tcW w:w="9923" w:type="dxa"/>
          </w:tcPr>
          <w:p w14:paraId="12E47A0B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134 COVID-19 patients and 134 uninfected controls were given a standardized questionnaire </w:t>
            </w:r>
          </w:p>
          <w:p w14:paraId="622AB403" w14:textId="22784C3A" w:rsidR="00527E42" w:rsidRPr="00005DA3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Out of identified 134 positive COVID-19 cases, 62.9% showed symptoms of anosmia,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dysgeus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or both</w:t>
            </w:r>
            <w:r>
              <w:rPr>
                <w:rFonts w:ascii="Arial" w:hAnsi="Arial" w:cs="Arial"/>
                <w:sz w:val="20"/>
                <w:szCs w:val="20"/>
              </w:rPr>
              <w:t xml:space="preserve"> v</w:t>
            </w:r>
            <w:r w:rsidRPr="00005DA3">
              <w:rPr>
                <w:rFonts w:ascii="Arial" w:hAnsi="Arial" w:cs="Arial"/>
                <w:sz w:val="20"/>
                <w:szCs w:val="20"/>
              </w:rPr>
              <w:t xml:space="preserve">s 8.2% of controls </w:t>
            </w:r>
          </w:p>
        </w:tc>
      </w:tr>
      <w:tr w:rsidR="00527E42" w:rsidRPr="00A92831" w14:paraId="1CF2B26F" w14:textId="77777777" w:rsidTr="00E65689">
        <w:tc>
          <w:tcPr>
            <w:tcW w:w="1418" w:type="dxa"/>
          </w:tcPr>
          <w:p w14:paraId="5497F4F4" w14:textId="4D6D3756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Spain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balo-Lojo&lt;/Author&gt;&lt;Year&gt;2020&lt;/Year&gt;&lt;RecNum&gt;318&lt;/RecNum&gt;&lt;DisplayText&gt;&lt;style face="superscript"&gt;38&lt;/style&gt;&lt;/DisplayText&gt;&lt;record&gt;&lt;rec-number&gt;318&lt;/rec-number&gt;&lt;foreign-keys&gt;&lt;key app="EN" db-id="psea0pzx6srvxiezztippp9mdx0tee0rt0zd" timestamp="1601656656"&gt;318&lt;/key&gt;&lt;/foreign-keys&gt;&lt;ref-type name="Journal Article"&gt;17&lt;/ref-type&gt;&lt;contributors&gt;&lt;authors&gt;&lt;author&gt;Abalo-Lojo, José Manuel&lt;/author&gt;&lt;author&gt;Pouso-Diz, Jéssica María&lt;/author&gt;&lt;author&gt;Gonzalez, Francisco&lt;/author&gt;&lt;/authors&gt;&lt;/contributors&gt;&lt;titles&gt;&lt;title&gt;Taste and Smell Dysfunction in COVID-19 Patients&lt;/title&gt;&lt;secondary-title&gt;Annals of Otology, Rhinology &amp;amp; Laryngology&lt;/secondary-title&gt;&lt;/titles&gt;&lt;periodical&gt;&lt;full-title&gt;Annals of Otology, Rhinology &amp;amp; Laryngology&lt;/full-title&gt;&lt;/periodical&gt;&lt;pages&gt;1041-1042&lt;/pages&gt;&lt;volume&gt;129&lt;/volume&gt;&lt;number&gt;10&lt;/number&gt;&lt;dates&gt;&lt;year&gt;2020&lt;/year&gt;&lt;pub-dates&gt;&lt;date&gt;2020/10/01&lt;/date&gt;&lt;/pub-dates&gt;&lt;/dates&gt;&lt;publisher&gt;SAGE Publications Inc&lt;/publisher&gt;&lt;isbn&gt;0003-4894&lt;/isbn&gt;&lt;urls&gt;&lt;related-urls&gt;&lt;url&gt;https://doi.org/10.1177/0003489420932617&lt;/url&gt;&lt;/related-urls&gt;&lt;/urls&gt;&lt;electronic-resource-num&gt;10.1177/0003489420932617&lt;/electronic-resource-num&gt;&lt;access-date&gt;2020/08/25&lt;/access-dat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8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649D1D2A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Prospective </w:t>
            </w:r>
          </w:p>
        </w:tc>
        <w:tc>
          <w:tcPr>
            <w:tcW w:w="1276" w:type="dxa"/>
          </w:tcPr>
          <w:p w14:paraId="7A74BD01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31</w:t>
            </w:r>
          </w:p>
        </w:tc>
        <w:tc>
          <w:tcPr>
            <w:tcW w:w="9923" w:type="dxa"/>
          </w:tcPr>
          <w:p w14:paraId="6B83CD04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72 (55.0%) patients reported both taste dysfunction and anosmia</w:t>
            </w:r>
          </w:p>
          <w:p w14:paraId="3A5D03D2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2 (39.7%) patients reported neither taste dysfunction nor anosmia </w:t>
            </w:r>
          </w:p>
          <w:p w14:paraId="1D686263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 (3.8%) patients reported only anosmia </w:t>
            </w:r>
          </w:p>
          <w:p w14:paraId="4893344D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2 (1.5%) patients reported only taste dysfunction </w:t>
            </w:r>
          </w:p>
          <w:p w14:paraId="524A3AA0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Taste disorders were found in 74 patients with 75.7% of those resulting in complete loss of taste, 10.9% metallic flavour, 8.1% bitter flavour, 4.0% salty flavour, and 1.3% loss of sweet flavour </w:t>
            </w:r>
          </w:p>
          <w:p w14:paraId="04B7DF00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Total recovery from anosmia occurred in 40.3% of cases and smell problems remained in 59.7% </w:t>
            </w:r>
          </w:p>
        </w:tc>
      </w:tr>
      <w:tr w:rsidR="00527E42" w:rsidRPr="00A92831" w14:paraId="04EC3572" w14:textId="77777777" w:rsidTr="00E65689">
        <w:tc>
          <w:tcPr>
            <w:tcW w:w="1418" w:type="dxa"/>
          </w:tcPr>
          <w:p w14:paraId="25B3FEFA" w14:textId="5E24D314" w:rsidR="00527E42" w:rsidRPr="00A92831" w:rsidRDefault="004C1DFF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hyperlink r:id="rId9" w:history="1">
              <w:r w:rsidR="00527E42" w:rsidRPr="00A92831">
                <w:rPr>
                  <w:rStyle w:val="Hyperlink"/>
                  <w:rFonts w:ascii="Arial" w:hAnsi="Arial" w:cs="Arial"/>
                  <w:color w:val="auto"/>
                  <w:sz w:val="20"/>
                  <w:szCs w:val="20"/>
                  <w:u w:val="none"/>
                </w:rPr>
                <w:t>Italy</w:t>
              </w:r>
            </w:hyperlink>
            <w:r w:rsidR="00527E42"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occo&lt;/Author&gt;&lt;Year&gt;2020&lt;/Year&gt;&lt;RecNum&gt;319&lt;/RecNum&gt;&lt;DisplayText&gt;&lt;style face="superscript"&gt;39&lt;/style&gt;&lt;/DisplayText&gt;&lt;record&gt;&lt;rec-number&gt;319&lt;/rec-number&gt;&lt;foreign-keys&gt;&lt;key app="EN" db-id="psea0pzx6srvxiezztippp9mdx0tee0rt0zd" timestamp="1601656656"&gt;319&lt;/key&gt;&lt;/foreign-keys&gt;&lt;ref-type name="Journal Article"&gt;17&lt;/ref-type&gt;&lt;contributors&gt;&lt;authors&gt;&lt;author&gt;Cocco, Antoniangela&lt;/author&gt;&lt;author&gt;Amami, Paolo&lt;/author&gt;&lt;author&gt;Desai, Antonio&lt;/author&gt;&lt;author&gt;Voza, Antonio&lt;/author&gt;&lt;author&gt;Ferreli, Fabio&lt;/author&gt;&lt;author&gt;Albanese, Alberto&lt;/author&gt;&lt;/authors&gt;&lt;/contributors&gt;&lt;titles&gt;&lt;title&gt;Neurological features in SARS-CoV-2-infected patients with smell and taste disorder&lt;/title&gt;&lt;secondary-title&gt;Journal of Neurology&lt;/secondary-title&gt;&lt;alt-title&gt;J Neurol&lt;/alt-title&gt;&lt;/titles&gt;&lt;periodical&gt;&lt;full-title&gt;Journal of Neurology&lt;/full-title&gt;&lt;/periodical&gt;&lt;alt-periodical&gt;&lt;full-title&gt;J Neurol&lt;/full-title&gt;&lt;/alt-periodical&gt;&lt;pages&gt;1-3&lt;/pages&gt;&lt;dates&gt;&lt;year&gt;2020&lt;/year&gt;&lt;/dates&gt;&lt;publisher&gt;Springer Berlin Heidelberg&lt;/publisher&gt;&lt;isbn&gt;0340-5354&amp;#xD;1432-1459&lt;/isbn&gt;&lt;accession-num&gt;PMC7412289&lt;/accession-num&gt;&lt;urls&gt;&lt;related-urls&gt;&lt;url&gt;https://www.ncbi.nlm.nih.gov/pmc/articles/PMC7412289/&lt;/url&gt;&lt;/related-urls&gt;&lt;/urls&gt;&lt;electronic-resource-num&gt;10.1007/s00415-020-10135-8&lt;/electronic-resource-num&gt;&lt;remote-database-name&gt;PMC&lt;/remote-database-name&gt;&lt;language&gt;eng&lt;/language&gt;&lt;/record&gt;&lt;/Cite&gt;&lt;/EndNote&gt;</w:instrText>
            </w:r>
            <w:r w:rsidR="00527E42"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9</w:t>
            </w:r>
            <w:r w:rsidR="00527E42"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5498E92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ross-sectional</w:t>
            </w:r>
          </w:p>
        </w:tc>
        <w:tc>
          <w:tcPr>
            <w:tcW w:w="1276" w:type="dxa"/>
          </w:tcPr>
          <w:p w14:paraId="71EF3108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05</w:t>
            </w:r>
          </w:p>
        </w:tc>
        <w:tc>
          <w:tcPr>
            <w:tcW w:w="9923" w:type="dxa"/>
          </w:tcPr>
          <w:p w14:paraId="0038F061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Patients completed survey</w:t>
            </w:r>
          </w:p>
          <w:p w14:paraId="236A5F14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78 (74.3%) patients reported altered sense of smell or taste </w:t>
            </w:r>
          </w:p>
          <w:p w14:paraId="42CE51B1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88% of women had smell and taste disorders compared to 65% of women</w:t>
            </w:r>
          </w:p>
          <w:p w14:paraId="0020C9D9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1.3% recovered smell and 60.3% recovered taste within 20 days from onset </w:t>
            </w:r>
          </w:p>
        </w:tc>
      </w:tr>
      <w:tr w:rsidR="00527E42" w:rsidRPr="00A92831" w14:paraId="30946245" w14:textId="77777777" w:rsidTr="00E65689">
        <w:tc>
          <w:tcPr>
            <w:tcW w:w="1418" w:type="dxa"/>
          </w:tcPr>
          <w:p w14:paraId="74CAFEF3" w14:textId="5447FD72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Tehran, Iran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KYWxlc3NpPC9BdXRob3I+PFllYXI+MjAyMDwvWWVhcj48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KYWxlc3NpPC9BdXRob3I+PFllYXI+MjAyMDwvWWVhcj48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40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2AA3A2C1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Prospective descriptive study</w:t>
            </w:r>
          </w:p>
        </w:tc>
        <w:tc>
          <w:tcPr>
            <w:tcW w:w="1276" w:type="dxa"/>
          </w:tcPr>
          <w:p w14:paraId="62A79E27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92</w:t>
            </w:r>
          </w:p>
        </w:tc>
        <w:tc>
          <w:tcPr>
            <w:tcW w:w="9923" w:type="dxa"/>
          </w:tcPr>
          <w:p w14:paraId="536B286A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92 patients completed follow-up of mean 20.1 ± 7.42 days </w:t>
            </w:r>
          </w:p>
          <w:p w14:paraId="50FA5A13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22 (23.91%) patients complained of olfactory loss </w:t>
            </w:r>
          </w:p>
          <w:p w14:paraId="2F5E7680" w14:textId="4FCADB66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6 (6.52</w:t>
            </w:r>
            <w:r>
              <w:rPr>
                <w:rFonts w:ascii="Arial" w:hAnsi="Arial" w:cs="Arial"/>
                <w:sz w:val="20"/>
                <w:szCs w:val="20"/>
              </w:rPr>
              <w:t>%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) patients had olfactory loss as first symptom </w:t>
            </w:r>
          </w:p>
          <w:p w14:paraId="55F4E00B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Olfactory loss was reported to be completely resolved in all but 1 patient </w:t>
            </w:r>
          </w:p>
          <w:p w14:paraId="2E43F424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39 (42.39%) patients had notable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sinonasal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symptoms </w:t>
            </w:r>
          </w:p>
          <w:p w14:paraId="7FF9E35D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15 (16.3%) patients had taste malfunction </w:t>
            </w:r>
          </w:p>
        </w:tc>
      </w:tr>
      <w:tr w:rsidR="00527E42" w:rsidRPr="00A92831" w14:paraId="09799F97" w14:textId="77777777" w:rsidTr="00E65689">
        <w:tc>
          <w:tcPr>
            <w:tcW w:w="1418" w:type="dxa"/>
          </w:tcPr>
          <w:p w14:paraId="478AB1BB" w14:textId="5DCCB223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German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Hornuss&lt;/Author&gt;&lt;Year&gt;2020&lt;/Year&gt;&lt;RecNum&gt;321&lt;/RecNum&gt;&lt;DisplayText&gt;&lt;style face="superscript"&gt;41&lt;/style&gt;&lt;/DisplayText&gt;&lt;record&gt;&lt;rec-number&gt;321&lt;/rec-number&gt;&lt;foreign-keys&gt;&lt;key app="EN" db-id="psea0pzx6srvxiezztippp9mdx0tee0rt0zd" timestamp="1601656656"&gt;321&lt;/key&gt;&lt;/foreign-keys&gt;&lt;ref-type name="Journal Article"&gt;17&lt;/ref-type&gt;&lt;contributors&gt;&lt;authors&gt;&lt;author&gt;Hornuss, D.&lt;/author&gt;&lt;author&gt;Lange, B.&lt;/author&gt;&lt;author&gt;Schröter, N.&lt;/author&gt;&lt;author&gt;Rieg, S.&lt;/author&gt;&lt;author&gt;Kern, W. V.&lt;/author&gt;&lt;author&gt;Wagner, D.&lt;/author&gt;&lt;/authors&gt;&lt;/contributors&gt;&lt;titles&gt;&lt;title&gt;Anosmia in COVID-19 patients&lt;/title&gt;&lt;secondary-title&gt;Clinical microbiology and infection : the official publication of the European Society of Clinical Microbiology and Infectious Diseases&lt;/secondary-title&gt;&lt;alt-title&gt;Clin Microbiol Infect&lt;/alt-title&gt;&lt;/titles&gt;&lt;periodical&gt;&lt;full-title&gt;Clinical microbiology and infection : the official publication of the European Society of Clinical Microbiology and Infectious Diseases&lt;/full-title&gt;&lt;abbr-1&gt;Clin Microbiol Infect&lt;/abbr-1&gt;&lt;/periodical&gt;&lt;alt-periodical&gt;&lt;full-title&gt;Clinical microbiology and infection : the official publication of the European Society of Clinical Microbiology and Infectious Diseases&lt;/full-title&gt;&lt;abbr-1&gt;Clin Microbiol Infect&lt;/abbr-1&gt;&lt;/alt-periodical&gt;&lt;pages&gt;S1198-743X(20)30294-9&lt;/pages&gt;&lt;dates&gt;&lt;year&gt;2020&lt;/year&gt;&lt;/dates&gt;&lt;publisher&gt;European Society of Clinical Microbiology and Infectious Diseases. Published by Elsevier Ltd.&lt;/publisher&gt;&lt;isbn&gt;1469-0691&amp;#xD;1198-743X&lt;/isbn&gt;&lt;accession-num&gt;32447049&lt;/accession-num&gt;&lt;urls&gt;&lt;related-urls&gt;&lt;url&gt;https://pubmed.ncbi.nlm.nih.gov/32447049&lt;/url&gt;&lt;url&gt;https://www.ncbi.nlm.nih.gov/pmc/articles/PMC7242197/&lt;/url&gt;&lt;/related-urls&gt;&lt;/urls&gt;&lt;electronic-resource-num&gt;10.1016/j.cmi.2020.05.017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41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2ED12368" w14:textId="788ED7B5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-control study</w:t>
            </w:r>
          </w:p>
        </w:tc>
        <w:tc>
          <w:tcPr>
            <w:tcW w:w="1276" w:type="dxa"/>
          </w:tcPr>
          <w:p w14:paraId="284829C5" w14:textId="67AF5AE2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90</w:t>
            </w:r>
            <w:r>
              <w:rPr>
                <w:rFonts w:ascii="Arial" w:hAnsi="Arial" w:cs="Arial"/>
                <w:sz w:val="20"/>
                <w:szCs w:val="20"/>
              </w:rPr>
              <w:t xml:space="preserve"> (45 with COVID-19)</w:t>
            </w:r>
          </w:p>
        </w:tc>
        <w:tc>
          <w:tcPr>
            <w:tcW w:w="9923" w:type="dxa"/>
          </w:tcPr>
          <w:p w14:paraId="73772E00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Subjects had to correctly identify 12 odours of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Sniffin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>’ Sticks</w:t>
            </w:r>
          </w:p>
          <w:p w14:paraId="3E2CA21F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45 COVID-19 patients, 45 uninfected controls </w:t>
            </w:r>
          </w:p>
          <w:p w14:paraId="51545D4C" w14:textId="573B0F2E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COVID-19 patients on average </w:t>
            </w:r>
            <w:r>
              <w:rPr>
                <w:rFonts w:ascii="Arial" w:hAnsi="Arial" w:cs="Arial"/>
                <w:sz w:val="20"/>
                <w:szCs w:val="20"/>
              </w:rPr>
              <w:t xml:space="preserve">could 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smell four fewer sticks than uninfected controls </w:t>
            </w:r>
          </w:p>
          <w:p w14:paraId="2C8C04E0" w14:textId="31CB51F4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40% of COVID-19 patients diagnosed with anosmia and another 40% were diagnosed with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hyposmia</w:t>
            </w:r>
            <w:proofErr w:type="spellEnd"/>
          </w:p>
          <w:p w14:paraId="12A3DE2B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o uninfected controls were diagnosed with anosmia and 27% were diagnosed with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hyposm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338ED477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ot all patients returned to normal ability to smell 15 days after start of symptoms </w:t>
            </w:r>
          </w:p>
        </w:tc>
      </w:tr>
      <w:tr w:rsidR="00527E42" w:rsidRPr="00A92831" w14:paraId="5E42CBE0" w14:textId="77777777" w:rsidTr="00E65689">
        <w:tc>
          <w:tcPr>
            <w:tcW w:w="1418" w:type="dxa"/>
          </w:tcPr>
          <w:p w14:paraId="19EC2CD7" w14:textId="4C37B914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Mons, Belgium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ZWNoaWVuPC9BdXRob3I+PFllYXI+MjAyMDwvWWVhcj48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ZWNoaWVuPC9BdXRob3I+PFllYXI+MjAyMDwvWWVhcj48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42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1480E470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Case series </w:t>
            </w:r>
          </w:p>
        </w:tc>
        <w:tc>
          <w:tcPr>
            <w:tcW w:w="1276" w:type="dxa"/>
          </w:tcPr>
          <w:p w14:paraId="2FC8563C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86</w:t>
            </w:r>
          </w:p>
        </w:tc>
        <w:tc>
          <w:tcPr>
            <w:tcW w:w="9923" w:type="dxa"/>
          </w:tcPr>
          <w:p w14:paraId="33A10275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Patient-reported outcome questionnaires followed by objective olfactory testing  </w:t>
            </w:r>
          </w:p>
          <w:p w14:paraId="42E800FF" w14:textId="0163A942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61.4% patients reported loss of smell </w:t>
            </w:r>
          </w:p>
          <w:p w14:paraId="597AFCD8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Objective olfactory testing identified 47.7% of patients to be anosmia, 14.0% to be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hyposm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and 38.3% to be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normosmic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527E42" w:rsidRPr="00A92831" w14:paraId="78C88BAF" w14:textId="77777777" w:rsidTr="00E65689">
        <w:tc>
          <w:tcPr>
            <w:tcW w:w="1418" w:type="dxa"/>
          </w:tcPr>
          <w:p w14:paraId="43942F4F" w14:textId="5B28C3B6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Turkey</w:t>
            </w:r>
            <w:bookmarkStart w:id="0" w:name="_Hlk74603333"/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ltin&lt;/Author&gt;&lt;Year&gt;2020&lt;/Year&gt;&lt;RecNum&gt;323&lt;/RecNum&gt;&lt;DisplayText&gt;&lt;style face="superscript"&gt;43&lt;/style&gt;&lt;/DisplayText&gt;&lt;record&gt;&lt;rec-number&gt;323&lt;/rec-number&gt;&lt;foreign-keys&gt;&lt;key app="EN" db-id="psea0pzx6srvxiezztippp9mdx0tee0rt0zd" timestamp="1601656657"&gt;323&lt;/key&gt;&lt;/foreign-keys&gt;&lt;ref-type name="Journal Article"&gt;17&lt;/ref-type&gt;&lt;contributors&gt;&lt;authors&gt;&lt;author&gt;Altin, Fazilet&lt;/author&gt;&lt;author&gt;Cingi, Cemal&lt;/author&gt;&lt;author&gt;Uzun, Tankut&lt;/author&gt;&lt;author&gt;Bal, Cengiz&lt;/author&gt;&lt;/authors&gt;&lt;/contributors&gt;&lt;titles&gt;&lt;title&gt;Olfactory and gustatory abnormalities in COVID-19 cases&lt;/title&gt;&lt;secondary-title&gt;European archives of oto-rhino-laryngology : official journal of the European Federation of Oto-Rhino-Laryngological Societies (EUFOS) : affiliated with the German Society for Oto-Rhino-Laryngology - Head and Neck Surgery&lt;/secondary-title&gt;&lt;alt-title&gt;Eur Arch Otorhinolaryngol&lt;/alt-title&gt;&lt;/titles&gt;&lt;alt-periodical&gt;&lt;full-title&gt;Eur Arch Otorhinolaryngol&lt;/full-title&gt;&lt;/alt-periodical&gt;&lt;pages&gt;1-7&lt;/pages&gt;&lt;keywords&gt;&lt;keyword&gt;COVID-19&lt;/keyword&gt;&lt;keyword&gt;Smell&lt;/keyword&gt;&lt;keyword&gt;Smell test&lt;/keyword&gt;&lt;keyword&gt;Taste&lt;/keyword&gt;&lt;keyword&gt;Virus infection&lt;/keyword&gt;&lt;/keywords&gt;&lt;dates&gt;&lt;year&gt;2020&lt;/year&gt;&lt;/dates&gt;&lt;publisher&gt;Springer Berlin Heidelberg&lt;/publisher&gt;&lt;isbn&gt;1434-4726&amp;#xD;0937-4477&lt;/isbn&gt;&lt;accession-num&gt;32577902&lt;/accession-num&gt;&lt;urls&gt;&lt;related-urls&gt;&lt;url&gt;https://pubmed.ncbi.nlm.nih.gov/32577902&lt;/url&gt;&lt;url&gt;https://www.ncbi.nlm.nih.gov/pmc/articles/PMC7309687/&lt;/url&gt;&lt;/related-urls&gt;&lt;/urls&gt;&lt;electronic-resource-num&gt;10.1007/s00405-020-06155-9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43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  <w:bookmarkEnd w:id="0"/>
          </w:p>
        </w:tc>
        <w:tc>
          <w:tcPr>
            <w:tcW w:w="1559" w:type="dxa"/>
          </w:tcPr>
          <w:p w14:paraId="26E7C8DC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Prospective study</w:t>
            </w:r>
          </w:p>
        </w:tc>
        <w:tc>
          <w:tcPr>
            <w:tcW w:w="1276" w:type="dxa"/>
          </w:tcPr>
          <w:p w14:paraId="25116DA0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81</w:t>
            </w:r>
          </w:p>
        </w:tc>
        <w:tc>
          <w:tcPr>
            <w:tcW w:w="9923" w:type="dxa"/>
          </w:tcPr>
          <w:p w14:paraId="28A75477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81 patients with COVID-19, 40 uninfected controls </w:t>
            </w:r>
          </w:p>
          <w:p w14:paraId="36601BB1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Olfactory and gustatory testing completed </w:t>
            </w:r>
          </w:p>
          <w:p w14:paraId="20133390" w14:textId="1FCB02BD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61.7% COVID-19 patients had complaints related to olfaction </w:t>
            </w:r>
            <w:r>
              <w:rPr>
                <w:rFonts w:ascii="Arial" w:hAnsi="Arial" w:cs="Arial"/>
                <w:sz w:val="20"/>
                <w:szCs w:val="20"/>
              </w:rPr>
              <w:t>(vs none in control group)</w:t>
            </w:r>
          </w:p>
          <w:p w14:paraId="1BADE21F" w14:textId="1F97CC0A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27.2% of COVID-19 patients had loss of taste </w:t>
            </w:r>
            <w:r>
              <w:rPr>
                <w:rFonts w:ascii="Arial" w:hAnsi="Arial" w:cs="Arial"/>
                <w:sz w:val="20"/>
                <w:szCs w:val="20"/>
              </w:rPr>
              <w:t>(vs none in control group)</w:t>
            </w:r>
          </w:p>
        </w:tc>
      </w:tr>
      <w:tr w:rsidR="00527E42" w:rsidRPr="00A92831" w14:paraId="778B101E" w14:textId="77777777" w:rsidTr="00E65689">
        <w:tc>
          <w:tcPr>
            <w:tcW w:w="1418" w:type="dxa"/>
          </w:tcPr>
          <w:p w14:paraId="40A3C344" w14:textId="51580FE3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Madrid, Spain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ZWx0csOhbi1Db3JiZWxsaW5pPC9BdXRob3I+PFllYXI+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ZWx0csOhbi1Db3JiZWxsaW5pPC9BdXRob3I+PFllYXI+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44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6586E9EF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-control study</w:t>
            </w:r>
          </w:p>
        </w:tc>
        <w:tc>
          <w:tcPr>
            <w:tcW w:w="1276" w:type="dxa"/>
          </w:tcPr>
          <w:p w14:paraId="03C954B0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79</w:t>
            </w:r>
          </w:p>
        </w:tc>
        <w:tc>
          <w:tcPr>
            <w:tcW w:w="9923" w:type="dxa"/>
          </w:tcPr>
          <w:p w14:paraId="001BA821" w14:textId="77777777" w:rsidR="00527E42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79 COVID-19 cases and 40 uninfected controls were examined using a self-reported questionnaire</w:t>
            </w:r>
          </w:p>
          <w:p w14:paraId="5DC295C3" w14:textId="0256F32F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mell/taste disorders (new-onset) in 39.2% of cases versus 12.5% of controls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2D141C36" w14:textId="3D579161" w:rsidR="00527E42" w:rsidRPr="00005DA3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70.9% of COVID-19 patients</w:t>
            </w:r>
            <w:r>
              <w:rPr>
                <w:rFonts w:ascii="Arial" w:hAnsi="Arial" w:cs="Arial"/>
                <w:sz w:val="20"/>
                <w:szCs w:val="20"/>
              </w:rPr>
              <w:t xml:space="preserve"> with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dysosmia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/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dysgeusia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described acute onset of the complaint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527E42" w:rsidRPr="00A92831" w14:paraId="5F46BD83" w14:textId="77777777" w:rsidTr="00E65689">
        <w:tc>
          <w:tcPr>
            <w:tcW w:w="1418" w:type="dxa"/>
          </w:tcPr>
          <w:p w14:paraId="2CF63A32" w14:textId="128B8670" w:rsidR="00527E42" w:rsidRPr="00A92831" w:rsidRDefault="004C1DFF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hyperlink r:id="rId10" w:anchor="articleCitationDownloadContainer" w:history="1">
              <w:r w:rsidR="00527E42" w:rsidRPr="00A92831">
                <w:rPr>
                  <w:rStyle w:val="Hyperlink"/>
                  <w:rFonts w:ascii="Arial" w:hAnsi="Arial" w:cs="Arial"/>
                  <w:color w:val="auto"/>
                  <w:sz w:val="20"/>
                  <w:szCs w:val="20"/>
                  <w:u w:val="none"/>
                </w:rPr>
                <w:t>Mons, Belgium</w:t>
              </w:r>
            </w:hyperlink>
            <w:r w:rsidR="00527E42"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echien&lt;/Author&gt;&lt;Year&gt;2020&lt;/Year&gt;&lt;RecNum&gt;325&lt;/RecNum&gt;&lt;DisplayText&gt;&lt;style face="superscript"&gt;45&lt;/style&gt;&lt;/DisplayText&gt;&lt;record&gt;&lt;rec-number&gt;325&lt;/rec-number&gt;&lt;foreign-keys&gt;&lt;key app="EN" db-id="psea0pzx6srvxiezztippp9mdx0tee0rt0zd" timestamp="1601656657"&gt;325&lt;/key&gt;&lt;/foreign-keys&gt;&lt;ref-type name="Journal Article"&gt;17&lt;/ref-type&gt;&lt;contributors&gt;&lt;authors&gt;&lt;author&gt;Lechien, Jerome R.&lt;/author&gt;&lt;author&gt;Cabaraux, Pierre&lt;/author&gt;&lt;author&gt;Chiesa-Estomba, Carlos M.&lt;/author&gt;&lt;author&gt;Khalife, Mohamad&lt;/author&gt;&lt;author&gt;Plzak, Jan&lt;/author&gt;&lt;author&gt;Hans, Stéphane&lt;/author&gt;&lt;author&gt;Martiny, Delphine&lt;/author&gt;&lt;author&gt;Calvo-Henriquez, Christian&lt;/author&gt;&lt;author&gt;Barillari, Maria R.&lt;/author&gt;&lt;author&gt;Hopkins, Claire&lt;/author&gt;&lt;author&gt;Saussez, Sven&lt;/author&gt;&lt;/authors&gt;&lt;/contributors&gt;&lt;titles&gt;&lt;title&gt;Psychophysical Olfactory Tests and Detection of COVID-19 in Patients With Sudden Onset Olfactory Dysfunction: A Prospective Study&lt;/title&gt;&lt;secondary-title&gt;Ear, Nose &amp;amp; Throat Journal&lt;/secondary-title&gt;&lt;/titles&gt;&lt;periodical&gt;&lt;full-title&gt;Ear, Nose &amp;amp; Throat Journal&lt;/full-title&gt;&lt;/periodical&gt;&lt;pages&gt;0145561320929169&lt;/pages&gt;&lt;dates&gt;&lt;year&gt;2020&lt;/year&gt;&lt;/dates&gt;&lt;publisher&gt;SAGE Publications Inc&lt;/publisher&gt;&lt;isbn&gt;0145-5613&lt;/isbn&gt;&lt;urls&gt;&lt;related-urls&gt;&lt;url&gt;https://doi.org/10.1177/0145561320929169&lt;/url&gt;&lt;/related-urls&gt;&lt;/urls&gt;&lt;electronic-resource-num&gt;10.1177/0145561320929169&lt;/electronic-resource-num&gt;&lt;access-date&gt;2020/08/19&lt;/access-date&gt;&lt;/record&gt;&lt;/Cite&gt;&lt;/EndNote&gt;</w:instrText>
            </w:r>
            <w:r w:rsidR="00527E42"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45</w:t>
            </w:r>
            <w:r w:rsidR="00527E42"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7D236E32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Prospective study</w:t>
            </w:r>
          </w:p>
        </w:tc>
        <w:tc>
          <w:tcPr>
            <w:tcW w:w="1276" w:type="dxa"/>
          </w:tcPr>
          <w:p w14:paraId="534772CB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78</w:t>
            </w:r>
          </w:p>
        </w:tc>
        <w:tc>
          <w:tcPr>
            <w:tcW w:w="9923" w:type="dxa"/>
          </w:tcPr>
          <w:p w14:paraId="770BAEAF" w14:textId="6C7B3441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Divided 46 patients that performed psychophysical olfactory evaluation into 2 groups based on olfactory dysfunction duration: group 1 for duration ≤ 12 days (group 1) and group 1 for &gt; 12 days (group 2)</w:t>
            </w:r>
          </w:p>
          <w:p w14:paraId="163960B8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2% of patients reported anosmia </w:t>
            </w:r>
          </w:p>
          <w:p w14:paraId="3240311C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24% of patients reporte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hyposm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63A8D6D6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24% of patients were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normosmic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527E42" w:rsidRPr="00A92831" w14:paraId="7269C395" w14:textId="77777777" w:rsidTr="00E65689">
        <w:tc>
          <w:tcPr>
            <w:tcW w:w="1418" w:type="dxa"/>
          </w:tcPr>
          <w:p w14:paraId="37E12867" w14:textId="172D83EF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ologne, German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uers&lt;/Author&gt;&lt;Year&gt;2020&lt;/Year&gt;&lt;RecNum&gt;326&lt;/RecNum&gt;&lt;DisplayText&gt;&lt;style face="superscript"&gt;46&lt;/style&gt;&lt;/DisplayText&gt;&lt;record&gt;&lt;rec-number&gt;326&lt;/rec-number&gt;&lt;foreign-keys&gt;&lt;key app="EN" db-id="psea0pzx6srvxiezztippp9mdx0tee0rt0zd" timestamp="1601656657"&gt;326&lt;/key&gt;&lt;/foreign-keys&gt;&lt;ref-type name="Journal Article"&gt;17&lt;/ref-type&gt;&lt;contributors&gt;&lt;authors&gt;&lt;author&gt;Luers, Jan C.&lt;/author&gt;&lt;author&gt;Rokohl, Alexander C.&lt;/author&gt;&lt;author&gt;Loreck, Niklas&lt;/author&gt;&lt;author&gt;Wawer Matos, Philomena A.&lt;/author&gt;&lt;author&gt;Augustin, Max&lt;/author&gt;&lt;author&gt;Dewald, Felix&lt;/author&gt;&lt;author&gt;Klein, Florian&lt;/author&gt;&lt;author&gt;Lehmann, Clara&lt;/author&gt;&lt;author&gt;Heindl, Ludwig M.&lt;/author&gt;&lt;/authors&gt;&lt;/contributors&gt;&lt;titles&gt;&lt;title&gt;Olfactory and Gustatory Dysfunction in Coronavirus Disease 2019 (COVID-19)&lt;/title&gt;&lt;secondary-title&gt;Clinical Infectious Diseases&lt;/secondary-title&gt;&lt;/titles&gt;&lt;periodical&gt;&lt;full-title&gt;Clinical Infectious Diseases&lt;/full-title&gt;&lt;/periodical&gt;&lt;dates&gt;&lt;year&gt;2020&lt;/year&gt;&lt;/dates&gt;&lt;isbn&gt;1058-4838&lt;/isbn&gt;&lt;urls&gt;&lt;related-urls&gt;&lt;url&gt;https://doi.org/10.1093/cid/ciaa525&lt;/url&gt;&lt;/related-urls&gt;&lt;/urls&gt;&lt;electronic-resource-num&gt;10.1093/cid/ciaa525&lt;/electronic-resource-num&gt;&lt;access-date&gt;8/24/2020&lt;/access-dat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46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3D7BAC7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Retrospective study </w:t>
            </w:r>
          </w:p>
        </w:tc>
        <w:tc>
          <w:tcPr>
            <w:tcW w:w="1276" w:type="dxa"/>
          </w:tcPr>
          <w:p w14:paraId="16254973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72</w:t>
            </w:r>
          </w:p>
        </w:tc>
        <w:tc>
          <w:tcPr>
            <w:tcW w:w="9923" w:type="dxa"/>
          </w:tcPr>
          <w:p w14:paraId="2F7F7C7F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Patients were interviewed using a standardized 2-section questionnaire </w:t>
            </w:r>
          </w:p>
          <w:p w14:paraId="48D7E50F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74% of COVID-19 patients had reduced olfaction</w:t>
            </w:r>
          </w:p>
          <w:p w14:paraId="1D7B50E2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69% of COVID-19 patients had reduced sense of taste </w:t>
            </w:r>
          </w:p>
          <w:p w14:paraId="1EDABF2D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68% of patients reported both reduced olfaction and sense of taste </w:t>
            </w:r>
          </w:p>
          <w:p w14:paraId="48E4E95B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1% had only reduced sense of taste, 4% had only reduced olfaction </w:t>
            </w:r>
          </w:p>
          <w:p w14:paraId="10D910E4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54% of patients had nasal congestion</w:t>
            </w:r>
          </w:p>
        </w:tc>
      </w:tr>
      <w:tr w:rsidR="00527E42" w:rsidRPr="00A92831" w14:paraId="15E9A260" w14:textId="77777777" w:rsidTr="00E65689">
        <w:tc>
          <w:tcPr>
            <w:tcW w:w="1418" w:type="dxa"/>
          </w:tcPr>
          <w:p w14:paraId="5E811347" w14:textId="4FEBF340" w:rsidR="00527E42" w:rsidRPr="00A92831" w:rsidRDefault="004C1DFF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hyperlink r:id="rId11" w:history="1">
              <w:proofErr w:type="spellStart"/>
              <w:r w:rsidR="00527E42" w:rsidRPr="00A92831">
                <w:rPr>
                  <w:rStyle w:val="Hyperlink"/>
                  <w:rFonts w:ascii="Arial" w:hAnsi="Arial" w:cs="Arial"/>
                  <w:color w:val="auto"/>
                  <w:sz w:val="20"/>
                  <w:szCs w:val="20"/>
                  <w:u w:val="none"/>
                </w:rPr>
                <w:t>Trevenans</w:t>
              </w:r>
              <w:proofErr w:type="spellEnd"/>
              <w:r w:rsidR="00527E42" w:rsidRPr="00A92831">
                <w:rPr>
                  <w:rStyle w:val="Hyperlink"/>
                  <w:rFonts w:ascii="Arial" w:hAnsi="Arial" w:cs="Arial"/>
                  <w:color w:val="auto"/>
                  <w:sz w:val="20"/>
                  <w:szCs w:val="20"/>
                  <w:u w:val="none"/>
                </w:rPr>
                <w:t>, France</w:t>
              </w:r>
            </w:hyperlink>
            <w:r w:rsidR="00527E42"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lopfenstein&lt;/Author&gt;&lt;Year&gt;2020&lt;/Year&gt;&lt;RecNum&gt;327&lt;/RecNum&gt;&lt;DisplayText&gt;&lt;style face="superscript"&gt;47&lt;/style&gt;&lt;/DisplayText&gt;&lt;record&gt;&lt;rec-number&gt;327&lt;/rec-number&gt;&lt;foreign-keys&gt;&lt;key app="EN" db-id="psea0pzx6srvxiezztippp9mdx0tee0rt0zd" timestamp="1601656657"&gt;327&lt;/key&gt;&lt;/foreign-keys&gt;&lt;ref-type name="Journal Article"&gt;17&lt;/ref-type&gt;&lt;contributors&gt;&lt;authors&gt;&lt;author&gt;Klopfenstein, Timothée&lt;/author&gt;&lt;author&gt;Zahra, Hajer&lt;/author&gt;&lt;author&gt;Kadiane-Oussou, N’dri Juliette&lt;/author&gt;&lt;author&gt;Lepiller, Quentin&lt;/author&gt;&lt;author&gt;Royer, Pierre-Yves&lt;/author&gt;&lt;author&gt;Toko, Lynda&lt;/author&gt;&lt;author&gt;Gendrin, Vincent&lt;/author&gt;&lt;author&gt;Zayet, Souheil&lt;/author&gt;&lt;/authors&gt;&lt;/contributors&gt;&lt;titles&gt;&lt;title&gt;New loss of smell and taste: Uncommon symptoms in COVID-19 patients on Nord Franche-Comte cluster, France&lt;/title&gt;&lt;secondary-title&gt;International Journal of Infectious Diseases&lt;/secondary-title&gt;&lt;alt-title&gt;Int J Infect Dis&lt;/alt-title&gt;&lt;/titles&gt;&lt;alt-periodical&gt;&lt;full-title&gt;Int J Infect Dis&lt;/full-title&gt;&lt;/alt-periodical&gt;&lt;keywords&gt;&lt;keyword&gt;Coronavirus disease 2019&lt;/keyword&gt;&lt;keyword&gt;Anosmia&lt;/keyword&gt;&lt;keyword&gt;Dysgeusia&lt;/keyword&gt;&lt;keyword&gt;Symptoms&lt;/keyword&gt;&lt;keyword&gt;Clinical features&lt;/keyword&gt;&lt;/keywords&gt;&lt;dates&gt;&lt;year&gt;2020&lt;/year&gt;&lt;/dates&gt;&lt;publisher&gt;The Author(s). Published by Elsevier Ltd on behalf of International Society for Infectious Diseases.&lt;/publisher&gt;&lt;isbn&gt;1201-9712&amp;#xD;1878-3511&lt;/isbn&gt;&lt;accession-num&gt;PMC7410813&lt;/accession-num&gt;&lt;urls&gt;&lt;related-urls&gt;&lt;url&gt;https://www.ncbi.nlm.nih.gov/pmc/articles/PMC7410813/&lt;/url&gt;&lt;/related-urls&gt;&lt;/urls&gt;&lt;electronic-resource-num&gt;10.1016/j.ijid.2020.08.012&lt;/electronic-resource-num&gt;&lt;remote-database-name&gt;PMC&lt;/remote-database-name&gt;&lt;language&gt;eng&lt;/language&gt;&lt;/record&gt;&lt;/Cite&gt;&lt;/EndNote&gt;</w:instrText>
            </w:r>
            <w:r w:rsidR="00527E42"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47</w:t>
            </w:r>
            <w:r w:rsidR="00527E42"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18CD7738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Retrospective study</w:t>
            </w:r>
          </w:p>
        </w:tc>
        <w:tc>
          <w:tcPr>
            <w:tcW w:w="1276" w:type="dxa"/>
          </w:tcPr>
          <w:p w14:paraId="1D634C74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70</w:t>
            </w:r>
          </w:p>
        </w:tc>
        <w:tc>
          <w:tcPr>
            <w:tcW w:w="9923" w:type="dxa"/>
          </w:tcPr>
          <w:p w14:paraId="0578BEF5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3% of patients had anosmia </w:t>
            </w:r>
          </w:p>
          <w:p w14:paraId="0442750E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48% of patients ha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dysgeus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04914878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 xml:space="preserve">Mean duration of anosmia was 7.4 (±5, [1-21]) days </w:t>
            </w:r>
          </w:p>
          <w:p w14:paraId="5495E7C7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1% of patients recovered from anosmia before 28 days of evolution </w:t>
            </w:r>
          </w:p>
        </w:tc>
      </w:tr>
      <w:tr w:rsidR="00527E42" w:rsidRPr="00A92831" w14:paraId="554101BC" w14:textId="77777777" w:rsidTr="00E65689">
        <w:tc>
          <w:tcPr>
            <w:tcW w:w="1418" w:type="dxa"/>
          </w:tcPr>
          <w:p w14:paraId="3F06F1A0" w14:textId="0CA4D8F3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Milan, Italy</w:t>
            </w:r>
            <w:r w:rsidRPr="00A92831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instrText xml:space="preserve"> ADDIN EN.CITE &lt;EndNote&gt;&lt;Cite&gt;&lt;Author&gt;Giacomelli&lt;/Author&gt;&lt;Year&gt;2020&lt;/Year&gt;&lt;RecNum&gt;172&lt;/RecNum&gt;&lt;DisplayText&gt;&lt;style face="superscript"&gt;48&lt;/style&gt;&lt;/DisplayText&gt;&lt;record&gt;&lt;rec-number&gt;172&lt;/rec-number&gt;&lt;foreign-keys&gt;&lt;key app="EN" db-id="psea0pzx6srvxiezztippp9mdx0tee0rt0zd" timestamp="1588136640"&gt;172&lt;/key&gt;&lt;/foreign-keys&gt;&lt;ref-type name="Journal Article"&gt;17&lt;/ref-type&gt;&lt;contributors&gt;&lt;authors&gt;&lt;author&gt;Giacomelli, A.&lt;/author&gt;&lt;author&gt;Pezzati, L.&lt;/author&gt;&lt;author&gt;Conti, F.&lt;/author&gt;&lt;author&gt;Bernacchia, D.&lt;/author&gt;&lt;author&gt;Siano, M.&lt;/author&gt;&lt;author&gt;Oreni, L.&lt;/author&gt;&lt;author&gt;Rusconi, S.&lt;/author&gt;&lt;author&gt;Gervasoni, C.&lt;/author&gt;&lt;author&gt;Ridolfo, A. L.&lt;/author&gt;&lt;author&gt;Rizzardini, G.&lt;/author&gt;&lt;author&gt;Antinori, S.&lt;/author&gt;&lt;author&gt;Galli, M.&lt;/author&gt;&lt;/authors&gt;&lt;/contributors&gt;&lt;auth-address&gt;III Infectious Diseases Unit, ASST-FBF-Sacco, Milan, Italy.&amp;#xD;Luigi Sacco Department of Biomedical and Clinical Sciences DIBIC, University of Milan, Italy.&amp;#xD;Department of Infectious Diseases, ASST Fatebenefratelli Sacco University Hospital, Milan, Italy.&amp;#xD;School of Clinical Medicine, Faculty of Health Science, University of the Witwatersrand, Johannesburg, South Africa.&lt;/auth-address&gt;&lt;titles&gt;&lt;title&gt;Self-reported olfactory and taste disorders in SARS-CoV-2 patients: a cross-sectional study&lt;/title&gt;&lt;secondary-title&gt;Clin Infect Dis&lt;/secondary-title&gt;&lt;/titles&gt;&lt;periodical&gt;&lt;full-title&gt;Clin Infect Dis&lt;/full-title&gt;&lt;/periodical&gt;&lt;edition&gt;2020/03/28&lt;/edition&gt;&lt;dates&gt;&lt;year&gt;2020&lt;/year&gt;&lt;pub-dates&gt;&lt;date&gt;Mar 26&lt;/date&gt;&lt;/pub-dates&gt;&lt;/dates&gt;&lt;isbn&gt;1537-6591 (Electronic)&amp;#xD;1058-4838 (Linking)&lt;/isbn&gt;&lt;accession-num&gt;32215618&lt;/accession-num&gt;&lt;urls&gt;&lt;related-urls&gt;&lt;url&gt;https://www.ncbi.nlm.nih.gov/pubmed/32215618&lt;/url&gt;&lt;/related-urls&gt;&lt;/urls&gt;&lt;electronic-resource-num&gt;10.1093/cid/ciaa330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shd w:val="clear" w:color="auto" w:fill="FFFFFF"/>
                <w:vertAlign w:val="superscript"/>
              </w:rPr>
              <w:t>48</w:t>
            </w:r>
            <w:r w:rsidRPr="00A92831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1559" w:type="dxa"/>
          </w:tcPr>
          <w:p w14:paraId="08705C2C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Cross-sectional </w:t>
            </w:r>
          </w:p>
        </w:tc>
        <w:tc>
          <w:tcPr>
            <w:tcW w:w="1276" w:type="dxa"/>
          </w:tcPr>
          <w:p w14:paraId="598CBDAE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9 </w:t>
            </w:r>
          </w:p>
        </w:tc>
        <w:tc>
          <w:tcPr>
            <w:tcW w:w="9923" w:type="dxa"/>
          </w:tcPr>
          <w:p w14:paraId="075590CF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Among 59 interview-able patients admitted with COVID-19, 33.9% reporte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dysosm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>/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dysgeusia</w:t>
            </w:r>
            <w:proofErr w:type="spellEnd"/>
          </w:p>
          <w:p w14:paraId="78A10B72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0.3% reported having these symptoms before hospitalization</w:t>
            </w:r>
          </w:p>
        </w:tc>
      </w:tr>
      <w:tr w:rsidR="00527E42" w:rsidRPr="00A92831" w14:paraId="224A280D" w14:textId="77777777" w:rsidTr="00E65689">
        <w:tc>
          <w:tcPr>
            <w:tcW w:w="1418" w:type="dxa"/>
          </w:tcPr>
          <w:p w14:paraId="39EC63BC" w14:textId="256A5D14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Athens, Greece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c2l2Z291bGlzPC9BdXRob3I+PFllYXI+MjAyMDwvWWVh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c2l2Z291bGlzPC9BdXRob3I+PFllYXI+MjAyMDwvWWVh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49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3CBB065A" w14:textId="375B17D2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-Control study</w:t>
            </w:r>
          </w:p>
        </w:tc>
        <w:tc>
          <w:tcPr>
            <w:tcW w:w="1276" w:type="dxa"/>
          </w:tcPr>
          <w:p w14:paraId="6DEF897A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2</w:t>
            </w:r>
          </w:p>
        </w:tc>
        <w:tc>
          <w:tcPr>
            <w:tcW w:w="9923" w:type="dxa"/>
          </w:tcPr>
          <w:p w14:paraId="197A04E9" w14:textId="6DDCAB72" w:rsidR="00527E42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2 COVID-19 patients and 22 age/sex-matched controls completed a brief smell identification test and evaluated nasal congestion</w:t>
            </w:r>
          </w:p>
          <w:p w14:paraId="45AA27E1" w14:textId="3E43CB94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</w:t>
            </w:r>
            <w:r w:rsidRPr="006E4AB1">
              <w:rPr>
                <w:rFonts w:ascii="Arial" w:hAnsi="Arial" w:cs="Arial"/>
                <w:sz w:val="20"/>
                <w:szCs w:val="20"/>
              </w:rPr>
              <w:t xml:space="preserve">revalence of </w:t>
            </w:r>
            <w:proofErr w:type="spellStart"/>
            <w:r w:rsidRPr="006E4AB1">
              <w:rPr>
                <w:rFonts w:ascii="Arial" w:hAnsi="Arial" w:cs="Arial"/>
                <w:sz w:val="20"/>
                <w:szCs w:val="20"/>
              </w:rPr>
              <w:t>normosmia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E4AB1">
              <w:rPr>
                <w:rFonts w:ascii="Arial" w:hAnsi="Arial" w:cs="Arial"/>
                <w:sz w:val="20"/>
                <w:szCs w:val="20"/>
              </w:rPr>
              <w:t>was lower in cases (23%) than controls (64%)</w:t>
            </w:r>
          </w:p>
          <w:p w14:paraId="791B0E39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Gustatory dysfunction was reported in 23% of cases </w:t>
            </w:r>
          </w:p>
          <w:p w14:paraId="1DFD87A9" w14:textId="0F999974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Among 16 cases with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hyposom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and anosmia, nasal congestion was identified in 3 patients </w:t>
            </w:r>
          </w:p>
        </w:tc>
      </w:tr>
      <w:tr w:rsidR="00527E42" w:rsidRPr="00A92831" w14:paraId="1E2558B7" w14:textId="77777777" w:rsidTr="00E65689">
        <w:tc>
          <w:tcPr>
            <w:tcW w:w="1418" w:type="dxa"/>
          </w:tcPr>
          <w:p w14:paraId="11EF4368" w14:textId="2EDFEB7A" w:rsidR="00527E42" w:rsidRPr="00A92831" w:rsidRDefault="004C1DFF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hyperlink r:id="rId12" w:history="1">
              <w:r w:rsidR="00527E42" w:rsidRPr="00A92831">
                <w:rPr>
                  <w:rStyle w:val="Hyperlink"/>
                  <w:rFonts w:ascii="Arial" w:hAnsi="Arial" w:cs="Arial"/>
                  <w:color w:val="auto"/>
                  <w:sz w:val="20"/>
                  <w:szCs w:val="20"/>
                  <w:u w:val="none"/>
                </w:rPr>
                <w:t>Hong Kong</w:t>
              </w:r>
            </w:hyperlink>
            <w:r w:rsidR="00527E42"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aHVuZzwvQXV0aG9yPjxZZWFyPjIwMjA8L1llYXI+PFJl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aHVuZzwvQXV0aG9yPjxZZWFyPjIwMjA8L1llYXI+PFJl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527E42" w:rsidRPr="00A92831">
              <w:rPr>
                <w:rFonts w:ascii="Arial" w:hAnsi="Arial" w:cs="Arial"/>
                <w:sz w:val="20"/>
                <w:szCs w:val="20"/>
              </w:rPr>
            </w:r>
            <w:r w:rsidR="00527E42"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bookmarkStart w:id="1" w:name="_Hlk74603307"/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50</w:t>
            </w:r>
            <w:bookmarkEnd w:id="1"/>
            <w:r w:rsidR="00527E42"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22F9A79A" w14:textId="5318BBE6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-Control study</w:t>
            </w:r>
          </w:p>
        </w:tc>
        <w:tc>
          <w:tcPr>
            <w:tcW w:w="1276" w:type="dxa"/>
          </w:tcPr>
          <w:p w14:paraId="5E9F88F9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8</w:t>
            </w:r>
          </w:p>
        </w:tc>
        <w:tc>
          <w:tcPr>
            <w:tcW w:w="9923" w:type="dxa"/>
          </w:tcPr>
          <w:p w14:paraId="2956A3FB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Olfactory function assessed through questionnaires and butanol threshold test (BTT) </w:t>
            </w:r>
          </w:p>
          <w:p w14:paraId="7BDDA0C2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18 COVID-19 patients and 18 controls </w:t>
            </w:r>
          </w:p>
          <w:p w14:paraId="006D24BF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2 (67%) COVID-19 patients reported olfactory symptoms, olfactory dysfunction confirmed in 6</w:t>
            </w:r>
          </w:p>
          <w:p w14:paraId="76276702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Sinusitis and olfactory clef obstruction were absent in most patients </w:t>
            </w:r>
          </w:p>
          <w:p w14:paraId="60A7BDB3" w14:textId="5CBBF53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Olfactory dysfunction persisted in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2 patients despite clinical recovery </w:t>
            </w:r>
          </w:p>
        </w:tc>
      </w:tr>
      <w:tr w:rsidR="00527E42" w:rsidRPr="00A92831" w14:paraId="3CA750CC" w14:textId="77777777" w:rsidTr="00E65689">
        <w:tc>
          <w:tcPr>
            <w:tcW w:w="1418" w:type="dxa"/>
          </w:tcPr>
          <w:p w14:paraId="19C93269" w14:textId="2A7E19C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Germany, USA, Venezuela, Bolivi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Vargas-Gandica&lt;/Author&gt;&lt;Year&gt;2020&lt;/Year&gt;&lt;RecNum&gt;330&lt;/RecNum&gt;&lt;DisplayText&gt;&lt;style face="superscript"&gt;51&lt;/style&gt;&lt;/DisplayText&gt;&lt;record&gt;&lt;rec-number&gt;330&lt;/rec-number&gt;&lt;foreign-keys&gt;&lt;key app="EN" db-id="psea0pzx6srvxiezztippp9mdx0tee0rt0zd" timestamp="1601656658"&gt;330&lt;/key&gt;&lt;/foreign-keys&gt;&lt;ref-type name="Journal Article"&gt;17&lt;/ref-type&gt;&lt;contributors&gt;&lt;authors&gt;&lt;author&gt;Vargas-Gandica, Jair&lt;/author&gt;&lt;author&gt;Winter, Daniel&lt;/author&gt;&lt;author&gt;Schnippe, Rainer&lt;/author&gt;&lt;author&gt;Rodriguez-Morales, Andrea G.&lt;/author&gt;&lt;author&gt;Mondragon, Johana&lt;/author&gt;&lt;author&gt;Escalera-Antezana, Juan Pablo&lt;/author&gt;&lt;author&gt;Trelles-Thorne, María Del Pilar&lt;/author&gt;&lt;author&gt;Bonilla-Aldana, D. Katterine&lt;/author&gt;&lt;author&gt;Rodriguez-Morales, Alfonso J.&lt;/author&gt;&lt;author&gt;Paniz-Mondolfi, Alberto&lt;/author&gt;&lt;/authors&gt;&lt;/contributors&gt;&lt;titles&gt;&lt;title&gt;Ageusia and anosmia, a common sign of COVID-19? A case series from four countries&lt;/title&gt;&lt;secondary-title&gt;Journal of neurovirology&lt;/secondary-title&gt;&lt;alt-title&gt;J Neurovirol&lt;/alt-title&gt;&lt;/titles&gt;&lt;periodical&gt;&lt;full-title&gt;Journal of neurovirology&lt;/full-title&gt;&lt;abbr-1&gt;J Neurovirol&lt;/abbr-1&gt;&lt;/periodical&gt;&lt;alt-periodical&gt;&lt;full-title&gt;Journal of neurovirology&lt;/full-title&gt;&lt;abbr-1&gt;J Neurovirol&lt;/abbr-1&gt;&lt;/alt-periodical&gt;&lt;pages&gt;1-5&lt;/pages&gt;&lt;keywords&gt;&lt;keyword&gt;Ageusia&lt;/keyword&gt;&lt;keyword&gt;Anosmia&lt;/keyword&gt;&lt;keyword&gt;COVID-19&lt;/keyword&gt;&lt;keyword&gt;Clinical manifestations&lt;/keyword&gt;&lt;keyword&gt;Neurological&lt;/keyword&gt;&lt;keyword&gt;SARS-CoV-2&lt;/keyword&gt;&lt;/keywords&gt;&lt;dates&gt;&lt;year&gt;2020&lt;/year&gt;&lt;/dates&gt;&lt;publisher&gt;Springer International Publishing&lt;/publisher&gt;&lt;isbn&gt;1538-2443&amp;#xD;1355-0284&lt;/isbn&gt;&lt;accession-num&gt;32666422&lt;/accession-num&gt;&lt;urls&gt;&lt;related-urls&gt;&lt;url&gt;https://pubmed.ncbi.nlm.nih.gov/32666422&lt;/url&gt;&lt;url&gt;https://www.ncbi.nlm.nih.gov/pmc/articles/PMC7359421/&lt;/url&gt;&lt;/related-urls&gt;&lt;/urls&gt;&lt;electronic-resource-num&gt;10.1007/s13365-020-00875-8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51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69F9606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434B40A4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9923" w:type="dxa"/>
          </w:tcPr>
          <w:p w14:paraId="38FBB2F6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Seven patients presented overlapping anosmia/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ageus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, while one patient presented only anosmia and another only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ageus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 </w:t>
            </w:r>
          </w:p>
          <w:p w14:paraId="2B0D69F9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Postviral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olfactory loss was more common in women with a female-to-male ratio of 2:1 </w:t>
            </w:r>
          </w:p>
        </w:tc>
      </w:tr>
      <w:tr w:rsidR="00527E42" w:rsidRPr="00A92831" w14:paraId="1197CA1F" w14:textId="77777777" w:rsidTr="00E65689">
        <w:tc>
          <w:tcPr>
            <w:tcW w:w="14176" w:type="dxa"/>
            <w:gridSpan w:val="4"/>
            <w:shd w:val="clear" w:color="auto" w:fill="E7E6E6" w:themeFill="background2"/>
          </w:tcPr>
          <w:p w14:paraId="03E8B5EC" w14:textId="607DB9AF" w:rsidR="00527E42" w:rsidRPr="00DB55BA" w:rsidRDefault="00527E42" w:rsidP="00527E42">
            <w:pPr>
              <w:pStyle w:val="f-body"/>
              <w:spacing w:before="0" w:beforeAutospacing="0" w:after="0" w:afterAutospacing="0"/>
              <w:jc w:val="center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Dysphagia or Dysphonia</w:t>
            </w:r>
          </w:p>
        </w:tc>
      </w:tr>
      <w:tr w:rsidR="00527E42" w:rsidRPr="00A92831" w14:paraId="0027C5B4" w14:textId="77777777" w:rsidTr="00E65689">
        <w:tc>
          <w:tcPr>
            <w:tcW w:w="1418" w:type="dxa"/>
          </w:tcPr>
          <w:p w14:paraId="30D8FF1A" w14:textId="7601FF26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9 European Hospitals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ZWNoaWVuPC9BdXRob3I+PFllYXI+MjAyMDwvWWVhcj48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ZWNoaWVuPC9BdXRob3I+PFllYXI+MjAyMDwvWWVhcj48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52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FBF5ED7" w14:textId="4AF92953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ospective cohort</w:t>
            </w:r>
          </w:p>
        </w:tc>
        <w:tc>
          <w:tcPr>
            <w:tcW w:w="1276" w:type="dxa"/>
          </w:tcPr>
          <w:p w14:paraId="3BA62224" w14:textId="2922C454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702</w:t>
            </w:r>
          </w:p>
        </w:tc>
        <w:tc>
          <w:tcPr>
            <w:tcW w:w="9923" w:type="dxa"/>
          </w:tcPr>
          <w:p w14:paraId="304CE9FE" w14:textId="77777777" w:rsidR="00527E42" w:rsidRPr="0000795F" w:rsidRDefault="00527E42" w:rsidP="00527E42">
            <w:pPr>
              <w:pStyle w:val="f-body"/>
              <w:numPr>
                <w:ilvl w:val="0"/>
                <w:numId w:val="22"/>
              </w:numPr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0795F">
              <w:rPr>
                <w:rFonts w:ascii="Arial" w:hAnsi="Arial" w:cs="Arial"/>
                <w:sz w:val="20"/>
                <w:szCs w:val="20"/>
              </w:rPr>
              <w:t xml:space="preserve">Clinical and epidemiological data of 702 patients with mild-to-moderate COVID-19 were collected </w:t>
            </w:r>
          </w:p>
          <w:p w14:paraId="114260AE" w14:textId="77777777" w:rsidR="00527E42" w:rsidRPr="0000795F" w:rsidRDefault="00527E42" w:rsidP="00527E42">
            <w:pPr>
              <w:pStyle w:val="f-body"/>
              <w:numPr>
                <w:ilvl w:val="0"/>
                <w:numId w:val="22"/>
              </w:numPr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0795F">
              <w:rPr>
                <w:rFonts w:ascii="Arial" w:hAnsi="Arial" w:cs="Arial"/>
                <w:sz w:val="20"/>
                <w:szCs w:val="20"/>
              </w:rPr>
              <w:t xml:space="preserve">Dysphonia and </w:t>
            </w:r>
            <w:proofErr w:type="spellStart"/>
            <w:r w:rsidRPr="0000795F">
              <w:rPr>
                <w:rFonts w:ascii="Arial" w:hAnsi="Arial" w:cs="Arial"/>
                <w:sz w:val="20"/>
                <w:szCs w:val="20"/>
              </w:rPr>
              <w:t>otolaryngological</w:t>
            </w:r>
            <w:proofErr w:type="spellEnd"/>
            <w:r w:rsidRPr="0000795F">
              <w:rPr>
                <w:rFonts w:ascii="Arial" w:hAnsi="Arial" w:cs="Arial"/>
                <w:sz w:val="20"/>
                <w:szCs w:val="20"/>
              </w:rPr>
              <w:t xml:space="preserve"> symptoms were self-assessed through a 4-point</w:t>
            </w:r>
          </w:p>
          <w:p w14:paraId="5B5EAD0D" w14:textId="68762169" w:rsidR="00527E42" w:rsidRPr="0000795F" w:rsidRDefault="00527E42" w:rsidP="00527E42">
            <w:pPr>
              <w:pStyle w:val="f-body"/>
              <w:numPr>
                <w:ilvl w:val="0"/>
                <w:numId w:val="22"/>
              </w:numPr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0795F">
              <w:rPr>
                <w:rFonts w:ascii="Arial" w:hAnsi="Arial" w:cs="Arial"/>
                <w:sz w:val="20"/>
                <w:szCs w:val="20"/>
              </w:rPr>
              <w:t xml:space="preserve">Outcomes were compared between dysphonic and </w:t>
            </w:r>
            <w:proofErr w:type="spellStart"/>
            <w:r w:rsidRPr="0000795F">
              <w:rPr>
                <w:rFonts w:ascii="Arial" w:hAnsi="Arial" w:cs="Arial"/>
                <w:sz w:val="20"/>
                <w:szCs w:val="20"/>
              </w:rPr>
              <w:t>nondysphonic</w:t>
            </w:r>
            <w:proofErr w:type="spellEnd"/>
            <w:r w:rsidRPr="0000795F">
              <w:rPr>
                <w:rFonts w:ascii="Arial" w:hAnsi="Arial" w:cs="Arial"/>
                <w:sz w:val="20"/>
                <w:szCs w:val="20"/>
              </w:rPr>
              <w:t xml:space="preserve"> patients</w:t>
            </w:r>
          </w:p>
          <w:p w14:paraId="778E1965" w14:textId="77777777" w:rsidR="00527E42" w:rsidRDefault="00527E42" w:rsidP="00527E42">
            <w:pPr>
              <w:pStyle w:val="f-body"/>
              <w:numPr>
                <w:ilvl w:val="0"/>
                <w:numId w:val="22"/>
              </w:numPr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0795F">
              <w:rPr>
                <w:rFonts w:ascii="Arial" w:hAnsi="Arial" w:cs="Arial"/>
                <w:sz w:val="20"/>
                <w:szCs w:val="20"/>
              </w:rPr>
              <w:t xml:space="preserve">188 (26.8%) patients were dysphonic, more often females and smokers. </w:t>
            </w:r>
          </w:p>
          <w:p w14:paraId="6F789638" w14:textId="3683C0F4" w:rsidR="00527E42" w:rsidRPr="0000795F" w:rsidRDefault="00527E42" w:rsidP="00527E42">
            <w:pPr>
              <w:pStyle w:val="f-body"/>
              <w:numPr>
                <w:ilvl w:val="0"/>
                <w:numId w:val="22"/>
              </w:numPr>
              <w:spacing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0795F">
              <w:rPr>
                <w:rFonts w:ascii="Arial" w:hAnsi="Arial" w:cs="Arial"/>
                <w:sz w:val="20"/>
                <w:szCs w:val="20"/>
              </w:rPr>
              <w:t>There were significant associations between the severity of dysphonia, dysphagia, and cough.</w:t>
            </w:r>
          </w:p>
        </w:tc>
      </w:tr>
      <w:tr w:rsidR="00527E42" w:rsidRPr="00A92831" w14:paraId="6CAA35DD" w14:textId="77777777" w:rsidTr="00E65689">
        <w:tc>
          <w:tcPr>
            <w:tcW w:w="14176" w:type="dxa"/>
            <w:gridSpan w:val="4"/>
            <w:shd w:val="clear" w:color="auto" w:fill="E7E6E6" w:themeFill="background2"/>
          </w:tcPr>
          <w:p w14:paraId="1B4978C1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jc w:val="center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>Conjunctivitis</w:t>
            </w:r>
          </w:p>
        </w:tc>
      </w:tr>
      <w:tr w:rsidR="00527E42" w:rsidRPr="00A92831" w14:paraId="42D3B9CF" w14:textId="77777777" w:rsidTr="00E65689">
        <w:tc>
          <w:tcPr>
            <w:tcW w:w="1418" w:type="dxa"/>
          </w:tcPr>
          <w:p w14:paraId="58E15080" w14:textId="54028D70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hina (30 provinces)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dWFuPC9BdXRob3I+PFllYXI+MjAyMDwvWWVhcj48UmVj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dWFuPC9BdXRob3I+PFllYXI+MjAyMDwvWWVhcj48UmVj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53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6DA2A05" w14:textId="6302CF9C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Retrospective </w:t>
            </w:r>
            <w:r>
              <w:rPr>
                <w:rFonts w:ascii="Arial" w:hAnsi="Arial" w:cs="Arial"/>
                <w:sz w:val="20"/>
                <w:szCs w:val="20"/>
              </w:rPr>
              <w:t>cohort</w:t>
            </w:r>
          </w:p>
        </w:tc>
        <w:tc>
          <w:tcPr>
            <w:tcW w:w="1276" w:type="dxa"/>
          </w:tcPr>
          <w:p w14:paraId="0A8AF4C3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,099 (552 hospitals)</w:t>
            </w:r>
          </w:p>
        </w:tc>
        <w:tc>
          <w:tcPr>
            <w:tcW w:w="9923" w:type="dxa"/>
          </w:tcPr>
          <w:p w14:paraId="0FDC8262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“Conjunctival congestion” reported in 9 (0.8%) hospitalized patients</w:t>
            </w:r>
          </w:p>
          <w:p w14:paraId="19829D28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Initial but vague signal of ocular manifestations of COVID-19</w:t>
            </w:r>
          </w:p>
        </w:tc>
      </w:tr>
      <w:tr w:rsidR="00527E42" w:rsidRPr="00A92831" w14:paraId="05630D0D" w14:textId="77777777" w:rsidTr="00E65689">
        <w:tc>
          <w:tcPr>
            <w:tcW w:w="1418" w:type="dxa"/>
          </w:tcPr>
          <w:p w14:paraId="4F8C0F78" w14:textId="542818CE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ew Delhi, Indi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aW5kaHVqYTwvQXV0aG9yPjxZZWFyPjIwMjA8L1llYXI+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aW5kaHVqYTwvQXV0aG9yPjxZZWFyPjIwMjA8L1llYXI+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54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4B3A3D31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ross-sectional</w:t>
            </w:r>
          </w:p>
        </w:tc>
        <w:tc>
          <w:tcPr>
            <w:tcW w:w="1276" w:type="dxa"/>
          </w:tcPr>
          <w:p w14:paraId="144A6F66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27</w:t>
            </w:r>
          </w:p>
        </w:tc>
        <w:tc>
          <w:tcPr>
            <w:tcW w:w="9923" w:type="dxa"/>
          </w:tcPr>
          <w:p w14:paraId="06A0536E" w14:textId="311AE3B1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Of 12 (9.45%) patients who had ocular complaints, 11 (8.66%) had ocular manifestation after admission</w:t>
            </w:r>
          </w:p>
          <w:p w14:paraId="4FAD5F5A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Among 11 patients, 8 (6.29%) had conjunctival congestion </w:t>
            </w:r>
          </w:p>
          <w:p w14:paraId="492FE8F8" w14:textId="01950C1D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3 patients had developed conjunctival congestion before manifestation of definite COVID-19 symptoms</w:t>
            </w:r>
          </w:p>
          <w:p w14:paraId="4E0953CD" w14:textId="4DFE6E01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5 patients out of the 8 had no other associated ocular symptoms other than congestion</w:t>
            </w:r>
          </w:p>
          <w:p w14:paraId="56E0B3EA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6 patients out of the 8 had symptoms of upper respiratory tract infection</w:t>
            </w:r>
          </w:p>
        </w:tc>
      </w:tr>
      <w:tr w:rsidR="00527E42" w:rsidRPr="00A92831" w14:paraId="2F2C2E3F" w14:textId="77777777" w:rsidTr="00E65689">
        <w:tc>
          <w:tcPr>
            <w:tcW w:w="1418" w:type="dxa"/>
          </w:tcPr>
          <w:p w14:paraId="43F8548F" w14:textId="4BA87B20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Wuhan, China</w:t>
            </w:r>
            <w:r w:rsidRPr="00A92831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aaG91PC9BdXRob3I+PFllYXI+MjAyMDwvWWVhcj48UmVj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</w:fldData>
              </w:fldChar>
            </w:r>
            <w:r w:rsidR="00184165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aaG91PC9BdXRob3I+PFllYXI+MjAyMDwvWWVhcj48UmVj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</w:fldData>
              </w:fldChar>
            </w:r>
            <w:r w:rsidR="00184165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  <w:shd w:val="clear" w:color="auto" w:fill="FFFFFF"/>
              </w:rPr>
            </w:r>
            <w:r w:rsidR="00184165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  <w:shd w:val="clear" w:color="auto" w:fill="FFFFFF"/>
              </w:rPr>
            </w:r>
            <w:r w:rsidRPr="00A92831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shd w:val="clear" w:color="auto" w:fill="FFFFFF"/>
                <w:vertAlign w:val="superscript"/>
              </w:rPr>
              <w:t>55</w:t>
            </w:r>
            <w:r w:rsidRPr="00A92831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1559" w:type="dxa"/>
          </w:tcPr>
          <w:p w14:paraId="28D0CB91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ross-sectional</w:t>
            </w:r>
          </w:p>
        </w:tc>
        <w:tc>
          <w:tcPr>
            <w:tcW w:w="1276" w:type="dxa"/>
          </w:tcPr>
          <w:p w14:paraId="6D1E3671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21</w:t>
            </w:r>
          </w:p>
        </w:tc>
        <w:tc>
          <w:tcPr>
            <w:tcW w:w="9923" w:type="dxa"/>
          </w:tcPr>
          <w:p w14:paraId="3B1B72CE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8 (6.6%) COVID-19 patients presented ocular symptoms; only 1 of them showed positive results for SARS-CoV-2 in the conjunctiva and also categorized as a severe/critical case </w:t>
            </w:r>
          </w:p>
          <w:p w14:paraId="27101617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Ocular symptoms and abbreviated findings included: itching (5 [62.5%]), redness (3 [37.5%]), tearing (3 [37.5%]), discharge (2 [25%]), and foreign body sensation (2 [25%])</w:t>
            </w:r>
          </w:p>
        </w:tc>
      </w:tr>
      <w:tr w:rsidR="00527E42" w:rsidRPr="00A92831" w14:paraId="29A02440" w14:textId="77777777" w:rsidTr="00E65689">
        <w:tc>
          <w:tcPr>
            <w:tcW w:w="1418" w:type="dxa"/>
          </w:tcPr>
          <w:p w14:paraId="6090EE59" w14:textId="57FF551C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Wuhan, China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aaGFuZzwvQXV0aG9yPjxZZWFyPjIwMjA8L1llYXI+PFJl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aaGFuZzwvQXV0aG9yPjxZZWFyPjIwMjA8L1llYXI+PFJl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56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3314BB87" w14:textId="61C08BDA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ross-sectional</w:t>
            </w:r>
          </w:p>
        </w:tc>
        <w:tc>
          <w:tcPr>
            <w:tcW w:w="1276" w:type="dxa"/>
          </w:tcPr>
          <w:p w14:paraId="3D6AF2CC" w14:textId="32C22501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02</w:t>
            </w:r>
          </w:p>
        </w:tc>
        <w:tc>
          <w:tcPr>
            <w:tcW w:w="9923" w:type="dxa"/>
          </w:tcPr>
          <w:p w14:paraId="5D126609" w14:textId="77777777" w:rsidR="00527E42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atients with clinical diagnosis of COVID-19: 72 with laboratory confirmed RT-PCR assay</w:t>
            </w:r>
          </w:p>
          <w:p w14:paraId="25E15CD5" w14:textId="77777777" w:rsidR="00527E42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E61F1C">
              <w:rPr>
                <w:rFonts w:ascii="Arial" w:hAnsi="Arial" w:cs="Arial"/>
                <w:sz w:val="20"/>
                <w:szCs w:val="20"/>
              </w:rPr>
              <w:t>Only two patients (2.78%) with conjunctivitis were identified</w:t>
            </w:r>
          </w:p>
          <w:p w14:paraId="4AF16442" w14:textId="51B330FE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E61F1C">
              <w:rPr>
                <w:rFonts w:ascii="Arial" w:hAnsi="Arial" w:cs="Arial"/>
                <w:sz w:val="20"/>
                <w:szCs w:val="20"/>
              </w:rPr>
              <w:lastRenderedPageBreak/>
              <w:t>SARS-CoV-2 RNA fragments found in ocular discharges in only one patient</w:t>
            </w:r>
          </w:p>
        </w:tc>
      </w:tr>
      <w:tr w:rsidR="00527E42" w:rsidRPr="00A92831" w14:paraId="29185405" w14:textId="77777777" w:rsidTr="00E65689">
        <w:tc>
          <w:tcPr>
            <w:tcW w:w="1418" w:type="dxa"/>
          </w:tcPr>
          <w:p w14:paraId="522CED84" w14:textId="5898BDC1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Hubei, Chin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Wu&lt;/Author&gt;&lt;Year&gt;2020&lt;/Year&gt;&lt;RecNum&gt;110&lt;/RecNum&gt;&lt;DisplayText&gt;&lt;style face="superscript"&gt;57&lt;/style&gt;&lt;/DisplayText&gt;&lt;record&gt;&lt;rec-number&gt;110&lt;/rec-number&gt;&lt;foreign-keys&gt;&lt;key app="EN" db-id="psea0pzx6srvxiezztippp9mdx0tee0rt0zd" timestamp="1587069521"&gt;110&lt;/key&gt;&lt;/foreign-keys&gt;&lt;ref-type name="Journal Article"&gt;17&lt;/ref-type&gt;&lt;contributors&gt;&lt;authors&gt;&lt;author&gt;Wu, P.&lt;/author&gt;&lt;author&gt;Duan, F.&lt;/author&gt;&lt;author&gt;Luo, C.&lt;/author&gt;&lt;author&gt;Liu, Q.&lt;/author&gt;&lt;author&gt;Qu, X.&lt;/author&gt;&lt;author&gt;Liang, L.&lt;/author&gt;&lt;author&gt;Wu, K.&lt;/author&gt;&lt;/authors&gt;&lt;/contributors&gt;&lt;auth-address&gt;Department of Ophthalmology, The First College of Clinical Medical Science, Yichang Central People&amp;apos;s Hospital, China Three Gorges University, Yichang, China.&amp;#xD;Zhongshan Ophthalmic Center, State Key Laboratory of Ophthalmology, Sun Yat-Sen University, Guangzhou, China.&lt;/auth-address&gt;&lt;titles&gt;&lt;title&gt;Characteristics of Ocular Findings of Patients With Coronavirus Disease 2019 (COVID-19) in Hubei Province, China&lt;/title&gt;&lt;secondary-title&gt;JAMA Ophthalmol&lt;/secondary-title&gt;&lt;/titles&gt;&lt;periodical&gt;&lt;full-title&gt;JAMA Ophthalmol&lt;/full-title&gt;&lt;/periodical&gt;&lt;edition&gt;2020/04/02&lt;/edition&gt;&lt;dates&gt;&lt;year&gt;2020&lt;/year&gt;&lt;pub-dates&gt;&lt;date&gt;Mar 31&lt;/date&gt;&lt;/pub-dates&gt;&lt;/dates&gt;&lt;isbn&gt;2168-6173 (Electronic)&amp;#xD;2168-6165 (Linking)&lt;/isbn&gt;&lt;accession-num&gt;32232433&lt;/accession-num&gt;&lt;urls&gt;&lt;related-urls&gt;&lt;url&gt;https://www.ncbi.nlm.nih.gov/pubmed/32232433&lt;/url&gt;&lt;/related-urls&gt;&lt;/urls&gt;&lt;custom2&gt;PMC7110919&lt;/custom2&gt;&lt;electronic-resource-num&gt;10.1001/jamaophthalmol.2020.1291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57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20A0BD31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5186CB47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38</w:t>
            </w:r>
          </w:p>
        </w:tc>
        <w:tc>
          <w:tcPr>
            <w:tcW w:w="9923" w:type="dxa"/>
          </w:tcPr>
          <w:p w14:paraId="3B3151C3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12 (31.6%) hospitalized patients had various combinations of conjunctivitis features including hyperemia,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chemosis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,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epiphor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, and secretions </w:t>
            </w:r>
          </w:p>
          <w:p w14:paraId="6E1A800D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One patient ha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epiphor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as the first symptom</w:t>
            </w:r>
          </w:p>
          <w:p w14:paraId="09AF673D" w14:textId="77777777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Patients with ocular symptoms had higher white blood cell and neutrophil counts and  high levels of C-reactive protein (CRP),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procalcitonin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, and lactate dehydrogenase </w:t>
            </w:r>
          </w:p>
        </w:tc>
      </w:tr>
      <w:tr w:rsidR="00527E42" w:rsidRPr="00A92831" w14:paraId="5B171736" w14:textId="77777777" w:rsidTr="00E65689">
        <w:tc>
          <w:tcPr>
            <w:tcW w:w="1418" w:type="dxa"/>
          </w:tcPr>
          <w:p w14:paraId="7D45B943" w14:textId="2C47AC63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Zhejiang, Chin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Xia&lt;/Author&gt;&lt;Year&gt;2020&lt;/Year&gt;&lt;RecNum&gt;177&lt;/RecNum&gt;&lt;DisplayText&gt;&lt;style face="superscript"&gt;58&lt;/style&gt;&lt;/DisplayText&gt;&lt;record&gt;&lt;rec-number&gt;177&lt;/rec-number&gt;&lt;foreign-keys&gt;&lt;key app="EN" db-id="psea0pzx6srvxiezztippp9mdx0tee0rt0zd" timestamp="1588192389"&gt;177&lt;/key&gt;&lt;/foreign-keys&gt;&lt;ref-type name="Journal Article"&gt;17&lt;/ref-type&gt;&lt;contributors&gt;&lt;authors&gt;&lt;author&gt;Xia, J.&lt;/author&gt;&lt;author&gt;Tong, J.&lt;/author&gt;&lt;author&gt;Liu, M.&lt;/author&gt;&lt;author&gt;Shen, Y.&lt;/author&gt;&lt;author&gt;Guo, D.&lt;/author&gt;&lt;/authors&gt;&lt;/contributors&gt;&lt;auth-address&gt;Department of Ophthalmology, Zhejiang University School of Medicine First Affiliated Hospital, Hangzhou, Zhejiang, China.&lt;/auth-address&gt;&lt;titles&gt;&lt;title&gt;Evaluation of coronavirus in tears and conjunctival secretions of patients with SARS-CoV-2 infection&lt;/title&gt;&lt;secondary-title&gt;J Med Virol&lt;/secondary-title&gt;&lt;/titles&gt;&lt;periodical&gt;&lt;full-title&gt;J Med Virol&lt;/full-title&gt;&lt;/periodical&gt;&lt;edition&gt;2020/02/27&lt;/edition&gt;&lt;keywords&gt;&lt;keyword&gt;coronavirus&lt;/keyword&gt;&lt;keyword&gt;horizontal transmission&lt;/keyword&gt;&lt;keyword&gt;infection&lt;/keyword&gt;&lt;/keywords&gt;&lt;dates&gt;&lt;year&gt;2020&lt;/year&gt;&lt;pub-dates&gt;&lt;date&gt;Feb 26&lt;/date&gt;&lt;/pub-dates&gt;&lt;/dates&gt;&lt;isbn&gt;1096-9071 (Electronic)&amp;#xD;0146-6615 (Linking)&lt;/isbn&gt;&lt;accession-num&gt;32100876&lt;/accession-num&gt;&lt;urls&gt;&lt;related-urls&gt;&lt;url&gt;https://www.ncbi.nlm.nih.gov/pubmed/32100876&lt;/url&gt;&lt;/related-urls&gt;&lt;/urls&gt;&lt;electronic-resource-num&gt;10.1002/jmv.25725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58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76E13007" w14:textId="2CC13B9A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37FC83F0" w14:textId="0C1844A9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30</w:t>
            </w:r>
          </w:p>
        </w:tc>
        <w:tc>
          <w:tcPr>
            <w:tcW w:w="9923" w:type="dxa"/>
          </w:tcPr>
          <w:p w14:paraId="6D5E70B7" w14:textId="1A0EC656" w:rsidR="00527E42" w:rsidRPr="00A92831" w:rsidRDefault="00527E42" w:rsidP="00527E4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Only one (3.3%) hospitalized patient had conjunctivitis; no other ocular symptoms</w:t>
            </w:r>
          </w:p>
        </w:tc>
      </w:tr>
      <w:tr w:rsidR="00527E42" w:rsidRPr="00A92831" w14:paraId="71988ABB" w14:textId="77777777" w:rsidTr="00E65689">
        <w:tc>
          <w:tcPr>
            <w:tcW w:w="14176" w:type="dxa"/>
            <w:gridSpan w:val="4"/>
            <w:shd w:val="clear" w:color="auto" w:fill="E7E6E6" w:themeFill="background2"/>
          </w:tcPr>
          <w:p w14:paraId="4122DD82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ind w:left="477"/>
              <w:jc w:val="center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>General Ocular Manifestations</w:t>
            </w:r>
          </w:p>
        </w:tc>
      </w:tr>
      <w:tr w:rsidR="00527E42" w:rsidRPr="00A92831" w14:paraId="19ADED47" w14:textId="77777777" w:rsidTr="00E65689">
        <w:tc>
          <w:tcPr>
            <w:tcW w:w="1418" w:type="dxa"/>
          </w:tcPr>
          <w:p w14:paraId="040F2538" w14:textId="03C80D96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Wuhan, Chin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hen&lt;/Author&gt;&lt;Year&gt;2020&lt;/Year&gt;&lt;RecNum&gt;348&lt;/RecNum&gt;&lt;DisplayText&gt;&lt;style face="superscript"&gt;59&lt;/style&gt;&lt;/DisplayText&gt;&lt;record&gt;&lt;rec-number&gt;348&lt;/rec-number&gt;&lt;foreign-keys&gt;&lt;key app="EN" db-id="psea0pzx6srvxiezztippp9mdx0tee0rt0zd" timestamp="1601656662"&gt;348&lt;/key&gt;&lt;/foreign-keys&gt;&lt;ref-type name="Journal Article"&gt;17&lt;/ref-type&gt;&lt;contributors&gt;&lt;authors&gt;&lt;author&gt;Chen, Liwen&lt;/author&gt;&lt;author&gt;Deng, Chaohua&lt;/author&gt;&lt;author&gt;Chen, Xuhui&lt;/author&gt;&lt;author&gt;Zhang, Xian&lt;/author&gt;&lt;author&gt;Chen, Bo&lt;/author&gt;&lt;author&gt;Yu, Huimin&lt;/author&gt;&lt;author&gt;Qin, Yuanjun&lt;/author&gt;&lt;author&gt;Xiao, Ke&lt;/author&gt;&lt;author&gt;Zhang, Hong&lt;/author&gt;&lt;author&gt;Sun, Xufang&lt;/author&gt;&lt;/authors&gt;&lt;/contributors&gt;&lt;titles&gt;&lt;title&gt;Ocular manifestations and clinical characteristics of 535 cases of COVID-19 in Wuhan, China: a cross-sectional study&lt;/title&gt;&lt;secondary-title&gt;Acta ophthalmologica&lt;/secondary-title&gt;&lt;alt-title&gt;Acta Ophthalmol&lt;/alt-title&gt;&lt;/titles&gt;&lt;periodical&gt;&lt;full-title&gt;Acta ophthalmologica&lt;/full-title&gt;&lt;abbr-1&gt;Acta Ophthalmol&lt;/abbr-1&gt;&lt;/periodical&gt;&lt;alt-periodical&gt;&lt;full-title&gt;Acta ophthalmologica&lt;/full-title&gt;&lt;abbr-1&gt;Acta Ophthalmol&lt;/abbr-1&gt;&lt;/alt-periodical&gt;&lt;pages&gt;10.1111/aos.14472&lt;/pages&gt;&lt;keywords&gt;&lt;keyword&gt;COVID-19&lt;/keyword&gt;&lt;keyword&gt;SARS-CoV-2&lt;/keyword&gt;&lt;keyword&gt;conjunctival congestion&lt;/keyword&gt;&lt;keyword&gt;hand-eye contact&lt;/keyword&gt;&lt;keyword&gt;ocular manifestations&lt;/keyword&gt;&lt;/keywords&gt;&lt;dates&gt;&lt;year&gt;2020&lt;/year&gt;&lt;/dates&gt;&lt;publisher&gt;John Wiley and Sons Inc.&lt;/publisher&gt;&lt;isbn&gt;1755-3768&amp;#xD;1755-375X&lt;/isbn&gt;&lt;accession-num&gt;32421258&lt;/accession-num&gt;&lt;urls&gt;&lt;related-urls&gt;&lt;url&gt;https://pubmed.ncbi.nlm.nih.gov/32421258&lt;/url&gt;&lt;url&gt;https://www.ncbi.nlm.nih.gov/pmc/articles/PMC7276826/&lt;/url&gt;&lt;/related-urls&gt;&lt;/urls&gt;&lt;electronic-resource-num&gt;10.1111/aos.14472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59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4137D6E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ross -sectional study</w:t>
            </w:r>
          </w:p>
        </w:tc>
        <w:tc>
          <w:tcPr>
            <w:tcW w:w="1276" w:type="dxa"/>
          </w:tcPr>
          <w:p w14:paraId="0ABFC59F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535</w:t>
            </w:r>
          </w:p>
        </w:tc>
        <w:tc>
          <w:tcPr>
            <w:tcW w:w="9923" w:type="dxa"/>
          </w:tcPr>
          <w:p w14:paraId="7A0D245F" w14:textId="77777777" w:rsidR="00527E42" w:rsidRPr="00A92831" w:rsidRDefault="00527E42" w:rsidP="00527E42">
            <w:pPr>
              <w:pStyle w:val="f-body"/>
              <w:numPr>
                <w:ilvl w:val="0"/>
                <w:numId w:val="38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7/535 (5%) presented with conjunctival congestion and 4 patients had conjunctival congestion as the initial symptom</w:t>
            </w:r>
          </w:p>
          <w:p w14:paraId="653958E1" w14:textId="77777777" w:rsidR="00527E42" w:rsidRPr="00A92831" w:rsidRDefault="00527E42" w:rsidP="00527E42">
            <w:pPr>
              <w:pStyle w:val="f-body"/>
              <w:numPr>
                <w:ilvl w:val="0"/>
                <w:numId w:val="38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Other ocular symptoms, including increased conjunctival secretion, ocular pain, photophobia, dry eye and tearing, were also found in patients with conjunctival congestion</w:t>
            </w:r>
          </w:p>
          <w:p w14:paraId="6413A00E" w14:textId="77777777" w:rsidR="00527E42" w:rsidRPr="00A92831" w:rsidRDefault="00527E42" w:rsidP="00527E42">
            <w:pPr>
              <w:pStyle w:val="f-body"/>
              <w:numPr>
                <w:ilvl w:val="0"/>
                <w:numId w:val="38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Hand–eye contact was independently correlated with conjunctival congestion in COVID</w:t>
            </w:r>
            <w:r w:rsidRPr="00A92831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A92831">
              <w:rPr>
                <w:rFonts w:ascii="Arial" w:hAnsi="Arial" w:cs="Arial"/>
                <w:sz w:val="20"/>
                <w:szCs w:val="20"/>
              </w:rPr>
              <w:t>19 patients</w:t>
            </w:r>
          </w:p>
          <w:p w14:paraId="5FF01DA3" w14:textId="77777777" w:rsidR="00527E42" w:rsidRPr="00A92831" w:rsidRDefault="00527E42" w:rsidP="00527E42">
            <w:pPr>
              <w:pStyle w:val="f-body"/>
              <w:numPr>
                <w:ilvl w:val="0"/>
                <w:numId w:val="38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Some COVID</w:t>
            </w:r>
            <w:r w:rsidRPr="00A92831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19 patients had chronic eye diseases, including conjunctivitis (33, 6.2%),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xerophthalm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(24, 4.5%) and keratitis (14, 2.6%)</w:t>
            </w:r>
          </w:p>
        </w:tc>
      </w:tr>
      <w:tr w:rsidR="00527E42" w:rsidRPr="00A92831" w14:paraId="27BA75DA" w14:textId="77777777" w:rsidTr="00E65689">
        <w:tc>
          <w:tcPr>
            <w:tcW w:w="1418" w:type="dxa"/>
          </w:tcPr>
          <w:p w14:paraId="40748852" w14:textId="6AA335A3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Diyarbakır, Turke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Öncül&lt;/Author&gt;&lt;Year&gt;2020&lt;/Year&gt;&lt;RecNum&gt;349&lt;/RecNum&gt;&lt;DisplayText&gt;&lt;style face="superscript"&gt;60&lt;/style&gt;&lt;/DisplayText&gt;&lt;record&gt;&lt;rec-number&gt;349&lt;/rec-number&gt;&lt;foreign-keys&gt;&lt;key app="EN" db-id="psea0pzx6srvxiezztippp9mdx0tee0rt0zd" timestamp="1601656663"&gt;349&lt;/key&gt;&lt;/foreign-keys&gt;&lt;ref-type name="Journal Article"&gt;17&lt;/ref-type&gt;&lt;contributors&gt;&lt;authors&gt;&lt;author&gt;Öncül, H.&lt;/author&gt;&lt;author&gt;Öncül, F. Y.&lt;/author&gt;&lt;author&gt;Alakus, M. F.&lt;/author&gt;&lt;author&gt;Çağlayan, M.&lt;/author&gt;&lt;author&gt;Dag, U.&lt;/author&gt;&lt;/authors&gt;&lt;/contributors&gt;&lt;auth-address&gt;Department of Ophthalmology, University of Health Scıences Gazi Yaşargil Education Research Hospital, Diyarbakır, Turkey.&amp;#xD;Department of Internal Medicine, University of Health Scıences Gazi Yaşargil Education Research Hospital, Diyarbakır, Turkey.&lt;/auth-address&gt;&lt;titles&gt;&lt;title&gt;Ocular findings in patients with coronavirus disease 2019 (COVID-19) in an outbreak hospital&lt;/title&gt;&lt;secondary-title&gt;J Med Virol&lt;/secondary-title&gt;&lt;/titles&gt;&lt;periodical&gt;&lt;full-title&gt;J Med Virol&lt;/full-title&gt;&lt;/periodical&gt;&lt;edition&gt;2020/08/11&lt;/edition&gt;&lt;keywords&gt;&lt;keyword&gt;Covid-19&lt;/keyword&gt;&lt;keyword&gt;SARS-CoV-2&lt;/keyword&gt;&lt;keyword&gt;conjunctivitis&lt;/keyword&gt;&lt;keyword&gt;ocular findings&lt;/keyword&gt;&lt;/keywords&gt;&lt;dates&gt;&lt;year&gt;2020&lt;/year&gt;&lt;pub-dates&gt;&lt;date&gt;Aug 10&lt;/date&gt;&lt;/pub-dates&gt;&lt;/dates&gt;&lt;isbn&gt;0146-6615 (Print)&amp;#xD;0146-6615&lt;/isbn&gt;&lt;accession-num&gt;32776614&lt;/accession-num&gt;&lt;urls&gt;&lt;/urls&gt;&lt;custom2&gt;PMC7436579&lt;/custom2&gt;&lt;electronic-resource-num&gt;10.1002/jmv.26412&lt;/electronic-resource-num&gt;&lt;remote-database-provider&gt;NLM&lt;/remote-database-provider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60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19E8F39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ross</w:t>
            </w:r>
            <w:r w:rsidRPr="00A92831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A92831">
              <w:rPr>
                <w:rFonts w:ascii="Arial" w:hAnsi="Arial" w:cs="Arial"/>
                <w:sz w:val="20"/>
                <w:szCs w:val="20"/>
              </w:rPr>
              <w:t>sectional</w:t>
            </w:r>
          </w:p>
        </w:tc>
        <w:tc>
          <w:tcPr>
            <w:tcW w:w="1276" w:type="dxa"/>
          </w:tcPr>
          <w:p w14:paraId="4AE96AF4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359</w:t>
            </w:r>
          </w:p>
        </w:tc>
        <w:tc>
          <w:tcPr>
            <w:tcW w:w="9923" w:type="dxa"/>
          </w:tcPr>
          <w:p w14:paraId="77B8E608" w14:textId="77777777" w:rsidR="00527E42" w:rsidRPr="00A92831" w:rsidRDefault="00527E42" w:rsidP="00527E42">
            <w:pPr>
              <w:pStyle w:val="f-body"/>
              <w:numPr>
                <w:ilvl w:val="0"/>
                <w:numId w:val="38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94/359 patients with SARS</w:t>
            </w:r>
            <w:r w:rsidRPr="00A92831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A92831">
              <w:rPr>
                <w:rFonts w:ascii="Arial" w:hAnsi="Arial" w:cs="Arial"/>
                <w:sz w:val="20"/>
                <w:szCs w:val="20"/>
              </w:rPr>
              <w:t>CoV</w:t>
            </w:r>
            <w:r w:rsidRPr="00A92831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2 were treated in the inpatient clinic and 65/359 (18.1%) patients were treated in the intensive care unit. </w:t>
            </w:r>
          </w:p>
          <w:p w14:paraId="0B5DC77B" w14:textId="0A72124E" w:rsidR="00527E42" w:rsidRPr="00A92831" w:rsidRDefault="00527E42" w:rsidP="00527E42">
            <w:pPr>
              <w:pStyle w:val="f-body"/>
              <w:numPr>
                <w:ilvl w:val="0"/>
                <w:numId w:val="38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6 (4.5%) of the patients presented various ocular diseases and the rate of ocular disease was 12/294 (4.1%) in patients followed up in the inpatient clinic</w:t>
            </w:r>
            <w:r>
              <w:rPr>
                <w:rFonts w:ascii="Arial" w:hAnsi="Arial" w:cs="Arial"/>
                <w:sz w:val="20"/>
                <w:szCs w:val="20"/>
              </w:rPr>
              <w:t xml:space="preserve"> and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4/65 (6.2%) in intensive care patients. </w:t>
            </w:r>
          </w:p>
        </w:tc>
      </w:tr>
      <w:tr w:rsidR="00527E42" w:rsidRPr="00A92831" w14:paraId="03A0A092" w14:textId="77777777" w:rsidTr="00E65689">
        <w:tc>
          <w:tcPr>
            <w:tcW w:w="1418" w:type="dxa"/>
          </w:tcPr>
          <w:p w14:paraId="37480091" w14:textId="448123DB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ashville, Tennessee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Gangaputra&lt;/Author&gt;&lt;Year&gt;2020&lt;/Year&gt;&lt;RecNum&gt;350&lt;/RecNum&gt;&lt;DisplayText&gt;&lt;style face="superscript"&gt;61&lt;/style&gt;&lt;/DisplayText&gt;&lt;record&gt;&lt;rec-number&gt;350&lt;/rec-number&gt;&lt;foreign-keys&gt;&lt;key app="EN" db-id="psea0pzx6srvxiezztippp9mdx0tee0rt0zd" timestamp="1601656663"&gt;350&lt;/key&gt;&lt;/foreign-keys&gt;&lt;ref-type name="Journal Article"&gt;17&lt;/ref-type&gt;&lt;contributors&gt;&lt;authors&gt;&lt;author&gt;Gangaputra, Sapna S.&lt;/author&gt;&lt;author&gt;Patel, Shriji N.&lt;/author&gt;&lt;/authors&gt;&lt;/contributors&gt;&lt;titles&gt;&lt;title&gt;Ocular Symptoms among Nonhospitalized Patients Who Underwent COVID-19 Testing&lt;/title&gt;&lt;secondary-title&gt;Ophthalmology&lt;/secondary-title&gt;&lt;alt-title&gt;Ophthalmology&lt;/alt-title&gt;&lt;/titles&gt;&lt;periodical&gt;&lt;full-title&gt;Ophthalmology&lt;/full-title&gt;&lt;/periodical&gt;&lt;alt-periodical&gt;&lt;full-title&gt;Ophthalmology&lt;/full-title&gt;&lt;/alt-periodical&gt;&lt;pages&gt;S0161-6420(20)30574-1&lt;/pages&gt;&lt;dates&gt;&lt;year&gt;2020&lt;/year&gt;&lt;/dates&gt;&lt;publisher&gt;Published by Elsevier Inc. on behalf of the American Academy of Ophthalmology&lt;/publisher&gt;&lt;isbn&gt;1549-4713&amp;#xD;0161-6420&lt;/isbn&gt;&lt;accession-num&gt;32585259&lt;/accession-num&gt;&lt;urls&gt;&lt;related-urls&gt;&lt;url&gt;https://pubmed.ncbi.nlm.nih.gov/32585259&lt;/url&gt;&lt;url&gt;https://www.ncbi.nlm.nih.gov/pmc/articles/PMC7308009/&lt;/url&gt;&lt;/related-urls&gt;&lt;/urls&gt;&lt;electronic-resource-num&gt;10.1016/j.ophtha.2020.06.037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61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604A8261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Retrospective patient survey</w:t>
            </w:r>
          </w:p>
        </w:tc>
        <w:tc>
          <w:tcPr>
            <w:tcW w:w="1276" w:type="dxa"/>
          </w:tcPr>
          <w:p w14:paraId="2578BCEC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44</w:t>
            </w:r>
          </w:p>
        </w:tc>
        <w:tc>
          <w:tcPr>
            <w:tcW w:w="9923" w:type="dxa"/>
          </w:tcPr>
          <w:p w14:paraId="23F482FA" w14:textId="77777777" w:rsidR="00527E42" w:rsidRPr="00A92831" w:rsidRDefault="00527E42" w:rsidP="00527E42">
            <w:pPr>
              <w:pStyle w:val="f-body"/>
              <w:numPr>
                <w:ilvl w:val="0"/>
                <w:numId w:val="38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Out of all completed survey participants,144 (32.0%) were COVID-19 positive, and 306 (68.0%) were COVID-19 negative</w:t>
            </w:r>
          </w:p>
          <w:p w14:paraId="7651711B" w14:textId="37ED99D2" w:rsidR="00527E42" w:rsidRPr="00A92831" w:rsidRDefault="00527E42" w:rsidP="00527E42">
            <w:pPr>
              <w:pStyle w:val="f-body"/>
              <w:numPr>
                <w:ilvl w:val="0"/>
                <w:numId w:val="38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44/450 (32.0%) surveys were completed 1-4 weeks after positive results for COVID-19</w:t>
            </w:r>
          </w:p>
          <w:p w14:paraId="2D6D132B" w14:textId="77777777" w:rsidR="00527E42" w:rsidRPr="00A92831" w:rsidRDefault="00527E42" w:rsidP="00527E42">
            <w:pPr>
              <w:pStyle w:val="f-body"/>
              <w:numPr>
                <w:ilvl w:val="0"/>
                <w:numId w:val="38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68/144 (47%) of COVID-19–positive patients reported at least 1 overlapping eye-related symptom</w:t>
            </w:r>
          </w:p>
          <w:p w14:paraId="4C8523EC" w14:textId="77777777" w:rsidR="00527E42" w:rsidRPr="00A92831" w:rsidRDefault="00527E42" w:rsidP="00527E42">
            <w:pPr>
              <w:pStyle w:val="f-body"/>
              <w:numPr>
                <w:ilvl w:val="0"/>
                <w:numId w:val="38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Most commonly reported ocular symptoms were eye pain (19.4%), photophobia (13.9%), flashes or floaters (11.8%), blurry vision (11.1%), and red eyes (10.4%)</w:t>
            </w:r>
          </w:p>
          <w:p w14:paraId="2AC003A1" w14:textId="77777777" w:rsidR="00527E42" w:rsidRPr="00A92831" w:rsidRDefault="00527E42" w:rsidP="00527E42">
            <w:pPr>
              <w:pStyle w:val="f-body"/>
              <w:numPr>
                <w:ilvl w:val="0"/>
                <w:numId w:val="38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0.6% (14/68) noted ocular symptoms before systemic symptoms</w:t>
            </w:r>
          </w:p>
          <w:p w14:paraId="23580ABC" w14:textId="77777777" w:rsidR="00527E42" w:rsidRPr="00A92831" w:rsidRDefault="00527E42" w:rsidP="00527E42">
            <w:pPr>
              <w:pStyle w:val="f-body"/>
              <w:numPr>
                <w:ilvl w:val="0"/>
                <w:numId w:val="38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6.5% (18/68) of respondents still experiencing persistent eye symptoms despite recovery from systemic illness</w:t>
            </w:r>
          </w:p>
        </w:tc>
      </w:tr>
      <w:tr w:rsidR="00527E42" w:rsidRPr="00A92831" w14:paraId="53BAD9F3" w14:textId="77777777" w:rsidTr="00E65689">
        <w:tc>
          <w:tcPr>
            <w:tcW w:w="1418" w:type="dxa"/>
          </w:tcPr>
          <w:p w14:paraId="443CC573" w14:textId="49026A1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ortheast of Iran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YnJpc2hhbWk8L0F1dGhvcj48WWVhcj4yMDIwPC9ZZWFy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YnJpc2hhbWk8L0F1dGhvcj48WWVhcj4yMDIwPC9ZZWFy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62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6A6FA065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ross-sectional study</w:t>
            </w:r>
          </w:p>
        </w:tc>
        <w:tc>
          <w:tcPr>
            <w:tcW w:w="1276" w:type="dxa"/>
          </w:tcPr>
          <w:p w14:paraId="576937CE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42</w:t>
            </w:r>
          </w:p>
        </w:tc>
        <w:tc>
          <w:tcPr>
            <w:tcW w:w="9923" w:type="dxa"/>
          </w:tcPr>
          <w:p w14:paraId="7A8EB000" w14:textId="77777777" w:rsidR="00527E42" w:rsidRPr="00A92831" w:rsidRDefault="00527E42" w:rsidP="00527E42">
            <w:pPr>
              <w:pStyle w:val="f-body"/>
              <w:numPr>
                <w:ilvl w:val="0"/>
                <w:numId w:val="35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42 COVID-19 patients</w:t>
            </w:r>
          </w:p>
          <w:p w14:paraId="4F02EBDB" w14:textId="6B2BAE0F" w:rsidR="00527E42" w:rsidRPr="00A92831" w:rsidRDefault="00527E42" w:rsidP="00527E42">
            <w:pPr>
              <w:pStyle w:val="f-body"/>
              <w:numPr>
                <w:ilvl w:val="0"/>
                <w:numId w:val="35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44 (31%) patients found to have conjunctival hyperemia , most prevalent ocular finding in all patients</w:t>
            </w:r>
          </w:p>
          <w:p w14:paraId="3E1F1424" w14:textId="77777777" w:rsidR="00527E42" w:rsidRPr="00A92831" w:rsidRDefault="00527E42" w:rsidP="00527E42">
            <w:pPr>
              <w:pStyle w:val="f-body"/>
              <w:numPr>
                <w:ilvl w:val="0"/>
                <w:numId w:val="35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22 (15.5%) patients ha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chemosis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>, most common ocular manifestation in ICU admitted patients</w:t>
            </w:r>
          </w:p>
          <w:p w14:paraId="49546BEA" w14:textId="77777777" w:rsidR="00527E42" w:rsidRPr="00A92831" w:rsidRDefault="00527E42" w:rsidP="00527E42">
            <w:pPr>
              <w:pStyle w:val="f-body"/>
              <w:numPr>
                <w:ilvl w:val="0"/>
                <w:numId w:val="35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Consecutive slit examination showed 11 (7.7%) cataract, and 9 (6.3%) diabetic retinopathy. </w:t>
            </w:r>
          </w:p>
          <w:p w14:paraId="46BCCABF" w14:textId="77777777" w:rsidR="00527E42" w:rsidRPr="00A92831" w:rsidRDefault="00527E42" w:rsidP="00527E42">
            <w:pPr>
              <w:pStyle w:val="f-body"/>
              <w:numPr>
                <w:ilvl w:val="0"/>
                <w:numId w:val="35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one of the patients reported ocular symptoms prior to systemic involvement. </w:t>
            </w:r>
          </w:p>
        </w:tc>
      </w:tr>
      <w:tr w:rsidR="00527E42" w:rsidRPr="00A92831" w14:paraId="5E865156" w14:textId="77777777" w:rsidTr="00E65689">
        <w:tc>
          <w:tcPr>
            <w:tcW w:w="1418" w:type="dxa"/>
          </w:tcPr>
          <w:p w14:paraId="424833F1" w14:textId="3D5A0C08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Hong Kong, Chin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Hong&lt;/Author&gt;&lt;Year&gt;2020&lt;/Year&gt;&lt;RecNum&gt;261&lt;/RecNum&gt;&lt;DisplayText&gt;&lt;style face="superscript"&gt;63&lt;/style&gt;&lt;/DisplayText&gt;&lt;record&gt;&lt;rec-number&gt;261&lt;/rec-number&gt;&lt;foreign-keys&gt;&lt;key app="EN" db-id="psea0pzx6srvxiezztippp9mdx0tee0rt0zd" timestamp="1601656643"&gt;261&lt;/key&gt;&lt;/foreign-keys&gt;&lt;ref-type name="Journal Article"&gt;17&lt;/ref-type&gt;&lt;contributors&gt;&lt;authors&gt;&lt;author&gt;Hong, Nan&lt;/author&gt;&lt;author&gt;Yu, Wangshu&lt;/author&gt;&lt;author&gt;Xia, Jianhua&lt;/author&gt;&lt;author&gt;Shen, Ye&lt;/author&gt;&lt;author&gt;Yap, Maurice&lt;/author&gt;&lt;author&gt;Han, Wei&lt;/author&gt;&lt;/authors&gt;&lt;/contributors&gt;&lt;titles&gt;&lt;title&gt;Evaluation of ocular symptoms and tropism of SARS-CoV-2 in patients confirmed with COVID-19&lt;/title&gt;&lt;secondary-title&gt;Acta ophthalmologica&lt;/secondary-title&gt;&lt;alt-title&gt;Acta Ophthalmol&lt;/alt-title&gt;&lt;/titles&gt;&lt;periodical&gt;&lt;full-title&gt;Acta ophthalmologica&lt;/full-title&gt;&lt;abbr-1&gt;Acta Ophthalmol&lt;/abbr-1&gt;&lt;/periodical&gt;&lt;alt-periodical&gt;&lt;full-title&gt;Acta ophthalmologica&lt;/full-title&gt;&lt;abbr-1&gt;Acta Ophthalmol&lt;/abbr-1&gt;&lt;/alt-periodical&gt;&lt;pages&gt;10.1111/aos.14445&lt;/pages&gt;&lt;keywords&gt;&lt;keyword&gt;conjunctivitis&lt;/keyword&gt;&lt;keyword&gt;coronavirus disease 2019&lt;/keyword&gt;&lt;keyword&gt;dry eye&lt;/keyword&gt;&lt;keyword&gt;severe acute respiratory syndrome coronavirus&lt;/keyword&gt;&lt;/keywords&gt;&lt;dates&gt;&lt;year&gt;2020&lt;/year&gt;&lt;/dates&gt;&lt;publisher&gt;John Wiley and Sons Inc.&lt;/publisher&gt;&lt;isbn&gt;1755-3768&amp;#xD;1755-375X&lt;/isbn&gt;&lt;accession-num&gt;32336042&lt;/accession-num&gt;&lt;urls&gt;&lt;related-urls&gt;&lt;url&gt;https://pubmed.ncbi.nlm.nih.gov/32336042&lt;/url&gt;&lt;url&gt;https://www.ncbi.nlm.nih.gov/pmc/articles/PMC7267628/&lt;/url&gt;&lt;/related-urls&gt;&lt;/urls&gt;&lt;electronic-resource-num&gt;10.1111/aos.14445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63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66FD7745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Prospective study</w:t>
            </w:r>
          </w:p>
        </w:tc>
        <w:tc>
          <w:tcPr>
            <w:tcW w:w="1276" w:type="dxa"/>
          </w:tcPr>
          <w:p w14:paraId="24D5804A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56</w:t>
            </w:r>
          </w:p>
        </w:tc>
        <w:tc>
          <w:tcPr>
            <w:tcW w:w="9923" w:type="dxa"/>
          </w:tcPr>
          <w:p w14:paraId="2DA751C7" w14:textId="6E54467C" w:rsidR="00527E42" w:rsidRPr="00A92831" w:rsidRDefault="00527E42" w:rsidP="00527E42">
            <w:pPr>
              <w:pStyle w:val="f-body"/>
              <w:numPr>
                <w:ilvl w:val="0"/>
                <w:numId w:val="34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56 patients with SARS</w:t>
            </w:r>
            <w:r w:rsidRPr="00A92831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A92831">
              <w:rPr>
                <w:rFonts w:ascii="Arial" w:hAnsi="Arial" w:cs="Arial"/>
                <w:sz w:val="20"/>
                <w:szCs w:val="20"/>
              </w:rPr>
              <w:t>CoV</w:t>
            </w:r>
            <w:r w:rsidRPr="00A92831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2 recruited to </w:t>
            </w:r>
            <w:r>
              <w:rPr>
                <w:rFonts w:ascii="Arial" w:hAnsi="Arial" w:cs="Arial"/>
                <w:sz w:val="20"/>
                <w:szCs w:val="20"/>
              </w:rPr>
              <w:t>evaluate ocular symptoms</w:t>
            </w:r>
          </w:p>
          <w:p w14:paraId="06F9104B" w14:textId="6D5272AF" w:rsidR="00527E42" w:rsidRPr="00A92831" w:rsidRDefault="00527E42" w:rsidP="00527E42">
            <w:pPr>
              <w:pStyle w:val="f-body"/>
              <w:numPr>
                <w:ilvl w:val="0"/>
                <w:numId w:val="34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7% reported ocular symptoms in the course of COVID</w:t>
            </w:r>
            <w:r w:rsidRPr="00A92831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A92831">
              <w:rPr>
                <w:rFonts w:ascii="Arial" w:hAnsi="Arial" w:cs="Arial"/>
                <w:sz w:val="20"/>
                <w:szCs w:val="20"/>
              </w:rPr>
              <w:t>19, including sore eyes, itching, foreign body sensation, tearing, redness, dry eyes, eye secretions and floaters</w:t>
            </w:r>
          </w:p>
          <w:p w14:paraId="1BF2CE49" w14:textId="77777777" w:rsidR="00527E42" w:rsidRPr="00A92831" w:rsidRDefault="00527E42" w:rsidP="00527E42">
            <w:pPr>
              <w:pStyle w:val="f-body"/>
              <w:numPr>
                <w:ilvl w:val="0"/>
                <w:numId w:val="34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11% of those with ocular symptoms presented with ocular symptoms before onset of fever or respiratory </w:t>
            </w: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symptoms, ranging from 1-7 days</w:t>
            </w:r>
          </w:p>
          <w:p w14:paraId="4CE09378" w14:textId="6D48C97E" w:rsidR="00527E42" w:rsidRPr="00A92831" w:rsidRDefault="00527E42" w:rsidP="00527E42">
            <w:pPr>
              <w:pStyle w:val="f-body"/>
              <w:numPr>
                <w:ilvl w:val="0"/>
                <w:numId w:val="34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onjunctival swab sample from left eye of one patient showed positive SARS-CoV-2 RNA detection</w:t>
            </w:r>
            <w:r w:rsidRPr="00A92831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</w:t>
            </w:r>
          </w:p>
        </w:tc>
      </w:tr>
      <w:tr w:rsidR="00527E42" w:rsidRPr="00A92831" w14:paraId="75518A2D" w14:textId="77777777" w:rsidTr="00E65689">
        <w:tc>
          <w:tcPr>
            <w:tcW w:w="1418" w:type="dxa"/>
          </w:tcPr>
          <w:p w14:paraId="61EB3BEA" w14:textId="03442FD8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Hubei, Chin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Wu&lt;/Author&gt;&lt;Year&gt;2020&lt;/Year&gt;&lt;RecNum&gt;110&lt;/RecNum&gt;&lt;DisplayText&gt;&lt;style face="superscript"&gt;57&lt;/style&gt;&lt;/DisplayText&gt;&lt;record&gt;&lt;rec-number&gt;110&lt;/rec-number&gt;&lt;foreign-keys&gt;&lt;key app="EN" db-id="psea0pzx6srvxiezztippp9mdx0tee0rt0zd" timestamp="1587069521"&gt;110&lt;/key&gt;&lt;/foreign-keys&gt;&lt;ref-type name="Journal Article"&gt;17&lt;/ref-type&gt;&lt;contributors&gt;&lt;authors&gt;&lt;author&gt;Wu, P.&lt;/author&gt;&lt;author&gt;Duan, F.&lt;/author&gt;&lt;author&gt;Luo, C.&lt;/author&gt;&lt;author&gt;Liu, Q.&lt;/author&gt;&lt;author&gt;Qu, X.&lt;/author&gt;&lt;author&gt;Liang, L.&lt;/author&gt;&lt;author&gt;Wu, K.&lt;/author&gt;&lt;/authors&gt;&lt;/contributors&gt;&lt;auth-address&gt;Department of Ophthalmology, The First College of Clinical Medical Science, Yichang Central People&amp;apos;s Hospital, China Three Gorges University, Yichang, China.&amp;#xD;Zhongshan Ophthalmic Center, State Key Laboratory of Ophthalmology, Sun Yat-Sen University, Guangzhou, China.&lt;/auth-address&gt;&lt;titles&gt;&lt;title&gt;Characteristics of Ocular Findings of Patients With Coronavirus Disease 2019 (COVID-19) in Hubei Province, China&lt;/title&gt;&lt;secondary-title&gt;JAMA Ophthalmol&lt;/secondary-title&gt;&lt;/titles&gt;&lt;periodical&gt;&lt;full-title&gt;JAMA Ophthalmol&lt;/full-title&gt;&lt;/periodical&gt;&lt;edition&gt;2020/04/02&lt;/edition&gt;&lt;dates&gt;&lt;year&gt;2020&lt;/year&gt;&lt;pub-dates&gt;&lt;date&gt;Mar 31&lt;/date&gt;&lt;/pub-dates&gt;&lt;/dates&gt;&lt;isbn&gt;2168-6173 (Electronic)&amp;#xD;2168-6165 (Linking)&lt;/isbn&gt;&lt;accession-num&gt;32232433&lt;/accession-num&gt;&lt;urls&gt;&lt;related-urls&gt;&lt;url&gt;https://www.ncbi.nlm.nih.gov/pubmed/32232433&lt;/url&gt;&lt;/related-urls&gt;&lt;/urls&gt;&lt;custom2&gt;PMC7110919&lt;/custom2&gt;&lt;electronic-resource-num&gt;10.1001/jamaophthalmol.2020.1291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57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18665A86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 </w:t>
            </w: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29AB8A57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38</w:t>
            </w:r>
          </w:p>
        </w:tc>
        <w:tc>
          <w:tcPr>
            <w:tcW w:w="9923" w:type="dxa"/>
          </w:tcPr>
          <w:p w14:paraId="34E70645" w14:textId="36306F50" w:rsidR="00527E42" w:rsidRPr="00A92831" w:rsidRDefault="00527E42" w:rsidP="00527E42">
            <w:pPr>
              <w:pStyle w:val="f-body"/>
              <w:numPr>
                <w:ilvl w:val="0"/>
                <w:numId w:val="38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38 patients with COVID-19</w:t>
            </w:r>
            <w:r>
              <w:rPr>
                <w:rFonts w:ascii="Arial" w:hAnsi="Arial" w:cs="Arial"/>
                <w:sz w:val="20"/>
                <w:szCs w:val="20"/>
              </w:rPr>
              <w:t>: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12 had ocular manifestations like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epiphor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, conjunctival congestion, or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chemosis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>, and these commonly occurred in patients with more severe systemic manifestations</w:t>
            </w:r>
          </w:p>
          <w:p w14:paraId="1DE856AA" w14:textId="690BD45C" w:rsidR="00527E42" w:rsidRPr="00A92831" w:rsidRDefault="00527E42" w:rsidP="00527E42">
            <w:pPr>
              <w:pStyle w:val="f-body"/>
              <w:numPr>
                <w:ilvl w:val="0"/>
                <w:numId w:val="38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RT-PCR was positive for SARS-CoV-2 in 28 nasopharyngeal swabs and 2 conjunctival swabs, and more significant changes in blood test values appeared in patients with ocular abnormalities</w:t>
            </w:r>
          </w:p>
        </w:tc>
      </w:tr>
      <w:tr w:rsidR="00527E42" w:rsidRPr="00A92831" w14:paraId="3465B97A" w14:textId="77777777" w:rsidTr="00E65689">
        <w:tc>
          <w:tcPr>
            <w:tcW w:w="1418" w:type="dxa"/>
          </w:tcPr>
          <w:p w14:paraId="542ED90E" w14:textId="2D570AC3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São Paulo, Brazil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arinho&lt;/Author&gt;&lt;Year&gt;2020&lt;/Year&gt;&lt;RecNum&gt;352&lt;/RecNum&gt;&lt;DisplayText&gt;&lt;style face="superscript"&gt;64&lt;/style&gt;&lt;/DisplayText&gt;&lt;record&gt;&lt;rec-number&gt;352&lt;/rec-number&gt;&lt;foreign-keys&gt;&lt;key app="EN" db-id="psea0pzx6srvxiezztippp9mdx0tee0rt0zd" timestamp="1601656663"&gt;352&lt;/key&gt;&lt;/foreign-keys&gt;&lt;ref-type name="Journal Article"&gt;17&lt;/ref-type&gt;&lt;contributors&gt;&lt;authors&gt;&lt;author&gt;Marinho, Paula M.&lt;/author&gt;&lt;author&gt;Marcos, Allexya A. A.&lt;/author&gt;&lt;author&gt;Romano, André C.&lt;/author&gt;&lt;author&gt;Nascimento, Heloisa&lt;/author&gt;&lt;author&gt;Belfort, Rubens, Jr.&lt;/author&gt;&lt;/authors&gt;&lt;/contributors&gt;&lt;titles&gt;&lt;title&gt;Retinal findings in patients with COVID-19&lt;/title&gt;&lt;secondary-title&gt;Lancet (London, England)&lt;/secondary-title&gt;&lt;alt-title&gt;Lancet&lt;/alt-title&gt;&lt;/titles&gt;&lt;alt-periodical&gt;&lt;full-title&gt;Lancet&lt;/full-title&gt;&lt;/alt-periodical&gt;&lt;pages&gt;1610-1610&lt;/pages&gt;&lt;volume&gt;395&lt;/volume&gt;&lt;number&gt;10237&lt;/number&gt;&lt;edition&gt;2020/05/12&lt;/edition&gt;&lt;keywords&gt;&lt;keyword&gt;Betacoronavirus&lt;/keyword&gt;&lt;keyword&gt;China&lt;/keyword&gt;&lt;keyword&gt;*Coronavirus&lt;/keyword&gt;&lt;keyword&gt;*Coronavirus Infections&lt;/keyword&gt;&lt;keyword&gt;*Eye Diseases/virology&lt;/keyword&gt;&lt;keyword&gt;Humans&lt;/keyword&gt;&lt;keyword&gt;Pandemics&lt;/keyword&gt;&lt;keyword&gt;Pneumonia, Viral&lt;/keyword&gt;&lt;keyword&gt;*Retina&lt;/keyword&gt;&lt;/keywords&gt;&lt;dates&gt;&lt;year&gt;2020&lt;/year&gt;&lt;/dates&gt;&lt;publisher&gt;Elsevier Ltd.&lt;/publisher&gt;&lt;isbn&gt;1474-547X&amp;#xD;0140-6736&lt;/isbn&gt;&lt;accession-num&gt;32405105&lt;/accession-num&gt;&lt;urls&gt;&lt;related-urls&gt;&lt;url&gt;https://pubmed.ncbi.nlm.nih.gov/32405105&lt;/url&gt;&lt;url&gt;https://www.ncbi.nlm.nih.gov/pmc/articles/PMC7217650/&lt;/url&gt;&lt;/related-urls&gt;&lt;/urls&gt;&lt;electronic-resource-num&gt;10.1016/S0140-6736(20)31014-X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64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2449DFE7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411F7763" w14:textId="77777777" w:rsidR="00527E42" w:rsidRPr="00A92831" w:rsidRDefault="00527E42" w:rsidP="00527E4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2</w:t>
            </w:r>
          </w:p>
        </w:tc>
        <w:tc>
          <w:tcPr>
            <w:tcW w:w="9923" w:type="dxa"/>
          </w:tcPr>
          <w:p w14:paraId="6F33DBF7" w14:textId="105B2170" w:rsidR="00527E42" w:rsidRPr="00A92831" w:rsidRDefault="00527E42" w:rsidP="00527E42">
            <w:pPr>
              <w:pStyle w:val="f-body"/>
              <w:numPr>
                <w:ilvl w:val="0"/>
                <w:numId w:val="34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2 adults (6 men and 6 women, aged 25–69), examined 11–33 days after COVID-19 symptom onset.</w:t>
            </w:r>
          </w:p>
          <w:p w14:paraId="338A8C1E" w14:textId="77777777" w:rsidR="00527E42" w:rsidRPr="00A92831" w:rsidRDefault="00527E42" w:rsidP="00527E42">
            <w:pPr>
              <w:pStyle w:val="f-body"/>
              <w:numPr>
                <w:ilvl w:val="0"/>
                <w:numId w:val="34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All patients showed hyper-reflective lesions at the level of ganglion cell and inner plexiform layers more prominently at the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papillomacular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bundle in both eyes</w:t>
            </w:r>
          </w:p>
          <w:p w14:paraId="652E1843" w14:textId="77777777" w:rsidR="00527E42" w:rsidRPr="00A92831" w:rsidRDefault="00527E42" w:rsidP="00527E42">
            <w:pPr>
              <w:pStyle w:val="f-body"/>
              <w:numPr>
                <w:ilvl w:val="0"/>
                <w:numId w:val="33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First report of retinal findings possibly associated with COVID-19 infection in humans</w:t>
            </w:r>
          </w:p>
        </w:tc>
      </w:tr>
    </w:tbl>
    <w:p w14:paraId="409B2991" w14:textId="77777777" w:rsidR="00272559" w:rsidRPr="00A92831" w:rsidRDefault="00272559" w:rsidP="00342684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sz w:val="20"/>
          <w:szCs w:val="20"/>
        </w:rPr>
      </w:pPr>
    </w:p>
    <w:p w14:paraId="2E950CA3" w14:textId="77777777" w:rsidR="00272559" w:rsidRPr="00A92831" w:rsidRDefault="00272559" w:rsidP="00342684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sz w:val="20"/>
          <w:szCs w:val="20"/>
        </w:rPr>
        <w:sectPr w:rsidR="00272559" w:rsidRPr="00A92831" w:rsidSect="00740009">
          <w:pgSz w:w="15840" w:h="12240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739C2E9B" w14:textId="05E5CD12" w:rsidR="00272559" w:rsidRPr="00A92831" w:rsidRDefault="00272559" w:rsidP="00342684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Cs/>
          <w:sz w:val="20"/>
          <w:szCs w:val="20"/>
        </w:rPr>
      </w:pPr>
      <w:r w:rsidRPr="00A92831">
        <w:rPr>
          <w:rFonts w:ascii="Arial" w:hAnsi="Arial" w:cs="Arial"/>
          <w:b/>
          <w:bCs/>
          <w:sz w:val="20"/>
          <w:szCs w:val="20"/>
        </w:rPr>
        <w:lastRenderedPageBreak/>
        <w:t xml:space="preserve">Supplementary Table </w:t>
      </w:r>
      <w:r w:rsidR="003D1EC0">
        <w:rPr>
          <w:rFonts w:ascii="Arial" w:hAnsi="Arial" w:cs="Arial"/>
          <w:b/>
          <w:bCs/>
          <w:sz w:val="20"/>
          <w:szCs w:val="20"/>
        </w:rPr>
        <w:t>3</w:t>
      </w:r>
      <w:r w:rsidRPr="00A92831">
        <w:rPr>
          <w:rFonts w:ascii="Arial" w:hAnsi="Arial" w:cs="Arial"/>
          <w:b/>
          <w:bCs/>
          <w:sz w:val="20"/>
          <w:szCs w:val="20"/>
        </w:rPr>
        <w:t xml:space="preserve"> – Relevant case reports and small series (&lt;10 patients) on </w:t>
      </w:r>
      <w:r w:rsidR="00341417">
        <w:rPr>
          <w:rFonts w:ascii="Arial" w:hAnsi="Arial" w:cs="Arial"/>
          <w:b/>
          <w:bCs/>
          <w:sz w:val="20"/>
          <w:szCs w:val="20"/>
        </w:rPr>
        <w:t xml:space="preserve">interesting </w:t>
      </w:r>
      <w:r w:rsidRPr="00A92831">
        <w:rPr>
          <w:rFonts w:ascii="Arial" w:hAnsi="Arial" w:cs="Arial"/>
          <w:b/>
          <w:bCs/>
          <w:sz w:val="20"/>
          <w:szCs w:val="20"/>
        </w:rPr>
        <w:t xml:space="preserve">HEENT manifestations of COVID-19. </w:t>
      </w:r>
      <w:r w:rsidRPr="00A92831">
        <w:rPr>
          <w:rFonts w:ascii="Arial" w:hAnsi="Arial" w:cs="Arial"/>
          <w:bCs/>
          <w:sz w:val="20"/>
          <w:szCs w:val="20"/>
        </w:rPr>
        <w:t>Studies are shown in descending order by sample size.</w:t>
      </w:r>
    </w:p>
    <w:p w14:paraId="7C59A797" w14:textId="49B4DC6E" w:rsidR="00272559" w:rsidRPr="00A92831" w:rsidRDefault="00272559" w:rsidP="00342684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sz w:val="20"/>
          <w:szCs w:val="20"/>
        </w:rPr>
      </w:pPr>
    </w:p>
    <w:tbl>
      <w:tblPr>
        <w:tblW w:w="14176" w:type="dxa"/>
        <w:tblInd w:w="-71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8"/>
        <w:gridCol w:w="1559"/>
        <w:gridCol w:w="1276"/>
        <w:gridCol w:w="9923"/>
      </w:tblGrid>
      <w:tr w:rsidR="00272559" w:rsidRPr="00A92831" w14:paraId="19FF5287" w14:textId="77777777" w:rsidTr="00E65689">
        <w:tc>
          <w:tcPr>
            <w:tcW w:w="1418" w:type="dxa"/>
          </w:tcPr>
          <w:p w14:paraId="254D656E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>Location</w:t>
            </w:r>
          </w:p>
        </w:tc>
        <w:tc>
          <w:tcPr>
            <w:tcW w:w="1559" w:type="dxa"/>
          </w:tcPr>
          <w:p w14:paraId="2538F9D7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>Study Type</w:t>
            </w:r>
          </w:p>
        </w:tc>
        <w:tc>
          <w:tcPr>
            <w:tcW w:w="1276" w:type="dxa"/>
          </w:tcPr>
          <w:p w14:paraId="15D56E85" w14:textId="0CAB54E5" w:rsidR="00272559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Number of </w:t>
            </w:r>
            <w:r w:rsidR="00272559" w:rsidRPr="00A92831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Patients </w:t>
            </w:r>
          </w:p>
        </w:tc>
        <w:tc>
          <w:tcPr>
            <w:tcW w:w="9923" w:type="dxa"/>
          </w:tcPr>
          <w:p w14:paraId="37FDADBF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>Key findings</w:t>
            </w:r>
          </w:p>
        </w:tc>
      </w:tr>
      <w:tr w:rsidR="00272559" w:rsidRPr="00A92831" w14:paraId="736095F9" w14:textId="77777777" w:rsidTr="00E65689">
        <w:tc>
          <w:tcPr>
            <w:tcW w:w="14176" w:type="dxa"/>
            <w:gridSpan w:val="4"/>
            <w:shd w:val="clear" w:color="auto" w:fill="E7E6E6" w:themeFill="background2"/>
          </w:tcPr>
          <w:p w14:paraId="730DCC39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jc w:val="center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Anosmia or </w:t>
            </w:r>
            <w:proofErr w:type="spellStart"/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>Ageusia</w:t>
            </w:r>
            <w:proofErr w:type="spellEnd"/>
          </w:p>
        </w:tc>
      </w:tr>
      <w:tr w:rsidR="00272559" w:rsidRPr="00A92831" w14:paraId="00CF895C" w14:textId="77777777" w:rsidTr="00E65689">
        <w:tc>
          <w:tcPr>
            <w:tcW w:w="1418" w:type="dxa"/>
          </w:tcPr>
          <w:p w14:paraId="75AB5D86" w14:textId="695B9886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Tehran, Iran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aWxhbmk8L0F1dGhvcj48WWVhcj4yMDIwPC9ZZWFyPjxS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aWxhbmk8L0F1dGhvcj48WWVhcj4yMDIwPC9ZZWFyPjxS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65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4A2FC17C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251E89CA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9923" w:type="dxa"/>
          </w:tcPr>
          <w:p w14:paraId="1F98D8C3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Eight patients ranging from 22 to 44-years-old reported anosmia and sudden olfactory loss 2-4 days after onset of fever and other mild respiratory symptoms</w:t>
            </w:r>
          </w:p>
          <w:p w14:paraId="45C0642A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 out of 8 patients were positive for COVID-19, the 3 others were not tested for COVID-19 </w:t>
            </w:r>
          </w:p>
        </w:tc>
      </w:tr>
      <w:tr w:rsidR="00272559" w:rsidRPr="00A92831" w14:paraId="2046F1DF" w14:textId="77777777" w:rsidTr="00E65689">
        <w:tc>
          <w:tcPr>
            <w:tcW w:w="1418" w:type="dxa"/>
          </w:tcPr>
          <w:p w14:paraId="34D549B1" w14:textId="685613C9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London, United Kingdom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Brookes&lt;/Author&gt;&lt;Year&gt;2020&lt;/Year&gt;&lt;RecNum&gt;305&lt;/RecNum&gt;&lt;DisplayText&gt;&lt;style face="superscript"&gt;66&lt;/style&gt;&lt;/DisplayText&gt;&lt;record&gt;&lt;rec-number&gt;305&lt;/rec-number&gt;&lt;foreign-keys&gt;&lt;key app="EN" db-id="psea0pzx6srvxiezztippp9mdx0tee0rt0zd" timestamp="1601656653"&gt;305&lt;/key&gt;&lt;/foreign-keys&gt;&lt;ref-type name="Journal Article"&gt;17&lt;/ref-type&gt;&lt;contributors&gt;&lt;authors&gt;&lt;author&gt;Brookes, Natalie R. G.&lt;/author&gt;&lt;author&gt;Fairley, James W.&lt;/author&gt;&lt;author&gt;Brookes, Gerald B.&lt;/author&gt;&lt;/authors&gt;&lt;/contributors&gt;&lt;titles&gt;&lt;title&gt;Acute Olfactory Dysfunction—A Primary Presentation of COVID-19 Infection&lt;/title&gt;&lt;secondary-title&gt;Ear, Nose &amp;amp; Throat Journal&lt;/secondary-title&gt;&lt;/titles&gt;&lt;periodical&gt;&lt;full-title&gt;Ear, Nose &amp;amp; Throat Journal&lt;/full-title&gt;&lt;/periodical&gt;&lt;pages&gt;0145561320940119&lt;/pages&gt;&lt;dates&gt;&lt;year&gt;2020&lt;/year&gt;&lt;/dates&gt;&lt;publisher&gt;SAGE Publications Inc&lt;/publisher&gt;&lt;isbn&gt;0145-5613&lt;/isbn&gt;&lt;urls&gt;&lt;related-urls&gt;&lt;url&gt;https://doi.org/10.1177/0145561320940119&lt;/url&gt;&lt;/related-urls&gt;&lt;/urls&gt;&lt;electronic-resource-num&gt;10.1177/0145561320940119&lt;/electronic-resource-num&gt;&lt;access-date&gt;2020/08/25&lt;/access-dat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66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7578D8C6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Case series </w:t>
            </w:r>
          </w:p>
        </w:tc>
        <w:tc>
          <w:tcPr>
            <w:tcW w:w="1276" w:type="dxa"/>
          </w:tcPr>
          <w:p w14:paraId="38212897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9923" w:type="dxa"/>
          </w:tcPr>
          <w:p w14:paraId="6B1F0670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Four patients ranging from 28 to 37-years-old presented with severe loss of smell (two additional loss of taste) and no or mild nasal congestion, with COVID-19 antibody testing positive several weeks later in two patients but negative in two others </w:t>
            </w:r>
          </w:p>
        </w:tc>
      </w:tr>
      <w:tr w:rsidR="00272559" w:rsidRPr="00A92831" w14:paraId="1A36AF41" w14:textId="77777777" w:rsidTr="00E65689">
        <w:tc>
          <w:tcPr>
            <w:tcW w:w="1418" w:type="dxa"/>
          </w:tcPr>
          <w:p w14:paraId="5CB9C32A" w14:textId="03209A06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Ital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oliti&lt;/Author&gt;&lt;Year&gt;2020&lt;/Year&gt;&lt;RecNum&gt;256&lt;/RecNum&gt;&lt;DisplayText&gt;&lt;style face="superscript"&gt;67&lt;/style&gt;&lt;/DisplayText&gt;&lt;record&gt;&lt;rec-number&gt;256&lt;/rec-number&gt;&lt;foreign-keys&gt;&lt;key app="EN" db-id="psea0pzx6srvxiezztippp9mdx0tee0rt0zd" timestamp="1601656642"&gt;256&lt;/key&gt;&lt;/foreign-keys&gt;&lt;ref-type name="Journal Article"&gt;17&lt;/ref-type&gt;&lt;contributors&gt;&lt;authors&gt;&lt;author&gt;Politi, Letterio S.&lt;/author&gt;&lt;author&gt;Salsano, Ettore&lt;/author&gt;&lt;author&gt;Grimaldi, Marco&lt;/author&gt;&lt;/authors&gt;&lt;/contributors&gt;&lt;titles&gt;&lt;title&gt;Magnetic Resonance Imaging Alteration of the Brain in a Patient With Coronavirus Disease 2019 (COVID-19) and Anosmia&lt;/title&gt;&lt;secondary-title&gt;JAMA Neurology&lt;/secondary-title&gt;&lt;/titles&gt;&lt;periodical&gt;&lt;full-title&gt;JAMA Neurology&lt;/full-title&gt;&lt;/periodical&gt;&lt;pages&gt;1028-1029&lt;/pages&gt;&lt;volume&gt;77&lt;/volume&gt;&lt;number&gt;8&lt;/number&gt;&lt;dates&gt;&lt;year&gt;2020&lt;/year&gt;&lt;/dates&gt;&lt;isbn&gt;2168-6149&lt;/isbn&gt;&lt;urls&gt;&lt;related-urls&gt;&lt;url&gt;https://doi.org/10.1001/jamaneurol.2020.2125&lt;/url&gt;&lt;/related-urls&gt;&lt;/urls&gt;&lt;electronic-resource-num&gt;10.1001/jamaneurol.2020.2125&lt;/electronic-resource-num&gt;&lt;access-date&gt;8/19/2020&lt;/access-dat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67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D810337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39653078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9923" w:type="dxa"/>
          </w:tcPr>
          <w:p w14:paraId="7A013D1D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A 25-year-old female presented with a mild dry cough lasting for 1 day, followed by persistent severe anosmia an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dysgeus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1C92735B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3D and 2D fluid-attenuated inversion recovery images showed cortical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hyperintensity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in the right gyrus rectus and subtle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hyperintensity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in olfactory bulbs, tested positive for COVID-19</w:t>
            </w:r>
          </w:p>
          <w:p w14:paraId="39601A3D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Recovery of anosmia occurred after 28 days  </w:t>
            </w:r>
          </w:p>
          <w:p w14:paraId="36DB6822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o brain abnormalities were seen in 2 other patients with COVID-19 presenting anosmia </w:t>
            </w:r>
          </w:p>
        </w:tc>
      </w:tr>
      <w:tr w:rsidR="00272559" w:rsidRPr="00A92831" w14:paraId="06BE281B" w14:textId="77777777" w:rsidTr="00E65689">
        <w:tc>
          <w:tcPr>
            <w:tcW w:w="1418" w:type="dxa"/>
          </w:tcPr>
          <w:p w14:paraId="3EEE0E5B" w14:textId="32BE7E7B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London, UK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echner&lt;/Author&gt;&lt;Year&gt;2020&lt;/Year&gt;&lt;RecNum&gt;332&lt;/RecNum&gt;&lt;DisplayText&gt;&lt;style face="superscript"&gt;68&lt;/style&gt;&lt;/DisplayText&gt;&lt;record&gt;&lt;rec-number&gt;332&lt;/rec-number&gt;&lt;foreign-keys&gt;&lt;key app="EN" db-id="psea0pzx6srvxiezztippp9mdx0tee0rt0zd" timestamp="1601656659"&gt;332&lt;/key&gt;&lt;/foreign-keys&gt;&lt;ref-type name="Journal Article"&gt;17&lt;/ref-type&gt;&lt;contributors&gt;&lt;authors&gt;&lt;author&gt;Lechner, M.&lt;/author&gt;&lt;author&gt;Chandrasekharan, D.&lt;/author&gt;&lt;author&gt;Jumani, K.&lt;/author&gt;&lt;author&gt;Liu, J.&lt;/author&gt;&lt;author&gt;Gane, S.&lt;/author&gt;&lt;author&gt;Lund, V. J.&lt;/author&gt;&lt;author&gt;Philpott, C.&lt;/author&gt;&lt;author&gt;Jayaraj, S.&lt;/author&gt;&lt;/authors&gt;&lt;/contributors&gt;&lt;auth-address&gt;Whipps Cross University Hospital, Barts Health NHS Trust, UK.&amp;#xD;UCL Cancer Institute, University College London, London, UK.&amp;#xD;Royal National Throat, Nose and Ear Hospital, UCLH Foundation Trust, London, UK.&amp;#xD;The Norfolk Smell and Taste Clinic, Norfolk and Waveney ENT Service, UK.&amp;#xD;Norwich Medical School, University of East Anglia, Norwich, UK.&lt;/auth-address&gt;&lt;titles&gt;&lt;title&gt;Anosmia as a presenting symptom of SARS-CoV-2 infection in healthcare workers - A systematic review of the literature, case series, and recommendations for clinical assessment and management&lt;/title&gt;&lt;secondary-title&gt;Rhinology&lt;/secondary-title&gt;&lt;/titles&gt;&lt;periodical&gt;&lt;full-title&gt;Rhinology&lt;/full-title&gt;&lt;/periodical&gt;&lt;edition&gt;2020/05/10&lt;/edition&gt;&lt;dates&gt;&lt;year&gt;2020&lt;/year&gt;&lt;pub-dates&gt;&lt;date&gt;May 9&lt;/date&gt;&lt;/pub-dates&gt;&lt;/dates&gt;&lt;isbn&gt;0300-0729 (Print)&amp;#xD;0300-0729&lt;/isbn&gt;&lt;accession-num&gt;32386285&lt;/accession-num&gt;&lt;urls&gt;&lt;/urls&gt;&lt;electronic-resource-num&gt;10.4193/Rhin20.189&lt;/electronic-resource-num&gt;&lt;remote-database-provider&gt;NLM&lt;/remote-database-provider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68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559" w:type="dxa"/>
          </w:tcPr>
          <w:p w14:paraId="4DA9864F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7B9268F3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9923" w:type="dxa"/>
          </w:tcPr>
          <w:p w14:paraId="3AD133D4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Three patients ranging from 37 to 53-years-old tested positive for COVID-19 and had initial onset of loss of smell 1 week prior, 5 days prior, and 2 days after symptoms  </w:t>
            </w:r>
          </w:p>
        </w:tc>
      </w:tr>
      <w:tr w:rsidR="00341417" w:rsidRPr="00A92831" w14:paraId="1E917B10" w14:textId="77777777" w:rsidTr="00E65689">
        <w:tc>
          <w:tcPr>
            <w:tcW w:w="1418" w:type="dxa"/>
          </w:tcPr>
          <w:p w14:paraId="193EFC8C" w14:textId="4324B256" w:rsidR="00341417" w:rsidRPr="00A92831" w:rsidRDefault="00341417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aris, France</w:t>
            </w:r>
            <w:r w:rsidR="003C579D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Distinguin&lt;/Author&gt;&lt;Year&gt;2020&lt;/Year&gt;&lt;RecNum&gt;488&lt;/RecNum&gt;&lt;DisplayText&gt;&lt;style face="superscript"&gt;69&lt;/style&gt;&lt;/DisplayText&gt;&lt;record&gt;&lt;rec-number&gt;488&lt;/rec-number&gt;&lt;foreign-keys&gt;&lt;key app="EN" db-id="psea0pzx6srvxiezztippp9mdx0tee0rt0zd" timestamp="1601752580"&gt;488&lt;/key&gt;&lt;/foreign-keys&gt;&lt;ref-type name="Journal Article"&gt;17&lt;/ref-type&gt;&lt;contributors&gt;&lt;authors&gt;&lt;author&gt;Distinguin, L.&lt;/author&gt;&lt;author&gt;Ammar, A.&lt;/author&gt;&lt;author&gt;Lechien, J. R.&lt;/author&gt;&lt;author&gt;Chetrit, A.&lt;/author&gt;&lt;author&gt;Idrissi, Y. C.&lt;/author&gt;&lt;author&gt;Circiu, M.&lt;/author&gt;&lt;author&gt;Saussez, S.&lt;/author&gt;&lt;author&gt;Berradja, N.&lt;/author&gt;&lt;author&gt;Edjlali, M.&lt;/author&gt;&lt;author&gt;Carlier, R.&lt;/author&gt;&lt;author&gt;Hans, S.&lt;/author&gt;&lt;/authors&gt;&lt;/contributors&gt;&lt;auth-address&gt;Department of Otolaryngology-Head Neck Surgery, Foch Hospital, Paris Saclay University, Paris, France.&amp;#xD;Department of Radiology, APHP, Hopitaux R. Poincare-Ambroise Pare, DMU Smart Imaging, GH Universite Paris-Saclay, U 1179 UVSQ/Paris-Saclay, Paris, France.&amp;#xD;Department of Anatomy, University of Mons (UMons), Mons, Belgium.&amp;#xD;Department of Otolaryngology-Head Neck Surgery, CHU de Bruxelles (Saint-Pierre), Universite Libre de Bruxelles, Brussels, Belgium.&amp;#xD;Department of Neuroradiology, Centre Hospitalier Sainte-Anne, Paris, France.&lt;/auth-address&gt;&lt;titles&gt;&lt;title&gt;MRI of Patients Infected With COVID-19 Revealed Cervical Lymphadenopathy&lt;/title&gt;&lt;secondary-title&gt;Ear Nose Throat J&lt;/secondary-title&gt;&lt;/titles&gt;&lt;periodical&gt;&lt;full-title&gt;Ear Nose Throat J&lt;/full-title&gt;&lt;/periodical&gt;&lt;pages&gt;145561320940117&lt;/pages&gt;&lt;edition&gt;2020/07/25&lt;/edition&gt;&lt;dates&gt;&lt;year&gt;2020&lt;/year&gt;&lt;pub-dates&gt;&lt;date&gt;Jul 23&lt;/date&gt;&lt;/pub-dates&gt;&lt;/dates&gt;&lt;isbn&gt;1942-7522 (Electronic)&amp;#xD;0145-5613 (Linking)&lt;/isbn&gt;&lt;accession-num&gt;32703030&lt;/accession-num&gt;&lt;urls&gt;&lt;related-urls&gt;&lt;url&gt;https://www.ncbi.nlm.nih.gov/pubmed/32703030&lt;/url&gt;&lt;/related-urls&gt;&lt;/urls&gt;&lt;electronic-resource-num&gt;10.1177/0145561320940117&lt;/electronic-resource-num&gt;&lt;/record&gt;&lt;/Cite&gt;&lt;/EndNote&gt;</w:instrText>
            </w:r>
            <w:r w:rsidR="003C579D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69</w:t>
            </w:r>
            <w:r w:rsidR="003C579D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206B449A" w14:textId="4B0EC45E" w:rsidR="00341417" w:rsidRPr="00A92831" w:rsidRDefault="00341417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4E339532" w14:textId="10901A40" w:rsidR="00341417" w:rsidRPr="00A92831" w:rsidRDefault="00341417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9923" w:type="dxa"/>
          </w:tcPr>
          <w:p w14:paraId="773B94F3" w14:textId="22E33A91" w:rsidR="00341417" w:rsidRPr="00341417" w:rsidRDefault="00341417" w:rsidP="00341417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41417">
              <w:rPr>
                <w:rFonts w:ascii="Arial" w:hAnsi="Arial" w:cs="Arial"/>
                <w:sz w:val="20"/>
                <w:szCs w:val="20"/>
                <w:bdr w:val="none" w:sz="0" w:space="0" w:color="auto" w:frame="1"/>
                <w:shd w:val="clear" w:color="auto" w:fill="FFFFFF"/>
              </w:rPr>
              <w:t>Patients (23 to 57-years-old) with COVID-19 and loss of smell/taste</w:t>
            </w:r>
            <w:r>
              <w:rPr>
                <w:rFonts w:ascii="Arial" w:hAnsi="Arial" w:cs="Arial"/>
                <w:sz w:val="20"/>
                <w:szCs w:val="20"/>
                <w:bdr w:val="none" w:sz="0" w:space="0" w:color="auto" w:frame="1"/>
                <w:shd w:val="clear" w:color="auto" w:fill="FFFFFF"/>
              </w:rPr>
              <w:t>, nasal obstruction, headache in addition to typical upper respiratory infection symptoms</w:t>
            </w:r>
          </w:p>
          <w:p w14:paraId="2BEF836B" w14:textId="729C74D9" w:rsidR="00341417" w:rsidRPr="00341417" w:rsidRDefault="00341417" w:rsidP="00341417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341417">
              <w:rPr>
                <w:rFonts w:ascii="Arial" w:hAnsi="Arial" w:cs="Arial"/>
                <w:sz w:val="20"/>
                <w:szCs w:val="20"/>
                <w:bdr w:val="none" w:sz="0" w:space="0" w:color="auto" w:frame="1"/>
                <w:shd w:val="clear" w:color="auto" w:fill="FFFFFF"/>
              </w:rPr>
              <w:t>All had MRI performed that showed cervical lymphadenopathy</w:t>
            </w:r>
            <w:r>
              <w:rPr>
                <w:sz w:val="25"/>
                <w:szCs w:val="25"/>
                <w:bdr w:val="none" w:sz="0" w:space="0" w:color="auto" w:frame="1"/>
                <w:shd w:val="clear" w:color="auto" w:fill="FFFFFF"/>
              </w:rPr>
              <w:t xml:space="preserve"> </w:t>
            </w:r>
          </w:p>
        </w:tc>
      </w:tr>
      <w:tr w:rsidR="00563D0C" w:rsidRPr="00A92831" w14:paraId="570D27B7" w14:textId="77777777" w:rsidTr="00E65689">
        <w:tc>
          <w:tcPr>
            <w:tcW w:w="1418" w:type="dxa"/>
          </w:tcPr>
          <w:p w14:paraId="4F0BED33" w14:textId="36F20B50" w:rsidR="00563D0C" w:rsidRDefault="00563D0C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Zurich, Switzerland</w:t>
            </w:r>
            <w:r w:rsidR="00A078DE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LaXJzY2hlbmJhdW08L0F1dGhvcj48WWVhcj4yMDIwPC9Z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</w:fldData>
              </w:fldChar>
            </w:r>
            <w:r w:rsidR="00184165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LaXJzY2hlbmJhdW08L0F1dGhvcj48WWVhcj4yMDIwPC9Z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</w:fldData>
              </w:fldChar>
            </w:r>
            <w:r w:rsidR="00184165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2"/>
                <w:szCs w:val="22"/>
              </w:rPr>
            </w:r>
            <w:r w:rsidR="00184165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="00A078DE">
              <w:rPr>
                <w:rFonts w:ascii="Arial" w:hAnsi="Arial" w:cs="Arial"/>
                <w:sz w:val="22"/>
                <w:szCs w:val="22"/>
              </w:rPr>
            </w:r>
            <w:r w:rsidR="00A078DE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2"/>
                <w:szCs w:val="22"/>
                <w:vertAlign w:val="superscript"/>
              </w:rPr>
              <w:t>70</w:t>
            </w:r>
            <w:r w:rsidR="00A078DE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1559" w:type="dxa"/>
          </w:tcPr>
          <w:p w14:paraId="17979426" w14:textId="20C82040" w:rsidR="00563D0C" w:rsidRDefault="00563D0C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2D1B2862" w14:textId="388A0CF8" w:rsidR="00563D0C" w:rsidRDefault="00563D0C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9923" w:type="dxa"/>
          </w:tcPr>
          <w:p w14:paraId="03476F00" w14:textId="77777777" w:rsidR="00A078DE" w:rsidRDefault="00A078DE" w:rsidP="00341417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  <w:bdr w:val="none" w:sz="0" w:space="0" w:color="auto" w:frame="1"/>
                <w:shd w:val="clear" w:color="auto" w:fill="FFFFFF"/>
              </w:rPr>
            </w:pPr>
            <w:r w:rsidRPr="00A078DE">
              <w:rPr>
                <w:rFonts w:ascii="Arial" w:hAnsi="Arial" w:cs="Arial"/>
                <w:sz w:val="20"/>
                <w:szCs w:val="20"/>
                <w:bdr w:val="none" w:sz="0" w:space="0" w:color="auto" w:frame="1"/>
                <w:shd w:val="clear" w:color="auto" w:fill="FFFFFF"/>
              </w:rPr>
              <w:t xml:space="preserve">Two cases of olfactory neuropathy with axonal damage, prominent </w:t>
            </w:r>
            <w:proofErr w:type="spellStart"/>
            <w:r w:rsidRPr="00A078DE">
              <w:rPr>
                <w:rFonts w:ascii="Arial" w:hAnsi="Arial" w:cs="Arial"/>
                <w:sz w:val="20"/>
                <w:szCs w:val="20"/>
                <w:bdr w:val="none" w:sz="0" w:space="0" w:color="auto" w:frame="1"/>
                <w:shd w:val="clear" w:color="auto" w:fill="FFFFFF"/>
              </w:rPr>
              <w:t>leukocytic</w:t>
            </w:r>
            <w:proofErr w:type="spellEnd"/>
            <w:r w:rsidRPr="00A078DE">
              <w:rPr>
                <w:rFonts w:ascii="Arial" w:hAnsi="Arial" w:cs="Arial"/>
                <w:sz w:val="20"/>
                <w:szCs w:val="20"/>
                <w:bdr w:val="none" w:sz="0" w:space="0" w:color="auto" w:frame="1"/>
                <w:shd w:val="clear" w:color="auto" w:fill="FFFFFF"/>
              </w:rPr>
              <w:t xml:space="preserve"> infiltrates in the lamina </w:t>
            </w:r>
            <w:proofErr w:type="spellStart"/>
            <w:r w:rsidRPr="00A078DE">
              <w:rPr>
                <w:rFonts w:ascii="Arial" w:hAnsi="Arial" w:cs="Arial"/>
                <w:sz w:val="20"/>
                <w:szCs w:val="20"/>
                <w:bdr w:val="none" w:sz="0" w:space="0" w:color="auto" w:frame="1"/>
                <w:shd w:val="clear" w:color="auto" w:fill="FFFFFF"/>
              </w:rPr>
              <w:t>propria</w:t>
            </w:r>
            <w:proofErr w:type="spellEnd"/>
            <w:r w:rsidRPr="00A078DE">
              <w:rPr>
                <w:rFonts w:ascii="Arial" w:hAnsi="Arial" w:cs="Arial"/>
                <w:sz w:val="20"/>
                <w:szCs w:val="20"/>
                <w:bdr w:val="none" w:sz="0" w:space="0" w:color="auto" w:frame="1"/>
                <w:shd w:val="clear" w:color="auto" w:fill="FFFFFF"/>
              </w:rPr>
              <w:t xml:space="preserve">, and focal mucosal atrophy in the olfactory epithelium identified at autopsy </w:t>
            </w:r>
          </w:p>
          <w:p w14:paraId="05E90262" w14:textId="16391E64" w:rsidR="00563D0C" w:rsidRPr="00341417" w:rsidRDefault="00A078DE" w:rsidP="00341417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  <w:bdr w:val="none" w:sz="0" w:space="0" w:color="auto" w:frame="1"/>
                <w:shd w:val="clear" w:color="auto" w:fill="FFFFFF"/>
              </w:rPr>
            </w:pPr>
            <w:r>
              <w:rPr>
                <w:rFonts w:ascii="Arial" w:hAnsi="Arial" w:cs="Arial"/>
                <w:sz w:val="20"/>
                <w:szCs w:val="20"/>
                <w:bdr w:val="none" w:sz="0" w:space="0" w:color="auto" w:frame="1"/>
                <w:shd w:val="clear" w:color="auto" w:fill="FFFFFF"/>
              </w:rPr>
              <w:t>Both</w:t>
            </w:r>
            <w:r w:rsidRPr="00A078DE">
              <w:rPr>
                <w:rFonts w:ascii="Arial" w:hAnsi="Arial" w:cs="Arial"/>
                <w:sz w:val="20"/>
                <w:szCs w:val="20"/>
                <w:bdr w:val="none" w:sz="0" w:space="0" w:color="auto" w:frame="1"/>
                <w:shd w:val="clear" w:color="auto" w:fill="FFFFFF"/>
              </w:rPr>
              <w:t xml:space="preserve"> deceased patients had reported anosmia with COVID-19</w:t>
            </w:r>
          </w:p>
        </w:tc>
      </w:tr>
      <w:tr w:rsidR="00272559" w:rsidRPr="00A92831" w14:paraId="110D6BB0" w14:textId="77777777" w:rsidTr="00E65689">
        <w:tc>
          <w:tcPr>
            <w:tcW w:w="1418" w:type="dxa"/>
          </w:tcPr>
          <w:p w14:paraId="4815505A" w14:textId="6346D362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Kore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ee&lt;/Author&gt;&lt;Year&gt;2020&lt;/Year&gt;&lt;RecNum&gt;333&lt;/RecNum&gt;&lt;DisplayText&gt;&lt;style face="superscript"&gt;71&lt;/style&gt;&lt;/DisplayText&gt;&lt;record&gt;&lt;rec-number&gt;333&lt;/rec-number&gt;&lt;foreign-keys&gt;&lt;key app="EN" db-id="psea0pzx6srvxiezztippp9mdx0tee0rt0zd" timestamp="1601656659"&gt;333&lt;/key&gt;&lt;/foreign-keys&gt;&lt;ref-type name="Journal Article"&gt;17&lt;/ref-type&gt;&lt;contributors&gt;&lt;authors&gt;&lt;author&gt;Lee, Jong Mok&lt;/author&gt;&lt;author&gt;Lee, Sang Jin&lt;/author&gt;&lt;/authors&gt;&lt;/contributors&gt;&lt;titles&gt;&lt;title&gt;Olfactory and Gustatory Dysfunction in a COVID-19 Patient with Ankylosing Spondylitis Treated with Etanercept: Case Report&lt;/title&gt;&lt;secondary-title&gt;Journal of Korean medical science&lt;/secondary-title&gt;&lt;alt-title&gt;J Korean Med Sci&lt;/alt-title&gt;&lt;/titles&gt;&lt;alt-periodical&gt;&lt;full-title&gt;J Korean Med Sci&lt;/full-title&gt;&lt;/alt-periodical&gt;&lt;pages&gt;e201-e201&lt;/pages&gt;&lt;volume&gt;35&lt;/volume&gt;&lt;number&gt;21&lt;/number&gt;&lt;keywords&gt;&lt;keyword&gt;Neurologic Manifestations&lt;/keyword&gt;&lt;keyword&gt;Severe Acute Respiratory Syndrome Coronavirus 2&lt;/keyword&gt;&lt;keyword&gt;Tumor Necrosis Factor-alpha&lt;/keyword&gt;&lt;keyword&gt;*Betacoronavirus&lt;/keyword&gt;&lt;keyword&gt;Coronavirus Infections/*complications&lt;/keyword&gt;&lt;keyword&gt;Etanercept/*therapeutic use&lt;/keyword&gt;&lt;keyword&gt;Female&lt;/keyword&gt;&lt;keyword&gt;Humans&lt;/keyword&gt;&lt;keyword&gt;Middle Aged&lt;/keyword&gt;&lt;keyword&gt;Olfaction Disorders/*etiology&lt;/keyword&gt;&lt;keyword&gt;Pandemics&lt;/keyword&gt;&lt;keyword&gt;Pneumonia, Viral/*complications&lt;/keyword&gt;&lt;keyword&gt;Spondylitis, Ankylosing/*drug therapy&lt;/keyword&gt;&lt;keyword&gt;Taste Disorders/*etiology&lt;/keyword&gt;&lt;/keywords&gt;&lt;dates&gt;&lt;year&gt;2020&lt;/year&gt;&lt;/dates&gt;&lt;publisher&gt;The Korean Academy of Medical Sciences&lt;/publisher&gt;&lt;isbn&gt;1598-6357&amp;#xD;1011-8934&lt;/isbn&gt;&lt;accession-num&gt;32476306&lt;/accession-num&gt;&lt;urls&gt;&lt;related-urls&gt;&lt;url&gt;https://pubmed.ncbi.nlm.nih.gov/32476306&lt;/url&gt;&lt;url&gt;https://www.ncbi.nlm.nih.gov/pmc/articles/PMC7261700/&lt;/url&gt;&lt;/related-urls&gt;&lt;/urls&gt;&lt;electronic-resource-num&gt;10.3346/jkms.2020.35.e201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71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74B85D8A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5FE976F5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3" w:type="dxa"/>
          </w:tcPr>
          <w:p w14:paraId="1A8590B7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3-year-old female patient with ankylosing spondylitis treated with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entanercept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1 month after being diagnosed with COVID-19 complained about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hyposm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an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hypogeus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272559" w:rsidRPr="00A92831" w14:paraId="669C56C1" w14:textId="77777777" w:rsidTr="00E65689">
        <w:tc>
          <w:tcPr>
            <w:tcW w:w="1418" w:type="dxa"/>
          </w:tcPr>
          <w:p w14:paraId="4AE9030C" w14:textId="53AE5342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Australi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Jacob&lt;/Author&gt;&lt;RecNum&gt;334&lt;/RecNum&gt;&lt;DisplayText&gt;&lt;style face="superscript"&gt;72&lt;/style&gt;&lt;/DisplayText&gt;&lt;record&gt;&lt;rec-number&gt;334&lt;/rec-number&gt;&lt;foreign-keys&gt;&lt;key app="EN" db-id="psea0pzx6srvxiezztippp9mdx0tee0rt0zd" timestamp="1601656659"&gt;334&lt;/key&gt;&lt;/foreign-keys&gt;&lt;ref-type name="Journal Article"&gt;17&lt;/ref-type&gt;&lt;contributors&gt;&lt;authors&gt;&lt;author&gt;Jacob, Jeku&lt;/author&gt;&lt;author&gt;Flannery, William&lt;/author&gt;&lt;author&gt;Mostert, Christiaan&lt;/author&gt;&lt;/authors&gt;&lt;/contributors&gt;&lt;titles&gt;&lt;title&gt;Novel ENT triad of anosmia, ageusia and hearing impairment in COVID-19&lt;/title&gt;&lt;secondary-title&gt;Internal Medicine Journal&lt;/secondary-title&gt;&lt;/titles&gt;&lt;periodical&gt;&lt;full-title&gt;Internal Medicine Journal&lt;/full-title&gt;&lt;/periodical&gt;&lt;volume&gt;n/a&lt;/volume&gt;&lt;number&gt;n/a&lt;/number&gt;&lt;dates&gt;&lt;/dates&gt;&lt;isbn&gt;1444-0903&lt;/isbn&gt;&lt;urls&gt;&lt;related-urls&gt;&lt;url&gt;https://onlinelibrary.wiley.com/doi/abs/10.1111/imj.14880&lt;/url&gt;&lt;/related-urls&gt;&lt;/urls&gt;&lt;electronic-resource-num&gt;10.1111/imj.14880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72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6826C178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31D8F7D4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3" w:type="dxa"/>
          </w:tcPr>
          <w:p w14:paraId="6BA854AF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61-year-old woman presented with lethargy, headaches, hearing impairment, anosmia,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ageus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and worsening dyspnoea three days prior to presentation</w:t>
            </w:r>
          </w:p>
          <w:p w14:paraId="33C5A128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Relevant history included cruise ship travel with known SARS-CoV-2 cases</w:t>
            </w:r>
          </w:p>
          <w:p w14:paraId="3FC43E71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Hearing impairment, anosmia an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ageus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completely resolved on day 4 </w:t>
            </w:r>
          </w:p>
        </w:tc>
      </w:tr>
      <w:tr w:rsidR="00272559" w:rsidRPr="00A92831" w14:paraId="5AE9DF42" w14:textId="77777777" w:rsidTr="00E65689">
        <w:tc>
          <w:tcPr>
            <w:tcW w:w="1418" w:type="dxa"/>
          </w:tcPr>
          <w:p w14:paraId="16B924EC" w14:textId="453B0F28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London, UK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Gane&lt;/Author&gt;&lt;Year&gt;2020&lt;/Year&gt;&lt;RecNum&gt;253&lt;/RecNum&gt;&lt;DisplayText&gt;&lt;style face="superscript"&gt;73&lt;/style&gt;&lt;/DisplayText&gt;&lt;record&gt;&lt;rec-number&gt;253&lt;/rec-number&gt;&lt;foreign-keys&gt;&lt;key app="EN" db-id="psea0pzx6srvxiezztippp9mdx0tee0rt0zd" timestamp="1601656641"&gt;253&lt;/key&gt;&lt;/foreign-keys&gt;&lt;ref-type name="Journal Article"&gt;17&lt;/ref-type&gt;&lt;contributors&gt;&lt;authors&gt;&lt;author&gt;Gane, S. B.&lt;/author&gt;&lt;author&gt;Kelly, C.&lt;/author&gt;&lt;author&gt;Hopkins, C.&lt;/author&gt;&lt;/authors&gt;&lt;/contributors&gt;&lt;auth-address&gt;Royal National Ear, Nose and Throat and Eastman Dental Hospitals, London, United Kingdom.&amp;#xD;AbScent, 14 London Road, Andover, Hampshire, United Kingdom.&amp;#xD;Guy&amp;apos;s and St Thomas&amp;apos;; Hospitals, London, United Kingdom.&lt;/auth-address&gt;&lt;titles&gt;&lt;title&gt;Isolated sudden onset anosmia in COVID-19 infection. A novel syndrome?&lt;/title&gt;&lt;secondary-title&gt;Rhinology&lt;/secondary-title&gt;&lt;/titles&gt;&lt;periodical&gt;&lt;full-title&gt;Rhinology&lt;/full-title&gt;&lt;/periodical&gt;&lt;pages&gt;299-301&lt;/pages&gt;&lt;volume&gt;58&lt;/volume&gt;&lt;number&gt;3&lt;/number&gt;&lt;edition&gt;2020/04/03&lt;/edition&gt;&lt;keywords&gt;&lt;keyword&gt;*Betacoronavirus&lt;/keyword&gt;&lt;keyword&gt;*Coronavirus Infections/complications&lt;/keyword&gt;&lt;keyword&gt;Humans&lt;/keyword&gt;&lt;keyword&gt;*Olfaction Disorders/virology&lt;/keyword&gt;&lt;keyword&gt;*Pandemics&lt;/keyword&gt;&lt;keyword&gt;*Pneumonia, Viral/complications&lt;/keyword&gt;&lt;/keywords&gt;&lt;dates&gt;&lt;year&gt;2020&lt;/year&gt;&lt;pub-dates&gt;&lt;date&gt;Jun 1&lt;/date&gt;&lt;/pub-dates&gt;&lt;/dates&gt;&lt;isbn&gt;0300-0729 (Print)&amp;#xD;0300-0729&lt;/isbn&gt;&lt;accession-num&gt;32240279&lt;/accession-num&gt;&lt;urls&gt;&lt;/urls&gt;&lt;electronic-resource-num&gt;10.4193/Rhin20.114&lt;/electronic-resource-num&gt;&lt;remote-database-provider&gt;NLM&lt;/remote-database-provider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73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7CA4068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0515CB59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3" w:type="dxa"/>
          </w:tcPr>
          <w:p w14:paraId="3026C896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48-year-old neurosurgeon presented with sudden onset of complete anosmia, with no other symptoms, and two days later confirmed SARS-CoV-2 infection </w:t>
            </w:r>
          </w:p>
        </w:tc>
      </w:tr>
      <w:tr w:rsidR="00272559" w:rsidRPr="00A92831" w14:paraId="6CC59250" w14:textId="77777777" w:rsidTr="00E65689">
        <w:tc>
          <w:tcPr>
            <w:tcW w:w="1418" w:type="dxa"/>
          </w:tcPr>
          <w:p w14:paraId="5926CCBA" w14:textId="6D59F480" w:rsidR="00272559" w:rsidRPr="00A92831" w:rsidRDefault="00272559" w:rsidP="00342684">
            <w:pPr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Marseille, France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aurendon&lt;/Author&gt;&lt;Year&gt;2020&lt;/Year&gt;&lt;RecNum&gt;335&lt;/RecNum&gt;&lt;DisplayText&gt;&lt;style face="superscript"&gt;74&lt;/style&gt;&lt;/DisplayText&gt;&lt;record&gt;&lt;rec-number&gt;335&lt;/rec-number&gt;&lt;foreign-keys&gt;&lt;key app="EN" db-id="psea0pzx6srvxiezztippp9mdx0tee0rt0zd" timestamp="1601656659"&gt;335&lt;/key&gt;&lt;/foreign-keys&gt;&lt;ref-type name="Journal Article"&gt;17&lt;/ref-type&gt;&lt;contributors&gt;&lt;authors&gt;&lt;author&gt;Laurendon, Thomas&lt;/author&gt;&lt;author&gt;Radulesco, Thomas&lt;/author&gt;&lt;author&gt;Mugnier, Justine&lt;/author&gt;&lt;author&gt;Gérault, Mélanie&lt;/author&gt;&lt;author&gt;Chagnaud, Christophe&lt;/author&gt;&lt;author&gt;El Ahmadi, Ahmed-Ali&lt;/author&gt;&lt;author&gt;Varoquaux, Arthur&lt;/author&gt;&lt;/authors&gt;&lt;/contributors&gt;&lt;titles&gt;&lt;title&gt;Bilateral transient olfactory bulb edema during COVID-19–related anosmia&lt;/title&gt;&lt;secondary-title&gt;Neurology&lt;/secondary-title&gt;&lt;/titles&gt;&lt;periodical&gt;&lt;full-title&gt;Neurology&lt;/full-title&gt;&lt;/periodical&gt;&lt;pages&gt;224-225&lt;/pages&gt;&lt;volume&gt;95&lt;/volume&gt;&lt;number&gt;5&lt;/number&gt;&lt;dates&gt;&lt;year&gt;2020&lt;/year&gt;&lt;/dates&gt;&lt;urls&gt;&lt;related-urls&gt;&lt;url&gt;https://n.neurology.org/content/neurology/95/5/224.full.pdf&lt;/url&gt;&lt;/related-urls&gt;&lt;/urls&gt;&lt;electronic-resource-num&gt;10.1212/wnl.0000000000009850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74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  <w:p w14:paraId="4088EF09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</w:tcPr>
          <w:p w14:paraId="60470296" w14:textId="77777777" w:rsidR="00272559" w:rsidRPr="00A92831" w:rsidRDefault="00272559" w:rsidP="00342684">
            <w:pPr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  <w:p w14:paraId="1F3B17ED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391193FF" w14:textId="77777777" w:rsidR="00272559" w:rsidRPr="00A92831" w:rsidRDefault="00272559" w:rsidP="00342684">
            <w:pPr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1 </w:t>
            </w:r>
          </w:p>
          <w:p w14:paraId="7267809D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923" w:type="dxa"/>
          </w:tcPr>
          <w:p w14:paraId="07BE0538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27-year old man experienced complete anosmia an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dysgeus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four days after COVID-19 diagnosis</w:t>
            </w:r>
          </w:p>
          <w:p w14:paraId="1FDAE453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After seven days, bilateral olfactory bulb edema showed on 1.5T MRI</w:t>
            </w:r>
          </w:p>
          <w:p w14:paraId="2B7619B9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Anosmia an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dysgeus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resolved on day 14 and normalization of olfactory bulb signal and volumes occurred on day 24 </w:t>
            </w:r>
          </w:p>
        </w:tc>
      </w:tr>
      <w:tr w:rsidR="00272559" w:rsidRPr="00A92831" w14:paraId="2B798582" w14:textId="77777777" w:rsidTr="00E65689">
        <w:tc>
          <w:tcPr>
            <w:tcW w:w="1418" w:type="dxa"/>
          </w:tcPr>
          <w:p w14:paraId="728B0B88" w14:textId="31000011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Paris, France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Eliezer&lt;/Author&gt;&lt;Year&gt;2020&lt;/Year&gt;&lt;RecNum&gt;336&lt;/RecNum&gt;&lt;DisplayText&gt;&lt;style face="superscript"&gt;75&lt;/style&gt;&lt;/DisplayText&gt;&lt;record&gt;&lt;rec-number&gt;336&lt;/rec-number&gt;&lt;foreign-keys&gt;&lt;key app="EN" db-id="psea0pzx6srvxiezztippp9mdx0tee0rt0zd" timestamp="1601656659"&gt;336&lt;/key&gt;&lt;/foreign-keys&gt;&lt;ref-type name="Journal Article"&gt;17&lt;/ref-type&gt;&lt;contributors&gt;&lt;authors&gt;&lt;author&gt;Eliezer, Michael&lt;/author&gt;&lt;author&gt;Hautefort, Charlotte&lt;/author&gt;&lt;author&gt;Hamel, Anne-Laure&lt;/author&gt;&lt;author&gt;Verillaud, Benjamin&lt;/author&gt;&lt;author&gt;Herman, Philippe&lt;/author&gt;&lt;author&gt;Houdart, Emmanuel&lt;/author&gt;&lt;author&gt;Eloit, Corinne&lt;/author&gt;&lt;/authors&gt;&lt;/contributors&gt;&lt;titles&gt;&lt;title&gt;Sudden and Complete Olfactory Loss of Function as a Possible Symptom of COVID-19&lt;/title&gt;&lt;secondary-title&gt;JAMA Otolaryngology–Head &amp;amp; Neck Surgery&lt;/secondary-title&gt;&lt;/titles&gt;&lt;periodical&gt;&lt;full-title&gt;JAMA Otolaryngology–Head &amp;amp; Neck Surgery&lt;/full-title&gt;&lt;/periodical&gt;&lt;pages&gt;674-675&lt;/pages&gt;&lt;volume&gt;146&lt;/volume&gt;&lt;number&gt;7&lt;/number&gt;&lt;dates&gt;&lt;year&gt;2020&lt;/year&gt;&lt;/dates&gt;&lt;isbn&gt;2168-6181&lt;/isbn&gt;&lt;urls&gt;&lt;related-urls&gt;&lt;url&gt;https://doi.org/10.1001/jamaoto.2020.0832&lt;/url&gt;&lt;/related-urls&gt;&lt;/urls&gt;&lt;electronic-resource-num&gt;10.1001/jamaoto.2020.0832&lt;/electronic-resource-num&gt;&lt;access-date&gt;8/19/2020&lt;/access-dat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75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B466601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36C4091C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3" w:type="dxa"/>
          </w:tcPr>
          <w:p w14:paraId="199E3B5C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A woman in her 40s presented with an acute loss of olfactory function without nasal obstruction a few days after experiencing a dry cough</w:t>
            </w:r>
          </w:p>
          <w:p w14:paraId="6657F723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Patient showed bilateral inflammatory obstruction of the olfactory clefts </w:t>
            </w:r>
          </w:p>
          <w:p w14:paraId="35E19E0F" w14:textId="5927311A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Tested positive for COVID-19</w:t>
            </w:r>
          </w:p>
        </w:tc>
      </w:tr>
      <w:tr w:rsidR="003B5BF5" w:rsidRPr="00A92831" w14:paraId="46EDF942" w14:textId="77777777" w:rsidTr="00E65689">
        <w:tc>
          <w:tcPr>
            <w:tcW w:w="1418" w:type="dxa"/>
          </w:tcPr>
          <w:p w14:paraId="5997A781" w14:textId="074A49B4" w:rsidR="003B5BF5" w:rsidRPr="00A92831" w:rsidRDefault="003B5BF5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hiladelphia, USA</w:t>
            </w:r>
            <w:r w:rsidR="00EC5708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ZWxsZXk8L0F1dGhvcj48WWVhcj4yMDIwPC9ZZWFyPjxS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ZWxsZXk8L0F1dGhvcj48WWVhcj4yMDIwPC9ZZWFyPjxS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EC5708">
              <w:rPr>
                <w:rFonts w:ascii="Arial" w:hAnsi="Arial" w:cs="Arial"/>
                <w:sz w:val="20"/>
                <w:szCs w:val="20"/>
              </w:rPr>
            </w:r>
            <w:r w:rsidR="00EC5708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76</w:t>
            </w:r>
            <w:r w:rsidR="00EC5708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2A01D2BC" w14:textId="678CBAE7" w:rsidR="003B5BF5" w:rsidRPr="00A92831" w:rsidRDefault="003B5BF5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Case report </w:t>
            </w:r>
          </w:p>
        </w:tc>
        <w:tc>
          <w:tcPr>
            <w:tcW w:w="1276" w:type="dxa"/>
          </w:tcPr>
          <w:p w14:paraId="22FE4C18" w14:textId="1CEB312C" w:rsidR="003B5BF5" w:rsidRPr="00A92831" w:rsidRDefault="003B5BF5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3" w:type="dxa"/>
          </w:tcPr>
          <w:p w14:paraId="602902EE" w14:textId="34C65572" w:rsidR="003B5BF5" w:rsidRPr="00646946" w:rsidRDefault="003B5BF5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646946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59-year-old woman with initial </w:t>
            </w:r>
            <w:proofErr w:type="spellStart"/>
            <w:r w:rsidRPr="00646946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dysgeusia</w:t>
            </w:r>
            <w:proofErr w:type="spellEnd"/>
            <w:r w:rsidRPr="00646946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 and anosmia followed by respiratory deterioration</w:t>
            </w:r>
          </w:p>
          <w:p w14:paraId="10B9E760" w14:textId="1C981143" w:rsidR="003B5BF5" w:rsidRPr="00646946" w:rsidRDefault="003B5BF5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646946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Anosmia recovered by </w:t>
            </w:r>
            <w:proofErr w:type="spellStart"/>
            <w:r w:rsidRPr="00646946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dysgeusia</w:t>
            </w:r>
            <w:proofErr w:type="spellEnd"/>
            <w:r w:rsidRPr="00646946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 persisted at discharge 10 days later </w:t>
            </w:r>
          </w:p>
        </w:tc>
      </w:tr>
      <w:tr w:rsidR="008D277B" w:rsidRPr="00A92831" w14:paraId="45168DDF" w14:textId="77777777" w:rsidTr="00E65689">
        <w:tc>
          <w:tcPr>
            <w:tcW w:w="1418" w:type="dxa"/>
          </w:tcPr>
          <w:p w14:paraId="6F58C7C5" w14:textId="3D1358B5" w:rsidR="008D277B" w:rsidRDefault="008D277B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Kuwait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Ismail&lt;/Author&gt;&lt;Year&gt;2021&lt;/Year&gt;&lt;RecNum&gt;648&lt;/RecNum&gt;&lt;DisplayText&gt;&lt;style face="superscript"&gt;77&lt;/style&gt;&lt;/DisplayText&gt;&lt;record&gt;&lt;rec-number&gt;648&lt;/rec-number&gt;&lt;foreign-keys&gt;&lt;key app="EN" db-id="psea0pzx6srvxiezztippp9mdx0tee0rt0zd" timestamp="1614461206"&gt;648&lt;/key&gt;&lt;/foreign-keys&gt;&lt;ref-type name="Journal Article"&gt;17&lt;/ref-type&gt;&lt;contributors&gt;&lt;authors&gt;&lt;author&gt;Ismail,, II&lt;/author&gt;&lt;author&gt;Gad, K. A.&lt;/author&gt;&lt;/authors&gt;&lt;/contributors&gt;&lt;auth-address&gt;Department of Neurology, Ibn Sina Hospital, Sabah Health Region, Kuwait.&amp;#xD;Department of Radiology, Ibn Sina Hospital, Sabah Health Region, Kuwait.&amp;#xD;Diagnostic Radiology Department, Faculty of Medicine, Suez Canal University, Ismailia, Egypt.&lt;/auth-address&gt;&lt;titles&gt;&lt;title&gt;Absent Blood Oxygen Level-Dependent Functional Magnetic Resonance Imaging Activation of the Orbitofrontal Cortex in a Patient With Persistent Cacosmia and Cacogeusia After COVID-19 Infection&lt;/title&gt;&lt;secondary-title&gt;JAMA Neurol&lt;/secondary-title&gt;&lt;/titles&gt;&lt;periodical&gt;&lt;full-title&gt;JAMA Neurol&lt;/full-title&gt;&lt;/periodical&gt;&lt;edition&gt;2021/01/23&lt;/edition&gt;&lt;dates&gt;&lt;year&gt;2021&lt;/year&gt;&lt;pub-dates&gt;&lt;date&gt;Jan 22&lt;/date&gt;&lt;/pub-dates&gt;&lt;/dates&gt;&lt;isbn&gt;2168-6157 (Electronic)&amp;#xD;2168-6149 (Linking)&lt;/isbn&gt;&lt;accession-num&gt;33480976&lt;/accession-num&gt;&lt;urls&gt;&lt;related-urls&gt;&lt;url&gt;https://www.ncbi.nlm.nih.gov/pubmed/33480976&lt;/url&gt;&lt;/related-urls&gt;&lt;/urls&gt;&lt;electronic-resource-num&gt;10.1001/jamaneurol.2021.0009&lt;/electronic-resource-num&gt;&lt;/record&gt;&lt;/Cite&gt;&lt;/EndNote&gt;</w:instrTex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77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3BF4C994" w14:textId="05CF6FCF" w:rsidR="008D277B" w:rsidRDefault="008D277B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38E5F3BB" w14:textId="02010FCD" w:rsidR="008D277B" w:rsidRDefault="008D277B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3" w:type="dxa"/>
          </w:tcPr>
          <w:p w14:paraId="4B7EAE1B" w14:textId="77777777" w:rsidR="008D277B" w:rsidRDefault="008D277B" w:rsidP="008D277B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25-year-old woman with COVID-19 presented with fever, body pain, dry cough, anosmia, 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ageusia</w:t>
            </w:r>
            <w:proofErr w:type="spellEnd"/>
          </w:p>
          <w:p w14:paraId="17A2DF36" w14:textId="77777777" w:rsidR="008D277B" w:rsidRDefault="008D277B" w:rsidP="008D277B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As a</w:t>
            </w:r>
            <w:r w:rsidRPr="008D277B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nosmia and </w:t>
            </w:r>
            <w:proofErr w:type="spellStart"/>
            <w:r w:rsidRPr="008D277B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ageusia</w:t>
            </w:r>
            <w:proofErr w:type="spellEnd"/>
            <w:r w:rsidRPr="008D277B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 </w: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started to improve the following month, she experienced 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cacosmia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 and 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cacogeusia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 with stimulation of smell or taste, persisting for 3 months despite different therapies</w:t>
            </w:r>
          </w:p>
          <w:p w14:paraId="68C412EA" w14:textId="3F19DB40" w:rsidR="008D277B" w:rsidRPr="008D277B" w:rsidRDefault="008D277B" w:rsidP="008D277B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 w:rsidRPr="008D277B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MRI Brain was normal but task-based fMRI showed absent activation in the orbitofrontal cortex while the right uncus/piriform cortex showed strong BOLD signal</w:t>
            </w:r>
          </w:p>
        </w:tc>
      </w:tr>
      <w:tr w:rsidR="00272559" w:rsidRPr="00A92831" w14:paraId="67F636CF" w14:textId="77777777" w:rsidTr="00E65689">
        <w:tc>
          <w:tcPr>
            <w:tcW w:w="14176" w:type="dxa"/>
            <w:gridSpan w:val="4"/>
            <w:shd w:val="clear" w:color="auto" w:fill="E7E6E6" w:themeFill="background2"/>
          </w:tcPr>
          <w:p w14:paraId="382469A8" w14:textId="20C74684" w:rsidR="00272559" w:rsidRPr="00A92831" w:rsidRDefault="00272559" w:rsidP="00342684">
            <w:pPr>
              <w:pStyle w:val="f-body"/>
              <w:spacing w:before="0" w:beforeAutospacing="0" w:after="0" w:afterAutospacing="0"/>
              <w:jc w:val="center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>Conjunctivitis</w:t>
            </w:r>
            <w:r w:rsidR="00FA19CE" w:rsidRPr="00A92831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(and other ocular inflammation)</w:t>
            </w:r>
          </w:p>
        </w:tc>
      </w:tr>
      <w:tr w:rsidR="00272559" w:rsidRPr="00A92831" w14:paraId="7A58533E" w14:textId="77777777" w:rsidTr="00E65689">
        <w:tc>
          <w:tcPr>
            <w:tcW w:w="1418" w:type="dxa"/>
          </w:tcPr>
          <w:p w14:paraId="2624DCCD" w14:textId="7F4E16DB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Ital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calinci&lt;/Author&gt;&lt;Year&gt;2020&lt;/Year&gt;&lt;RecNum&gt;339&lt;/RecNum&gt;&lt;DisplayText&gt;&lt;style face="superscript"&gt;78&lt;/style&gt;&lt;/DisplayText&gt;&lt;record&gt;&lt;rec-number&gt;339&lt;/rec-number&gt;&lt;foreign-keys&gt;&lt;key app="EN" db-id="psea0pzx6srvxiezztippp9mdx0tee0rt0zd" timestamp="1601656660"&gt;339&lt;/key&gt;&lt;/foreign-keys&gt;&lt;ref-type name="Journal Article"&gt;17&lt;/ref-type&gt;&lt;contributors&gt;&lt;authors&gt;&lt;author&gt;Scalinci, Sergio Zaccaria&lt;/author&gt;&lt;author&gt;Trovato Battagliola, Edoardo&lt;/author&gt;&lt;/authors&gt;&lt;/contributors&gt;&lt;titles&gt;&lt;title&gt;Conjunctivitis can be the only presenting sign and symptom of COVID-19&lt;/title&gt;&lt;secondary-title&gt;IDCases&lt;/secondary-title&gt;&lt;alt-title&gt;IDCases&lt;/alt-title&gt;&lt;/titles&gt;&lt;periodical&gt;&lt;full-title&gt;IDCases&lt;/full-title&gt;&lt;abbr-1&gt;IDCases&lt;/abbr-1&gt;&lt;/periodical&gt;&lt;alt-periodical&gt;&lt;full-title&gt;IDCases&lt;/full-title&gt;&lt;abbr-1&gt;IDCases&lt;/abbr-1&gt;&lt;/alt-periodical&gt;&lt;pages&gt;e00774-e00774&lt;/pages&gt;&lt;volume&gt;20&lt;/volume&gt;&lt;edition&gt;2020/04/24&lt;/edition&gt;&lt;keywords&gt;&lt;keyword&gt;Acute conjunctivitis&lt;/keyword&gt;&lt;keyword&gt;COVID 19&lt;/keyword&gt;&lt;keyword&gt;Eyes&lt;/keyword&gt;&lt;keyword&gt;SARS-CoV-2 virus pandemic&lt;/keyword&gt;&lt;/keywords&gt;&lt;dates&gt;&lt;year&gt;2020&lt;/year&gt;&lt;/dates&gt;&lt;publisher&gt;Elsevier&lt;/publisher&gt;&lt;isbn&gt;2214-2509&lt;/isbn&gt;&lt;accession-num&gt;32373467&lt;/accession-num&gt;&lt;urls&gt;&lt;related-urls&gt;&lt;url&gt;https://pubmed.ncbi.nlm.nih.gov/32373467&lt;/url&gt;&lt;url&gt;https://www.ncbi.nlm.nih.gov/pmc/articles/PMC7195291/&lt;/url&gt;&lt;/related-urls&gt;&lt;/urls&gt;&lt;electronic-resource-num&gt;10.1016/j.idcr.2020.e00774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78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6F375F4A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3A4F8A47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9923" w:type="dxa"/>
          </w:tcPr>
          <w:p w14:paraId="18788AF4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Four middle-aged males and one female presented with conjunctivitis with recent travel history abroad </w:t>
            </w:r>
          </w:p>
          <w:p w14:paraId="63777F37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Tested positive for COVID-19 with conjunctivitis as their presenting sign and symptom and remained the sole manifestation of COVID-19  </w:t>
            </w:r>
          </w:p>
        </w:tc>
      </w:tr>
      <w:tr w:rsidR="00272559" w:rsidRPr="00A92831" w14:paraId="4E4EECE3" w14:textId="77777777" w:rsidTr="00E65689">
        <w:tc>
          <w:tcPr>
            <w:tcW w:w="1418" w:type="dxa"/>
          </w:tcPr>
          <w:p w14:paraId="297E71CD" w14:textId="15928FCB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Wuhan, Chin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Deng&lt;/Author&gt;&lt;Year&gt;2020&lt;/Year&gt;&lt;RecNum&gt;262&lt;/RecNum&gt;&lt;DisplayText&gt;&lt;style face="superscript"&gt;79&lt;/style&gt;&lt;/DisplayText&gt;&lt;record&gt;&lt;rec-number&gt;262&lt;/rec-number&gt;&lt;foreign-keys&gt;&lt;key app="EN" db-id="psea0pzx6srvxiezztippp9mdx0tee0rt0zd" timestamp="1601656643"&gt;262&lt;/key&gt;&lt;/foreign-keys&gt;&lt;ref-type name="Journal Article"&gt;17&lt;/ref-type&gt;&lt;contributors&gt;&lt;authors&gt;&lt;author&gt;Deng, Chaohua&lt;/author&gt;&lt;author&gt;Chen, Liwen&lt;/author&gt;&lt;author&gt;Chen, Xuhui&lt;/author&gt;&lt;author&gt;Zhang, Xian&lt;/author&gt;&lt;author&gt;Chen, Bo&lt;/author&gt;&lt;author&gt;Sun, Xufang&lt;/author&gt;&lt;/authors&gt;&lt;/contributors&gt;&lt;titles&gt;&lt;title&gt;Documenting Course of 2 Cases of Conjunctivitis in Mobile Hospitals During the Coronavirus Disease 2019 Pandemic&lt;/title&gt;&lt;secondary-title&gt;JAMA Ophthalmology&lt;/secondary-title&gt;&lt;/titles&gt;&lt;periodical&gt;&lt;full-title&gt;JAMA Ophthalmology&lt;/full-title&gt;&lt;/periodical&gt;&lt;dates&gt;&lt;year&gt;2020&lt;/year&gt;&lt;/dates&gt;&lt;isbn&gt;2168-6165&lt;/isbn&gt;&lt;urls&gt;&lt;related-urls&gt;&lt;url&gt;https://doi.org/10.1001/jamaophthalmol.2020.3029&lt;/url&gt;&lt;/related-urls&gt;&lt;/urls&gt;&lt;electronic-resource-num&gt;10.1001/jamaophthalmol.2020.3029&lt;/electronic-resource-num&gt;&lt;access-date&gt;8/30/2020&lt;/access-dat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79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72E09E1C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2E1E93CE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9923" w:type="dxa"/>
          </w:tcPr>
          <w:p w14:paraId="66191495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Two cases of a 29-year-old male and 51-year-old female COVID-19 patients presenting with ocular manifestation of conjunctival congestion </w:t>
            </w:r>
          </w:p>
          <w:p w14:paraId="6B3794A8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SARS-CoV-2 was detected in both. Conjunctival samples </w:t>
            </w:r>
          </w:p>
        </w:tc>
      </w:tr>
      <w:tr w:rsidR="00272559" w:rsidRPr="00A92831" w14:paraId="311AB7E2" w14:textId="77777777" w:rsidTr="00E65689">
        <w:tc>
          <w:tcPr>
            <w:tcW w:w="1418" w:type="dxa"/>
          </w:tcPr>
          <w:p w14:paraId="44E2A40B" w14:textId="199B7562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haco, Argentin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EYXJ1aWNoPC9BdXRob3I+PFllYXI+MjAyMDwvWWVhcj48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EYXJ1aWNoPC9BdXRob3I+PFllYXI+MjAyMDwvWWVhcj48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80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45BC2332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5D9F0FE7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3" w:type="dxa"/>
          </w:tcPr>
          <w:p w14:paraId="3A31E97C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7-year-old male presented foreign body sensation and red left eye and no systemic symptoms</w:t>
            </w:r>
          </w:p>
          <w:p w14:paraId="27D70859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3-Hours later presented severe headache and fever</w:t>
            </w:r>
          </w:p>
          <w:p w14:paraId="7F68110D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2-hours later developed cough and severe dyspnea impairing speech</w:t>
            </w:r>
          </w:p>
          <w:p w14:paraId="56630DF1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asopharyngeal swabs resulted positive for SARS-CoV-2</w:t>
            </w:r>
          </w:p>
        </w:tc>
      </w:tr>
      <w:tr w:rsidR="00272559" w:rsidRPr="00A92831" w14:paraId="29218638" w14:textId="77777777" w:rsidTr="00E65689">
        <w:tc>
          <w:tcPr>
            <w:tcW w:w="1418" w:type="dxa"/>
          </w:tcPr>
          <w:p w14:paraId="690D3111" w14:textId="00A631E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lermont-Ferrand, France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Navel&lt;/Author&gt;&lt;Year&gt;2020&lt;/Year&gt;&lt;RecNum&gt;342&lt;/RecNum&gt;&lt;DisplayText&gt;&lt;style face="superscript"&gt;81&lt;/style&gt;&lt;/DisplayText&gt;&lt;record&gt;&lt;rec-number&gt;342&lt;/rec-number&gt;&lt;foreign-keys&gt;&lt;key app="EN" db-id="psea0pzx6srvxiezztippp9mdx0tee0rt0zd" timestamp="1601656661"&gt;342&lt;/key&gt;&lt;/foreign-keys&gt;&lt;ref-type name="Journal Article"&gt;17&lt;/ref-type&gt;&lt;contributors&gt;&lt;authors&gt;&lt;author&gt;Navel, Valentin&lt;/author&gt;&lt;author&gt;Chiambaretta, Frédéric&lt;/author&gt;&lt;author&gt;Dutheil, Frédéric&lt;/author&gt;&lt;/authors&gt;&lt;/contributors&gt;&lt;titles&gt;&lt;title&gt;Haemorrhagic conjunctivitis with pseudomembranous related to SARS-CoV-2&lt;/title&gt;&lt;secondary-title&gt;American journal of ophthalmology case reports&lt;/secondary-title&gt;&lt;alt-title&gt;Am J Ophthalmol Case Rep&lt;/alt-title&gt;&lt;/titles&gt;&lt;periodical&gt;&lt;full-title&gt;American journal of ophthalmology case reports&lt;/full-title&gt;&lt;abbr-1&gt;Am J Ophthalmol Case Rep&lt;/abbr-1&gt;&lt;/periodical&gt;&lt;alt-periodical&gt;&lt;full-title&gt;American journal of ophthalmology case reports&lt;/full-title&gt;&lt;abbr-1&gt;Am J Ophthalmol Case Rep&lt;/abbr-1&gt;&lt;/alt-periodical&gt;&lt;pages&gt;100735-100735&lt;/pages&gt;&lt;volume&gt;19&lt;/volume&gt;&lt;keywords&gt;&lt;keyword&gt;COVID-19&lt;/keyword&gt;&lt;keyword&gt;Conjunctivitis&lt;/keyword&gt;&lt;keyword&gt;External ocular infections&lt;/keyword&gt;&lt;keyword&gt;Intensive care unit&lt;/keyword&gt;&lt;keyword&gt;Pandemic&lt;/keyword&gt;&lt;keyword&gt;SARS-CoV-2&lt;/keyword&gt;&lt;/keywords&gt;&lt;dates&gt;&lt;year&gt;2020&lt;/year&gt;&lt;/dates&gt;&lt;publisher&gt;Elsevier&lt;/publisher&gt;&lt;isbn&gt;2451-9936&lt;/isbn&gt;&lt;accession-num&gt;32377594&lt;/accession-num&gt;&lt;urls&gt;&lt;related-urls&gt;&lt;url&gt;https://pubmed.ncbi.nlm.nih.gov/32377594&lt;/url&gt;&lt;url&gt;https://www.ncbi.nlm.nih.gov/pmc/articles/PMC7201238/&lt;/url&gt;&lt;/related-urls&gt;&lt;/urls&gt;&lt;electronic-resource-num&gt;10.1016/j.ajoc.2020.100735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81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3A203C75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01BC21D6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3" w:type="dxa"/>
          </w:tcPr>
          <w:p w14:paraId="296AAD3D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63-year-old male COVID-19 patient admitted to intensive care unit (ICU), seven days after beginning of influenza-like symptoms </w:t>
            </w:r>
          </w:p>
          <w:p w14:paraId="7C84D43A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Day 19 patient showed pseudomembranous conjunctivitis </w:t>
            </w:r>
          </w:p>
          <w:p w14:paraId="0ECEA877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Conjunctival swabs and testing did not identify SARS-CoV-2 </w:t>
            </w:r>
          </w:p>
        </w:tc>
      </w:tr>
      <w:tr w:rsidR="00272559" w:rsidRPr="00A92831" w14:paraId="61EBA657" w14:textId="77777777" w:rsidTr="00E65689">
        <w:tc>
          <w:tcPr>
            <w:tcW w:w="1418" w:type="dxa"/>
          </w:tcPr>
          <w:p w14:paraId="0626D389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Edmonton,</w:t>
            </w:r>
          </w:p>
          <w:p w14:paraId="1A8DE34C" w14:textId="27FAF00C" w:rsidR="00272559" w:rsidRPr="00A92831" w:rsidRDefault="004C1DFF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hyperlink r:id="rId13" w:history="1">
              <w:r w:rsidR="00272559" w:rsidRPr="00A92831">
                <w:rPr>
                  <w:rStyle w:val="Hyperlink"/>
                  <w:rFonts w:ascii="Arial" w:hAnsi="Arial" w:cs="Arial"/>
                  <w:color w:val="auto"/>
                  <w:sz w:val="20"/>
                  <w:szCs w:val="20"/>
                  <w:u w:val="none"/>
                </w:rPr>
                <w:t>Canada</w:t>
              </w:r>
            </w:hyperlink>
            <w:r w:rsidR="00272559"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heema&lt;/Author&gt;&lt;Year&gt;2020&lt;/Year&gt;&lt;RecNum&gt;263&lt;/RecNum&gt;&lt;DisplayText&gt;&lt;style face="superscript"&gt;82&lt;/style&gt;&lt;/DisplayText&gt;&lt;record&gt;&lt;rec-number&gt;263&lt;/rec-number&gt;&lt;foreign-keys&gt;&lt;key app="EN" db-id="psea0pzx6srvxiezztippp9mdx0tee0rt0zd" timestamp="1601656643"&gt;263&lt;/key&gt;&lt;/foreign-keys&gt;&lt;ref-type name="Journal Article"&gt;17&lt;/ref-type&gt;&lt;contributors&gt;&lt;authors&gt;&lt;author&gt;Cheema, Marvi&lt;/author&gt;&lt;author&gt;Aghazadeh, Helya&lt;/author&gt;&lt;author&gt;Nazarali, Samir&lt;/author&gt;&lt;author&gt;Ting, Andrew&lt;/author&gt;&lt;author&gt;Hodges, Jennifer&lt;/author&gt;&lt;author&gt;McFarlane, Alexandra&lt;/author&gt;&lt;author&gt;Kanji, Jamil N.&lt;/author&gt;&lt;author&gt;Zelyas, Nathan&lt;/author&gt;&lt;author&gt;Damji, Karim F.&lt;/author&gt;&lt;author&gt;Solarte, Carlos&lt;/author&gt;&lt;/authors&gt;&lt;/contributors&gt;&lt;titles&gt;&lt;title&gt;Keratoconjunctivitis as the initial medical presentation of the novel coronavirus disease 2019 (COVID-19)&lt;/title&gt;&lt;secondary-title&gt;Canadian journal of ophthalmology. Journal canadien d&amp;apos;ophtalmologie&lt;/secondary-title&gt;&lt;alt-title&gt;Can J Ophthalmol&lt;/alt-title&gt;&lt;/titles&gt;&lt;periodical&gt;&lt;full-title&gt;Canadian journal of ophthalmology. Journal canadien d&amp;apos;ophtalmologie&lt;/full-title&gt;&lt;abbr-1&gt;Can J Ophthalmol&lt;/abbr-1&gt;&lt;/periodical&gt;&lt;alt-periodical&gt;&lt;full-title&gt;Canadian journal of ophthalmology. Journal canadien d&amp;apos;ophtalmologie&lt;/full-title&gt;&lt;abbr-1&gt;Can J Ophthalmol&lt;/abbr-1&gt;&lt;/alt-periodical&gt;&lt;pages&gt;e125-e129&lt;/pages&gt;&lt;volume&gt;55&lt;/volume&gt;&lt;number&gt;4&lt;/number&gt;&lt;edition&gt;2020/04/02&lt;/edition&gt;&lt;dates&gt;&lt;year&gt;2020&lt;/year&gt;&lt;/dates&gt;&lt;publisher&gt;Canadian Ophthalmological Society. Published by Elsevier Inc.&lt;/publisher&gt;&lt;isbn&gt;1715-3360&amp;#xD;0008-4182&lt;/isbn&gt;&lt;accession-num&gt;32284146&lt;/accession-num&gt;&lt;urls&gt;&lt;related-urls&gt;&lt;url&gt;https://pubmed.ncbi.nlm.nih.gov/32284146&lt;/url&gt;&lt;url&gt;https://www.ncbi.nlm.nih.gov/pmc/articles/PMC7124283/&lt;/url&gt;&lt;/related-urls&gt;&lt;/urls&gt;&lt;electronic-resource-num&gt;10.1016/j.jcjo.2020.03.003&lt;/electronic-resource-num&gt;&lt;remote-database-name&gt;PubMed&lt;/remote-database-name&gt;&lt;language&gt;eng&lt;/language&gt;&lt;/record&gt;&lt;/Cite&gt;&lt;/EndNote&gt;</w:instrText>
            </w:r>
            <w:r w:rsidR="00272559"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82</w:t>
            </w:r>
            <w:r w:rsidR="00272559"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0559ABF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7F1E7DCE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3" w:type="dxa"/>
          </w:tcPr>
          <w:p w14:paraId="4FCD41AB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9-year-old female with travel history to the Philippines presented with 1-day history of right eye conjunctivitis, photophobia, and clear watery discharge from right eye</w:t>
            </w:r>
          </w:p>
          <w:p w14:paraId="105D2473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5-days after initial visit, positively tested for COVID-19</w:t>
            </w:r>
          </w:p>
          <w:p w14:paraId="604C15C2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3-days after initial visit, retrospective testing of eye swab originally submitted for gonorrhea/chlamydia was found to be weakly positive for SARS-CoV-2  </w:t>
            </w:r>
          </w:p>
        </w:tc>
      </w:tr>
      <w:tr w:rsidR="00272559" w:rsidRPr="00A92831" w14:paraId="2ACD58BF" w14:textId="77777777" w:rsidTr="00E65689">
        <w:tc>
          <w:tcPr>
            <w:tcW w:w="1418" w:type="dxa"/>
          </w:tcPr>
          <w:p w14:paraId="285942E8" w14:textId="5ADB3DB9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Istanbul, Turke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Ozturker&lt;/Author&gt;&lt;Year&gt;2020&lt;/Year&gt;&lt;RecNum&gt;343&lt;/RecNum&gt;&lt;DisplayText&gt;&lt;style face="superscript"&gt;83&lt;/style&gt;&lt;/DisplayText&gt;&lt;record&gt;&lt;rec-number&gt;343&lt;/rec-number&gt;&lt;foreign-keys&gt;&lt;key app="EN" db-id="psea0pzx6srvxiezztippp9mdx0tee0rt0zd" timestamp="1601656661"&gt;343&lt;/key&gt;&lt;/foreign-keys&gt;&lt;ref-type name="Journal Article"&gt;17&lt;/ref-type&gt;&lt;contributors&gt;&lt;authors&gt;&lt;author&gt;Ozturker, Zeynep Kayaarasi&lt;/author&gt;&lt;/authors&gt;&lt;/contributors&gt;&lt;titles&gt;&lt;title&gt;Conjunctivitis as sole symptom of COVID-19: A case report and review of literature&lt;/title&gt;&lt;secondary-title&gt;European journal of ophthalmology&lt;/secondary-title&gt;&lt;alt-title&gt;Eur J Ophthalmol&lt;/alt-title&gt;&lt;/titles&gt;&lt;periodical&gt;&lt;full-title&gt;European journal of ophthalmology&lt;/full-title&gt;&lt;abbr-1&gt;Eur J Ophthalmol&lt;/abbr-1&gt;&lt;/periodical&gt;&lt;alt-periodical&gt;&lt;full-title&gt;European journal of ophthalmology&lt;/full-title&gt;&lt;abbr-1&gt;Eur J Ophthalmol&lt;/abbr-1&gt;&lt;/alt-periodical&gt;&lt;pages&gt;1120672120946287-1120672120946287&lt;/pages&gt;&lt;keywords&gt;&lt;keyword&gt;COVID-19&lt;/keyword&gt;&lt;keyword&gt;Conjunctivitis&lt;/keyword&gt;&lt;keyword&gt;SARS-CoV-2&lt;/keyword&gt;&lt;keyword&gt;novel coronavirus&lt;/keyword&gt;&lt;keyword&gt;ocular infection&lt;/keyword&gt;&lt;/keywords&gt;&lt;dates&gt;&lt;year&gt;2020&lt;/year&gt;&lt;/dates&gt;&lt;publisher&gt;SAGE Publications&lt;/publisher&gt;&lt;isbn&gt;1724-6016&amp;#xD;1120-6721&lt;/isbn&gt;&lt;accession-num&gt;32703010&lt;/accession-num&gt;&lt;urls&gt;&lt;related-urls&gt;&lt;url&gt;https://pubmed.ncbi.nlm.nih.gov/32703010&lt;/url&gt;&lt;url&gt;https://www.ncbi.nlm.nih.gov/pmc/articles/PMC7383095/&lt;/url&gt;&lt;/related-urls&gt;&lt;/urls&gt;&lt;electronic-resource-num&gt;10.1177/1120672120946287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83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36875F5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5981E9E8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3" w:type="dxa"/>
          </w:tcPr>
          <w:p w14:paraId="67F74212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32-year-old male nurse presented 1-day history of right eye conjunctivitis, photophobia, and clear watery discharge from right eye</w:t>
            </w:r>
          </w:p>
          <w:p w14:paraId="13AE8FBF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3-days after initial visit, nasopharyngeal RT-PCR test was applied to him and a positive result was reported for SARS-CoV-2. The</w:t>
            </w:r>
            <w:r w:rsidRPr="00A92831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</w:t>
            </w:r>
            <w:r w:rsidRPr="00A92831">
              <w:rPr>
                <w:rFonts w:ascii="Arial" w:hAnsi="Arial" w:cs="Arial"/>
                <w:sz w:val="20"/>
                <w:szCs w:val="20"/>
              </w:rPr>
              <w:t>patient had negative RT-PCR results for eye samples. Routine adenovirus tests also yielded a negative result.</w:t>
            </w:r>
          </w:p>
        </w:tc>
      </w:tr>
      <w:tr w:rsidR="00272559" w:rsidRPr="00A92831" w14:paraId="1A93CB07" w14:textId="77777777" w:rsidTr="00E65689">
        <w:tc>
          <w:tcPr>
            <w:tcW w:w="1418" w:type="dxa"/>
          </w:tcPr>
          <w:p w14:paraId="22D2605E" w14:textId="70D85731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Malaysi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Ying&lt;/Author&gt;&lt;Year&gt;2020&lt;/Year&gt;&lt;RecNum&gt;344&lt;/RecNum&gt;&lt;DisplayText&gt;&lt;style face="superscript"&gt;84&lt;/style&gt;&lt;/DisplayText&gt;&lt;record&gt;&lt;rec-number&gt;344&lt;/rec-number&gt;&lt;foreign-keys&gt;&lt;key app="EN" db-id="psea0pzx6srvxiezztippp9mdx0tee0rt0zd" timestamp="1601656661"&gt;344&lt;/key&gt;&lt;/foreign-keys&gt;&lt;ref-type name="Journal Article"&gt;17&lt;/ref-type&gt;&lt;contributors&gt;&lt;authors&gt;&lt;author&gt;Ying, Ng Ying&lt;/author&gt;&lt;author&gt;Idris, Nur Suhaila&lt;/author&gt;&lt;author&gt;Muhamad, Rosediani&lt;/author&gt;&lt;author&gt;Ahmad, Imran&lt;/author&gt;&lt;/authors&gt;&lt;/contributors&gt;&lt;titles&gt;&lt;title&gt;Coronavirus Disease 2019 Presenting as Conjunctivitis&lt;/title&gt;&lt;secondary-title&gt;J Korean Acad Fam Med&lt;/secondary-title&gt;&lt;/titles&gt;&lt;periodical&gt;&lt;full-title&gt;J Korean Acad Fam Med&lt;/full-title&gt;&lt;/periodical&gt;&lt;volume&gt;0&lt;/volume&gt;&lt;number&gt;0&lt;/number&gt;&lt;keywords&gt;&lt;keyword&gt;Conjunctivitis&lt;/keyword&gt;&lt;keyword&gt;Coronavirus&lt;/keyword&gt;&lt;keyword&gt;COVID-19&lt;/keyword&gt;&lt;keyword&gt;Severe Acute Respiratory Syndrome Coronavirus 2&lt;/keyword&gt;&lt;/keywords&gt;&lt;dates&gt;&lt;year&gt;2020&lt;/year&gt;&lt;pub-dates&gt;&lt;date&gt;0&lt;/date&gt;&lt;/pub-dates&gt;&lt;/dates&gt;&lt;publisher&gt;Korean Academy of Family Medicine&lt;/publisher&gt;&lt;urls&gt;&lt;related-urls&gt;&lt;url&gt;https://doi.org/10.4082/kjfm.20.0090&lt;/url&gt;&lt;url&gt;http://www.kjfm.or.kr/journal/view.php?number=4530&lt;/url&gt;&lt;/related-urls&gt;&lt;/urls&gt;&lt;electronic-resource-num&gt;10.4082/kjfm.20.0090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84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7BC7CCD6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3B0A3404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3" w:type="dxa"/>
          </w:tcPr>
          <w:p w14:paraId="117A441D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54-year-old female presented with conjunctivitis lasting 4 days, starting on day 11 after travel abroad, with no other symptoms, tested positive for COVID-19</w:t>
            </w:r>
          </w:p>
        </w:tc>
      </w:tr>
      <w:tr w:rsidR="00272559" w:rsidRPr="00A92831" w14:paraId="1102F923" w14:textId="77777777" w:rsidTr="00E65689">
        <w:tc>
          <w:tcPr>
            <w:tcW w:w="1418" w:type="dxa"/>
          </w:tcPr>
          <w:p w14:paraId="32E091C0" w14:textId="60E4255A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Odisha, Indi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OYXlhazwvQXV0aG9yPjxZZWFyPjIwMjA8L1llYXI+PFJl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OYXlhazwvQXV0aG9yPjxZZWFyPjIwMjA8L1llYXI+PFJl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85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6C445428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145D6178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3" w:type="dxa"/>
          </w:tcPr>
          <w:p w14:paraId="5D70F176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65-year-old known diabetic, hypertensive, and asthmatic patient COVID-19 positive by day 7 from the time of ventilation presented redness and severe injection of the conjunctiva in the right eye</w:t>
            </w:r>
          </w:p>
          <w:p w14:paraId="50EC36E6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onjunctival swabs for bacteria and fungus were negative, patient diagnosed with acute follicular conjunctivitis</w:t>
            </w:r>
          </w:p>
        </w:tc>
      </w:tr>
      <w:tr w:rsidR="00272559" w:rsidRPr="00A92831" w14:paraId="702DE0F8" w14:textId="77777777" w:rsidTr="00E65689">
        <w:tc>
          <w:tcPr>
            <w:tcW w:w="1418" w:type="dxa"/>
          </w:tcPr>
          <w:p w14:paraId="3A1C768D" w14:textId="328E0AFC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Rome, Ital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alducci&lt;/Author&gt;&lt;Year&gt;2020&lt;/Year&gt;&lt;RecNum&gt;346&lt;/RecNum&gt;&lt;DisplayText&gt;&lt;style face="superscript"&gt;86&lt;/style&gt;&lt;/DisplayText&gt;&lt;record&gt;&lt;rec-number&gt;346&lt;/rec-number&gt;&lt;foreign-keys&gt;&lt;key app="EN" db-id="psea0pzx6srvxiezztippp9mdx0tee0rt0zd" timestamp="1601656662"&gt;346&lt;/key&gt;&lt;/foreign-keys&gt;&lt;ref-type name="Journal Article"&gt;17&lt;/ref-type&gt;&lt;contributors&gt;&lt;authors&gt;&lt;author&gt;Salducci, M.&lt;/author&gt;&lt;author&gt;La Torre, G.&lt;/author&gt;&lt;/authors&gt;&lt;/contributors&gt;&lt;auth-address&gt;Faculty of Medicine and Dentistry, Department of Sense Organs, Medical Clinical in Forensic Ophtalmology, Sapienza University - Hospital Umberto I^, Rome, Italy.&amp;#xD;Department of Public Health and Infectious diseases, Sapienza University of Rome, Italy.&lt;/auth-address&gt;&lt;titles&gt;&lt;title&gt;COVID-19 emergency in the cruise&amp;apos;s ship: a case report of conjunctivitis&lt;/title&gt;&lt;secondary-title&gt;Clin Ter&lt;/secondary-title&gt;&lt;/titles&gt;&lt;periodical&gt;&lt;full-title&gt;Clin Ter&lt;/full-title&gt;&lt;/periodical&gt;&lt;pages&gt;e189-e191&lt;/pages&gt;&lt;volume&gt;171&lt;/volume&gt;&lt;number&gt;3&lt;/number&gt;&lt;edition&gt;2020/04/24&lt;/edition&gt;&lt;keywords&gt;&lt;keyword&gt;Aged&lt;/keyword&gt;&lt;keyword&gt;Asymptomatic Diseases&lt;/keyword&gt;&lt;keyword&gt;Betacoronavirus&lt;/keyword&gt;&lt;keyword&gt;Clinical Laboratory Techniques&lt;/keyword&gt;&lt;keyword&gt;Conjunctiva/pathology/virology&lt;/keyword&gt;&lt;keyword&gt;Conjunctivitis/*virology&lt;/keyword&gt;&lt;keyword&gt;Coronavirus Infections/*complications/diagnosis&lt;/keyword&gt;&lt;keyword&gt;Humans&lt;/keyword&gt;&lt;keyword&gt;Male&lt;/keyword&gt;&lt;keyword&gt;Pandemics&lt;/keyword&gt;&lt;keyword&gt;Pneumonia, Viral/*complications/diagnosis&lt;/keyword&gt;&lt;keyword&gt;*Ships&lt;/keyword&gt;&lt;keyword&gt;Tears&lt;/keyword&gt;&lt;keyword&gt;Travel&lt;/keyword&gt;&lt;keyword&gt;Covid-19&lt;/keyword&gt;&lt;keyword&gt;Conjunctivitis&lt;/keyword&gt;&lt;keyword&gt;Ship&lt;/keyword&gt;&lt;/keywords&gt;&lt;dates&gt;&lt;year&gt;2020&lt;/year&gt;&lt;pub-dates&gt;&lt;date&gt;May-Jun&lt;/date&gt;&lt;/pub-dates&gt;&lt;/dates&gt;&lt;isbn&gt;0009-9074&lt;/isbn&gt;&lt;accession-num&gt;32323704&lt;/accession-num&gt;&lt;urls&gt;&lt;/urls&gt;&lt;electronic-resource-num&gt;10.7417/ct.2020.2212&lt;/electronic-resource-num&gt;&lt;remote-database-provider&gt;NLM&lt;/remote-database-provider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86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70FCD9F5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2F428AEF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3" w:type="dxa"/>
          </w:tcPr>
          <w:p w14:paraId="26D8C147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72-year-old male Italian asymptomatic COVID-19 patient, with type 2 diabetes mellitus, treated with metformin, and with high blood pressure treated with specific drugs</w:t>
            </w:r>
          </w:p>
          <w:p w14:paraId="647B7B16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Only conjunctivitis had been diagnosed</w:t>
            </w:r>
          </w:p>
        </w:tc>
      </w:tr>
      <w:tr w:rsidR="00272559" w:rsidRPr="00A92831" w14:paraId="40646BE7" w14:textId="77777777" w:rsidTr="00E65689">
        <w:tc>
          <w:tcPr>
            <w:tcW w:w="1418" w:type="dxa"/>
          </w:tcPr>
          <w:p w14:paraId="2B1C6C1A" w14:textId="7C25F781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Shenzhen, Chin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hen&lt;/Author&gt;&lt;Year&gt;2020&lt;/Year&gt;&lt;RecNum&gt;173&lt;/RecNum&gt;&lt;DisplayText&gt;&lt;style face="superscript"&gt;87&lt;/style&gt;&lt;/DisplayText&gt;&lt;record&gt;&lt;rec-number&gt;173&lt;/rec-number&gt;&lt;foreign-keys&gt;&lt;key app="EN" db-id="psea0pzx6srvxiezztippp9mdx0tee0rt0zd" timestamp="1588137841"&gt;173&lt;/key&gt;&lt;/foreign-keys&gt;&lt;ref-type name="Journal Article"&gt;17&lt;/ref-type&gt;&lt;contributors&gt;&lt;authors&gt;&lt;author&gt;Chen, L.&lt;/author&gt;&lt;author&gt;Liu, M.&lt;/author&gt;&lt;author&gt;Zhang, Z.&lt;/author&gt;&lt;author&gt;Qiao, K.&lt;/author&gt;&lt;author&gt;Huang, T.&lt;/author&gt;&lt;author&gt;Chen, M.&lt;/author&gt;&lt;author&gt;Xin, N.&lt;/author&gt;&lt;author&gt;Huang, Z.&lt;/author&gt;&lt;author&gt;Liu, L.&lt;/author&gt;&lt;author&gt;Zhang, G.&lt;/author&gt;&lt;author&gt;Wang, J.&lt;/author&gt;&lt;/authors&gt;&lt;/contributors&gt;&lt;auth-address&gt;Ophthalmology, Shenzhen Eye Hospital, Shenzhen, China.&amp;#xD;The Third People&amp;apos;s Hospital of Shenzhen, Shenzhen, Guangdong, China.&amp;#xD;Ophthalmology, Shenzhen Eye Hospital, Shenzhen, China zhang-guoming@163.com.&lt;/auth-address&gt;&lt;titles&gt;&lt;title&gt;Ocular manifestations of a hospitalised patient with confirmed 2019 novel coronavirus disease&lt;/title&gt;&lt;secondary-title&gt;Br J Ophthalmol&lt;/secondary-title&gt;&lt;/titles&gt;&lt;periodical&gt;&lt;full-title&gt;Br J Ophthalmol&lt;/full-title&gt;&lt;/periodical&gt;&lt;edition&gt;2020/04/09&lt;/edition&gt;&lt;keywords&gt;&lt;keyword&gt;conjunctiva&lt;/keyword&gt;&lt;keyword&gt;infection&lt;/keyword&gt;&lt;/keywords&gt;&lt;dates&gt;&lt;year&gt;2020&lt;/year&gt;&lt;pub-dates&gt;&lt;date&gt;Apr 7&lt;/date&gt;&lt;/pub-dates&gt;&lt;/dates&gt;&lt;isbn&gt;1468-2079 (Electronic)&amp;#xD;0007-1161 (Linking)&lt;/isbn&gt;&lt;accession-num&gt;32265202&lt;/accession-num&gt;&lt;urls&gt;&lt;related-urls&gt;&lt;url&gt;https://www.ncbi.nlm.nih.gov/pubmed/32265202&lt;/url&gt;&lt;/related-urls&gt;&lt;/urls&gt;&lt;electronic-resource-num&gt;10.1136/bjophthalmol-2020-316304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87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7C6BEB65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53328C9C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3" w:type="dxa"/>
          </w:tcPr>
          <w:p w14:paraId="55490D85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30-year-old male COVID-19 patient presented bilateral acute conjunctivitis on 13 days after illness onset. Transcription PCR (RT-PCR) detected SARS-CoV-2 virus in conjunctival swabs</w:t>
            </w:r>
          </w:p>
          <w:p w14:paraId="6E9880C7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The conjunctival swab specimens remained positive for SARS-CoV-2 on 14 and 17 days after onset</w:t>
            </w:r>
          </w:p>
          <w:p w14:paraId="6B914DD9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On day 19, RT-PCR result was negative for SARS-CoV-2</w:t>
            </w:r>
          </w:p>
        </w:tc>
      </w:tr>
      <w:tr w:rsidR="00272559" w:rsidRPr="00A92831" w14:paraId="20D973C8" w14:textId="77777777" w:rsidTr="00E65689">
        <w:tc>
          <w:tcPr>
            <w:tcW w:w="1418" w:type="dxa"/>
          </w:tcPr>
          <w:p w14:paraId="678C5050" w14:textId="428D73A5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Tabriz, Iran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aGF2YW5kaTwvQXV0aG9yPjxZZWFyPjIwMjA8L1llYXI+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aGF2YW5kaTwvQXV0aG9yPjxZZWFyPjIwMjA8L1llYXI+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88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CF1ED46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38285299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3" w:type="dxa"/>
          </w:tcPr>
          <w:p w14:paraId="7DF58BF3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 65-years-old diabetic male presented with burning eye and discharge for 2-days</w:t>
            </w:r>
          </w:p>
          <w:p w14:paraId="5006D759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- Days later, he confirmed the diagnosis of COVID-19</w:t>
            </w:r>
          </w:p>
          <w:p w14:paraId="318044BA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RT-PCR testing of the conjunctival secretion was positive for COVID-19 at two separate occasions</w:t>
            </w:r>
          </w:p>
        </w:tc>
      </w:tr>
      <w:tr w:rsidR="00272559" w:rsidRPr="00A92831" w14:paraId="691366A5" w14:textId="77777777" w:rsidTr="00E65689">
        <w:tc>
          <w:tcPr>
            <w:tcW w:w="1418" w:type="dxa"/>
          </w:tcPr>
          <w:p w14:paraId="513B7BD3" w14:textId="1E3825D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Zhejiang Chin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dW88L0F1dGhvcj48WWVhcj4yMDIwPC9ZZWFyPjxSZWNO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dW88L0F1dGhvcj48WWVhcj4yMDIwPC9ZZWFyPjxSZWNO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89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720A2205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09C807E4" w14:textId="77777777" w:rsidR="00272559" w:rsidRPr="00A92831" w:rsidRDefault="0027255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3" w:type="dxa"/>
          </w:tcPr>
          <w:p w14:paraId="59E362DC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53-year-old male confirmed with COVID-19 developed symptoms of viral conjunctivitis in the left eye 10 days after the onset of COVID-19</w:t>
            </w:r>
          </w:p>
          <w:p w14:paraId="03547222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Symptoms relieved 6 days after treatment</w:t>
            </w:r>
          </w:p>
          <w:p w14:paraId="59AB3E85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Patient subsequently diagnosed with viral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keratoconjunctivitis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in both eyes 5 days after the symptoms in the left eye were relieved</w:t>
            </w:r>
          </w:p>
          <w:p w14:paraId="198A48B1" w14:textId="77777777" w:rsidR="00272559" w:rsidRPr="00A92831" w:rsidRDefault="0027255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SARS-CoV-2 could not be detected in conjunctival secretions</w:t>
            </w:r>
          </w:p>
        </w:tc>
      </w:tr>
      <w:tr w:rsidR="002C588A" w:rsidRPr="00A92831" w14:paraId="17DBB3B6" w14:textId="77777777" w:rsidTr="00E65689">
        <w:tc>
          <w:tcPr>
            <w:tcW w:w="1418" w:type="dxa"/>
          </w:tcPr>
          <w:p w14:paraId="23E61B01" w14:textId="53815325" w:rsidR="002C588A" w:rsidRPr="00A92831" w:rsidRDefault="002C588A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Jerusalem, Israel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Bettach&lt;/Author&gt;&lt;Year&gt;2020&lt;/Year&gt;&lt;RecNum&gt;558&lt;/RecNum&gt;&lt;DisplayText&gt;&lt;style face="superscript"&gt;90&lt;/style&gt;&lt;/DisplayText&gt;&lt;record&gt;&lt;rec-number&gt;558&lt;/rec-number&gt;&lt;foreign-keys&gt;&lt;key app="EN" db-id="psea0pzx6srvxiezztippp9mdx0tee0rt0zd" timestamp="1612907687"&gt;558&lt;/key&gt;&lt;/foreign-keys&gt;&lt;ref-type name="Journal Article"&gt;17&lt;/ref-type&gt;&lt;contributors&gt;&lt;authors&gt;&lt;author&gt;Bettach, E.&lt;/author&gt;&lt;author&gt;Zadok, D.&lt;/author&gt;&lt;author&gt;Weill, Y.&lt;/author&gt;&lt;author&gt;Brosh, K.&lt;/author&gt;&lt;author&gt;Hanhart, J.&lt;/author&gt;&lt;/authors&gt;&lt;/contributors&gt;&lt;auth-address&gt;Department of Ophthalmology, Shaare Zedek Medical Center, The Hebrew University of Jerusalem, Jerusalem, Israel.&lt;/auth-address&gt;&lt;titles&gt;&lt;title&gt;Bilateral anterior uveitis as a part of a multisystem inflammatory syndrome secondary to COVID-19 infection&lt;/title&gt;&lt;secondary-title&gt;J Med Virol&lt;/secondary-title&gt;&lt;/titles&gt;&lt;periodical&gt;&lt;full-title&gt;J Med Virol&lt;/full-title&gt;&lt;/periodical&gt;&lt;edition&gt;2020/06/28&lt;/edition&gt;&lt;dates&gt;&lt;year&gt;2020&lt;/year&gt;&lt;pub-dates&gt;&lt;date&gt;Jun 27&lt;/date&gt;&lt;/pub-dates&gt;&lt;/dates&gt;&lt;isbn&gt;1096-9071 (Electronic)&amp;#xD;0146-6615 (Linking)&lt;/isbn&gt;&lt;accession-num&gt;32592496&lt;/accession-num&gt;&lt;urls&gt;&lt;related-urls&gt;&lt;url&gt;https://www.ncbi.nlm.nih.gov/pubmed/32592496&lt;/url&gt;&lt;/related-urls&gt;&lt;/urls&gt;&lt;custom2&gt;PMC7361787&lt;/custom2&gt;&lt;electronic-resource-num&gt;10.1002/jmv.26229&lt;/electronic-resource-num&gt;&lt;/record&gt;&lt;/Cite&gt;&lt;/EndNote&gt;</w:instrTex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90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4DA6BC05" w14:textId="3EF32456" w:rsidR="002C588A" w:rsidRPr="00A92831" w:rsidRDefault="002C588A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1087F0AC" w14:textId="10C5D0B6" w:rsidR="002C588A" w:rsidRPr="00A92831" w:rsidRDefault="002C588A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3" w:type="dxa"/>
          </w:tcPr>
          <w:p w14:paraId="3A9F61CD" w14:textId="77777777" w:rsidR="002C588A" w:rsidRDefault="002C588A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2C588A">
              <w:rPr>
                <w:rFonts w:ascii="Arial" w:hAnsi="Arial" w:cs="Arial"/>
                <w:sz w:val="20"/>
                <w:szCs w:val="20"/>
              </w:rPr>
              <w:t>54</w:t>
            </w:r>
            <w:r w:rsidRPr="002C588A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2C588A">
              <w:rPr>
                <w:rFonts w:ascii="Arial" w:hAnsi="Arial" w:cs="Arial"/>
                <w:sz w:val="20"/>
                <w:szCs w:val="20"/>
              </w:rPr>
              <w:t>year</w:t>
            </w:r>
            <w:r w:rsidRPr="002C588A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2C588A">
              <w:rPr>
                <w:rFonts w:ascii="Arial" w:hAnsi="Arial" w:cs="Arial"/>
                <w:sz w:val="20"/>
                <w:szCs w:val="20"/>
              </w:rPr>
              <w:t>old female</w:t>
            </w:r>
            <w:r>
              <w:rPr>
                <w:rFonts w:ascii="Arial" w:hAnsi="Arial" w:cs="Arial"/>
                <w:sz w:val="20"/>
                <w:szCs w:val="20"/>
              </w:rPr>
              <w:t xml:space="preserve"> admitted with </w:t>
            </w:r>
            <w:r w:rsidRPr="002C588A">
              <w:rPr>
                <w:rFonts w:ascii="Arial" w:hAnsi="Arial" w:cs="Arial"/>
                <w:sz w:val="20"/>
                <w:szCs w:val="20"/>
              </w:rPr>
              <w:t>multisystem inflammatory syndrome secondary to COVID</w:t>
            </w:r>
            <w:r w:rsidRPr="002C588A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2C588A">
              <w:rPr>
                <w:rFonts w:ascii="Arial" w:hAnsi="Arial" w:cs="Arial"/>
                <w:sz w:val="20"/>
                <w:szCs w:val="20"/>
              </w:rPr>
              <w:t>19 infection</w:t>
            </w:r>
          </w:p>
          <w:p w14:paraId="4A28BCB1" w14:textId="47509223" w:rsidR="002C588A" w:rsidRPr="00A92831" w:rsidRDefault="002C588A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fter two weeks, complained of blurry vision – found to have bilateral anterior uveitis</w:t>
            </w:r>
          </w:p>
        </w:tc>
      </w:tr>
      <w:tr w:rsidR="00FA19CE" w:rsidRPr="00A92831" w14:paraId="2F7F0AD9" w14:textId="77777777" w:rsidTr="00E65689">
        <w:tc>
          <w:tcPr>
            <w:tcW w:w="1418" w:type="dxa"/>
          </w:tcPr>
          <w:p w14:paraId="323E2EA2" w14:textId="397A213E" w:rsidR="00FA19CE" w:rsidRPr="00A92831" w:rsidRDefault="00FA19CE" w:rsidP="00FA19C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Barcelona, Spain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éndez Mangana&lt;/Author&gt;&lt;RecNum&gt;354&lt;/RecNum&gt;&lt;DisplayText&gt;&lt;style face="superscript"&gt;91&lt;/style&gt;&lt;/DisplayText&gt;&lt;record&gt;&lt;rec-number&gt;354&lt;/rec-number&gt;&lt;foreign-keys&gt;&lt;key app="EN" db-id="psea0pzx6srvxiezztippp9mdx0tee0rt0zd" timestamp="1601656664"&gt;354&lt;/key&gt;&lt;/foreign-keys&gt;&lt;ref-type name="Journal Article"&gt;17&lt;/ref-type&gt;&lt;contributors&gt;&lt;authors&gt;&lt;author&gt;Méndez Mangana, Carlos&lt;/author&gt;&lt;author&gt;Barraquer Kargacin, Anton&lt;/author&gt;&lt;author&gt;Barraquer, Rafael I.&lt;/author&gt;&lt;/authors&gt;&lt;/contributors&gt;&lt;titles&gt;&lt;title&gt;Episcleritis as an ocular manifestation in a patient with COVID-19&lt;/title&gt;&lt;secondary-title&gt;Acta Ophthalmologica&lt;/secondary-title&gt;&lt;/titles&gt;&lt;periodical&gt;&lt;full-title&gt;Acta ophthalmologica&lt;/full-title&gt;&lt;abbr-1&gt;Acta Ophthalmol&lt;/abbr-1&gt;&lt;/periodical&gt;&lt;volume&gt;n/a&lt;/volume&gt;&lt;number&gt;n/a&lt;/number&gt;&lt;dates&gt;&lt;/dates&gt;&lt;isbn&gt;1755-375X&lt;/isbn&gt;&lt;urls&gt;&lt;related-urls&gt;&lt;url&gt;https://onlinelibrary.wiley.com/doi/abs/10.1111/aos.14484&lt;/url&gt;&lt;/related-urls&gt;&lt;/urls&gt;&lt;electronic-resource-num&gt;10.1111/aos.14484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91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168FBB45" w14:textId="7CEFEB2C" w:rsidR="00FA19CE" w:rsidRPr="00A92831" w:rsidRDefault="00FA19CE" w:rsidP="00FA19C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2310054F" w14:textId="1B1DFC0F" w:rsidR="00FA19CE" w:rsidRPr="00A92831" w:rsidRDefault="00FA19CE" w:rsidP="00FA19C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3" w:type="dxa"/>
          </w:tcPr>
          <w:p w14:paraId="685B95B3" w14:textId="77777777" w:rsidR="00FA19CE" w:rsidRPr="00A92831" w:rsidRDefault="00FA19CE" w:rsidP="00FA19CE">
            <w:pPr>
              <w:pStyle w:val="f-body"/>
              <w:numPr>
                <w:ilvl w:val="0"/>
                <w:numId w:val="33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31</w:t>
            </w:r>
            <w:r w:rsidRPr="00A92831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A92831">
              <w:rPr>
                <w:rFonts w:ascii="Arial" w:hAnsi="Arial" w:cs="Arial"/>
                <w:sz w:val="20"/>
                <w:szCs w:val="20"/>
              </w:rPr>
              <w:t>year</w:t>
            </w:r>
            <w:r w:rsidRPr="00A92831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A92831">
              <w:rPr>
                <w:rFonts w:ascii="Arial" w:hAnsi="Arial" w:cs="Arial"/>
                <w:sz w:val="20"/>
                <w:szCs w:val="20"/>
              </w:rPr>
              <w:t>old female positive for COVID</w:t>
            </w:r>
            <w:r w:rsidRPr="00A92831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A92831">
              <w:rPr>
                <w:rFonts w:ascii="Arial" w:hAnsi="Arial" w:cs="Arial"/>
                <w:sz w:val="20"/>
                <w:szCs w:val="20"/>
              </w:rPr>
              <w:t>19 with no relevant history of ocular complications, presented 7-days after COVID-19 onset, red eye, foreign</w:t>
            </w:r>
            <w:r w:rsidRPr="00A92831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body sensation,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epiphor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>, photophobia</w:t>
            </w:r>
          </w:p>
          <w:p w14:paraId="38A866DD" w14:textId="7CFBFBEB" w:rsidR="0032797D" w:rsidRPr="00A92831" w:rsidRDefault="00FA19CE" w:rsidP="0032797D">
            <w:pPr>
              <w:pStyle w:val="f-body"/>
              <w:numPr>
                <w:ilvl w:val="0"/>
                <w:numId w:val="22"/>
              </w:numPr>
              <w:spacing w:before="0" w:beforeAutospacing="0" w:after="24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Diagnosed with nodular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episcleritis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: resolved on sixth day with treatment of artificial tears on demand an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fluorometholone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five times a day for 3 days, tapered during the following weeks</w:t>
            </w:r>
          </w:p>
        </w:tc>
      </w:tr>
      <w:tr w:rsidR="00FA19CE" w:rsidRPr="00A92831" w14:paraId="39A568A7" w14:textId="77777777" w:rsidTr="00E65689">
        <w:tc>
          <w:tcPr>
            <w:tcW w:w="14176" w:type="dxa"/>
            <w:gridSpan w:val="4"/>
            <w:shd w:val="clear" w:color="auto" w:fill="E7E6E6" w:themeFill="background2"/>
          </w:tcPr>
          <w:p w14:paraId="2B215ACE" w14:textId="43A5A861" w:rsidR="00FA19CE" w:rsidRPr="00A92831" w:rsidRDefault="00FA19CE" w:rsidP="00FA19CE">
            <w:pPr>
              <w:pStyle w:val="f-body"/>
              <w:spacing w:before="0" w:beforeAutospacing="0" w:after="0" w:afterAutospacing="0"/>
              <w:jc w:val="center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>Retinal Artery Occlusion (and other ocular vascular events)</w:t>
            </w:r>
          </w:p>
        </w:tc>
      </w:tr>
      <w:tr w:rsidR="00FA19CE" w:rsidRPr="00A92831" w14:paraId="7F2DCC67" w14:textId="77777777" w:rsidTr="00E65689">
        <w:tc>
          <w:tcPr>
            <w:tcW w:w="1418" w:type="dxa"/>
          </w:tcPr>
          <w:p w14:paraId="3F12FE1C" w14:textId="74CDEF04" w:rsidR="00FA19CE" w:rsidRPr="00A92831" w:rsidRDefault="00FA19CE" w:rsidP="00FA19C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Staten Island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charya&lt;/Author&gt;&lt;Year&gt;2020&lt;/Year&gt;&lt;RecNum&gt;358&lt;/RecNum&gt;&lt;DisplayText&gt;&lt;style face="superscript"&gt;92&lt;/style&gt;&lt;/DisplayText&gt;&lt;record&gt;&lt;rec-number&gt;358&lt;/rec-number&gt;&lt;foreign-keys&gt;&lt;key app="EN" db-id="psea0pzx6srvxiezztippp9mdx0tee0rt0zd" timestamp="1601656665"&gt;358&lt;/key&gt;&lt;/foreign-keys&gt;&lt;ref-type name="Journal Article"&gt;17&lt;/ref-type&gt;&lt;contributors&gt;&lt;authors&gt;&lt;author&gt;Acharya, Sudeep&lt;/author&gt;&lt;author&gt;Diamond, Matthew&lt;/author&gt;&lt;author&gt;Anwar, Shamsuddin&lt;/author&gt;&lt;author&gt;Glaser, Allison&lt;/author&gt;&lt;author&gt;Tyagi, Priya&lt;/author&gt;&lt;/authors&gt;&lt;/contributors&gt;&lt;titles&gt;&lt;title&gt;Unique case of central retinal artery occlusion secondary to COVID-19 disease&lt;/title&gt;&lt;secondary-title&gt;IDCases&lt;/secondary-title&gt;&lt;alt-title&gt;IDCases&lt;/alt-title&gt;&lt;/titles&gt;&lt;periodical&gt;&lt;full-title&gt;IDCases&lt;/full-title&gt;&lt;abbr-1&gt;IDCases&lt;/abbr-1&gt;&lt;/periodical&gt;&lt;alt-periodical&gt;&lt;full-title&gt;IDCases&lt;/full-title&gt;&lt;abbr-1&gt;IDCases&lt;/abbr-1&gt;&lt;/alt-periodical&gt;&lt;pages&gt;e00867-e00867&lt;/pages&gt;&lt;volume&gt;21&lt;/volume&gt;&lt;edition&gt;2020/06/18&lt;/edition&gt;&lt;keywords&gt;&lt;keyword&gt;COVID-19&lt;/keyword&gt;&lt;keyword&gt;Infectious disease&lt;/keyword&gt;&lt;keyword&gt;Sepsis&lt;/keyword&gt;&lt;/keywords&gt;&lt;dates&gt;&lt;year&gt;2020&lt;/year&gt;&lt;/dates&gt;&lt;publisher&gt;Elsevier&lt;/publisher&gt;&lt;isbn&gt;2214-2509&lt;/isbn&gt;&lt;accession-num&gt;32572363&lt;/accession-num&gt;&lt;urls&gt;&lt;related-urls&gt;&lt;url&gt;https://pubmed.ncbi.nlm.nih.gov/32572363&lt;/url&gt;&lt;url&gt;https://www.ncbi.nlm.nih.gov/pmc/articles/PMC7301806/&lt;/url&gt;&lt;/related-urls&gt;&lt;/urls&gt;&lt;electronic-resource-num&gt;10.1016/j.idcr.2020.e00867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92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6AB45B9" w14:textId="77777777" w:rsidR="00FA19CE" w:rsidRPr="00A92831" w:rsidRDefault="00FA19CE" w:rsidP="00FA19C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039EA3FA" w14:textId="77777777" w:rsidR="00FA19CE" w:rsidRPr="00A92831" w:rsidRDefault="00FA19CE" w:rsidP="00FA19C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3" w:type="dxa"/>
          </w:tcPr>
          <w:p w14:paraId="14EA7B17" w14:textId="77777777" w:rsidR="00FA19CE" w:rsidRPr="00A92831" w:rsidRDefault="00FA19CE" w:rsidP="00FA19CE">
            <w:pPr>
              <w:pStyle w:val="f-body"/>
              <w:numPr>
                <w:ilvl w:val="0"/>
                <w:numId w:val="33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60-year-old male with a history of hypertension, dyslipidemia, stable coronary artery disease and chronic obstructive pulmonary disease presented by hospitalization day 20 sudden onset of painless loss of vision in the right eye</w:t>
            </w:r>
          </w:p>
          <w:p w14:paraId="78055228" w14:textId="7E145D90" w:rsidR="00FA19CE" w:rsidRPr="00A92831" w:rsidRDefault="00FA19CE" w:rsidP="00FA19CE">
            <w:pPr>
              <w:pStyle w:val="f-body"/>
              <w:numPr>
                <w:ilvl w:val="0"/>
                <w:numId w:val="33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Found to have Central Retinal Artery Occlusion (CRAO)</w:t>
            </w:r>
          </w:p>
        </w:tc>
      </w:tr>
      <w:tr w:rsidR="00FA19CE" w:rsidRPr="00A92831" w14:paraId="2C4E1548" w14:textId="77777777" w:rsidTr="00E65689">
        <w:tc>
          <w:tcPr>
            <w:tcW w:w="1418" w:type="dxa"/>
            <w:shd w:val="clear" w:color="auto" w:fill="auto"/>
          </w:tcPr>
          <w:p w14:paraId="5F758FB6" w14:textId="6B87D413" w:rsidR="00FA19CE" w:rsidRPr="00A92831" w:rsidRDefault="00FA19CE" w:rsidP="00FA19C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Los Angeles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EdW1pdHJhc2N1PC9BdXRob3I+PFllYXI+MjAyMDwvWWVh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EdW1pdHJhc2N1PC9BdXRob3I+PFllYXI+MjAyMDwvWWVh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93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559" w:type="dxa"/>
          </w:tcPr>
          <w:p w14:paraId="3C1721CB" w14:textId="77777777" w:rsidR="00FA19CE" w:rsidRPr="00A92831" w:rsidRDefault="00FA19CE" w:rsidP="00FA19C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5E783911" w14:textId="77777777" w:rsidR="00FA19CE" w:rsidRPr="00A92831" w:rsidRDefault="00FA19CE" w:rsidP="00FA19C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3" w:type="dxa"/>
          </w:tcPr>
          <w:p w14:paraId="45323697" w14:textId="77777777" w:rsidR="00FA19CE" w:rsidRPr="00A92831" w:rsidRDefault="00FA19CE" w:rsidP="00FA19CE">
            <w:pPr>
              <w:pStyle w:val="f-body"/>
              <w:numPr>
                <w:ilvl w:val="0"/>
                <w:numId w:val="38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48-year-old male was hospitalized with  severe form of COVID</w:t>
            </w:r>
            <w:r w:rsidRPr="00A92831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A92831">
              <w:rPr>
                <w:rFonts w:ascii="Arial" w:hAnsi="Arial" w:cs="Arial"/>
                <w:sz w:val="20"/>
                <w:szCs w:val="20"/>
              </w:rPr>
              <w:t>19</w:t>
            </w:r>
          </w:p>
          <w:p w14:paraId="32650A89" w14:textId="77777777" w:rsidR="00FA19CE" w:rsidRPr="00A92831" w:rsidRDefault="00FA19CE" w:rsidP="00FA19CE">
            <w:pPr>
              <w:pStyle w:val="f-body"/>
              <w:numPr>
                <w:ilvl w:val="0"/>
                <w:numId w:val="38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3 weeks later pending hospital discharge, the anticoagulation was switched to oral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apixaban</w:t>
            </w:r>
            <w:proofErr w:type="spellEnd"/>
          </w:p>
          <w:p w14:paraId="6951EEC7" w14:textId="77777777" w:rsidR="00FA19CE" w:rsidRPr="00A92831" w:rsidRDefault="00FA19CE" w:rsidP="00FA19CE">
            <w:pPr>
              <w:pStyle w:val="f-body"/>
              <w:numPr>
                <w:ilvl w:val="0"/>
                <w:numId w:val="38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37 hours after the last dose of enoxaparin and 24 hours after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apixaban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was started, the patient developed sudden-onset painless right eye vision loss. </w:t>
            </w:r>
          </w:p>
          <w:p w14:paraId="07422D4D" w14:textId="77777777" w:rsidR="00FA19CE" w:rsidRPr="00A92831" w:rsidRDefault="00FA19CE" w:rsidP="00FA19CE">
            <w:pPr>
              <w:pStyle w:val="f-body"/>
              <w:numPr>
                <w:ilvl w:val="0"/>
                <w:numId w:val="38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Immediate ophthalmological examination showed visual acuity of no light perception in the right eye and 20/20 in the left eye.</w:t>
            </w:r>
          </w:p>
          <w:p w14:paraId="10D090C2" w14:textId="77777777" w:rsidR="00FA19CE" w:rsidRPr="00A92831" w:rsidRDefault="00FA19CE" w:rsidP="00FA19CE">
            <w:pPr>
              <w:pStyle w:val="f-body"/>
              <w:numPr>
                <w:ilvl w:val="0"/>
                <w:numId w:val="33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Treatment was changed to enoxaparin and no thrombotic events were encountered to date</w:t>
            </w:r>
          </w:p>
        </w:tc>
      </w:tr>
      <w:tr w:rsidR="00FA19CE" w:rsidRPr="00A92831" w14:paraId="7552ABAE" w14:textId="77777777" w:rsidTr="00E65689">
        <w:tc>
          <w:tcPr>
            <w:tcW w:w="1418" w:type="dxa"/>
          </w:tcPr>
          <w:p w14:paraId="4A93247A" w14:textId="087DB71B" w:rsidR="00FA19CE" w:rsidRPr="00A92831" w:rsidRDefault="00FA19CE" w:rsidP="00FA19C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Providence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ZWx2YXJhajwvQXV0aG9yPjxZZWFyPjIwMjA8L1llYXI+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ZWx2YXJhajwvQXV0aG9yPjxZZWFyPjIwMjA8L1llYXI+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94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9EB3471" w14:textId="77777777" w:rsidR="00FA19CE" w:rsidRPr="00A92831" w:rsidRDefault="00FA19CE" w:rsidP="00FA19C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1F47778B" w14:textId="77777777" w:rsidR="00FA19CE" w:rsidRPr="00A92831" w:rsidRDefault="00FA19CE" w:rsidP="00FA19C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3" w:type="dxa"/>
          </w:tcPr>
          <w:p w14:paraId="13C1D495" w14:textId="77777777" w:rsidR="00FA19CE" w:rsidRPr="00A92831" w:rsidRDefault="00FA19CE" w:rsidP="00FA19CE">
            <w:pPr>
              <w:pStyle w:val="f-body"/>
              <w:numPr>
                <w:ilvl w:val="0"/>
                <w:numId w:val="33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Female in her 50s, with a history of hypertension, hyperlipidemia and COVID-19 positive presented with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dysosm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,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dysgeus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, along with monocular peripheral vision loss </w:t>
            </w:r>
          </w:p>
          <w:p w14:paraId="0E051DBE" w14:textId="77777777" w:rsidR="00FA19CE" w:rsidRPr="00A92831" w:rsidRDefault="00FA19CE" w:rsidP="00FA19CE">
            <w:pPr>
              <w:pStyle w:val="f-body"/>
              <w:numPr>
                <w:ilvl w:val="0"/>
                <w:numId w:val="33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Patient vision spontaneously improved during her hospitalization, and she was discharged home on aspirin and atorvastatin</w:t>
            </w:r>
          </w:p>
        </w:tc>
      </w:tr>
      <w:tr w:rsidR="00CA0578" w:rsidRPr="00A92831" w14:paraId="51E060D3" w14:textId="77777777" w:rsidTr="00E65689">
        <w:tc>
          <w:tcPr>
            <w:tcW w:w="1418" w:type="dxa"/>
          </w:tcPr>
          <w:p w14:paraId="0397A86D" w14:textId="3E521827" w:rsidR="00CA0578" w:rsidRPr="00A92831" w:rsidRDefault="00F834ED" w:rsidP="00FA19C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adrid, Spain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Insausti-Garcia&lt;/Author&gt;&lt;Year&gt;2020&lt;/Year&gt;&lt;RecNum&gt;533&lt;/RecNum&gt;&lt;DisplayText&gt;&lt;style face="superscript"&gt;95&lt;/style&gt;&lt;/DisplayText&gt;&lt;record&gt;&lt;rec-number&gt;533&lt;/rec-number&gt;&lt;foreign-keys&gt;&lt;key app="EN" db-id="psea0pzx6srvxiezztippp9mdx0tee0rt0zd" timestamp="1612726103"&gt;533&lt;/key&gt;&lt;/foreign-keys&gt;&lt;ref-type name="Journal Article"&gt;17&lt;/ref-type&gt;&lt;contributors&gt;&lt;authors&gt;&lt;author&gt;Insausti-Garcia, A.&lt;/author&gt;&lt;author&gt;Reche-Sainz, J. A.&lt;/author&gt;&lt;author&gt;Ruiz-Arranz, C.&lt;/author&gt;&lt;author&gt;Lopez Vazquez, A.&lt;/author&gt;&lt;author&gt;Ferro-Osuna, M.&lt;/author&gt;&lt;/authors&gt;&lt;/contributors&gt;&lt;auth-address&gt;Vitreous and Retina Unit, Department of Ophthalmology, University Hospital 12 de Octubre, Madrid, Spain.&amp;#xD;Neuro-ophthalmology Unit, Department of Ophthalmology, University Hospital 12 de Octubre, Madrid, Spain.&amp;#xD;Department of Ophthalmology, University Hospital 12 de Octubre, Madrid, Spain.&amp;#xD;Department of Ophthalmology, University Hospital Ramon y Cajal, Madrid, Spain.&lt;/auth-address&gt;&lt;titles&gt;&lt;title&gt;Papillophlebitis in a COVID-19 patient: Inflammation and hypercoagulable state&lt;/title&gt;&lt;secondary-title&gt;Eur J Ophthalmol&lt;/secondary-title&gt;&lt;/titles&gt;&lt;periodical&gt;&lt;full-title&gt;European journal of ophthalmology&lt;/full-title&gt;&lt;abbr-1&gt;Eur J Ophthalmol&lt;/abbr-1&gt;&lt;/periodical&gt;&lt;pages&gt;1120672120947591&lt;/pages&gt;&lt;edition&gt;2020/08/01&lt;/edition&gt;&lt;keywords&gt;&lt;keyword&gt;Venous occlusive disease&lt;/keyword&gt;&lt;keyword&gt;infections disease/AIDS&lt;/keyword&gt;&lt;keyword&gt;neuro ophthalmology&lt;/keyword&gt;&lt;keyword&gt;optic neuropathy&lt;/keyword&gt;&lt;keyword&gt;retina&lt;/keyword&gt;&lt;keyword&gt;retinal degenerations associated with systemic disease&lt;/keyword&gt;&lt;keyword&gt;retinal pathology/research&lt;/keyword&gt;&lt;/keywords&gt;&lt;dates&gt;&lt;year&gt;2020&lt;/year&gt;&lt;pub-dates&gt;&lt;date&gt;Jul 30&lt;/date&gt;&lt;/pub-dates&gt;&lt;/dates&gt;&lt;isbn&gt;1724-6016 (Electronic)&amp;#xD;1120-6721 (Linking)&lt;/isbn&gt;&lt;accession-num&gt;32735134&lt;/accession-num&gt;&lt;urls&gt;&lt;related-urls&gt;&lt;url&gt;https://www.ncbi.nlm.nih.gov/pubmed/32735134&lt;/url&gt;&lt;/related-urls&gt;&lt;/urls&gt;&lt;custom2&gt;PMC7399568&lt;/custom2&gt;&lt;electronic-resource-num&gt;10.1177/1120672120947591&lt;/electronic-resource-num&gt;&lt;/record&gt;&lt;/Cite&gt;&lt;/EndNote&gt;</w:instrTex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95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6C25023C" w14:textId="4410DC48" w:rsidR="00CA0578" w:rsidRPr="00A92831" w:rsidRDefault="00CA0578" w:rsidP="00FA19C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62D3B12E" w14:textId="7BE643D7" w:rsidR="00CA0578" w:rsidRPr="00A92831" w:rsidRDefault="00CA0578" w:rsidP="00FA19C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1 </w:t>
            </w:r>
          </w:p>
        </w:tc>
        <w:tc>
          <w:tcPr>
            <w:tcW w:w="9923" w:type="dxa"/>
          </w:tcPr>
          <w:p w14:paraId="6E411570" w14:textId="5422EE80" w:rsidR="00CA0578" w:rsidRPr="00F834ED" w:rsidRDefault="00CA0578" w:rsidP="00C842DA">
            <w:pPr>
              <w:pStyle w:val="f-body"/>
              <w:numPr>
                <w:ilvl w:val="0"/>
                <w:numId w:val="33"/>
              </w:numPr>
              <w:ind w:left="46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F834ED">
              <w:rPr>
                <w:rFonts w:ascii="Arial" w:hAnsi="Arial" w:cs="Arial"/>
                <w:sz w:val="20"/>
                <w:szCs w:val="20"/>
              </w:rPr>
              <w:t>40-year old male with</w:t>
            </w:r>
            <w:r w:rsidR="00F834ED">
              <w:rPr>
                <w:rFonts w:ascii="Arial" w:hAnsi="Arial" w:cs="Arial"/>
                <w:sz w:val="20"/>
                <w:szCs w:val="20"/>
              </w:rPr>
              <w:t xml:space="preserve"> COVID-19 and</w:t>
            </w:r>
            <w:r w:rsidRPr="00F834ED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F834ED">
              <w:rPr>
                <w:rFonts w:ascii="Arial" w:hAnsi="Arial" w:cs="Arial"/>
                <w:sz w:val="20"/>
                <w:szCs w:val="20"/>
              </w:rPr>
              <w:t>papillophlebitis</w:t>
            </w:r>
            <w:proofErr w:type="spellEnd"/>
            <w:r w:rsidRPr="00F834ED">
              <w:rPr>
                <w:rFonts w:ascii="Arial" w:hAnsi="Arial" w:cs="Arial"/>
                <w:sz w:val="20"/>
                <w:szCs w:val="20"/>
              </w:rPr>
              <w:t xml:space="preserve"> causing dilated, </w:t>
            </w:r>
            <w:r w:rsidR="00F834ED" w:rsidRPr="00F834ED">
              <w:rPr>
                <w:rFonts w:ascii="Arial" w:hAnsi="Arial" w:cs="Arial"/>
                <w:sz w:val="20"/>
                <w:szCs w:val="20"/>
              </w:rPr>
              <w:t xml:space="preserve">tortuous retinal vessels, disc edema, </w:t>
            </w:r>
            <w:r w:rsidRPr="00F834ED">
              <w:rPr>
                <w:rFonts w:ascii="Arial" w:hAnsi="Arial" w:cs="Arial"/>
                <w:sz w:val="20"/>
                <w:szCs w:val="20"/>
              </w:rPr>
              <w:t>and retinal hemorrhages</w:t>
            </w:r>
            <w:r w:rsidR="00F834ED" w:rsidRPr="00F834ED">
              <w:rPr>
                <w:rFonts w:ascii="Arial" w:hAnsi="Arial" w:cs="Arial"/>
                <w:sz w:val="20"/>
                <w:szCs w:val="20"/>
              </w:rPr>
              <w:t xml:space="preserve"> – treated with dexamethasone implant</w:t>
            </w:r>
            <w:r w:rsidR="00F834ED">
              <w:rPr>
                <w:rFonts w:ascii="Arial" w:hAnsi="Arial" w:cs="Arial"/>
                <w:sz w:val="20"/>
                <w:szCs w:val="20"/>
              </w:rPr>
              <w:t xml:space="preserve"> with resolution</w:t>
            </w:r>
          </w:p>
        </w:tc>
      </w:tr>
      <w:tr w:rsidR="00AA35D5" w:rsidRPr="00A92831" w14:paraId="1DEEBA2B" w14:textId="77777777" w:rsidTr="00E65689">
        <w:tc>
          <w:tcPr>
            <w:tcW w:w="14176" w:type="dxa"/>
            <w:gridSpan w:val="4"/>
            <w:shd w:val="clear" w:color="auto" w:fill="E7E6E6" w:themeFill="background2"/>
          </w:tcPr>
          <w:p w14:paraId="67A772DF" w14:textId="0070E376" w:rsidR="00AA35D5" w:rsidRPr="00AA35D5" w:rsidRDefault="00AA35D5" w:rsidP="00AA35D5">
            <w:pPr>
              <w:pStyle w:val="f-body"/>
              <w:ind w:left="720"/>
              <w:jc w:val="center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A35D5">
              <w:rPr>
                <w:rFonts w:ascii="Arial" w:hAnsi="Arial" w:cs="Arial"/>
                <w:b/>
                <w:bCs/>
                <w:sz w:val="20"/>
                <w:szCs w:val="20"/>
              </w:rPr>
              <w:t>Other Ocular Manifestations</w:t>
            </w:r>
          </w:p>
        </w:tc>
      </w:tr>
      <w:tr w:rsidR="00AA35D5" w:rsidRPr="00A92831" w14:paraId="17080764" w14:textId="77777777" w:rsidTr="00E65689">
        <w:tc>
          <w:tcPr>
            <w:tcW w:w="1418" w:type="dxa"/>
          </w:tcPr>
          <w:p w14:paraId="29C9F40C" w14:textId="7E34F9E6" w:rsidR="00AA35D5" w:rsidRDefault="00DE0398" w:rsidP="00FA19C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ondon, UK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Virgo&lt;/Author&gt;&lt;Year&gt;2020&lt;/Year&gt;&lt;RecNum&gt;556&lt;/RecNum&gt;&lt;DisplayText&gt;&lt;style face="superscript"&gt;96&lt;/style&gt;&lt;/DisplayText&gt;&lt;record&gt;&lt;rec-number&gt;556&lt;/rec-number&gt;&lt;foreign-keys&gt;&lt;key app="EN" db-id="psea0pzx6srvxiezztippp9mdx0tee0rt0zd" timestamp="1612887870"&gt;556&lt;/key&gt;&lt;/foreign-keys&gt;&lt;ref-type name="Journal Article"&gt;17&lt;/ref-type&gt;&lt;contributors&gt;&lt;authors&gt;&lt;author&gt;Virgo, J.&lt;/author&gt;&lt;author&gt;Mohamed, M.&lt;/author&gt;&lt;/authors&gt;&lt;/contributors&gt;&lt;auth-address&gt;Medical Eye Unit, St Thomas&amp;apos; Hospital, London, SE1 7EH, UK. jdvirgo@nhs.net.&amp;#xD;Medical Retina Department, St Thomas&amp;apos; Hospital, London, SE1 7EH, UK.&lt;/auth-address&gt;&lt;titles&gt;&lt;title&gt;Paracentral acute middle maculopathy and acute macular neuroretinopathy following SARS-CoV-2 infection&lt;/title&gt;&lt;secondary-title&gt;Eye (Lond)&lt;/secondary-title&gt;&lt;/titles&gt;&lt;periodical&gt;&lt;full-title&gt;Eye (Lond)&lt;/full-title&gt;&lt;/periodical&gt;&lt;pages&gt;2352-2353&lt;/pages&gt;&lt;volume&gt;34&lt;/volume&gt;&lt;number&gt;12&lt;/number&gt;&lt;edition&gt;2020/07/06&lt;/edition&gt;&lt;keywords&gt;&lt;keyword&gt;Acute Disease&lt;/keyword&gt;&lt;keyword&gt;Adult&lt;/keyword&gt;&lt;keyword&gt;COVID-19/*complications/diagnosis/virology&lt;/keyword&gt;&lt;keyword&gt;COVID-19 Serological Testing&lt;/keyword&gt;&lt;keyword&gt;Eye Infections, Viral/diagnostic imaging/*etiology/virology&lt;/keyword&gt;&lt;keyword&gt;Female&lt;/keyword&gt;&lt;keyword&gt;Humans&lt;/keyword&gt;&lt;keyword&gt;Male&lt;/keyword&gt;&lt;keyword&gt;Optic Nerve Diseases/diagnostic imaging/*etiology/virology&lt;/keyword&gt;&lt;keyword&gt;Pregnancy&lt;/keyword&gt;&lt;keyword&gt;Retinal Diseases/diagnostic imaging/*etiology/virology&lt;/keyword&gt;&lt;keyword&gt;SARS-CoV-2/*immunology&lt;/keyword&gt;&lt;keyword&gt;Scotoma/diagnostic imaging/*etiology/virology&lt;/keyword&gt;&lt;keyword&gt;*Tomography, Optical Coherence&lt;/keyword&gt;&lt;/keywords&gt;&lt;dates&gt;&lt;year&gt;2020&lt;/year&gt;&lt;pub-dates&gt;&lt;date&gt;Dec&lt;/date&gt;&lt;/pub-dates&gt;&lt;/dates&gt;&lt;isbn&gt;1476-5454 (Electronic)&amp;#xD;0950-222X (Linking)&lt;/isbn&gt;&lt;accession-num&gt;32620843&lt;/accession-num&gt;&lt;urls&gt;&lt;related-urls&gt;&lt;url&gt;https://www.ncbi.nlm.nih.gov/pubmed/32620843&lt;/url&gt;&lt;/related-urls&gt;&lt;/urls&gt;&lt;custom2&gt;PMC7333786&lt;/custom2&gt;&lt;electronic-resource-num&gt;10.1038/s41433-020-1069-8&lt;/electronic-resource-num&gt;&lt;/record&gt;&lt;/Cite&gt;&lt;/EndNote&gt;</w:instrTex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96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43A44494" w14:textId="2073012B" w:rsidR="00AA35D5" w:rsidRDefault="00DE0398" w:rsidP="00FA19C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0FE7C1E7" w14:textId="0AF78D91" w:rsidR="00AA35D5" w:rsidRDefault="00DE0398" w:rsidP="00FA19C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9923" w:type="dxa"/>
          </w:tcPr>
          <w:p w14:paraId="0DB2318D" w14:textId="1BB2BCE7" w:rsidR="00AA35D5" w:rsidRDefault="00DE0398" w:rsidP="00C842DA">
            <w:pPr>
              <w:pStyle w:val="f-body"/>
              <w:numPr>
                <w:ilvl w:val="0"/>
                <w:numId w:val="33"/>
              </w:numPr>
              <w:ind w:left="46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7-year-old female and 32-year-old male with COVID-19 presenting with new paracentral scotoma</w:t>
            </w:r>
          </w:p>
          <w:p w14:paraId="4906701E" w14:textId="2DCDCF91" w:rsidR="00DE0398" w:rsidRPr="00F834ED" w:rsidRDefault="00DE0398" w:rsidP="00C842DA">
            <w:pPr>
              <w:pStyle w:val="f-body"/>
              <w:numPr>
                <w:ilvl w:val="0"/>
                <w:numId w:val="33"/>
              </w:numPr>
              <w:ind w:left="46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Diagnosed as paracentral acute middle maculopathy and acute macular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neuroretinopathy</w:t>
            </w:r>
            <w:proofErr w:type="spellEnd"/>
          </w:p>
        </w:tc>
      </w:tr>
    </w:tbl>
    <w:p w14:paraId="090DD4EB" w14:textId="77777777" w:rsidR="00D071F0" w:rsidRPr="000658BE" w:rsidRDefault="00D071F0" w:rsidP="000658BE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sz w:val="20"/>
          <w:szCs w:val="20"/>
        </w:rPr>
        <w:sectPr w:rsidR="00D071F0" w:rsidRPr="000658BE" w:rsidSect="00740009">
          <w:pgSz w:w="15840" w:h="12240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2E3B8446" w14:textId="10A98F4A" w:rsidR="000658BE" w:rsidRPr="000658BE" w:rsidRDefault="000658BE" w:rsidP="000658BE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lastRenderedPageBreak/>
        <w:t xml:space="preserve">Supplementary </w:t>
      </w:r>
      <w:r w:rsidRPr="000658BE">
        <w:rPr>
          <w:rFonts w:ascii="Arial" w:hAnsi="Arial" w:cs="Arial"/>
          <w:b/>
          <w:bCs/>
          <w:sz w:val="20"/>
          <w:szCs w:val="20"/>
        </w:rPr>
        <w:t xml:space="preserve">Table </w:t>
      </w:r>
      <w:r>
        <w:rPr>
          <w:rFonts w:ascii="Arial" w:hAnsi="Arial" w:cs="Arial"/>
          <w:b/>
          <w:bCs/>
          <w:sz w:val="20"/>
          <w:szCs w:val="20"/>
        </w:rPr>
        <w:t>4</w:t>
      </w:r>
      <w:r w:rsidRPr="000658BE">
        <w:rPr>
          <w:rFonts w:ascii="Arial" w:hAnsi="Arial" w:cs="Arial"/>
          <w:b/>
          <w:bCs/>
          <w:sz w:val="20"/>
          <w:szCs w:val="20"/>
        </w:rPr>
        <w:t xml:space="preserve">. </w:t>
      </w:r>
      <w:r w:rsidRPr="000658BE">
        <w:rPr>
          <w:rFonts w:ascii="Arial" w:hAnsi="Arial" w:cs="Arial"/>
          <w:b/>
          <w:sz w:val="20"/>
          <w:szCs w:val="20"/>
        </w:rPr>
        <w:t xml:space="preserve"> Key evidence of general neurological manifestations of COVID-19 from cohort studies and large case series (&gt;10 patients). </w:t>
      </w:r>
      <w:r w:rsidRPr="000658BE">
        <w:rPr>
          <w:rFonts w:ascii="Arial" w:hAnsi="Arial" w:cs="Arial"/>
          <w:bCs/>
          <w:sz w:val="20"/>
          <w:szCs w:val="20"/>
        </w:rPr>
        <w:t>Studies are shown in descending order by sample size.</w:t>
      </w:r>
    </w:p>
    <w:p w14:paraId="3C4E42BA" w14:textId="77777777" w:rsidR="000658BE" w:rsidRPr="000658BE" w:rsidRDefault="000658BE" w:rsidP="000658BE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Cs/>
          <w:sz w:val="20"/>
          <w:szCs w:val="20"/>
        </w:rPr>
      </w:pPr>
    </w:p>
    <w:tbl>
      <w:tblPr>
        <w:tblW w:w="13892" w:type="dxa"/>
        <w:tblInd w:w="-57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60"/>
        <w:gridCol w:w="1701"/>
        <w:gridCol w:w="1417"/>
        <w:gridCol w:w="9214"/>
      </w:tblGrid>
      <w:tr w:rsidR="000658BE" w:rsidRPr="000658BE" w14:paraId="217A84A0" w14:textId="77777777" w:rsidTr="00E65689">
        <w:tc>
          <w:tcPr>
            <w:tcW w:w="1560" w:type="dxa"/>
          </w:tcPr>
          <w:p w14:paraId="2162B67C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0658BE">
              <w:rPr>
                <w:rFonts w:ascii="Arial" w:hAnsi="Arial" w:cs="Arial"/>
                <w:b/>
                <w:bCs/>
                <w:sz w:val="20"/>
                <w:szCs w:val="20"/>
              </w:rPr>
              <w:t>Location</w:t>
            </w:r>
          </w:p>
        </w:tc>
        <w:tc>
          <w:tcPr>
            <w:tcW w:w="1701" w:type="dxa"/>
          </w:tcPr>
          <w:p w14:paraId="62FF6F83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0658BE">
              <w:rPr>
                <w:rFonts w:ascii="Arial" w:hAnsi="Arial" w:cs="Arial"/>
                <w:b/>
                <w:bCs/>
                <w:sz w:val="20"/>
                <w:szCs w:val="20"/>
              </w:rPr>
              <w:t>Study Type</w:t>
            </w:r>
          </w:p>
        </w:tc>
        <w:tc>
          <w:tcPr>
            <w:tcW w:w="1417" w:type="dxa"/>
          </w:tcPr>
          <w:p w14:paraId="7C65E4D4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0658BE">
              <w:rPr>
                <w:rFonts w:ascii="Arial" w:hAnsi="Arial" w:cs="Arial"/>
                <w:b/>
                <w:bCs/>
                <w:sz w:val="20"/>
                <w:szCs w:val="20"/>
              </w:rPr>
              <w:t>Number of Patients</w:t>
            </w:r>
          </w:p>
        </w:tc>
        <w:tc>
          <w:tcPr>
            <w:tcW w:w="9214" w:type="dxa"/>
          </w:tcPr>
          <w:p w14:paraId="6C089CF6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0658BE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Key findings </w:t>
            </w:r>
          </w:p>
        </w:tc>
      </w:tr>
      <w:tr w:rsidR="00AB48AF" w:rsidRPr="000658BE" w14:paraId="7F53AC79" w14:textId="77777777" w:rsidTr="00E65689">
        <w:tc>
          <w:tcPr>
            <w:tcW w:w="1560" w:type="dxa"/>
          </w:tcPr>
          <w:p w14:paraId="2F97D32D" w14:textId="6C8F1D0F" w:rsidR="00AB48AF" w:rsidRPr="000658BE" w:rsidRDefault="00AB48AF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Multi-national</w:t>
            </w:r>
            <w:r>
              <w:rPr>
                <w:rFonts w:ascii="Arial" w:hAnsi="Arial" w:cs="Arial"/>
                <w:sz w:val="20"/>
                <w:szCs w:val="20"/>
              </w:rPr>
              <w:t xml:space="preserve"> (but primarily USA)</w:t>
            </w:r>
            <w:r w:rsidR="00197C9E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Taquet&lt;/Author&gt;&lt;Year&gt;2021&lt;/Year&gt;&lt;RecNum&gt;713&lt;/RecNum&gt;&lt;DisplayText&gt;&lt;style face="superscript"&gt;97&lt;/style&gt;&lt;/DisplayText&gt;&lt;record&gt;&lt;rec-number&gt;713&lt;/rec-number&gt;&lt;foreign-keys&gt;&lt;key app="EN" db-id="psea0pzx6srvxiezztippp9mdx0tee0rt0zd" timestamp="1617832914"&gt;713&lt;/key&gt;&lt;/foreign-keys&gt;&lt;ref-type name="Journal Article"&gt;17&lt;/ref-type&gt;&lt;contributors&gt;&lt;authors&gt;&lt;author&gt;Taquet, M.&lt;/author&gt;&lt;author&gt;Geddes, J.R.&lt;/author&gt;&lt;author&gt;Husain, M.&lt;/author&gt;&lt;author&gt;Luciano, S.&lt;/author&gt;&lt;author&gt;Harrison, P.J.&lt;/author&gt;&lt;/authors&gt;&lt;/contributors&gt;&lt;titles&gt;&lt;title&gt;6-month neurological and psychiatric outcomes in 236 379 survivors of COVID-19: a retrospective cohort study using electronic health records&lt;/title&gt;&lt;secondary-title&gt;Lancet Psychiatry&lt;/secondary-title&gt;&lt;/titles&gt;&lt;periodical&gt;&lt;full-title&gt;Lancet Psychiatry&lt;/full-title&gt;&lt;/periodical&gt;&lt;edition&gt;April 6, 2021&lt;/edition&gt;&lt;dates&gt;&lt;year&gt;2021&lt;/year&gt;&lt;/dates&gt;&lt;urls&gt;&lt;/urls&gt;&lt;electronic-resource-num&gt;10.1016/S2215-0366(21)00084-5&lt;/electronic-resource-num&gt;&lt;/record&gt;&lt;/Cite&gt;&lt;/EndNote&gt;</w:instrText>
            </w:r>
            <w:r w:rsidR="00197C9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97</w:t>
            </w:r>
            <w:r w:rsidR="00197C9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6E8D410F" w14:textId="4509FDAC" w:rsidR="00AB48AF" w:rsidRPr="00AB48AF" w:rsidRDefault="00AB48AF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17" w:type="dxa"/>
          </w:tcPr>
          <w:p w14:paraId="3C05C2E0" w14:textId="38B44852" w:rsidR="00AB48AF" w:rsidRPr="00AB48AF" w:rsidRDefault="00AB48AF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</w:t>
            </w:r>
            <w:r w:rsidR="007629AA">
              <w:rPr>
                <w:rFonts w:ascii="Arial" w:hAnsi="Arial" w:cs="Arial"/>
                <w:sz w:val="20"/>
                <w:szCs w:val="20"/>
              </w:rPr>
              <w:t>3</w:t>
            </w:r>
            <w:r>
              <w:rPr>
                <w:rFonts w:ascii="Arial" w:hAnsi="Arial" w:cs="Arial"/>
                <w:sz w:val="20"/>
                <w:szCs w:val="20"/>
              </w:rPr>
              <w:t>6,379</w:t>
            </w:r>
          </w:p>
        </w:tc>
        <w:tc>
          <w:tcPr>
            <w:tcW w:w="9214" w:type="dxa"/>
          </w:tcPr>
          <w:p w14:paraId="2C659287" w14:textId="083F7988" w:rsidR="00AB48AF" w:rsidRPr="000658BE" w:rsidRDefault="00AB48AF" w:rsidP="00AB48AF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Analyzed COVID-19 adult patients</w:t>
            </w:r>
            <w:r w:rsidR="006B6CD7">
              <w:rPr>
                <w:rFonts w:ascii="Arial" w:hAnsi="Arial" w:cs="Arial"/>
                <w:sz w:val="20"/>
                <w:szCs w:val="20"/>
              </w:rPr>
              <w:t xml:space="preserve"> (</w:t>
            </w:r>
            <w:r w:rsidR="007629AA">
              <w:rPr>
                <w:rFonts w:ascii="Arial" w:hAnsi="Arial" w:cs="Arial"/>
                <w:sz w:val="20"/>
                <w:szCs w:val="20"/>
              </w:rPr>
              <w:t>index event 20-Jan-2020 and alive on 13-Dec-2020)</w:t>
            </w:r>
            <w:r w:rsidRPr="000658BE">
              <w:rPr>
                <w:rFonts w:ascii="Arial" w:hAnsi="Arial" w:cs="Arial"/>
                <w:sz w:val="20"/>
                <w:szCs w:val="20"/>
              </w:rPr>
              <w:t xml:space="preserve"> in </w:t>
            </w:r>
            <w:proofErr w:type="spellStart"/>
            <w:r w:rsidRPr="000658BE">
              <w:rPr>
                <w:rFonts w:ascii="Arial" w:hAnsi="Arial" w:cs="Arial"/>
                <w:sz w:val="20"/>
                <w:szCs w:val="20"/>
              </w:rPr>
              <w:t>TriNetX</w:t>
            </w:r>
            <w:proofErr w:type="spellEnd"/>
            <w:r w:rsidRPr="000658BE">
              <w:rPr>
                <w:rFonts w:ascii="Arial" w:hAnsi="Arial" w:cs="Arial"/>
                <w:sz w:val="20"/>
                <w:szCs w:val="20"/>
              </w:rPr>
              <w:t>, a global health collaborative clinical research platform claiming to collect real-time electronic medical records data</w:t>
            </w:r>
            <w:r w:rsidR="00463B30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4EC73639" w14:textId="5613588E" w:rsidR="00CA5640" w:rsidRPr="00983B0A" w:rsidRDefault="00CA5640" w:rsidP="004C68CA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7629AA">
              <w:rPr>
                <w:rFonts w:ascii="Arial" w:hAnsi="Arial" w:cs="Arial"/>
                <w:sz w:val="20"/>
                <w:szCs w:val="20"/>
              </w:rPr>
              <w:t xml:space="preserve">Also had matched control cohorts of patients diagnosed with influenza and other respiratory tract </w:t>
            </w:r>
            <w:r w:rsidRPr="00983B0A">
              <w:rPr>
                <w:rFonts w:ascii="Arial" w:hAnsi="Arial" w:cs="Arial"/>
                <w:sz w:val="20"/>
                <w:szCs w:val="20"/>
              </w:rPr>
              <w:t xml:space="preserve">infections </w:t>
            </w:r>
            <w:r w:rsidR="007629AA" w:rsidRPr="00983B0A">
              <w:rPr>
                <w:rFonts w:ascii="Arial" w:hAnsi="Arial" w:cs="Arial"/>
                <w:sz w:val="20"/>
                <w:szCs w:val="20"/>
              </w:rPr>
              <w:t>(n=236,038)</w:t>
            </w:r>
          </w:p>
          <w:p w14:paraId="388BEBB7" w14:textId="577333FF" w:rsidR="00983B0A" w:rsidRPr="00983B0A" w:rsidRDefault="007629AA" w:rsidP="007629AA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983B0A">
              <w:rPr>
                <w:rFonts w:ascii="Arial" w:hAnsi="Arial" w:cs="Arial"/>
                <w:sz w:val="20"/>
                <w:szCs w:val="20"/>
              </w:rPr>
              <w:t>Estimated 6-month incidence of 14 neu</w:t>
            </w:r>
            <w:r w:rsidR="00AB48AF" w:rsidRPr="00983B0A">
              <w:rPr>
                <w:rFonts w:ascii="Arial" w:hAnsi="Arial" w:cs="Arial"/>
                <w:sz w:val="20"/>
                <w:szCs w:val="20"/>
              </w:rPr>
              <w:t>rological and psychiatric outcomes</w:t>
            </w:r>
            <w:r w:rsidRPr="00983B0A">
              <w:rPr>
                <w:rFonts w:ascii="Arial" w:hAnsi="Arial" w:cs="Arial"/>
                <w:sz w:val="20"/>
                <w:szCs w:val="20"/>
              </w:rPr>
              <w:t xml:space="preserve">: </w:t>
            </w:r>
            <w:r w:rsidR="00AB48AF" w:rsidRPr="00983B0A">
              <w:rPr>
                <w:rFonts w:ascii="Arial" w:hAnsi="Arial" w:cs="Arial"/>
                <w:sz w:val="20"/>
                <w:szCs w:val="20"/>
              </w:rPr>
              <w:t>33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="00AB48AF" w:rsidRPr="00983B0A">
              <w:rPr>
                <w:rFonts w:ascii="Arial" w:hAnsi="Arial" w:cs="Arial"/>
                <w:sz w:val="20"/>
                <w:szCs w:val="20"/>
              </w:rPr>
              <w:t xml:space="preserve">62% </w:t>
            </w:r>
            <w:r w:rsidRPr="00983B0A">
              <w:rPr>
                <w:rFonts w:ascii="Arial" w:hAnsi="Arial" w:cs="Arial"/>
                <w:sz w:val="20"/>
                <w:szCs w:val="20"/>
              </w:rPr>
              <w:t xml:space="preserve">for any symptom, </w:t>
            </w:r>
            <w:r w:rsidR="00AB48AF" w:rsidRPr="00983B0A">
              <w:rPr>
                <w:rFonts w:ascii="Arial" w:hAnsi="Arial" w:cs="Arial"/>
                <w:sz w:val="20"/>
                <w:szCs w:val="20"/>
              </w:rPr>
              <w:t>0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="00AB48AF" w:rsidRPr="00983B0A">
              <w:rPr>
                <w:rFonts w:ascii="Arial" w:hAnsi="Arial" w:cs="Arial"/>
                <w:sz w:val="20"/>
                <w:szCs w:val="20"/>
              </w:rPr>
              <w:t>56% for intracranial hemorrhage, 2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="00AB48AF" w:rsidRPr="00983B0A">
              <w:rPr>
                <w:rFonts w:ascii="Arial" w:hAnsi="Arial" w:cs="Arial"/>
                <w:sz w:val="20"/>
                <w:szCs w:val="20"/>
              </w:rPr>
              <w:t>10% (1·97–2·23) for ischemic stroke, 0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="00AB48AF" w:rsidRPr="00983B0A">
              <w:rPr>
                <w:rFonts w:ascii="Arial" w:hAnsi="Arial" w:cs="Arial"/>
                <w:sz w:val="20"/>
                <w:szCs w:val="20"/>
              </w:rPr>
              <w:t>11% (0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="00AB48AF" w:rsidRPr="00983B0A">
              <w:rPr>
                <w:rFonts w:ascii="Arial" w:hAnsi="Arial" w:cs="Arial"/>
                <w:sz w:val="20"/>
                <w:szCs w:val="20"/>
              </w:rPr>
              <w:t>08–0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="00AB48AF" w:rsidRPr="00983B0A">
              <w:rPr>
                <w:rFonts w:ascii="Arial" w:hAnsi="Arial" w:cs="Arial"/>
                <w:sz w:val="20"/>
                <w:szCs w:val="20"/>
              </w:rPr>
              <w:t>14) for parkinsonism, 0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="00AB48AF" w:rsidRPr="00983B0A">
              <w:rPr>
                <w:rFonts w:ascii="Arial" w:hAnsi="Arial" w:cs="Arial"/>
                <w:sz w:val="20"/>
                <w:szCs w:val="20"/>
              </w:rPr>
              <w:t>67% (0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="00AB48AF" w:rsidRPr="00983B0A">
              <w:rPr>
                <w:rFonts w:ascii="Arial" w:hAnsi="Arial" w:cs="Arial"/>
                <w:sz w:val="20"/>
                <w:szCs w:val="20"/>
              </w:rPr>
              <w:t>59–0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="00AB48AF" w:rsidRPr="00983B0A">
              <w:rPr>
                <w:rFonts w:ascii="Arial" w:hAnsi="Arial" w:cs="Arial"/>
                <w:sz w:val="20"/>
                <w:szCs w:val="20"/>
              </w:rPr>
              <w:t>75) for dementia, 17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="00AB48AF" w:rsidRPr="00983B0A">
              <w:rPr>
                <w:rFonts w:ascii="Arial" w:hAnsi="Arial" w:cs="Arial"/>
                <w:sz w:val="20"/>
                <w:szCs w:val="20"/>
              </w:rPr>
              <w:t>39% (17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="00AB48AF" w:rsidRPr="00983B0A">
              <w:rPr>
                <w:rFonts w:ascii="Arial" w:hAnsi="Arial" w:cs="Arial"/>
                <w:sz w:val="20"/>
                <w:szCs w:val="20"/>
              </w:rPr>
              <w:t>04–17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="00AB48AF" w:rsidRPr="00983B0A">
              <w:rPr>
                <w:rFonts w:ascii="Arial" w:hAnsi="Arial" w:cs="Arial"/>
                <w:sz w:val="20"/>
                <w:szCs w:val="20"/>
              </w:rPr>
              <w:t>74) for anxiety disorder, and 1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="00AB48AF" w:rsidRPr="00983B0A">
              <w:rPr>
                <w:rFonts w:ascii="Arial" w:hAnsi="Arial" w:cs="Arial"/>
                <w:sz w:val="20"/>
                <w:szCs w:val="20"/>
              </w:rPr>
              <w:t>40% (1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="00AB48AF" w:rsidRPr="00983B0A">
              <w:rPr>
                <w:rFonts w:ascii="Arial" w:hAnsi="Arial" w:cs="Arial"/>
                <w:sz w:val="20"/>
                <w:szCs w:val="20"/>
              </w:rPr>
              <w:t>30–1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="00AB48AF" w:rsidRPr="00983B0A">
              <w:rPr>
                <w:rFonts w:ascii="Arial" w:hAnsi="Arial" w:cs="Arial"/>
                <w:sz w:val="20"/>
                <w:szCs w:val="20"/>
              </w:rPr>
              <w:t xml:space="preserve">51) for psychotic disorder, among others. </w:t>
            </w:r>
          </w:p>
          <w:p w14:paraId="01C219B6" w14:textId="77777777" w:rsidR="00983B0A" w:rsidRPr="00983B0A" w:rsidRDefault="00AB48AF" w:rsidP="007629AA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983B0A">
              <w:rPr>
                <w:rFonts w:ascii="Arial" w:hAnsi="Arial" w:cs="Arial"/>
                <w:sz w:val="20"/>
                <w:szCs w:val="20"/>
              </w:rPr>
              <w:t xml:space="preserve">In the 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sub</w:t>
            </w:r>
            <w:r w:rsidRPr="00983B0A">
              <w:rPr>
                <w:rFonts w:ascii="Arial" w:hAnsi="Arial" w:cs="Arial"/>
                <w:sz w:val="20"/>
                <w:szCs w:val="20"/>
              </w:rPr>
              <w:t xml:space="preserve">group with 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intensive care</w:t>
            </w:r>
            <w:r w:rsidRPr="00983B0A">
              <w:rPr>
                <w:rFonts w:ascii="Arial" w:hAnsi="Arial" w:cs="Arial"/>
                <w:sz w:val="20"/>
                <w:szCs w:val="20"/>
              </w:rPr>
              <w:t xml:space="preserve"> admission, estimated incidences were 2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Pr="00983B0A">
              <w:rPr>
                <w:rFonts w:ascii="Arial" w:hAnsi="Arial" w:cs="Arial"/>
                <w:sz w:val="20"/>
                <w:szCs w:val="20"/>
              </w:rPr>
              <w:t>66% (2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Pr="00983B0A">
              <w:rPr>
                <w:rFonts w:ascii="Arial" w:hAnsi="Arial" w:cs="Arial"/>
                <w:sz w:val="20"/>
                <w:szCs w:val="20"/>
              </w:rPr>
              <w:t>24–3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Pr="00983B0A">
              <w:rPr>
                <w:rFonts w:ascii="Arial" w:hAnsi="Arial" w:cs="Arial"/>
                <w:sz w:val="20"/>
                <w:szCs w:val="20"/>
              </w:rPr>
              <w:t>16) for intracranial hemorrhage, 6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Pr="00983B0A">
              <w:rPr>
                <w:rFonts w:ascii="Arial" w:hAnsi="Arial" w:cs="Arial"/>
                <w:sz w:val="20"/>
                <w:szCs w:val="20"/>
              </w:rPr>
              <w:t>92% (6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Pr="00983B0A">
              <w:rPr>
                <w:rFonts w:ascii="Arial" w:hAnsi="Arial" w:cs="Arial"/>
                <w:sz w:val="20"/>
                <w:szCs w:val="20"/>
              </w:rPr>
              <w:t>17–7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Pr="00983B0A">
              <w:rPr>
                <w:rFonts w:ascii="Arial" w:hAnsi="Arial" w:cs="Arial"/>
                <w:sz w:val="20"/>
                <w:szCs w:val="20"/>
              </w:rPr>
              <w:t>76) for ischemic stroke, 0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Pr="00983B0A">
              <w:rPr>
                <w:rFonts w:ascii="Arial" w:hAnsi="Arial" w:cs="Arial"/>
                <w:sz w:val="20"/>
                <w:szCs w:val="20"/>
              </w:rPr>
              <w:t>26% (0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Pr="00983B0A">
              <w:rPr>
                <w:rFonts w:ascii="Arial" w:hAnsi="Arial" w:cs="Arial"/>
                <w:sz w:val="20"/>
                <w:szCs w:val="20"/>
              </w:rPr>
              <w:t>15–0·45) for parkinsonism, 1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Pr="00983B0A">
              <w:rPr>
                <w:rFonts w:ascii="Arial" w:hAnsi="Arial" w:cs="Arial"/>
                <w:sz w:val="20"/>
                <w:szCs w:val="20"/>
              </w:rPr>
              <w:t>74% (1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Pr="00983B0A">
              <w:rPr>
                <w:rFonts w:ascii="Arial" w:hAnsi="Arial" w:cs="Arial"/>
                <w:sz w:val="20"/>
                <w:szCs w:val="20"/>
              </w:rPr>
              <w:t>31–2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Pr="00983B0A">
              <w:rPr>
                <w:rFonts w:ascii="Arial" w:hAnsi="Arial" w:cs="Arial"/>
                <w:sz w:val="20"/>
                <w:szCs w:val="20"/>
              </w:rPr>
              <w:t>30) for dementia, 19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Pr="00983B0A">
              <w:rPr>
                <w:rFonts w:ascii="Arial" w:hAnsi="Arial" w:cs="Arial"/>
                <w:sz w:val="20"/>
                <w:szCs w:val="20"/>
              </w:rPr>
              <w:t>15% (17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Pr="00983B0A">
              <w:rPr>
                <w:rFonts w:ascii="Arial" w:hAnsi="Arial" w:cs="Arial"/>
                <w:sz w:val="20"/>
                <w:szCs w:val="20"/>
              </w:rPr>
              <w:t>90–20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Pr="00983B0A">
              <w:rPr>
                <w:rFonts w:ascii="Arial" w:hAnsi="Arial" w:cs="Arial"/>
                <w:sz w:val="20"/>
                <w:szCs w:val="20"/>
              </w:rPr>
              <w:t>48) for anxiety disorder, and 2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Pr="00983B0A">
              <w:rPr>
                <w:rFonts w:ascii="Arial" w:hAnsi="Arial" w:cs="Arial"/>
                <w:sz w:val="20"/>
                <w:szCs w:val="20"/>
              </w:rPr>
              <w:t>77% (2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Pr="00983B0A">
              <w:rPr>
                <w:rFonts w:ascii="Arial" w:hAnsi="Arial" w:cs="Arial"/>
                <w:sz w:val="20"/>
                <w:szCs w:val="20"/>
              </w:rPr>
              <w:t>31–3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Pr="00983B0A">
              <w:rPr>
                <w:rFonts w:ascii="Arial" w:hAnsi="Arial" w:cs="Arial"/>
                <w:sz w:val="20"/>
                <w:szCs w:val="20"/>
              </w:rPr>
              <w:t xml:space="preserve">33) for psychotic disorder. </w:t>
            </w:r>
          </w:p>
          <w:p w14:paraId="7614E153" w14:textId="77777777" w:rsidR="00983B0A" w:rsidRPr="00983B0A" w:rsidRDefault="00AB48AF" w:rsidP="007629AA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983B0A">
              <w:rPr>
                <w:rFonts w:ascii="Arial" w:hAnsi="Arial" w:cs="Arial"/>
                <w:sz w:val="20"/>
                <w:szCs w:val="20"/>
              </w:rPr>
              <w:t>Most diagnostic categories were more common in patients who had COVID-19 than in those who had influenza (hazard ratio [HR] 1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Pr="00983B0A">
              <w:rPr>
                <w:rFonts w:ascii="Arial" w:hAnsi="Arial" w:cs="Arial"/>
                <w:sz w:val="20"/>
                <w:szCs w:val="20"/>
              </w:rPr>
              <w:t>44, 95% CI 1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Pr="00983B0A">
              <w:rPr>
                <w:rFonts w:ascii="Arial" w:hAnsi="Arial" w:cs="Arial"/>
                <w:sz w:val="20"/>
                <w:szCs w:val="20"/>
              </w:rPr>
              <w:t>40–1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Pr="00983B0A">
              <w:rPr>
                <w:rFonts w:ascii="Arial" w:hAnsi="Arial" w:cs="Arial"/>
                <w:sz w:val="20"/>
                <w:szCs w:val="20"/>
              </w:rPr>
              <w:t>47) and those who had other respiratory tract infections (1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Pr="00983B0A">
              <w:rPr>
                <w:rFonts w:ascii="Arial" w:hAnsi="Arial" w:cs="Arial"/>
                <w:sz w:val="20"/>
                <w:szCs w:val="20"/>
              </w:rPr>
              <w:t>16, 1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Pr="00983B0A">
              <w:rPr>
                <w:rFonts w:ascii="Arial" w:hAnsi="Arial" w:cs="Arial"/>
                <w:sz w:val="20"/>
                <w:szCs w:val="20"/>
              </w:rPr>
              <w:t>14–1</w:t>
            </w:r>
            <w:r w:rsidR="00983B0A" w:rsidRPr="00983B0A">
              <w:rPr>
                <w:rFonts w:ascii="Arial" w:hAnsi="Arial" w:cs="Arial"/>
                <w:sz w:val="20"/>
                <w:szCs w:val="20"/>
              </w:rPr>
              <w:t>.</w:t>
            </w:r>
            <w:r w:rsidRPr="00983B0A">
              <w:rPr>
                <w:rFonts w:ascii="Arial" w:hAnsi="Arial" w:cs="Arial"/>
                <w:sz w:val="20"/>
                <w:szCs w:val="20"/>
              </w:rPr>
              <w:t>17)</w:t>
            </w:r>
          </w:p>
          <w:p w14:paraId="4411F0E7" w14:textId="358E9B04" w:rsidR="00AB48AF" w:rsidRPr="000658BE" w:rsidRDefault="00AB48AF" w:rsidP="00983B0A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983B0A">
              <w:rPr>
                <w:rFonts w:ascii="Arial" w:hAnsi="Arial" w:cs="Arial"/>
                <w:sz w:val="20"/>
                <w:szCs w:val="20"/>
              </w:rPr>
              <w:t>HRs were higher in patients who had more severe COVID-19</w:t>
            </w:r>
          </w:p>
        </w:tc>
      </w:tr>
      <w:tr w:rsidR="000658BE" w:rsidRPr="000658BE" w14:paraId="3B1A5F63" w14:textId="77777777" w:rsidTr="00E65689">
        <w:tc>
          <w:tcPr>
            <w:tcW w:w="1560" w:type="dxa"/>
          </w:tcPr>
          <w:p w14:paraId="743EC052" w14:textId="2468D624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Multi-national</w:t>
            </w:r>
            <w:r w:rsidR="00AB48AF">
              <w:rPr>
                <w:rFonts w:ascii="Arial" w:hAnsi="Arial" w:cs="Arial"/>
                <w:sz w:val="20"/>
                <w:szCs w:val="20"/>
              </w:rPr>
              <w:t xml:space="preserve"> (but primarily USA)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OYWxsZWJhbGxlPC9BdXRob3I+PFllYXI+MjAyMDwvWWVh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OYWxsZWJhbGxlPC9BdXRob3I+PFllYXI+MjAyMDwvWWVh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0658BE">
              <w:rPr>
                <w:rFonts w:ascii="Arial" w:hAnsi="Arial" w:cs="Arial"/>
                <w:sz w:val="20"/>
                <w:szCs w:val="20"/>
              </w:rPr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98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2664ED98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Retrospective analysis</w:t>
            </w:r>
          </w:p>
        </w:tc>
        <w:tc>
          <w:tcPr>
            <w:tcW w:w="1417" w:type="dxa"/>
          </w:tcPr>
          <w:p w14:paraId="08FBB7F7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40,469</w:t>
            </w:r>
          </w:p>
        </w:tc>
        <w:tc>
          <w:tcPr>
            <w:tcW w:w="9214" w:type="dxa"/>
          </w:tcPr>
          <w:p w14:paraId="3BCD26BE" w14:textId="14855048" w:rsidR="000658BE" w:rsidRPr="000658BE" w:rsidRDefault="000658BE" w:rsidP="000658BE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Analyzed COVID-19 adult patients in </w:t>
            </w:r>
            <w:proofErr w:type="spellStart"/>
            <w:r w:rsidRPr="000658BE">
              <w:rPr>
                <w:rFonts w:ascii="Arial" w:hAnsi="Arial" w:cs="Arial"/>
                <w:sz w:val="20"/>
                <w:szCs w:val="20"/>
              </w:rPr>
              <w:t>TriNetX</w:t>
            </w:r>
            <w:proofErr w:type="spellEnd"/>
          </w:p>
          <w:p w14:paraId="485420B6" w14:textId="77777777" w:rsidR="000658BE" w:rsidRPr="000658BE" w:rsidRDefault="000658BE" w:rsidP="000658BE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9,086 (22.5%) patients had neuropsychiatric manifestations</w:t>
            </w:r>
          </w:p>
          <w:p w14:paraId="5E77D037" w14:textId="77777777" w:rsidR="000658BE" w:rsidRPr="000658BE" w:rsidRDefault="000658BE" w:rsidP="000658BE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Most common neurologic manifestations included headache (3.7%), sleep disorders (3.4%), and encephalopathy (2.3%)</w:t>
            </w:r>
          </w:p>
          <w:p w14:paraId="357BAF9D" w14:textId="77777777" w:rsidR="000658BE" w:rsidRPr="000658BE" w:rsidRDefault="000658BE" w:rsidP="000658BE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Stroke and TIA in 1.0%, seizures in 0.6%</w:t>
            </w:r>
          </w:p>
          <w:p w14:paraId="650CE782" w14:textId="77777777" w:rsidR="000658BE" w:rsidRPr="000658BE" w:rsidRDefault="000658BE" w:rsidP="000658BE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Psychiatric manifestations included anxiety and other related disorders (4.6%), mood disorders (3.8%); 0.2% had suicidal ideation</w:t>
            </w:r>
            <w:r w:rsidRPr="000658BE">
              <w:rPr>
                <w:rFonts w:ascii="Arial" w:hAnsi="Arial" w:cs="Arial"/>
                <w:vanish/>
                <w:color w:val="000000"/>
                <w:sz w:val="20"/>
                <w:szCs w:val="20"/>
                <w:lang w:val="en"/>
              </w:rPr>
              <w:t xml:space="preserve"> </w:t>
            </w:r>
          </w:p>
        </w:tc>
      </w:tr>
      <w:tr w:rsidR="000658BE" w:rsidRPr="000658BE" w14:paraId="2B3281EC" w14:textId="77777777" w:rsidTr="00E65689">
        <w:tc>
          <w:tcPr>
            <w:tcW w:w="1560" w:type="dxa"/>
          </w:tcPr>
          <w:p w14:paraId="7DCA27C9" w14:textId="4D0DBC61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Bronx, USA</w:t>
            </w:r>
            <w:r w:rsidR="00B64478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Fc2thbmRhcjwvQXV0aG9yPjxZZWFyPjIwMjA8L1llYXI+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Fc2thbmRhcjwvQXV0aG9yPjxZZWFyPjIwMjA8L1llYXI+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B64478">
              <w:rPr>
                <w:rFonts w:ascii="Arial" w:hAnsi="Arial" w:cs="Arial"/>
                <w:sz w:val="20"/>
                <w:szCs w:val="20"/>
              </w:rPr>
            </w:r>
            <w:r w:rsidR="00B64478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99</w:t>
            </w:r>
            <w:r w:rsidR="00B64478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4F654D85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17" w:type="dxa"/>
          </w:tcPr>
          <w:p w14:paraId="7C5BB8C3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4,711</w:t>
            </w:r>
          </w:p>
        </w:tc>
        <w:tc>
          <w:tcPr>
            <w:tcW w:w="9214" w:type="dxa"/>
          </w:tcPr>
          <w:p w14:paraId="65CBFBB0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Examined records of all COVID-19 patients admitted to their hospital system</w:t>
            </w:r>
          </w:p>
          <w:p w14:paraId="5D8369AD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581 hospitalized patients with confirmed SARS-CoV-2 infection and neurologic involvement warranting neuroimaging (12% of total), were compared to 1,743 age-/severity-matched COVID-19 non-neurologic patients </w:t>
            </w:r>
          </w:p>
          <w:p w14:paraId="1579EA6A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Four patterns of neurologic manifestations were identified: acute stroke, new or recrudescent seizures, altered mentation with normal imaging, and “neuro-COVID-19” complex: normal orientation and arousal with signs and symptoms including headache, anosmia, </w:t>
            </w:r>
            <w:proofErr w:type="spellStart"/>
            <w:r w:rsidRPr="000658BE">
              <w:rPr>
                <w:rFonts w:ascii="Arial" w:hAnsi="Arial" w:cs="Arial"/>
                <w:sz w:val="20"/>
                <w:szCs w:val="20"/>
              </w:rPr>
              <w:t>ageusia</w:t>
            </w:r>
            <w:proofErr w:type="spellEnd"/>
            <w:r w:rsidRPr="000658BE">
              <w:rPr>
                <w:rFonts w:ascii="Arial" w:hAnsi="Arial" w:cs="Arial"/>
                <w:sz w:val="20"/>
                <w:szCs w:val="20"/>
              </w:rPr>
              <w:t xml:space="preserve">, </w:t>
            </w:r>
            <w:proofErr w:type="spellStart"/>
            <w:r w:rsidRPr="000658BE">
              <w:rPr>
                <w:rFonts w:ascii="Arial" w:hAnsi="Arial" w:cs="Arial"/>
                <w:sz w:val="20"/>
                <w:szCs w:val="20"/>
              </w:rPr>
              <w:t>chemesthesis</w:t>
            </w:r>
            <w:proofErr w:type="spellEnd"/>
            <w:r w:rsidRPr="000658BE">
              <w:rPr>
                <w:rFonts w:ascii="Arial" w:hAnsi="Arial" w:cs="Arial"/>
                <w:sz w:val="20"/>
                <w:szCs w:val="20"/>
              </w:rPr>
              <w:t xml:space="preserve">, vertigo, </w:t>
            </w:r>
            <w:proofErr w:type="spellStart"/>
            <w:r w:rsidRPr="000658BE">
              <w:rPr>
                <w:rFonts w:ascii="Arial" w:hAnsi="Arial" w:cs="Arial"/>
                <w:sz w:val="20"/>
                <w:szCs w:val="20"/>
              </w:rPr>
              <w:t>presyncope</w:t>
            </w:r>
            <w:proofErr w:type="spellEnd"/>
            <w:r w:rsidRPr="000658BE">
              <w:rPr>
                <w:rFonts w:ascii="Arial" w:hAnsi="Arial" w:cs="Arial"/>
                <w:sz w:val="20"/>
                <w:szCs w:val="20"/>
              </w:rPr>
              <w:t xml:space="preserve">, </w:t>
            </w:r>
            <w:proofErr w:type="spellStart"/>
            <w:r w:rsidRPr="000658BE">
              <w:rPr>
                <w:rFonts w:ascii="Arial" w:hAnsi="Arial" w:cs="Arial"/>
                <w:sz w:val="20"/>
                <w:szCs w:val="20"/>
              </w:rPr>
              <w:t>paresthesias</w:t>
            </w:r>
            <w:proofErr w:type="spellEnd"/>
            <w:r w:rsidRPr="000658BE">
              <w:rPr>
                <w:rFonts w:ascii="Arial" w:hAnsi="Arial" w:cs="Arial"/>
                <w:sz w:val="20"/>
                <w:szCs w:val="20"/>
              </w:rPr>
              <w:t xml:space="preserve">, cranial nerve abnormalities, ataxia, </w:t>
            </w:r>
            <w:proofErr w:type="spellStart"/>
            <w:r w:rsidRPr="000658BE">
              <w:rPr>
                <w:rFonts w:ascii="Arial" w:hAnsi="Arial" w:cs="Arial"/>
                <w:sz w:val="20"/>
                <w:szCs w:val="20"/>
              </w:rPr>
              <w:t>dysautonomia</w:t>
            </w:r>
            <w:proofErr w:type="spellEnd"/>
            <w:r w:rsidRPr="000658BE">
              <w:rPr>
                <w:rFonts w:ascii="Arial" w:hAnsi="Arial" w:cs="Arial"/>
                <w:sz w:val="20"/>
                <w:szCs w:val="20"/>
              </w:rPr>
              <w:t>, and/or skeletal muscle injury</w:t>
            </w:r>
          </w:p>
          <w:p w14:paraId="0122B2D0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Patients with altered mentation or stroke had a higher risk of in-hospital mortality </w:t>
            </w:r>
          </w:p>
        </w:tc>
      </w:tr>
      <w:tr w:rsidR="000658BE" w:rsidRPr="000658BE" w14:paraId="47C19899" w14:textId="77777777" w:rsidTr="00E65689">
        <w:tc>
          <w:tcPr>
            <w:tcW w:w="1560" w:type="dxa"/>
          </w:tcPr>
          <w:p w14:paraId="4BAF0297" w14:textId="10A6AC5A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lastRenderedPageBreak/>
              <w:t>New York City, USA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Gcm9udGVyYTwvQXV0aG9yPjxZZWFyPjIwMjE8L1llYXI+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Gcm9udGVyYTwvQXV0aG9yPjxZZWFyPjIwMjE8L1llYXI+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0658BE">
              <w:rPr>
                <w:rFonts w:ascii="Arial" w:hAnsi="Arial" w:cs="Arial"/>
                <w:sz w:val="20"/>
                <w:szCs w:val="20"/>
              </w:rPr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00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1403479E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Prospective multi-centre cohort study</w:t>
            </w:r>
          </w:p>
        </w:tc>
        <w:tc>
          <w:tcPr>
            <w:tcW w:w="1417" w:type="dxa"/>
          </w:tcPr>
          <w:p w14:paraId="5CDF31A4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4,491</w:t>
            </w:r>
          </w:p>
        </w:tc>
        <w:tc>
          <w:tcPr>
            <w:tcW w:w="9214" w:type="dxa"/>
          </w:tcPr>
          <w:p w14:paraId="79805816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Hospitalized patients with COVID-19 followed until discharge</w:t>
            </w:r>
          </w:p>
          <w:p w14:paraId="4BC03954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606 (13.5%) developed a new neurologic disorder in a median of 2 days from onset </w:t>
            </w:r>
          </w:p>
          <w:p w14:paraId="286436BD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Most common diagnoses were toxic/metabolic encephalopathy (6.8%), seizure (1.6%), stroke (1.9%), and hypoxic/ischemic injury (1.4%)</w:t>
            </w:r>
          </w:p>
          <w:p w14:paraId="2794C7BB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18/18 CSF specimens were reverse transcriptase PCR negative for SARS-CoV-2</w:t>
            </w:r>
          </w:p>
          <w:p w14:paraId="11BF06F6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Patients with neurologic disorders were more often older, male, white, hypertensive, diabetic, intubated, and had higher sequential organ failure assessment (SOFA) scores</w:t>
            </w:r>
          </w:p>
          <w:p w14:paraId="687ABD6B" w14:textId="77777777" w:rsidR="000658BE" w:rsidRPr="000658BE" w:rsidRDefault="000658BE" w:rsidP="000658BE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Patients with neurologic disorders had increased in-hospital mortality and decreased likelihood of discharge home </w:t>
            </w:r>
          </w:p>
        </w:tc>
      </w:tr>
      <w:tr w:rsidR="00DB581F" w:rsidRPr="000658BE" w14:paraId="3D0BA098" w14:textId="77777777" w:rsidTr="00E65689">
        <w:tc>
          <w:tcPr>
            <w:tcW w:w="1560" w:type="dxa"/>
          </w:tcPr>
          <w:p w14:paraId="1F47F31B" w14:textId="7CB1A77D" w:rsidR="00DB581F" w:rsidRPr="000658BE" w:rsidRDefault="00DB581F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Wuhan, China</w: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dWFuZzwvQXV0aG9yPjxZZWFyPjIwMjE8L1llYXI+PFJl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dWFuZzwvQXV0aG9yPjxZZWFyPjIwMjE8L1llYXI+PFJl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2</w: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26460563" w14:textId="5EFFB881" w:rsidR="00DB581F" w:rsidRPr="000658BE" w:rsidRDefault="00DB581F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ixed prospective and retrospective cohort study</w:t>
            </w:r>
          </w:p>
        </w:tc>
        <w:tc>
          <w:tcPr>
            <w:tcW w:w="1417" w:type="dxa"/>
          </w:tcPr>
          <w:p w14:paraId="674971BE" w14:textId="18D237A5" w:rsidR="00DB581F" w:rsidRPr="000658BE" w:rsidRDefault="00DB581F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,733</w:t>
            </w:r>
          </w:p>
        </w:tc>
        <w:tc>
          <w:tcPr>
            <w:tcW w:w="9214" w:type="dxa"/>
          </w:tcPr>
          <w:p w14:paraId="16F330E9" w14:textId="77777777" w:rsidR="00DB581F" w:rsidRDefault="00DB581F" w:rsidP="000658BE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1,733 or 2,469 patients with COVID-19 discharged from a single hospital were followed </w:t>
            </w:r>
          </w:p>
          <w:p w14:paraId="1355FF4A" w14:textId="77777777" w:rsidR="00DB581F" w:rsidRDefault="00DB581F" w:rsidP="00DB581F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DB581F">
              <w:rPr>
                <w:rFonts w:ascii="Arial" w:hAnsi="Arial" w:cs="Arial"/>
                <w:sz w:val="20"/>
                <w:szCs w:val="20"/>
              </w:rPr>
              <w:t>All patients were interviewed with a series of questionnaires for evaluation of symptoms and health</w:t>
            </w: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Pr="00DB581F">
              <w:rPr>
                <w:rFonts w:ascii="Arial" w:hAnsi="Arial" w:cs="Arial"/>
                <w:sz w:val="20"/>
                <w:szCs w:val="20"/>
              </w:rPr>
              <w:t>related quality of life, underwent physical examinations and a 6-min walking test, and received blood tests</w:t>
            </w:r>
            <w:r>
              <w:rPr>
                <w:rFonts w:ascii="Arial" w:hAnsi="Arial" w:cs="Arial"/>
                <w:sz w:val="20"/>
                <w:szCs w:val="20"/>
              </w:rPr>
              <w:t>, with mean follow-up time after symptom onset of 186 days (~6 months)</w:t>
            </w:r>
          </w:p>
          <w:p w14:paraId="2703D74E" w14:textId="77777777" w:rsidR="00DB581F" w:rsidRDefault="00DB581F" w:rsidP="00DB581F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DB581F">
              <w:rPr>
                <w:rFonts w:ascii="Arial" w:hAnsi="Arial" w:cs="Arial"/>
                <w:sz w:val="20"/>
                <w:szCs w:val="20"/>
              </w:rPr>
              <w:t>Fatigue or muscle weakness (63%) and sleep difficulties (26%) were the most common persistent symptoms</w:t>
            </w:r>
          </w:p>
          <w:p w14:paraId="079D6A82" w14:textId="057E9B05" w:rsidR="00527E42" w:rsidRPr="00527E42" w:rsidRDefault="00DB581F" w:rsidP="00527E42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DB581F">
              <w:rPr>
                <w:rFonts w:ascii="Arial" w:hAnsi="Arial" w:cs="Arial"/>
                <w:sz w:val="20"/>
                <w:szCs w:val="20"/>
              </w:rPr>
              <w:t>Anxiety or depression was reported among 23%</w:t>
            </w:r>
            <w:r w:rsidR="00527E42">
              <w:rPr>
                <w:rFonts w:ascii="Arial" w:hAnsi="Arial" w:cs="Arial"/>
                <w:sz w:val="20"/>
                <w:szCs w:val="20"/>
              </w:rPr>
              <w:t>, headache in 2%</w:t>
            </w:r>
          </w:p>
        </w:tc>
      </w:tr>
      <w:tr w:rsidR="000658BE" w:rsidRPr="000658BE" w14:paraId="6675FC1B" w14:textId="77777777" w:rsidTr="00E65689">
        <w:tc>
          <w:tcPr>
            <w:tcW w:w="1560" w:type="dxa"/>
          </w:tcPr>
          <w:p w14:paraId="6908008B" w14:textId="2A1D4A4E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Sao Paulo, Brazil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dHVkYXJ0LU5ldG88L0F1dGhvcj48WWVhcj4yMDIwPC9Z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dHVkYXJ0LU5ldG88L0F1dGhvcj48WWVhcj4yMDIwPC9Z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0658BE">
              <w:rPr>
                <w:rFonts w:ascii="Arial" w:hAnsi="Arial" w:cs="Arial"/>
                <w:sz w:val="20"/>
                <w:szCs w:val="20"/>
              </w:rPr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01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7309C1F7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Retrospective chart review</w:t>
            </w:r>
          </w:p>
        </w:tc>
        <w:tc>
          <w:tcPr>
            <w:tcW w:w="1417" w:type="dxa"/>
          </w:tcPr>
          <w:p w14:paraId="58630908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1,208</w:t>
            </w:r>
          </w:p>
        </w:tc>
        <w:tc>
          <w:tcPr>
            <w:tcW w:w="9214" w:type="dxa"/>
          </w:tcPr>
          <w:p w14:paraId="6A5E4BC0" w14:textId="77777777" w:rsidR="000658BE" w:rsidRPr="000658BE" w:rsidRDefault="000658BE" w:rsidP="000658BE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Identified inpatient neurology consultations over two months among COVID-19 patients </w:t>
            </w:r>
          </w:p>
          <w:p w14:paraId="3E8CE868" w14:textId="77777777" w:rsidR="000658BE" w:rsidRPr="000658BE" w:rsidRDefault="000658BE" w:rsidP="000658BE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color w:val="212121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Consultations were requested for 89/1,208 (7.4%) </w:t>
            </w:r>
            <w:r w:rsidRPr="000658BE">
              <w:rPr>
                <w:rFonts w:ascii="Arial" w:hAnsi="Arial" w:cs="Arial"/>
                <w:color w:val="212121"/>
                <w:sz w:val="20"/>
                <w:szCs w:val="20"/>
              </w:rPr>
              <w:t>admissions</w:t>
            </w:r>
          </w:p>
          <w:p w14:paraId="3EBCA796" w14:textId="77777777" w:rsidR="000658BE" w:rsidRPr="000658BE" w:rsidRDefault="000658BE" w:rsidP="000658BE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vanish/>
                <w:color w:val="000000"/>
                <w:sz w:val="20"/>
                <w:szCs w:val="20"/>
                <w:lang w:val="en"/>
              </w:rPr>
            </w:pPr>
            <w:r w:rsidRPr="000658BE">
              <w:rPr>
                <w:rFonts w:ascii="Arial" w:hAnsi="Arial" w:cs="Arial"/>
                <w:color w:val="212121"/>
                <w:sz w:val="20"/>
                <w:szCs w:val="20"/>
              </w:rPr>
              <w:t>Main diagnoses included: encephalopathy (44.4%), stroke (16.7%), previous neurological diseases (9.0%), seizures (9.0%), neuromuscular disorders (5.6%), other acute brain lesions (3.4%), and other mild nonspecific symptoms (11.2%)</w:t>
            </w:r>
          </w:p>
        </w:tc>
      </w:tr>
      <w:tr w:rsidR="000658BE" w:rsidRPr="000658BE" w14:paraId="57474EAF" w14:textId="77777777" w:rsidTr="00E65689">
        <w:tc>
          <w:tcPr>
            <w:tcW w:w="1560" w:type="dxa"/>
          </w:tcPr>
          <w:p w14:paraId="5755971C" w14:textId="1B04084B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China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Xiong&lt;/Author&gt;&lt;Year&gt;2020&lt;/Year&gt;&lt;RecNum&gt;362&lt;/RecNum&gt;&lt;DisplayText&gt;&lt;style face="superscript"&gt;102&lt;/style&gt;&lt;/DisplayText&gt;&lt;record&gt;&lt;rec-number&gt;362&lt;/rec-number&gt;&lt;foreign-keys&gt;&lt;key app="EN" db-id="psea0pzx6srvxiezztippp9mdx0tee0rt0zd" timestamp="1601656666"&gt;362&lt;/key&gt;&lt;/foreign-keys&gt;&lt;ref-type name="Journal Article"&gt;17&lt;/ref-type&gt;&lt;contributors&gt;&lt;authors&gt;&lt;author&gt;Xiong, Weixi&lt;/author&gt;&lt;author&gt;Mu, Jie&lt;/author&gt;&lt;author&gt;Guo, Jian&lt;/author&gt;&lt;author&gt;Lu, Lu&lt;/author&gt;&lt;author&gt;Liu, Dan&lt;/author&gt;&lt;author&gt;Luo, Jianfei&lt;/author&gt;&lt;author&gt;Li, Nian&lt;/author&gt;&lt;author&gt;Liu, Jing&lt;/author&gt;&lt;author&gt;Yang, Dan&lt;/author&gt;&lt;author&gt;Gao, Hui&lt;/author&gt;&lt;author&gt;Zhang, Yingying&lt;/author&gt;&lt;author&gt;Lin, Mintao&lt;/author&gt;&lt;author&gt;Shen, Sisi&lt;/author&gt;&lt;author&gt;Zhang, Hesheng&lt;/author&gt;&lt;author&gt;Chen, Lei&lt;/author&gt;&lt;author&gt;Wang, Gang&lt;/author&gt;&lt;author&gt;Luo, Fengming&lt;/author&gt;&lt;author&gt;Li, Weimin&lt;/author&gt;&lt;author&gt;Chen, Shengli&lt;/author&gt;&lt;author&gt;He, Li&lt;/author&gt;&lt;author&gt;Sander, Josemir W.&lt;/author&gt;&lt;author&gt;Zhou, Dong&lt;/author&gt;&lt;/authors&gt;&lt;/contributors&gt;&lt;titles&gt;&lt;title&gt;New onset neurologic events in people with COVID-19 infection in three regions in China&lt;/title&gt;&lt;secondary-title&gt;Neurology&lt;/secondary-title&gt;&lt;/titles&gt;&lt;periodical&gt;&lt;full-title&gt;Neurology&lt;/full-title&gt;&lt;/periodical&gt;&lt;pages&gt;10.1212/WNL.0000000000010034&lt;/pages&gt;&lt;dates&gt;&lt;year&gt;2020&lt;/year&gt;&lt;/dates&gt;&lt;urls&gt;&lt;related-urls&gt;&lt;url&gt;https://n.neurology.org/content/neurology/early/2020/06/16/WNL.0000000000010034.full.pdf&lt;/url&gt;&lt;/related-urls&gt;&lt;/urls&gt;&lt;electronic-resource-num&gt;10.1212/wnl.0000000000010034&lt;/electronic-resource-num&gt;&lt;/record&gt;&lt;/Cite&gt;&lt;/EndNote&gt;</w:instrTex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02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0992FE51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Retrospective multicenter cohort study </w:t>
            </w:r>
          </w:p>
        </w:tc>
        <w:tc>
          <w:tcPr>
            <w:tcW w:w="1417" w:type="dxa"/>
          </w:tcPr>
          <w:p w14:paraId="6733278A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917</w:t>
            </w:r>
          </w:p>
        </w:tc>
        <w:tc>
          <w:tcPr>
            <w:tcW w:w="9214" w:type="dxa"/>
          </w:tcPr>
          <w:p w14:paraId="3080C93A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Frequency of new onset critical neurologic events was 3.5% (32/917) overall and 9.4% (30/319) among those with severe/critical COVID-19 </w:t>
            </w:r>
          </w:p>
          <w:p w14:paraId="57B485B8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Critical neurologic events highly associated with older age (above 60-years-old) and previous health history of neurologic conditions</w:t>
            </w:r>
          </w:p>
          <w:p w14:paraId="437AC0E8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Less than 1% (7/917) had non-critical neurologic events such as muscle cramp, headache, occipital neuralgia, tic and tremor </w:t>
            </w:r>
          </w:p>
        </w:tc>
      </w:tr>
      <w:tr w:rsidR="000658BE" w:rsidRPr="000658BE" w14:paraId="0428DB7A" w14:textId="77777777" w:rsidTr="00E65689">
        <w:tc>
          <w:tcPr>
            <w:tcW w:w="1560" w:type="dxa"/>
          </w:tcPr>
          <w:p w14:paraId="65A27793" w14:textId="312A7135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658BE">
              <w:rPr>
                <w:rFonts w:ascii="Arial" w:hAnsi="Arial" w:cs="Arial"/>
                <w:sz w:val="20"/>
                <w:szCs w:val="20"/>
              </w:rPr>
              <w:t>Castilla</w:t>
            </w:r>
            <w:proofErr w:type="spellEnd"/>
            <w:r w:rsidRPr="000658BE">
              <w:rPr>
                <w:rFonts w:ascii="Arial" w:hAnsi="Arial" w:cs="Arial"/>
                <w:sz w:val="20"/>
                <w:szCs w:val="20"/>
              </w:rPr>
              <w:t>-La Mancha, Spain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Romero-Sánchez&lt;/Author&gt;&lt;Year&gt;2020&lt;/Year&gt;&lt;RecNum&gt;363&lt;/RecNum&gt;&lt;DisplayText&gt;&lt;style face="superscript"&gt;103&lt;/style&gt;&lt;/DisplayText&gt;&lt;record&gt;&lt;rec-number&gt;363&lt;/rec-number&gt;&lt;foreign-keys&gt;&lt;key app="EN" db-id="psea0pzx6srvxiezztippp9mdx0tee0rt0zd" timestamp="1601656666"&gt;363&lt;/key&gt;&lt;/foreign-keys&gt;&lt;ref-type name="Journal Article"&gt;17&lt;/ref-type&gt;&lt;contributors&gt;&lt;authors&gt;&lt;author&gt;Romero-Sánchez, Carlos Manuel&lt;/author&gt;&lt;author&gt;Díaz-Maroto, Inmaculada&lt;/author&gt;&lt;author&gt;Fernández-Díaz, Eva&lt;/author&gt;&lt;author&gt;Sánchez-Larsen, Álvaro&lt;/author&gt;&lt;author&gt;Layos-Romero, Almudena&lt;/author&gt;&lt;author&gt;García-García, Jorge&lt;/author&gt;&lt;author&gt;González, Esther&lt;/author&gt;&lt;author&gt;Redondo-Peñas, Inmaculada&lt;/author&gt;&lt;author&gt;Perona-Moratalla, Ana Belén&lt;/author&gt;&lt;author&gt;Del Valle-Pérez, José Antonio&lt;/author&gt;&lt;author&gt;Gracia-Gil, Julia&lt;/author&gt;&lt;author&gt;Rojas-Bartolomé, Laura&lt;/author&gt;&lt;author&gt;Feria-Vilar, Inmaculada&lt;/author&gt;&lt;author&gt;Monteagudo, María&lt;/author&gt;&lt;author&gt;Palao, María&lt;/author&gt;&lt;author&gt;Palazón-García, Elena&lt;/author&gt;&lt;author&gt;Alcahut-Rodríguez, Cristian&lt;/author&gt;&lt;author&gt;Sopelana-Garay, David&lt;/author&gt;&lt;author&gt;Moreno, Yóscar&lt;/author&gt;&lt;author&gt;Ahmad, Javaad&lt;/author&gt;&lt;author&gt;Segura, Tomás&lt;/author&gt;&lt;/authors&gt;&lt;/contributors&gt;&lt;titles&gt;&lt;title&gt;Neurologic manifestations in hospitalized patients with COVID-19&lt;/title&gt;&lt;secondary-title&gt;The ALBACOVID registry&lt;/secondary-title&gt;&lt;/titles&gt;&lt;periodical&gt;&lt;full-title&gt;The ALBACOVID registry&lt;/full-title&gt;&lt;/periodical&gt;&lt;pages&gt;e1060-e1070&lt;/pages&gt;&lt;volume&gt;95&lt;/volume&gt;&lt;number&gt;8&lt;/number&gt;&lt;dates&gt;&lt;year&gt;2020&lt;/year&gt;&lt;/dates&gt;&lt;urls&gt;&lt;related-urls&gt;&lt;url&gt;https://n.neurology.org/content/neurology/95/8/e1060.full.pdf&lt;/url&gt;&lt;/related-urls&gt;&lt;/urls&gt;&lt;electronic-resource-num&gt;10.1212/wnl.0000000000009937&lt;/electronic-resource-num&gt;&lt;/record&gt;&lt;/Cite&gt;&lt;/EndNote&gt;</w:instrTex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03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24D220BD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Cross-sectional</w:t>
            </w:r>
          </w:p>
        </w:tc>
        <w:tc>
          <w:tcPr>
            <w:tcW w:w="1417" w:type="dxa"/>
          </w:tcPr>
          <w:p w14:paraId="2C3EC070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841</w:t>
            </w:r>
          </w:p>
        </w:tc>
        <w:tc>
          <w:tcPr>
            <w:tcW w:w="9214" w:type="dxa"/>
          </w:tcPr>
          <w:p w14:paraId="7E6950FD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Systematically reviewed patients diagnosed with COVID-19 </w:t>
            </w:r>
          </w:p>
          <w:p w14:paraId="295504FB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57.4% developed neurologic symptom </w:t>
            </w:r>
          </w:p>
          <w:p w14:paraId="3DACC975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14.1% had headache, 6.1% had dizziness, presented mostly in early stages of infection</w:t>
            </w:r>
          </w:p>
          <w:p w14:paraId="28B950CB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4.9% anosmia, 6.2% </w:t>
            </w:r>
            <w:proofErr w:type="spellStart"/>
            <w:r w:rsidRPr="000658BE">
              <w:rPr>
                <w:rFonts w:ascii="Arial" w:hAnsi="Arial" w:cs="Arial"/>
                <w:sz w:val="20"/>
                <w:szCs w:val="20"/>
              </w:rPr>
              <w:t>dysgeusia</w:t>
            </w:r>
            <w:proofErr w:type="spellEnd"/>
            <w:r w:rsidRPr="000658BE">
              <w:rPr>
                <w:rFonts w:ascii="Arial" w:hAnsi="Arial" w:cs="Arial"/>
                <w:sz w:val="20"/>
                <w:szCs w:val="20"/>
              </w:rPr>
              <w:t xml:space="preserve">, presented mostly in early stages and frequent in less severe cases </w:t>
            </w:r>
          </w:p>
          <w:p w14:paraId="685D3391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19.6% had disorders of consciousness, presented mostly in older patients in severe and advanced stages of infection</w:t>
            </w:r>
          </w:p>
          <w:p w14:paraId="5A9027E0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3.1% had myopathy, 2,5% had </w:t>
            </w:r>
            <w:proofErr w:type="spellStart"/>
            <w:r w:rsidRPr="000658BE">
              <w:rPr>
                <w:rFonts w:ascii="Arial" w:hAnsi="Arial" w:cs="Arial"/>
                <w:sz w:val="20"/>
                <w:szCs w:val="20"/>
              </w:rPr>
              <w:t>dysautonomia</w:t>
            </w:r>
            <w:proofErr w:type="spellEnd"/>
            <w:r w:rsidRPr="000658BE">
              <w:rPr>
                <w:rFonts w:ascii="Arial" w:hAnsi="Arial" w:cs="Arial"/>
                <w:sz w:val="20"/>
                <w:szCs w:val="20"/>
              </w:rPr>
              <w:t xml:space="preserve">, 1.7% had cerebrovascular diseases, 0.7% had seizures, 0.7% had movement disorders, reported but less frequent </w:t>
            </w:r>
          </w:p>
          <w:p w14:paraId="6756B349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Neurologic complications were cause of death in 4.1% of deceased study participants </w:t>
            </w:r>
          </w:p>
        </w:tc>
      </w:tr>
      <w:tr w:rsidR="000658BE" w:rsidRPr="000658BE" w14:paraId="3AA78F15" w14:textId="77777777" w:rsidTr="00E65689">
        <w:tc>
          <w:tcPr>
            <w:tcW w:w="1560" w:type="dxa"/>
          </w:tcPr>
          <w:p w14:paraId="2E7896A3" w14:textId="684E7754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China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hu&lt;/Author&gt;&lt;Year&gt;2020&lt;/Year&gt;&lt;RecNum&gt;364&lt;/RecNum&gt;&lt;DisplayText&gt;&lt;style face="superscript"&gt;104&lt;/style&gt;&lt;/DisplayText&gt;&lt;record&gt;&lt;rec-number&gt;364&lt;/rec-number&gt;&lt;foreign-keys&gt;&lt;key app="EN" db-id="psea0pzx6srvxiezztippp9mdx0tee0rt0zd" timestamp="1601656666"&gt;364&lt;/key&gt;&lt;/foreign-keys&gt;&lt;ref-type name="Journal Article"&gt;17&lt;/ref-type&gt;&lt;contributors&gt;&lt;authors&gt;&lt;author&gt;Shu, Lei&lt;/author&gt;&lt;author&gt;Wang, Xiaoyan&lt;/author&gt;&lt;author&gt;Li, Mingquan&lt;/author&gt;&lt;author&gt;Chen, Xiaolin&lt;/author&gt;&lt;author&gt;Ji, Ningfei&lt;/author&gt;&lt;author&gt;Shi, Lei&lt;/author&gt;&lt;author&gt;Wu, Mingjing&lt;/author&gt;&lt;author&gt;Deng, Kaili&lt;/author&gt;&lt;author&gt;Wei, Jing&lt;/author&gt;&lt;author&gt;Wang, Xueli&lt;/author&gt;&lt;author&gt;Cao, Yang&lt;/author&gt;&lt;author&gt;Yan, Jiaxin&lt;/author&gt;&lt;author&gt;Feng, Ganzhu&lt;/author&gt;&lt;/authors&gt;&lt;/contributors&gt;&lt;titles&gt;&lt;title&gt;Clinical characteristics of moderate COVID-19 patients aggravation in Wuhan Stadium Cabin Hospital: A 571 cases of retrospective cohort study&lt;/title&gt;&lt;secondary-title&gt;Journal of Medical Virology&lt;/secondary-title&gt;&lt;/titles&gt;&lt;periodical&gt;&lt;full-title&gt;Journal of Medical Virology&lt;/full-title&gt;&lt;/periodical&gt;&lt;volume&gt;n/a&lt;/volume&gt;&lt;number&gt;n/a&lt;/number&gt;&lt;keywords&gt;&lt;keyword&gt;clinical characteristics&lt;/keyword&gt;&lt;keyword&gt;coronavirus disease-19 (COVID-19)&lt;/keyword&gt;&lt;keyword&gt;logistic regression&lt;/keyword&gt;&lt;keyword&gt;pneumonia&lt;/keyword&gt;&lt;/keywords&gt;&lt;dates&gt;&lt;year&gt;2020&lt;/year&gt;&lt;pub-dates&gt;&lt;date&gt;2020/08/11&lt;/date&gt;&lt;/pub-dates&gt;&lt;/dates&gt;&lt;publisher&gt;John Wiley &amp;amp; Sons, Ltd&lt;/publisher&gt;&lt;isbn&gt;0146-6615&lt;/isbn&gt;&lt;urls&gt;&lt;related-urls&gt;&lt;url&gt;https://doi.org/10.1002/jmv.26414&lt;/url&gt;&lt;/related-urls&gt;&lt;/urls&gt;&lt;electronic-resource-num&gt;10.1002/jmv.26414&lt;/electronic-resource-num&gt;&lt;access-date&gt;2020/08/31&lt;/access-date&gt;&lt;/record&gt;&lt;/Cite&gt;&lt;/EndNote&gt;</w:instrTex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04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0658BE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701" w:type="dxa"/>
          </w:tcPr>
          <w:p w14:paraId="6337B159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Retrospective cohort study </w:t>
            </w:r>
          </w:p>
        </w:tc>
        <w:tc>
          <w:tcPr>
            <w:tcW w:w="1417" w:type="dxa"/>
          </w:tcPr>
          <w:p w14:paraId="6A9B7DC5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571</w:t>
            </w:r>
          </w:p>
        </w:tc>
        <w:tc>
          <w:tcPr>
            <w:tcW w:w="9214" w:type="dxa"/>
          </w:tcPr>
          <w:p w14:paraId="6A34D19F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9.6% had headaches </w:t>
            </w:r>
          </w:p>
          <w:p w14:paraId="075A9F8D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lastRenderedPageBreak/>
              <w:t xml:space="preserve">16.6% had fatigue, muscle aches </w:t>
            </w:r>
          </w:p>
        </w:tc>
      </w:tr>
      <w:tr w:rsidR="000658BE" w:rsidRPr="000658BE" w14:paraId="31EFF940" w14:textId="77777777" w:rsidTr="00E65689">
        <w:tc>
          <w:tcPr>
            <w:tcW w:w="1560" w:type="dxa"/>
          </w:tcPr>
          <w:p w14:paraId="4928EE92" w14:textId="7BDEA52E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lastRenderedPageBreak/>
              <w:t>Washington State, USA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garwal&lt;/Author&gt;&lt;Year&gt;2020&lt;/Year&gt;&lt;RecNum&gt;365&lt;/RecNum&gt;&lt;DisplayText&gt;&lt;style face="superscript"&gt;22&lt;/style&gt;&lt;/DisplayText&gt;&lt;record&gt;&lt;rec-number&gt;365&lt;/rec-number&gt;&lt;foreign-keys&gt;&lt;key app="EN" db-id="psea0pzx6srvxiezztippp9mdx0tee0rt0zd" timestamp="1601656666"&gt;365&lt;/key&gt;&lt;/foreign-keys&gt;&lt;ref-type name="Journal Article"&gt;17&lt;/ref-type&gt;&lt;contributors&gt;&lt;authors&gt;&lt;author&gt;Agarwal, Pinky&lt;/author&gt;&lt;author&gt;Ray, Sudeshna&lt;/author&gt;&lt;author&gt;Madan, Arina&lt;/author&gt;&lt;author&gt;Tyson, Brad&lt;/author&gt;&lt;/authors&gt;&lt;/contributors&gt;&lt;titles&gt;&lt;title&gt;Neurological manifestations in 404 COVID-19 patients in Washington State&lt;/title&gt;&lt;secondary-title&gt;Journal of Neurology&lt;/secondary-title&gt;&lt;/titles&gt;&lt;periodical&gt;&lt;full-title&gt;Journal of Neurology&lt;/full-title&gt;&lt;/periodical&gt;&lt;dates&gt;&lt;year&gt;2020&lt;/year&gt;&lt;pub-dates&gt;&lt;date&gt;2020/08/06&lt;/date&gt;&lt;/pub-dates&gt;&lt;/dates&gt;&lt;isbn&gt;1432-1459&lt;/isbn&gt;&lt;urls&gt;&lt;related-urls&gt;&lt;url&gt;https://doi.org/10.1007/s00415-020-10087-z&lt;/url&gt;&lt;/related-urls&gt;&lt;/urls&gt;&lt;electronic-resource-num&gt;10.1007/s00415-020-10087-z&lt;/electronic-resource-num&gt;&lt;/record&gt;&lt;/Cite&gt;&lt;/EndNote&gt;</w:instrTex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2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42553DFE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Cross-sectional</w:t>
            </w:r>
          </w:p>
        </w:tc>
        <w:tc>
          <w:tcPr>
            <w:tcW w:w="1417" w:type="dxa"/>
          </w:tcPr>
          <w:p w14:paraId="5B3802C7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404</w:t>
            </w:r>
          </w:p>
        </w:tc>
        <w:tc>
          <w:tcPr>
            <w:tcW w:w="9214" w:type="dxa"/>
          </w:tcPr>
          <w:p w14:paraId="0ECF6D67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295 (73%) of 404 COVID-19 patients reported neurological symptom </w:t>
            </w:r>
          </w:p>
          <w:p w14:paraId="46A4CB7B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208 (51.5%) of 404 COVID-19 patients presented with CNS symptoms; 21.3% had altered mental status, 20.3% had headache, 7.7% had dizziness </w:t>
            </w:r>
          </w:p>
          <w:p w14:paraId="3B1EF6F7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Of the 86 patients with altered mental status, 57.0% had pre-existing dementia </w:t>
            </w:r>
          </w:p>
          <w:p w14:paraId="2DF52DEF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163 (40.3%) of 404 COVID-19 patients presented with PNS symptoms; 32.4% had myalgia, 6.7% had gustatory malfunction, 4.5% had olfaction malfunction </w:t>
            </w:r>
          </w:p>
        </w:tc>
      </w:tr>
      <w:tr w:rsidR="000658BE" w:rsidRPr="000658BE" w14:paraId="24594B83" w14:textId="77777777" w:rsidTr="00E65689">
        <w:tc>
          <w:tcPr>
            <w:tcW w:w="1560" w:type="dxa"/>
          </w:tcPr>
          <w:p w14:paraId="5E39D468" w14:textId="5098F48C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0658BE">
              <w:rPr>
                <w:rFonts w:ascii="Arial" w:hAnsi="Arial" w:cs="Arial"/>
                <w:sz w:val="20"/>
                <w:szCs w:val="20"/>
              </w:rPr>
              <w:t>Zengdu</w:t>
            </w:r>
            <w:proofErr w:type="spellEnd"/>
            <w:r w:rsidRPr="000658BE">
              <w:rPr>
                <w:rFonts w:ascii="Arial" w:hAnsi="Arial" w:cs="Arial"/>
                <w:sz w:val="20"/>
                <w:szCs w:val="20"/>
              </w:rPr>
              <w:t xml:space="preserve"> District, China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XZWk8L0F1dGhvcj48WWVhcj4yMDIwPC9ZZWFyPjxSZWNO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XZWk8L0F1dGhvcj48WWVhcj4yMDIwPC9ZZWFyPjxSZWNO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0658BE">
              <w:rPr>
                <w:rFonts w:ascii="Arial" w:hAnsi="Arial" w:cs="Arial"/>
                <w:sz w:val="20"/>
                <w:szCs w:val="20"/>
              </w:rPr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05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6B96708C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Cross-sectional </w:t>
            </w:r>
          </w:p>
        </w:tc>
        <w:tc>
          <w:tcPr>
            <w:tcW w:w="1417" w:type="dxa"/>
          </w:tcPr>
          <w:p w14:paraId="056891BD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276</w:t>
            </w:r>
          </w:p>
        </w:tc>
        <w:tc>
          <w:tcPr>
            <w:tcW w:w="9214" w:type="dxa"/>
          </w:tcPr>
          <w:p w14:paraId="17ABC246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Collected clinical data on COVID-19 inpatients at a single centre</w:t>
            </w:r>
          </w:p>
          <w:p w14:paraId="3348BD44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8.7% had headache</w:t>
            </w:r>
          </w:p>
          <w:p w14:paraId="08919846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0.7% had conjunctival congestion</w:t>
            </w:r>
          </w:p>
          <w:p w14:paraId="548B5C3E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2.9% had nasal congestion</w:t>
            </w:r>
          </w:p>
          <w:p w14:paraId="015E93D0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9.4% had myalgia or arthralgia </w:t>
            </w:r>
          </w:p>
        </w:tc>
      </w:tr>
      <w:tr w:rsidR="000658BE" w:rsidRPr="000658BE" w14:paraId="3569B1D9" w14:textId="77777777" w:rsidTr="00E65689">
        <w:tc>
          <w:tcPr>
            <w:tcW w:w="1560" w:type="dxa"/>
          </w:tcPr>
          <w:p w14:paraId="10B295DE" w14:textId="70CCA685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Turkey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YXJhZGHFnzwvQXV0aG9yPjxZZWFyPjIwMjA8L1llYXI+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YXJhZGHFnzwvQXV0aG9yPjxZZWFyPjIwMjA8L1llYXI+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0658BE">
              <w:rPr>
                <w:rFonts w:ascii="Arial" w:hAnsi="Arial" w:cs="Arial"/>
                <w:sz w:val="20"/>
                <w:szCs w:val="20"/>
              </w:rPr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06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2E2C2A3F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Prospective study</w:t>
            </w:r>
          </w:p>
        </w:tc>
        <w:tc>
          <w:tcPr>
            <w:tcW w:w="1417" w:type="dxa"/>
          </w:tcPr>
          <w:p w14:paraId="6F5D84BE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239</w:t>
            </w:r>
          </w:p>
        </w:tc>
        <w:tc>
          <w:tcPr>
            <w:tcW w:w="9214" w:type="dxa"/>
          </w:tcPr>
          <w:p w14:paraId="71BA6B03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34.7% of COVID-19 patients had neurological symptoms </w:t>
            </w:r>
          </w:p>
          <w:p w14:paraId="17A84F99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27.6% had headache </w:t>
            </w:r>
          </w:p>
          <w:p w14:paraId="2F025DA6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9 (3.8%) patients had cerebrovascular disease; 3 transient ischemic attacks, 4 ischemic cerebrovascular disease, 2 hemorrhagic cerebrovascular disease </w:t>
            </w:r>
          </w:p>
          <w:p w14:paraId="08CF8492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D-dimer blood levels significantly higher in patients with one neurological symptom than those without neurological symptom </w:t>
            </w:r>
          </w:p>
          <w:p w14:paraId="1C1D91A9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IL-6 was found to be significantly higher in patients with headache than those without </w:t>
            </w:r>
          </w:p>
        </w:tc>
      </w:tr>
      <w:tr w:rsidR="000658BE" w:rsidRPr="000658BE" w14:paraId="15F682C7" w14:textId="77777777" w:rsidTr="00E65689">
        <w:tc>
          <w:tcPr>
            <w:tcW w:w="1560" w:type="dxa"/>
          </w:tcPr>
          <w:p w14:paraId="32D8A72D" w14:textId="208EE9D3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Wuhan, China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ao&lt;/Author&gt;&lt;Year&gt;2020&lt;/Year&gt;&lt;RecNum&gt;130&lt;/RecNum&gt;&lt;DisplayText&gt;&lt;style face="superscript"&gt;28&lt;/style&gt;&lt;/DisplayText&gt;&lt;record&gt;&lt;rec-number&gt;130&lt;/rec-number&gt;&lt;foreign-keys&gt;&lt;key app="EN" db-id="psea0pzx6srvxiezztippp9mdx0tee0rt0zd" timestamp="1587165879"&gt;130&lt;/key&gt;&lt;/foreign-keys&gt;&lt;ref-type name="Journal Article"&gt;17&lt;/ref-type&gt;&lt;contributors&gt;&lt;authors&gt;&lt;author&gt;Mao, L.&lt;/author&gt;&lt;author&gt;Jin, H.&lt;/author&gt;&lt;author&gt;Wang, M.&lt;/author&gt;&lt;author&gt;Hu, Y.&lt;/author&gt;&lt;author&gt;Chen, S.&lt;/author&gt;&lt;author&gt;He, Q.&lt;/author&gt;&lt;author&gt;Chang, J.&lt;/author&gt;&lt;author&gt;Hong, C.&lt;/author&gt;&lt;author&gt;Zhou, Y.&lt;/author&gt;&lt;author&gt;Wang, D.&lt;/author&gt;&lt;author&gt;Miao, X.&lt;/author&gt;&lt;author&gt;Li, Y.&lt;/author&gt;&lt;author&gt;Hu, B.&lt;/author&gt;&lt;/authors&gt;&lt;/contributors&gt;&lt;auth-address&gt;Department of Neurology, Union Hospital, Tongji Medical College, Huazhong University of Science and Technology, Wuhan, China.&amp;#xD;Department of Hematology, Union Hospital, Tongji Medical College, Huazhong University of Science and Technology, Wuhan, China.&amp;#xD;Department of Epidemiology and Biostatistics, Key Laboratory for Environment and Health, School of Public Health, Tongji Medical College, Huazhong University of Science and Technology, Wuhan, China.&amp;#xD;Neurovascular Division, Department of Neurology, Barrow Neurological Institute, Saint Joseph&amp;apos;s Hospital and Medical Center, Phoenix, Arizona.&lt;/auth-address&gt;&lt;titles&gt;&lt;title&gt;Neurologic Manifestations of Hospitalized Patients With Coronavirus Disease 2019 in Wuhan, China&lt;/title&gt;&lt;secondary-title&gt;JAMA Neurol&lt;/secondary-title&gt;&lt;/titles&gt;&lt;periodical&gt;&lt;full-title&gt;JAMA Neurol&lt;/full-title&gt;&lt;/periodical&gt;&lt;edition&gt;2020/04/11&lt;/edition&gt;&lt;dates&gt;&lt;year&gt;2020&lt;/year&gt;&lt;pub-dates&gt;&lt;date&gt;Apr 10&lt;/date&gt;&lt;/pub-dates&gt;&lt;/dates&gt;&lt;isbn&gt;2168-6157 (Electronic)&amp;#xD;2168-6149 (Linking)&lt;/isbn&gt;&lt;accession-num&gt;32275288&lt;/accession-num&gt;&lt;urls&gt;&lt;related-urls&gt;&lt;url&gt;https://www.ncbi.nlm.nih.gov/pubmed/32275288&lt;/url&gt;&lt;/related-urls&gt;&lt;/urls&gt;&lt;custom2&gt;PMC7149362&lt;/custom2&gt;&lt;electronic-resource-num&gt;10.1001/jamaneurol.2020.1127&lt;/electronic-resource-num&gt;&lt;/record&gt;&lt;/Cite&gt;&lt;/EndNote&gt;</w:instrTex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8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3C923EEB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417" w:type="dxa"/>
          </w:tcPr>
          <w:p w14:paraId="5184817B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214</w:t>
            </w:r>
          </w:p>
        </w:tc>
        <w:tc>
          <w:tcPr>
            <w:tcW w:w="9214" w:type="dxa"/>
          </w:tcPr>
          <w:p w14:paraId="636829CB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Case series of 214 patients with COVID-19 </w:t>
            </w:r>
          </w:p>
          <w:p w14:paraId="2E182FFB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36.4% had neurological symptoms </w:t>
            </w:r>
          </w:p>
          <w:p w14:paraId="70F584DA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45.5% of patients with severe COVID-19 had neurological symptoms, including cerebrovascular events, impaired consciousness, and muscle injury </w:t>
            </w:r>
          </w:p>
        </w:tc>
      </w:tr>
      <w:tr w:rsidR="000658BE" w:rsidRPr="000658BE" w14:paraId="450C724D" w14:textId="77777777" w:rsidTr="00E65689">
        <w:tc>
          <w:tcPr>
            <w:tcW w:w="1560" w:type="dxa"/>
          </w:tcPr>
          <w:p w14:paraId="2D03CF35" w14:textId="76280E28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Rome, Italy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uigetti&lt;/Author&gt;&lt;RecNum&gt;368&lt;/RecNum&gt;&lt;DisplayText&gt;&lt;style face="superscript"&gt;107&lt;/style&gt;&lt;/DisplayText&gt;&lt;record&gt;&lt;rec-number&gt;368&lt;/rec-number&gt;&lt;foreign-keys&gt;&lt;key app="EN" db-id="psea0pzx6srvxiezztippp9mdx0tee0rt0zd" timestamp="1601656667"&gt;368&lt;/key&gt;&lt;/foreign-keys&gt;&lt;ref-type name="Journal Article"&gt;17&lt;/ref-type&gt;&lt;contributors&gt;&lt;authors&gt;&lt;author&gt;Luigetti, M.&lt;/author&gt;&lt;author&gt;Iorio, R.&lt;/author&gt;&lt;author&gt;Bentivoglio, A. R.&lt;/author&gt;&lt;author&gt;Tricoli, L.&lt;/author&gt;&lt;author&gt;Riso, V.&lt;/author&gt;&lt;author&gt;Marotta, J.&lt;/author&gt;&lt;author&gt;Piano, C.&lt;/author&gt;&lt;author&gt;Primiano, G.&lt;/author&gt;&lt;author&gt;Zileri Del Verme, L.&lt;/author&gt;&lt;author&gt;Lo Monaco, M. R.&lt;/author&gt;&lt;author&gt;Calabresi, P.&lt;/author&gt;&lt;author&gt;GEMELLI AGAINST COVID-19 group&lt;/author&gt;&lt;/authors&gt;&lt;/contributors&gt;&lt;titles&gt;&lt;title&gt;Assessment of neurological manifestations in hospitalized patients with COVID-19&lt;/title&gt;&lt;secondary-title&gt;European Journal of Neurology&lt;/secondary-title&gt;&lt;/titles&gt;&lt;periodical&gt;&lt;full-title&gt;European journal of neurology&lt;/full-title&gt;&lt;abbr-1&gt;Eur J Neurol&lt;/abbr-1&gt;&lt;/periodical&gt;&lt;volume&gt;n/a&lt;/volume&gt;&lt;number&gt;n/a&lt;/number&gt;&lt;dates&gt;&lt;/dates&gt;&lt;isbn&gt;1351-5101&lt;/isbn&gt;&lt;urls&gt;&lt;related-urls&gt;&lt;url&gt;https://onlinelibrary.wiley.com/doi/abs/10.1111/ene.14444&lt;/url&gt;&lt;/related-urls&gt;&lt;/urls&gt;&lt;electronic-resource-num&gt;10.1111/ene.14444&lt;/electronic-resource-num&gt;&lt;/record&gt;&lt;/Cite&gt;&lt;/EndNote&gt;</w:instrTex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07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0630DF9A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Retrospective study</w:t>
            </w:r>
          </w:p>
        </w:tc>
        <w:tc>
          <w:tcPr>
            <w:tcW w:w="1417" w:type="dxa"/>
          </w:tcPr>
          <w:p w14:paraId="1BFEC507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213</w:t>
            </w:r>
          </w:p>
        </w:tc>
        <w:tc>
          <w:tcPr>
            <w:tcW w:w="9214" w:type="dxa"/>
          </w:tcPr>
          <w:p w14:paraId="17D96C38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30% of COVID-19 patients presented neurological symptoms </w:t>
            </w:r>
          </w:p>
          <w:p w14:paraId="0B196F8C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COVID-19 patients had a higher frequency of headache, </w:t>
            </w:r>
            <w:proofErr w:type="spellStart"/>
            <w:r w:rsidRPr="000658BE">
              <w:rPr>
                <w:rFonts w:ascii="Arial" w:hAnsi="Arial" w:cs="Arial"/>
                <w:sz w:val="20"/>
                <w:szCs w:val="20"/>
              </w:rPr>
              <w:t>hyposmia</w:t>
            </w:r>
            <w:proofErr w:type="spellEnd"/>
            <w:r w:rsidRPr="000658BE">
              <w:rPr>
                <w:rFonts w:ascii="Arial" w:hAnsi="Arial" w:cs="Arial"/>
                <w:sz w:val="20"/>
                <w:szCs w:val="20"/>
              </w:rPr>
              <w:t xml:space="preserve"> and encephalopathy than 218 uninfected patients (controls, 21%)</w:t>
            </w:r>
          </w:p>
          <w:p w14:paraId="69D9011C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Muscular involvement more frequent in COVID-19 patients than uninfected patients </w:t>
            </w:r>
          </w:p>
        </w:tc>
      </w:tr>
      <w:tr w:rsidR="000658BE" w:rsidRPr="000658BE" w14:paraId="0FF7CCB2" w14:textId="77777777" w:rsidTr="00E65689">
        <w:tc>
          <w:tcPr>
            <w:tcW w:w="1560" w:type="dxa"/>
          </w:tcPr>
          <w:p w14:paraId="0989D9BB" w14:textId="6369290E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Wuhan, China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Wang&lt;/Author&gt;&lt;Year&gt;2020&lt;/Year&gt;&lt;RecNum&gt;120&lt;/RecNum&gt;&lt;DisplayText&gt;&lt;style face="superscript"&gt;108&lt;/style&gt;&lt;/DisplayText&gt;&lt;record&gt;&lt;rec-number&gt;120&lt;/rec-number&gt;&lt;foreign-keys&gt;&lt;key app="EN" db-id="psea0pzx6srvxiezztippp9mdx0tee0rt0zd" timestamp="1587076394"&gt;120&lt;/key&gt;&lt;/foreign-keys&gt;&lt;ref-type name="Journal Article"&gt;17&lt;/ref-type&gt;&lt;contributors&gt;&lt;authors&gt;&lt;author&gt;Wang, D.&lt;/author&gt;&lt;author&gt;Hu, B.&lt;/author&gt;&lt;author&gt;Hu, C.&lt;/author&gt;&lt;author&gt;Zhu, F.&lt;/author&gt;&lt;author&gt;Liu, X.&lt;/author&gt;&lt;author&gt;Zhang, J.&lt;/author&gt;&lt;author&gt;Wang, B.&lt;/author&gt;&lt;author&gt;Xiang, H.&lt;/author&gt;&lt;author&gt;Cheng, Z.&lt;/author&gt;&lt;author&gt;Xiong, Y.&lt;/author&gt;&lt;author&gt;Zhao, Y.&lt;/author&gt;&lt;author&gt;Li, Y.&lt;/author&gt;&lt;author&gt;Wang, X.&lt;/author&gt;&lt;author&gt;Peng, Z.&lt;/author&gt;&lt;/authors&gt;&lt;/contributors&gt;&lt;auth-address&gt;Department of Critical Care Medicine, Zhongnan Hospital of Wuhan University, Wuhan, Hubei, China.&amp;#xD;Department of Pulmonary Medicine, Zhongnan Hospital of Wuhan University, Wuhan, Hubei, China.&amp;#xD;Department of Infectious Disease, Zhongnan Hospital of Wuhan University, Wuhan, Hubei, China.&amp;#xD;Department of Emergency Medicine, Zhongnan Hospital of Wuhan University, Wuhan, Hubei, China.&amp;#xD;Department of Laboratory Medicine, Zhongnan Hospital of Wuhan University, Wuhan, Hubei, China.&amp;#xD;Department of Urology, Zhongnan Hospital of Wuhan University, Wuhan, Hubei, China.&lt;/auth-address&gt;&lt;titles&gt;&lt;title&gt;Clinical Characteristics of 138 Hospitalized Patients With 2019 Novel Coronavirus-Infected Pneumonia in Wuhan, China&lt;/title&gt;&lt;secondary-title&gt;JAMA&lt;/secondary-title&gt;&lt;/titles&gt;&lt;periodical&gt;&lt;full-title&gt;JAMA&lt;/full-title&gt;&lt;/periodical&gt;&lt;edition&gt;2020/02/08&lt;/edition&gt;&lt;dates&gt;&lt;year&gt;2020&lt;/year&gt;&lt;pub-dates&gt;&lt;date&gt;Feb 7&lt;/date&gt;&lt;/pub-dates&gt;&lt;/dates&gt;&lt;isbn&gt;1538-3598 (Electronic)&amp;#xD;0098-7484 (Linking)&lt;/isbn&gt;&lt;accession-num&gt;32031570&lt;/accession-num&gt;&lt;urls&gt;&lt;related-urls&gt;&lt;url&gt;https://www.ncbi.nlm.nih.gov/pubmed/32031570&lt;/url&gt;&lt;/related-urls&gt;&lt;/urls&gt;&lt;custom2&gt;PMC7042881&lt;/custom2&gt;&lt;electronic-resource-num&gt;10.1001/jama.2020.1585&lt;/electronic-resource-num&gt;&lt;/record&gt;&lt;/Cite&gt;&lt;/EndNote&gt;</w:instrTex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08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087281AD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Singe-center case series</w:t>
            </w:r>
          </w:p>
        </w:tc>
        <w:tc>
          <w:tcPr>
            <w:tcW w:w="1417" w:type="dxa"/>
          </w:tcPr>
          <w:p w14:paraId="2BE579CE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138</w:t>
            </w:r>
          </w:p>
        </w:tc>
        <w:tc>
          <w:tcPr>
            <w:tcW w:w="9214" w:type="dxa"/>
          </w:tcPr>
          <w:p w14:paraId="1D7E90E8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34.8% of patients had myalgia</w:t>
            </w:r>
          </w:p>
          <w:p w14:paraId="1B89C92F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Less common symptoms were headache (6.5%), dizziness (9.4%), abdominal pain, diarrhea, nausea, and vomiting </w:t>
            </w:r>
          </w:p>
        </w:tc>
      </w:tr>
      <w:tr w:rsidR="000658BE" w:rsidRPr="000658BE" w14:paraId="463283BD" w14:textId="77777777" w:rsidTr="00E65689">
        <w:tc>
          <w:tcPr>
            <w:tcW w:w="1560" w:type="dxa"/>
          </w:tcPr>
          <w:p w14:paraId="30747A1E" w14:textId="0791DD80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Wuhan, China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aGVuPC9BdXRob3I+PFllYXI+MjAyMDwvWWVhcj48UmVj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aGVuPC9BdXRob3I+PFllYXI+MjAyMDwvWWVhcj48UmVj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0658BE">
              <w:rPr>
                <w:rFonts w:ascii="Arial" w:hAnsi="Arial" w:cs="Arial"/>
                <w:sz w:val="20"/>
                <w:szCs w:val="20"/>
              </w:rPr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09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7F7DA63D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Retrospective study</w:t>
            </w:r>
          </w:p>
        </w:tc>
        <w:tc>
          <w:tcPr>
            <w:tcW w:w="1417" w:type="dxa"/>
          </w:tcPr>
          <w:p w14:paraId="125F6E18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274</w:t>
            </w:r>
          </w:p>
        </w:tc>
        <w:tc>
          <w:tcPr>
            <w:tcW w:w="9214" w:type="dxa"/>
          </w:tcPr>
          <w:p w14:paraId="720F52FA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113 deceased and 161 recovered COVID-19 were analyzed </w:t>
            </w:r>
          </w:p>
          <w:p w14:paraId="50EF2CDE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Disorders of consciousness more common in deceased than recovered patients</w:t>
            </w:r>
          </w:p>
          <w:p w14:paraId="029917CB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10% of deceased COVID-19 patients reported headache and 12% of recovered COVID-19 reported headaches</w:t>
            </w:r>
          </w:p>
        </w:tc>
      </w:tr>
      <w:tr w:rsidR="000658BE" w:rsidRPr="000658BE" w14:paraId="4325A263" w14:textId="77777777" w:rsidTr="00E65689">
        <w:tc>
          <w:tcPr>
            <w:tcW w:w="1560" w:type="dxa"/>
          </w:tcPr>
          <w:p w14:paraId="1AF4BDF6" w14:textId="5976824A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Bologna, Italy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WYWNjaGlhbm88L0F1dGhvcj48WWVhcj4yMDIwPC9ZZWFy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WYWNjaGlhbm88L0F1dGhvcj48WWVhcj4yMDIwPC9ZZWFy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0658BE">
              <w:rPr>
                <w:rFonts w:ascii="Arial" w:hAnsi="Arial" w:cs="Arial"/>
                <w:sz w:val="20"/>
                <w:szCs w:val="20"/>
              </w:rPr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10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3A2837BF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Prospective study</w:t>
            </w:r>
          </w:p>
        </w:tc>
        <w:tc>
          <w:tcPr>
            <w:tcW w:w="1417" w:type="dxa"/>
          </w:tcPr>
          <w:p w14:paraId="33EF68C3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108</w:t>
            </w:r>
          </w:p>
        </w:tc>
        <w:tc>
          <w:tcPr>
            <w:tcW w:w="9214" w:type="dxa"/>
          </w:tcPr>
          <w:p w14:paraId="0292DA88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Questionnaire by weekly telephone interviews</w:t>
            </w:r>
          </w:p>
          <w:p w14:paraId="56D65724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Neurological symptoms reported in early phase of COVID-19, median onset 1 to 3 days</w:t>
            </w:r>
          </w:p>
          <w:p w14:paraId="77D9E1B5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43% had headache, 10% dizziness, 37% </w:t>
            </w:r>
            <w:proofErr w:type="spellStart"/>
            <w:r w:rsidRPr="000658BE">
              <w:rPr>
                <w:rFonts w:ascii="Arial" w:hAnsi="Arial" w:cs="Arial"/>
                <w:sz w:val="20"/>
                <w:szCs w:val="20"/>
              </w:rPr>
              <w:t>dysosmia</w:t>
            </w:r>
            <w:proofErr w:type="spellEnd"/>
            <w:r w:rsidRPr="000658BE">
              <w:rPr>
                <w:rFonts w:ascii="Arial" w:hAnsi="Arial" w:cs="Arial"/>
                <w:sz w:val="20"/>
                <w:szCs w:val="20"/>
              </w:rPr>
              <w:t xml:space="preserve">, 61% </w:t>
            </w:r>
            <w:proofErr w:type="spellStart"/>
            <w:r w:rsidRPr="000658BE">
              <w:rPr>
                <w:rFonts w:ascii="Arial" w:hAnsi="Arial" w:cs="Arial"/>
                <w:sz w:val="20"/>
                <w:szCs w:val="20"/>
              </w:rPr>
              <w:t>dysgeusia</w:t>
            </w:r>
            <w:proofErr w:type="spellEnd"/>
            <w:r w:rsidRPr="000658BE">
              <w:rPr>
                <w:rFonts w:ascii="Arial" w:hAnsi="Arial" w:cs="Arial"/>
                <w:sz w:val="20"/>
                <w:szCs w:val="20"/>
              </w:rPr>
              <w:t xml:space="preserve">, 34% myalgia </w:t>
            </w:r>
          </w:p>
          <w:p w14:paraId="7CB4E798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Patients with olfactory disorders less frequently needed oxygen therapy </w:t>
            </w:r>
          </w:p>
        </w:tc>
      </w:tr>
      <w:tr w:rsidR="000658BE" w:rsidRPr="000658BE" w14:paraId="3F5DA714" w14:textId="77777777" w:rsidTr="00E65689">
        <w:tc>
          <w:tcPr>
            <w:tcW w:w="1560" w:type="dxa"/>
          </w:tcPr>
          <w:p w14:paraId="15D386A9" w14:textId="69C4E146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lastRenderedPageBreak/>
              <w:t>Italy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ahammedi&lt;/Author&gt;&lt;Year&gt;2020&lt;/Year&gt;&lt;RecNum&gt;370&lt;/RecNum&gt;&lt;DisplayText&gt;&lt;style face="superscript"&gt;111&lt;/style&gt;&lt;/DisplayText&gt;&lt;record&gt;&lt;rec-number&gt;370&lt;/rec-number&gt;&lt;foreign-keys&gt;&lt;key app="EN" db-id="psea0pzx6srvxiezztippp9mdx0tee0rt0zd" timestamp="1601656667"&gt;370&lt;/key&gt;&lt;/foreign-keys&gt;&lt;ref-type name="Journal Article"&gt;17&lt;/ref-type&gt;&lt;contributors&gt;&lt;authors&gt;&lt;author&gt;Mahammedi, Abdelkader&lt;/author&gt;&lt;author&gt;Saba, Luca&lt;/author&gt;&lt;author&gt;Vagal, Achala&lt;/author&gt;&lt;author&gt;Leali, Michela&lt;/author&gt;&lt;author&gt;Rossi, Andrea&lt;/author&gt;&lt;author&gt;Gaskill, Mary&lt;/author&gt;&lt;author&gt;Sengupta, Soma&lt;/author&gt;&lt;author&gt;Zhang, Bin&lt;/author&gt;&lt;author&gt;Carriero, Alessandro&lt;/author&gt;&lt;author&gt;Bachir, Suha&lt;/author&gt;&lt;author&gt;Crivelli, Paola&lt;/author&gt;&lt;author&gt;Paschè, Alessio&lt;/author&gt;&lt;author&gt;Premi, Enrico&lt;/author&gt;&lt;author&gt;Padovani, Alessandro&lt;/author&gt;&lt;author&gt;Gasparotti, Roberto&lt;/author&gt;&lt;/authors&gt;&lt;/contributors&gt;&lt;titles&gt;&lt;title&gt;Imaging in Neurological Disease of Hospitalized COVID-19 Patients: An Italian Multicenter Retrospective Observational Study&lt;/title&gt;&lt;secondary-title&gt;Radiology&lt;/secondary-title&gt;&lt;/titles&gt;&lt;periodical&gt;&lt;full-title&gt;Radiology&lt;/full-title&gt;&lt;/periodical&gt;&lt;pages&gt;201933&lt;/pages&gt;&lt;dates&gt;&lt;year&gt;2020&lt;/year&gt;&lt;/dates&gt;&lt;publisher&gt;Radiological Society of North America&lt;/publisher&gt;&lt;isbn&gt;0033-8419&lt;/isbn&gt;&lt;urls&gt;&lt;related-urls&gt;&lt;url&gt;https://doi.org/10.1148/radiol.2020201933&lt;/url&gt;&lt;/related-urls&gt;&lt;/urls&gt;&lt;electronic-resource-num&gt;10.1148/radiol.2020201933&lt;/electronic-resource-num&gt;&lt;access-date&gt;2020/08/31&lt;/access-date&gt;&lt;/record&gt;&lt;/Cite&gt;&lt;/EndNote&gt;</w:instrTex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11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6EE1BAF0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Retrospective, multicentre study</w:t>
            </w:r>
          </w:p>
        </w:tc>
        <w:tc>
          <w:tcPr>
            <w:tcW w:w="1417" w:type="dxa"/>
          </w:tcPr>
          <w:p w14:paraId="64CD7635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108</w:t>
            </w:r>
          </w:p>
        </w:tc>
        <w:tc>
          <w:tcPr>
            <w:tcW w:w="9214" w:type="dxa"/>
          </w:tcPr>
          <w:p w14:paraId="393CB42F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108 COVID-19 patients with acute neurological symptoms who received neuroimaging </w:t>
            </w:r>
          </w:p>
          <w:p w14:paraId="68D93C40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59% had altered mental status, 31% had ischemic stroke </w:t>
            </w:r>
          </w:p>
          <w:p w14:paraId="70E94088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66% had no acute findings on brain CT, out of which 35% brain MRI demonstrated acute abnormalities </w:t>
            </w:r>
          </w:p>
        </w:tc>
      </w:tr>
      <w:tr w:rsidR="000658BE" w:rsidRPr="000658BE" w14:paraId="4E028EC6" w14:textId="77777777" w:rsidTr="00E65689">
        <w:tc>
          <w:tcPr>
            <w:tcW w:w="1560" w:type="dxa"/>
          </w:tcPr>
          <w:p w14:paraId="06DF85E8" w14:textId="507D8A3B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Rome, Italy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aWd1b3JpPC9BdXRob3I+PFllYXI+MjAyMDwvWWVhcj48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aWd1b3JpPC9BdXRob3I+PFllYXI+MjAyMDwvWWVhcj48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0658BE">
              <w:rPr>
                <w:rFonts w:ascii="Arial" w:hAnsi="Arial" w:cs="Arial"/>
                <w:sz w:val="20"/>
                <w:szCs w:val="20"/>
              </w:rPr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12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4820CE60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Cross-sectional study</w:t>
            </w:r>
          </w:p>
        </w:tc>
        <w:tc>
          <w:tcPr>
            <w:tcW w:w="1417" w:type="dxa"/>
          </w:tcPr>
          <w:p w14:paraId="2D9A2273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103</w:t>
            </w:r>
          </w:p>
        </w:tc>
        <w:tc>
          <w:tcPr>
            <w:tcW w:w="9214" w:type="dxa"/>
          </w:tcPr>
          <w:p w14:paraId="0D286CFF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Single-centre study of patients hospitalized with COVID-19 who were interviewed about subjective neurological symptoms (13 items)</w:t>
            </w:r>
          </w:p>
          <w:p w14:paraId="62EA3698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94 patients (91.3%) reported at least one symptom, most frequently sleep, </w:t>
            </w:r>
            <w:proofErr w:type="spellStart"/>
            <w:r w:rsidRPr="000658BE">
              <w:rPr>
                <w:rFonts w:ascii="Arial" w:hAnsi="Arial" w:cs="Arial"/>
                <w:sz w:val="20"/>
                <w:szCs w:val="20"/>
              </w:rPr>
              <w:t>dysgeusia</w:t>
            </w:r>
            <w:proofErr w:type="spellEnd"/>
            <w:r w:rsidRPr="000658BE">
              <w:rPr>
                <w:rFonts w:ascii="Arial" w:hAnsi="Arial" w:cs="Arial"/>
                <w:sz w:val="20"/>
                <w:szCs w:val="20"/>
              </w:rPr>
              <w:t xml:space="preserve">, headache, </w:t>
            </w:r>
            <w:proofErr w:type="spellStart"/>
            <w:r w:rsidRPr="000658BE">
              <w:rPr>
                <w:rFonts w:ascii="Arial" w:hAnsi="Arial" w:cs="Arial"/>
                <w:sz w:val="20"/>
                <w:szCs w:val="20"/>
              </w:rPr>
              <w:t>hyposmia</w:t>
            </w:r>
            <w:proofErr w:type="spellEnd"/>
            <w:r w:rsidRPr="000658BE">
              <w:rPr>
                <w:rFonts w:ascii="Arial" w:hAnsi="Arial" w:cs="Arial"/>
                <w:sz w:val="20"/>
                <w:szCs w:val="20"/>
              </w:rPr>
              <w:t>, and depression</w:t>
            </w:r>
          </w:p>
          <w:p w14:paraId="4E3D5BC1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Women more frequently complained </w:t>
            </w:r>
            <w:proofErr w:type="spellStart"/>
            <w:r w:rsidRPr="000658BE">
              <w:rPr>
                <w:rFonts w:ascii="Arial" w:hAnsi="Arial" w:cs="Arial"/>
                <w:sz w:val="20"/>
                <w:szCs w:val="20"/>
              </w:rPr>
              <w:t>hyposmia</w:t>
            </w:r>
            <w:proofErr w:type="spellEnd"/>
            <w:r w:rsidRPr="000658BE">
              <w:rPr>
                <w:rFonts w:ascii="Arial" w:hAnsi="Arial" w:cs="Arial"/>
                <w:sz w:val="20"/>
                <w:szCs w:val="20"/>
              </w:rPr>
              <w:t xml:space="preserve">, </w:t>
            </w:r>
            <w:proofErr w:type="spellStart"/>
            <w:r w:rsidRPr="000658BE">
              <w:rPr>
                <w:rFonts w:ascii="Arial" w:hAnsi="Arial" w:cs="Arial"/>
                <w:sz w:val="20"/>
                <w:szCs w:val="20"/>
              </w:rPr>
              <w:t>dysgeusia</w:t>
            </w:r>
            <w:proofErr w:type="spellEnd"/>
            <w:r w:rsidRPr="000658BE">
              <w:rPr>
                <w:rFonts w:ascii="Arial" w:hAnsi="Arial" w:cs="Arial"/>
                <w:sz w:val="20"/>
                <w:szCs w:val="20"/>
              </w:rPr>
              <w:t xml:space="preserve">, dizziness, </w:t>
            </w:r>
            <w:proofErr w:type="spellStart"/>
            <w:r w:rsidRPr="000658BE">
              <w:rPr>
                <w:rFonts w:ascii="Arial" w:hAnsi="Arial" w:cs="Arial"/>
                <w:sz w:val="20"/>
                <w:szCs w:val="20"/>
              </w:rPr>
              <w:t>numbeness</w:t>
            </w:r>
            <w:proofErr w:type="spellEnd"/>
            <w:r w:rsidRPr="000658BE">
              <w:rPr>
                <w:rFonts w:ascii="Arial" w:hAnsi="Arial" w:cs="Arial"/>
                <w:sz w:val="20"/>
                <w:szCs w:val="20"/>
              </w:rPr>
              <w:t>/</w:t>
            </w:r>
            <w:proofErr w:type="spellStart"/>
            <w:r w:rsidRPr="000658BE">
              <w:rPr>
                <w:rFonts w:ascii="Arial" w:hAnsi="Arial" w:cs="Arial"/>
                <w:sz w:val="20"/>
                <w:szCs w:val="20"/>
              </w:rPr>
              <w:t>paresthesias</w:t>
            </w:r>
            <w:proofErr w:type="spellEnd"/>
            <w:r w:rsidRPr="000658BE">
              <w:rPr>
                <w:rFonts w:ascii="Arial" w:hAnsi="Arial" w:cs="Arial"/>
                <w:sz w:val="20"/>
                <w:szCs w:val="20"/>
              </w:rPr>
              <w:t>, daytime sleepiness, and muscle ache</w:t>
            </w:r>
          </w:p>
          <w:p w14:paraId="22F5E297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Higher white blood cells and lower C-reactive protein levels correlated with the occurrence of </w:t>
            </w:r>
            <w:proofErr w:type="spellStart"/>
            <w:r w:rsidRPr="000658BE">
              <w:rPr>
                <w:rFonts w:ascii="Arial" w:hAnsi="Arial" w:cs="Arial"/>
                <w:sz w:val="20"/>
                <w:szCs w:val="20"/>
              </w:rPr>
              <w:t>hyposmia</w:t>
            </w:r>
            <w:proofErr w:type="spellEnd"/>
            <w:r w:rsidRPr="000658BE">
              <w:rPr>
                <w:rFonts w:ascii="Arial" w:hAnsi="Arial" w:cs="Arial"/>
                <w:sz w:val="20"/>
                <w:szCs w:val="20"/>
              </w:rPr>
              <w:t xml:space="preserve">, </w:t>
            </w:r>
            <w:proofErr w:type="spellStart"/>
            <w:r w:rsidRPr="000658BE">
              <w:rPr>
                <w:rFonts w:ascii="Arial" w:hAnsi="Arial" w:cs="Arial"/>
                <w:sz w:val="20"/>
                <w:szCs w:val="20"/>
              </w:rPr>
              <w:t>dysgeusia</w:t>
            </w:r>
            <w:proofErr w:type="spellEnd"/>
            <w:r w:rsidRPr="000658BE">
              <w:rPr>
                <w:rFonts w:ascii="Arial" w:hAnsi="Arial" w:cs="Arial"/>
                <w:sz w:val="20"/>
                <w:szCs w:val="20"/>
              </w:rPr>
              <w:t>, headache, daytime sleepiness, and depression</w:t>
            </w:r>
          </w:p>
        </w:tc>
      </w:tr>
      <w:tr w:rsidR="000658BE" w:rsidRPr="000658BE" w14:paraId="4B4E95FA" w14:textId="77777777" w:rsidTr="00E65689">
        <w:tc>
          <w:tcPr>
            <w:tcW w:w="1560" w:type="dxa"/>
          </w:tcPr>
          <w:p w14:paraId="532C2C8D" w14:textId="09842B0A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Vizcaya, Spain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Garcia-Monco&lt;/Author&gt;&lt;Year&gt;2020&lt;/Year&gt;&lt;RecNum&gt;371&lt;/RecNum&gt;&lt;DisplayText&gt;&lt;style face="superscript"&gt;113&lt;/style&gt;&lt;/DisplayText&gt;&lt;record&gt;&lt;rec-number&gt;371&lt;/rec-number&gt;&lt;foreign-keys&gt;&lt;key app="EN" db-id="psea0pzx6srvxiezztippp9mdx0tee0rt0zd" timestamp="1601656667"&gt;371&lt;/key&gt;&lt;/foreign-keys&gt;&lt;ref-type name="Journal Article"&gt;17&lt;/ref-type&gt;&lt;contributors&gt;&lt;authors&gt;&lt;author&gt;Garcia-Monco, Juan Carlos&lt;/author&gt;&lt;author&gt;Cabrera Muras, Antonio&lt;/author&gt;&lt;author&gt;Erburu Iriarte, Markel&lt;/author&gt;&lt;author&gt;Rodrigo Armenteros, Patricia&lt;/author&gt;&lt;author&gt;Collía Fernández, Alejandra&lt;/author&gt;&lt;author&gt;Arranz-Martínez, Javier&lt;/author&gt;&lt;author&gt;Kapetanovic, Solange&lt;/author&gt;&lt;author&gt;Lorenzo-García, Ana&lt;/author&gt;&lt;author&gt;Bilbao González, Amaia&lt;/author&gt;&lt;author&gt;Gomez-Beldarrain, Marian&lt;/author&gt;&lt;/authors&gt;&lt;/contributors&gt;&lt;titles&gt;&lt;title&gt;Neurological Manifestations in a Prospective Unselected Series of Hospitalized COVID-19 patients&lt;/title&gt;&lt;secondary-title&gt;Neurology: Clinical Practice&lt;/secondary-title&gt;&lt;/titles&gt;&lt;periodical&gt;&lt;full-title&gt;Neurology: Clinical Practice&lt;/full-title&gt;&lt;/periodical&gt;&lt;pages&gt;10.1212/CPJ.0000000000000913&lt;/pages&gt;&lt;dates&gt;&lt;year&gt;2020&lt;/year&gt;&lt;/dates&gt;&lt;urls&gt;&lt;related-urls&gt;&lt;url&gt;https://cp.neurology.org/content/neurclinpract/early/2020/07/23/CPJ.0000000000000913.full.pdf&lt;/url&gt;&lt;/related-urls&gt;&lt;/urls&gt;&lt;electronic-resource-num&gt;10.1212/cpj.0000000000000913&lt;/electronic-resource-num&gt;&lt;/record&gt;&lt;/Cite&gt;&lt;/EndNote&gt;</w:instrTex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13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60B60945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17" w:type="dxa"/>
          </w:tcPr>
          <w:p w14:paraId="428E730F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100</w:t>
            </w:r>
          </w:p>
        </w:tc>
        <w:tc>
          <w:tcPr>
            <w:tcW w:w="9214" w:type="dxa"/>
          </w:tcPr>
          <w:p w14:paraId="6DE0DBDD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100 consecutive, unselected COVID-19 patients evaluated systematically</w:t>
            </w:r>
          </w:p>
          <w:p w14:paraId="665FB02F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88% of patients had one neurological manifestation associated with COVID-19 </w:t>
            </w:r>
          </w:p>
          <w:p w14:paraId="7FF6E17F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44% had anosmia-</w:t>
            </w:r>
            <w:proofErr w:type="spellStart"/>
            <w:r w:rsidRPr="000658BE">
              <w:rPr>
                <w:rFonts w:ascii="Arial" w:hAnsi="Arial" w:cs="Arial"/>
                <w:sz w:val="20"/>
                <w:szCs w:val="20"/>
              </w:rPr>
              <w:t>dysgeusia</w:t>
            </w:r>
            <w:proofErr w:type="spellEnd"/>
            <w:r w:rsidRPr="000658BE">
              <w:rPr>
                <w:rFonts w:ascii="Arial" w:hAnsi="Arial" w:cs="Arial"/>
                <w:sz w:val="20"/>
                <w:szCs w:val="20"/>
              </w:rPr>
              <w:t xml:space="preserve">, 44% headache; associated with younger patients in less severe cases </w:t>
            </w:r>
          </w:p>
          <w:p w14:paraId="3D35D0F4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43% had myalgia, 36% had dizziness</w:t>
            </w:r>
          </w:p>
          <w:p w14:paraId="549DF861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8% had encephalopathy, 7% had syncope, 2% had seizures, 2% had ischemic stroke  </w:t>
            </w:r>
          </w:p>
        </w:tc>
      </w:tr>
      <w:tr w:rsidR="000658BE" w:rsidRPr="000658BE" w14:paraId="45FAC4A6" w14:textId="77777777" w:rsidTr="00E65689">
        <w:tc>
          <w:tcPr>
            <w:tcW w:w="1560" w:type="dxa"/>
          </w:tcPr>
          <w:p w14:paraId="20DC7183" w14:textId="6E205AF5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Wuhan, China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aGVuPC9BdXRob3I+PFllYXI+MjAyMDwvWWVhcj48UmVj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aGVuPC9BdXRob3I+PFllYXI+MjAyMDwvWWVhcj48UmVj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0658BE">
              <w:rPr>
                <w:rFonts w:ascii="Arial" w:hAnsi="Arial" w:cs="Arial"/>
                <w:sz w:val="20"/>
                <w:szCs w:val="20"/>
              </w:rPr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14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43FB7253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Retrospective, single-centre study</w:t>
            </w:r>
          </w:p>
        </w:tc>
        <w:tc>
          <w:tcPr>
            <w:tcW w:w="1417" w:type="dxa"/>
          </w:tcPr>
          <w:p w14:paraId="205DBBC9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99</w:t>
            </w:r>
          </w:p>
        </w:tc>
        <w:tc>
          <w:tcPr>
            <w:tcW w:w="9214" w:type="dxa"/>
          </w:tcPr>
          <w:p w14:paraId="46F9DB7F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9% of COVID-19 patients had confusion</w:t>
            </w:r>
          </w:p>
          <w:p w14:paraId="7A6669EE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8% had headache </w:t>
            </w:r>
          </w:p>
        </w:tc>
      </w:tr>
      <w:tr w:rsidR="000658BE" w:rsidRPr="000658BE" w14:paraId="5AC0DA22" w14:textId="77777777" w:rsidTr="00E65689">
        <w:tc>
          <w:tcPr>
            <w:tcW w:w="1560" w:type="dxa"/>
          </w:tcPr>
          <w:p w14:paraId="4056F171" w14:textId="205583AD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Boston, USA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nand&lt;/Author&gt;&lt;Year&gt;2020&lt;/Year&gt;&lt;RecNum&gt;661&lt;/RecNum&gt;&lt;DisplayText&gt;&lt;style face="superscript"&gt;115&lt;/style&gt;&lt;/DisplayText&gt;&lt;record&gt;&lt;rec-number&gt;661&lt;/rec-number&gt;&lt;foreign-keys&gt;&lt;key app="EN" db-id="psea0pzx6srvxiezztippp9mdx0tee0rt0zd" timestamp="1615620159"&gt;661&lt;/key&gt;&lt;/foreign-keys&gt;&lt;ref-type name="Journal Article"&gt;17&lt;/ref-type&gt;&lt;contributors&gt;&lt;authors&gt;&lt;author&gt;Anand, P.&lt;/author&gt;&lt;author&gt;Zhou, L.&lt;/author&gt;&lt;author&gt;Bhadelia, N.&lt;/author&gt;&lt;author&gt;Hamer, D.H.&lt;/author&gt;&lt;author&gt;Greer, D.M.&lt;/author&gt;&lt;author&gt;Cervantes-Arslanian, A.M.&lt;/author&gt;&lt;/authors&gt;&lt;/contributors&gt;&lt;titles&gt;&lt;title&gt;Neurologic findings among inpatients with COVID-19 at a safety-net US hospital&lt;/title&gt;&lt;secondary-title&gt;Neurol Clin Pract&lt;/secondary-title&gt;&lt;/titles&gt;&lt;periodical&gt;&lt;full-title&gt;Neurol Clin Pract&lt;/full-title&gt;&lt;/periodical&gt;&lt;edition&gt;December 9, 2020&lt;/edition&gt;&lt;dates&gt;&lt;year&gt;2020&lt;/year&gt;&lt;/dates&gt;&lt;urls&gt;&lt;/urls&gt;&lt;electronic-resource-num&gt;10.1212/CPJ.0000000000001031&lt;/electronic-resource-num&gt;&lt;/record&gt;&lt;/Cite&gt;&lt;/EndNote&gt;</w:instrTex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15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62794D6C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17" w:type="dxa"/>
          </w:tcPr>
          <w:p w14:paraId="629C0C1D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74</w:t>
            </w:r>
          </w:p>
        </w:tc>
        <w:tc>
          <w:tcPr>
            <w:tcW w:w="9214" w:type="dxa"/>
          </w:tcPr>
          <w:p w14:paraId="1789933F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Patients hospitalized with COVID-19 who had an inpatient neurologic or </w:t>
            </w:r>
            <w:proofErr w:type="spellStart"/>
            <w:r w:rsidRPr="000658BE">
              <w:rPr>
                <w:rFonts w:ascii="Arial" w:hAnsi="Arial" w:cs="Arial"/>
                <w:sz w:val="20"/>
                <w:szCs w:val="20"/>
              </w:rPr>
              <w:t>neurocritical</w:t>
            </w:r>
            <w:proofErr w:type="spellEnd"/>
            <w:r w:rsidRPr="000658BE">
              <w:rPr>
                <w:rFonts w:ascii="Arial" w:hAnsi="Arial" w:cs="Arial"/>
                <w:sz w:val="20"/>
                <w:szCs w:val="20"/>
              </w:rPr>
              <w:t xml:space="preserve"> care consultation identified by electronic medical records at a large safety-net hospital</w:t>
            </w:r>
          </w:p>
          <w:p w14:paraId="13E2A225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Most were African-American or Black (51%)</w:t>
            </w:r>
          </w:p>
          <w:p w14:paraId="78731924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Most common neurologic presenting symptoms were altered mental status (53%), fatigue (24%), and headache (18%)</w:t>
            </w:r>
          </w:p>
          <w:p w14:paraId="729860A7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20% of patients developed ischemic stroke. Survivors had median modified Rankin Scale score of 4 (moderately severe disability) by discharge.</w:t>
            </w:r>
          </w:p>
        </w:tc>
      </w:tr>
      <w:tr w:rsidR="000658BE" w:rsidRPr="000658BE" w14:paraId="260E320A" w14:textId="77777777" w:rsidTr="00E65689">
        <w:tc>
          <w:tcPr>
            <w:tcW w:w="1560" w:type="dxa"/>
          </w:tcPr>
          <w:p w14:paraId="337D20BF" w14:textId="4A66692A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Beijing, China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GYW48L0F1dGhvcj48WWVhcj4yMDIwPC9ZZWFyPjxSZWNO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GYW48L0F1dGhvcj48WWVhcj4yMDIwPC9ZZWFyPjxSZWNO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0658BE">
              <w:rPr>
                <w:rFonts w:ascii="Arial" w:hAnsi="Arial" w:cs="Arial"/>
                <w:sz w:val="20"/>
                <w:szCs w:val="20"/>
              </w:rPr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16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625E036B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Retrospective single-centre cohort </w:t>
            </w:r>
          </w:p>
        </w:tc>
        <w:tc>
          <w:tcPr>
            <w:tcW w:w="1417" w:type="dxa"/>
          </w:tcPr>
          <w:p w14:paraId="4BB61D60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86 (all critically ill) </w:t>
            </w:r>
          </w:p>
        </w:tc>
        <w:tc>
          <w:tcPr>
            <w:tcW w:w="9214" w:type="dxa"/>
          </w:tcPr>
          <w:p w14:paraId="2491CF3B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65% of COVID-19 patients presented with at least one neurological symptom </w:t>
            </w:r>
          </w:p>
          <w:p w14:paraId="08C7DEBB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23.3% presented with CNS symptoms including delirium, cerebrovascular disease, hypoxic-ischemic brain injury </w:t>
            </w:r>
          </w:p>
          <w:p w14:paraId="76B86CAB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7% presented with neuromuscular involvement </w:t>
            </w:r>
          </w:p>
          <w:p w14:paraId="1C2DD9EE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7/86 COVID-19 patients exhibited new stroke, and 6/7 were ischemic; significantly higher prevalence of antiphospholipid antibodies observed in patients with ischemic stroke than those without </w:t>
            </w:r>
          </w:p>
        </w:tc>
      </w:tr>
      <w:tr w:rsidR="000658BE" w:rsidRPr="000658BE" w14:paraId="55955B91" w14:textId="77777777" w:rsidTr="00E65689">
        <w:tc>
          <w:tcPr>
            <w:tcW w:w="1560" w:type="dxa"/>
          </w:tcPr>
          <w:p w14:paraId="09A2746A" w14:textId="67BFB493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France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cmVtZXI8L0F1dGhvcj48WWVhcj4yMDIwPC9ZZWFyPjxS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cmVtZXI8L0F1dGhvcj48WWVhcj4yMDIwPC9ZZWFyPjxS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0658BE">
              <w:rPr>
                <w:rFonts w:ascii="Arial" w:hAnsi="Arial" w:cs="Arial"/>
                <w:sz w:val="20"/>
                <w:szCs w:val="20"/>
              </w:rPr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17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3858C4A0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Retrospective multicentre cohort</w:t>
            </w:r>
          </w:p>
        </w:tc>
        <w:tc>
          <w:tcPr>
            <w:tcW w:w="1417" w:type="dxa"/>
          </w:tcPr>
          <w:p w14:paraId="407BF7DB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64</w:t>
            </w:r>
          </w:p>
        </w:tc>
        <w:tc>
          <w:tcPr>
            <w:tcW w:w="9214" w:type="dxa"/>
          </w:tcPr>
          <w:p w14:paraId="6EE05C34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64 COVID-19 patients with neurologic manifestations who underwent a brain MRI </w:t>
            </w:r>
          </w:p>
          <w:p w14:paraId="303E3A51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56% of brain MRIs were considered abnormal</w:t>
            </w:r>
          </w:p>
          <w:p w14:paraId="5E4FFFFA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27% of brain MRIs revealed ischemic strokes, 17% revealed leptomeningeal enhancement, 13% revealed encephalitis  </w:t>
            </w:r>
          </w:p>
          <w:p w14:paraId="3E1C0FC2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lastRenderedPageBreak/>
              <w:t xml:space="preserve">53% of patients reported confusion, 39% impaired consciousness, 16% headache  </w:t>
            </w:r>
          </w:p>
        </w:tc>
      </w:tr>
      <w:tr w:rsidR="000658BE" w:rsidRPr="000658BE" w14:paraId="64ED2210" w14:textId="77777777" w:rsidTr="00E65689">
        <w:tc>
          <w:tcPr>
            <w:tcW w:w="1560" w:type="dxa"/>
          </w:tcPr>
          <w:p w14:paraId="5DE6BE90" w14:textId="112DF288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lastRenderedPageBreak/>
              <w:t>Italy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ZW51c3NpPC9BdXRob3I+PFllYXI+MjAyMDwvWWVhcj48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ZW51c3NpPC9BdXRob3I+PFllYXI+MjAyMDwvWWVhcj48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0658BE">
              <w:rPr>
                <w:rFonts w:ascii="Arial" w:hAnsi="Arial" w:cs="Arial"/>
                <w:sz w:val="20"/>
                <w:szCs w:val="20"/>
              </w:rPr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18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782981EF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Retrospective, single-center cohort study</w:t>
            </w:r>
          </w:p>
        </w:tc>
        <w:tc>
          <w:tcPr>
            <w:tcW w:w="1417" w:type="dxa"/>
          </w:tcPr>
          <w:p w14:paraId="6B6AB60B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56</w:t>
            </w:r>
          </w:p>
        </w:tc>
        <w:tc>
          <w:tcPr>
            <w:tcW w:w="9214" w:type="dxa"/>
          </w:tcPr>
          <w:p w14:paraId="77D6A686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56 positive COVID-19 patients, 117 uninfected patients (controls) admitted for neurological diagnoses (or to a neuro-COVID unit)</w:t>
            </w:r>
          </w:p>
          <w:p w14:paraId="00BF5D7E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Incident delirium was significantly higher in COVID-19 patients (26.8% vs 7.7%) </w:t>
            </w:r>
          </w:p>
          <w:p w14:paraId="48725329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Stroke patients with COVID-19 and without COVID-19 had similar characteristics, but COVID-19 had higher modified Rankin Scale scores at discharge </w:t>
            </w:r>
          </w:p>
        </w:tc>
      </w:tr>
      <w:tr w:rsidR="000658BE" w:rsidRPr="000658BE" w14:paraId="59C1FCEC" w14:textId="77777777" w:rsidTr="00E65689">
        <w:tc>
          <w:tcPr>
            <w:tcW w:w="1560" w:type="dxa"/>
          </w:tcPr>
          <w:p w14:paraId="7840A0C4" w14:textId="1D1D3320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Beijing, China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un&lt;/Author&gt;&lt;RecNum&gt;375&lt;/RecNum&gt;&lt;DisplayText&gt;&lt;style face="superscript"&gt;119&lt;/style&gt;&lt;/DisplayText&gt;&lt;record&gt;&lt;rec-number&gt;375&lt;/rec-number&gt;&lt;foreign-keys&gt;&lt;key app="EN" db-id="psea0pzx6srvxiezztippp9mdx0tee0rt0zd" timestamp="1601656668"&gt;375&lt;/key&gt;&lt;/foreign-keys&gt;&lt;ref-type name="Journal Article"&gt;17&lt;/ref-type&gt;&lt;contributors&gt;&lt;authors&gt;&lt;author&gt;Sun, Lijun&lt;/author&gt;&lt;author&gt;Shen, Lijun&lt;/author&gt;&lt;author&gt;Fan, Junfen&lt;/author&gt;&lt;author&gt;Gu, Fengjun&lt;/author&gt;&lt;author&gt;Hu, Mei&lt;/author&gt;&lt;author&gt;An, Yiran&lt;/author&gt;&lt;author&gt;Zhou, Qing&lt;/author&gt;&lt;author&gt;Fan, Huahao&lt;/author&gt;&lt;author&gt;Bi, Jingfeng&lt;/author&gt;&lt;/authors&gt;&lt;/contributors&gt;&lt;titles&gt;&lt;title&gt;Clinical features of patients with coronavirus disease 2019 from a designated hospital in Beijing, China&lt;/title&gt;&lt;secondary-title&gt;Journal of Medical Virology&lt;/secondary-title&gt;&lt;/titles&gt;&lt;periodical&gt;&lt;full-title&gt;Journal of Medical Virology&lt;/full-title&gt;&lt;/periodical&gt;&lt;volume&gt;n/a&lt;/volume&gt;&lt;number&gt;n/a&lt;/number&gt;&lt;dates&gt;&lt;/dates&gt;&lt;isbn&gt;0146-6615&lt;/isbn&gt;&lt;urls&gt;&lt;related-urls&gt;&lt;url&gt;https://onlinelibrary.wiley.com/doi/abs/10.1002/jmv.25966&lt;/url&gt;&lt;/related-urls&gt;&lt;/urls&gt;&lt;electronic-resource-num&gt;10.1002/jmv.25966&lt;/electronic-resource-num&gt;&lt;/record&gt;&lt;/Cite&gt;&lt;/EndNote&gt;</w:instrTex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19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6264810D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Retrospective study</w:t>
            </w:r>
          </w:p>
        </w:tc>
        <w:tc>
          <w:tcPr>
            <w:tcW w:w="1417" w:type="dxa"/>
          </w:tcPr>
          <w:p w14:paraId="44B7C7AF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55</w:t>
            </w:r>
          </w:p>
        </w:tc>
        <w:tc>
          <w:tcPr>
            <w:tcW w:w="9214" w:type="dxa"/>
          </w:tcPr>
          <w:p w14:paraId="597456FE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18.2% of COVID-19 patients had muscle ache, 10.9% had dizziness</w:t>
            </w:r>
          </w:p>
          <w:p w14:paraId="5F3A46FB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10.9% had headache</w:t>
            </w:r>
          </w:p>
        </w:tc>
      </w:tr>
      <w:tr w:rsidR="000658BE" w:rsidRPr="000658BE" w14:paraId="51FE70A9" w14:textId="77777777" w:rsidTr="00E65689">
        <w:tc>
          <w:tcPr>
            <w:tcW w:w="1560" w:type="dxa"/>
          </w:tcPr>
          <w:p w14:paraId="0210DF9A" w14:textId="42345268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Chicago, USA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inna&lt;/Author&gt;&lt;Year&gt;2020&lt;/Year&gt;&lt;RecNum&gt;376&lt;/RecNum&gt;&lt;DisplayText&gt;&lt;style face="superscript"&gt;120&lt;/style&gt;&lt;/DisplayText&gt;&lt;record&gt;&lt;rec-number&gt;376&lt;/rec-number&gt;&lt;foreign-keys&gt;&lt;key app="EN" db-id="psea0pzx6srvxiezztippp9mdx0tee0rt0zd" timestamp="1601656668"&gt;376&lt;/key&gt;&lt;/foreign-keys&gt;&lt;ref-type name="Journal Article"&gt;17&lt;/ref-type&gt;&lt;contributors&gt;&lt;authors&gt;&lt;author&gt;Pinna, Pranusha&lt;/author&gt;&lt;author&gt;Grewal, Parneet&lt;/author&gt;&lt;author&gt;Hall, Julianne P.&lt;/author&gt;&lt;author&gt;Tavarez, Tachira&lt;/author&gt;&lt;author&gt;Dafer, Rima M.&lt;/author&gt;&lt;author&gt;Garg, Rajeev&lt;/author&gt;&lt;author&gt;Osteraas, Nicholas D.&lt;/author&gt;&lt;author&gt;Pellack, Danielle R.&lt;/author&gt;&lt;author&gt;Asthana, Anjali&lt;/author&gt;&lt;author&gt;Fegan, Kelsey&lt;/author&gt;&lt;author&gt;Patel, Vikram&lt;/author&gt;&lt;author&gt;Conners, James J.&lt;/author&gt;&lt;author&gt;John, Sayona&lt;/author&gt;&lt;author&gt;Silva, Ivan Da&lt;/author&gt;&lt;/authors&gt;&lt;/contributors&gt;&lt;titles&gt;&lt;title&gt;Neurological manifestations and COVID-19: Experiences from a tertiary care center at the Frontline&lt;/title&gt;&lt;secondary-title&gt;Journal of the Neurological Sciences&lt;/secondary-title&gt;&lt;/titles&gt;&lt;periodical&gt;&lt;full-title&gt;Journal of the Neurological Sciences&lt;/full-title&gt;&lt;/periodical&gt;&lt;volume&gt;415&lt;/volume&gt;&lt;dates&gt;&lt;year&gt;2020&lt;/year&gt;&lt;/dates&gt;&lt;publisher&gt;Elsevier&lt;/publisher&gt;&lt;isbn&gt;0022-510X&lt;/isbn&gt;&lt;accession-num&gt;116969&lt;/accession-num&gt;&lt;urls&gt;&lt;related-urls&gt;&lt;url&gt;https://doi.org/10.1016/j.jns.2020.116969&lt;/url&gt;&lt;/related-urls&gt;&lt;/urls&gt;&lt;electronic-resource-num&gt;10.1016/j.jns.2020.116969&lt;/electronic-resource-num&gt;&lt;access-date&gt;2020/08/31&lt;/access-date&gt;&lt;/record&gt;&lt;/Cite&gt;&lt;/EndNote&gt;</w:instrTex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20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5C5EBFB4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Retrospective study</w:t>
            </w:r>
          </w:p>
        </w:tc>
        <w:tc>
          <w:tcPr>
            <w:tcW w:w="1417" w:type="dxa"/>
          </w:tcPr>
          <w:p w14:paraId="39ED5567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50</w:t>
            </w:r>
          </w:p>
        </w:tc>
        <w:tc>
          <w:tcPr>
            <w:tcW w:w="9214" w:type="dxa"/>
          </w:tcPr>
          <w:p w14:paraId="60F2284F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60% of COVID-19 patients had altered mental status</w:t>
            </w:r>
          </w:p>
          <w:p w14:paraId="45013B03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tabs>
                <w:tab w:val="left" w:pos="461"/>
              </w:tabs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40% had cerebrovascular events; 20% stroke, 8% intracerebral hemorrhage, 8% non-aneurysmal subarachnoid hemorrhage, and 4% transient ischemic attack </w:t>
            </w:r>
          </w:p>
          <w:p w14:paraId="5B41B389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26% of patients had new onset seizures or breakthrough seizures </w:t>
            </w:r>
          </w:p>
          <w:p w14:paraId="0291799F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24% had headache, 24% had cognitive abnormalities </w:t>
            </w:r>
          </w:p>
          <w:p w14:paraId="21F37CFD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14% had hypoxic ischemic brain injury </w:t>
            </w:r>
          </w:p>
          <w:p w14:paraId="150EC08B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4% had posterior reversible encephalopathy syndrome </w:t>
            </w:r>
          </w:p>
          <w:p w14:paraId="71FD5BAD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12% had </w:t>
            </w:r>
            <w:proofErr w:type="spellStart"/>
            <w:r w:rsidRPr="000658BE">
              <w:rPr>
                <w:rFonts w:ascii="Arial" w:hAnsi="Arial" w:cs="Arial"/>
                <w:sz w:val="20"/>
                <w:szCs w:val="20"/>
              </w:rPr>
              <w:t>dysautonomia</w:t>
            </w:r>
            <w:proofErr w:type="spellEnd"/>
            <w:r w:rsidRPr="000658BE">
              <w:rPr>
                <w:rFonts w:ascii="Arial" w:hAnsi="Arial" w:cs="Arial"/>
                <w:sz w:val="20"/>
                <w:szCs w:val="20"/>
              </w:rPr>
              <w:t xml:space="preserve">, 12% had muscle injury with elevated CK levels, </w:t>
            </w:r>
          </w:p>
          <w:p w14:paraId="1FB2EB1E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10% had </w:t>
            </w:r>
            <w:proofErr w:type="spellStart"/>
            <w:r w:rsidRPr="000658BE">
              <w:rPr>
                <w:rFonts w:ascii="Arial" w:hAnsi="Arial" w:cs="Arial"/>
                <w:sz w:val="20"/>
                <w:szCs w:val="20"/>
              </w:rPr>
              <w:t>dysgeusia</w:t>
            </w:r>
            <w:proofErr w:type="spellEnd"/>
            <w:r w:rsidRPr="000658BE">
              <w:rPr>
                <w:rFonts w:ascii="Arial" w:hAnsi="Arial" w:cs="Arial"/>
                <w:sz w:val="20"/>
                <w:szCs w:val="20"/>
              </w:rPr>
              <w:t xml:space="preserve">, 6% had </w:t>
            </w:r>
            <w:proofErr w:type="spellStart"/>
            <w:r w:rsidRPr="000658BE">
              <w:rPr>
                <w:rFonts w:ascii="Arial" w:hAnsi="Arial" w:cs="Arial"/>
                <w:sz w:val="20"/>
                <w:szCs w:val="20"/>
              </w:rPr>
              <w:t>hyposmia</w:t>
            </w:r>
            <w:proofErr w:type="spellEnd"/>
            <w:r w:rsidRPr="000658BE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2DF2ADB3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6% had isolated unilateral peripheral facial palsy </w:t>
            </w:r>
          </w:p>
        </w:tc>
      </w:tr>
      <w:tr w:rsidR="000658BE" w:rsidRPr="000658BE" w14:paraId="4D1E791B" w14:textId="77777777" w:rsidTr="00E65689">
        <w:tc>
          <w:tcPr>
            <w:tcW w:w="1560" w:type="dxa"/>
          </w:tcPr>
          <w:p w14:paraId="2934EBEC" w14:textId="3C476A19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China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aaG9uZzwvQXV0aG9yPjxZZWFyPjIwMjA8L1llYXI+PFJl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aaG9uZzwvQXV0aG9yPjxZZWFyPjIwMjA8L1llYXI+PFJl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0658BE">
              <w:rPr>
                <w:rFonts w:ascii="Arial" w:hAnsi="Arial" w:cs="Arial"/>
                <w:sz w:val="20"/>
                <w:szCs w:val="20"/>
              </w:rPr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21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6E4B7F1E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Cross-sectional study</w:t>
            </w:r>
          </w:p>
        </w:tc>
        <w:tc>
          <w:tcPr>
            <w:tcW w:w="1417" w:type="dxa"/>
          </w:tcPr>
          <w:p w14:paraId="61589F8D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48</w:t>
            </w:r>
          </w:p>
        </w:tc>
        <w:tc>
          <w:tcPr>
            <w:tcW w:w="9214" w:type="dxa"/>
          </w:tcPr>
          <w:p w14:paraId="1FEDD597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48 COVID-19 patients, 1 of which was mild, 38 moderate, and 9 severe</w:t>
            </w:r>
          </w:p>
          <w:p w14:paraId="0227D4E1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10.4% had headache, and another 10.4% had dizziness </w:t>
            </w:r>
          </w:p>
        </w:tc>
      </w:tr>
      <w:tr w:rsidR="000658BE" w:rsidRPr="000658BE" w14:paraId="7350EF49" w14:textId="77777777" w:rsidTr="00E65689">
        <w:tc>
          <w:tcPr>
            <w:tcW w:w="1560" w:type="dxa"/>
          </w:tcPr>
          <w:p w14:paraId="2518D196" w14:textId="38E8A970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Wisconsin and Utah, USA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Zb3VzYWY8L0F1dGhvcj48WWVhcj4yMDIwPC9ZZWFyPjxS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Zb3VzYWY8L0F1dGhvcj48WWVhcj4yMDIwPC9ZZWFyPjxS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0658BE">
              <w:rPr>
                <w:rFonts w:ascii="Arial" w:hAnsi="Arial" w:cs="Arial"/>
                <w:sz w:val="20"/>
                <w:szCs w:val="20"/>
              </w:rPr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22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442D2AA1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Prospective cohort study</w:t>
            </w:r>
          </w:p>
        </w:tc>
        <w:tc>
          <w:tcPr>
            <w:tcW w:w="1417" w:type="dxa"/>
          </w:tcPr>
          <w:p w14:paraId="13C932BD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47</w:t>
            </w:r>
          </w:p>
        </w:tc>
        <w:tc>
          <w:tcPr>
            <w:tcW w:w="9214" w:type="dxa"/>
          </w:tcPr>
          <w:p w14:paraId="28AC44BE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198 household contacts exposed to SARS-CoV-2 prospectively followed with two or more RT-PCR (nasopharyngeal) and symptom diaries in a 14-day period</w:t>
            </w:r>
          </w:p>
          <w:p w14:paraId="73D5FCD2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47 tested positive and most common symptoms on first day were upper respiratory (68%) followed by neurological (64% - headache, anosmia, </w:t>
            </w:r>
            <w:proofErr w:type="spellStart"/>
            <w:r w:rsidRPr="000658BE">
              <w:rPr>
                <w:rFonts w:ascii="Arial" w:hAnsi="Arial" w:cs="Arial"/>
                <w:sz w:val="20"/>
                <w:szCs w:val="20"/>
              </w:rPr>
              <w:t>dysgeusia</w:t>
            </w:r>
            <w:proofErr w:type="spellEnd"/>
            <w:r w:rsidRPr="000658BE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  <w:tr w:rsidR="000658BE" w:rsidRPr="000658BE" w14:paraId="34FA40A4" w14:textId="77777777" w:rsidTr="00E65689">
        <w:tc>
          <w:tcPr>
            <w:tcW w:w="1560" w:type="dxa"/>
          </w:tcPr>
          <w:p w14:paraId="02F8AC0C" w14:textId="11DE1344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Wuhan, China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dWFuZzwvQXV0aG9yPjxZZWFyPjIwMjA8L1llYXI+PFJl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dWFuZzwvQXV0aG9yPjxZZWFyPjIwMjA8L1llYXI+PFJl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0658BE">
              <w:rPr>
                <w:rFonts w:ascii="Arial" w:hAnsi="Arial" w:cs="Arial"/>
                <w:sz w:val="20"/>
                <w:szCs w:val="20"/>
              </w:rPr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23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18ED0AD3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Retrospective study</w:t>
            </w:r>
          </w:p>
        </w:tc>
        <w:tc>
          <w:tcPr>
            <w:tcW w:w="1417" w:type="dxa"/>
          </w:tcPr>
          <w:p w14:paraId="58C4F88D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41</w:t>
            </w:r>
          </w:p>
        </w:tc>
        <w:tc>
          <w:tcPr>
            <w:tcW w:w="9214" w:type="dxa"/>
          </w:tcPr>
          <w:p w14:paraId="17801709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8% (3/38) had headache </w:t>
            </w:r>
          </w:p>
          <w:p w14:paraId="280077A2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44% had myalgia or fatigue </w:t>
            </w:r>
          </w:p>
        </w:tc>
      </w:tr>
      <w:tr w:rsidR="000658BE" w:rsidRPr="000658BE" w14:paraId="4D2A78AF" w14:textId="77777777" w:rsidTr="00E65689">
        <w:tc>
          <w:tcPr>
            <w:tcW w:w="1560" w:type="dxa"/>
          </w:tcPr>
          <w:p w14:paraId="7F8EB5A8" w14:textId="19DE8C85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Rome, Italy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PcmE8L0F1dGhvcj48WWVhcj4yMDIwPC9ZZWFyPjxSZWNO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PcmE8L0F1dGhvcj48WWVhcj4yMDIwPC9ZZWFyPjxSZWNO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0658BE">
              <w:rPr>
                <w:rFonts w:ascii="Arial" w:hAnsi="Arial" w:cs="Arial"/>
                <w:sz w:val="20"/>
                <w:szCs w:val="20"/>
              </w:rPr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24</w:t>
            </w:r>
            <w:r w:rsidRPr="000658B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20DBE552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Cross-sectional study</w:t>
            </w:r>
          </w:p>
        </w:tc>
        <w:tc>
          <w:tcPr>
            <w:tcW w:w="1417" w:type="dxa"/>
          </w:tcPr>
          <w:p w14:paraId="2EF934DC" w14:textId="77777777" w:rsidR="000658BE" w:rsidRPr="000658BE" w:rsidRDefault="000658BE" w:rsidP="000658B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22</w:t>
            </w:r>
          </w:p>
        </w:tc>
        <w:tc>
          <w:tcPr>
            <w:tcW w:w="9214" w:type="dxa"/>
          </w:tcPr>
          <w:p w14:paraId="296DACFF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Structured interview regarding subjective neurological symptoms and dyspnea in patients with non-severe COVID-19 (seen in 31.8%)</w:t>
            </w:r>
          </w:p>
          <w:p w14:paraId="6F927AA4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 xml:space="preserve">Prevalence of subjective neurological symptoms was 81.8% - mostly sleepiness (50%), </w:t>
            </w:r>
            <w:proofErr w:type="spellStart"/>
            <w:r w:rsidRPr="000658BE">
              <w:rPr>
                <w:rFonts w:ascii="Arial" w:hAnsi="Arial" w:cs="Arial"/>
                <w:sz w:val="20"/>
                <w:szCs w:val="20"/>
              </w:rPr>
              <w:t>ageusia</w:t>
            </w:r>
            <w:proofErr w:type="spellEnd"/>
            <w:r w:rsidRPr="000658BE">
              <w:rPr>
                <w:rFonts w:ascii="Arial" w:hAnsi="Arial" w:cs="Arial"/>
                <w:sz w:val="20"/>
                <w:szCs w:val="20"/>
              </w:rPr>
              <w:t xml:space="preserve"> (27.3%), headache (22.7%), anosmia (13.6%)</w:t>
            </w:r>
          </w:p>
          <w:p w14:paraId="6177D4C5" w14:textId="77777777" w:rsidR="000658BE" w:rsidRPr="000658BE" w:rsidRDefault="000658BE" w:rsidP="000658B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Neurological symptoms, dyspnea descriptors, respiratory rate, arterial blood gas markers were similar between groups</w:t>
            </w:r>
          </w:p>
        </w:tc>
      </w:tr>
    </w:tbl>
    <w:p w14:paraId="69601B44" w14:textId="77777777" w:rsidR="000658BE" w:rsidRPr="00105015" w:rsidRDefault="000658BE" w:rsidP="00105015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sz w:val="20"/>
          <w:szCs w:val="20"/>
        </w:rPr>
        <w:sectPr w:rsidR="000658BE" w:rsidRPr="00105015" w:rsidSect="00740009">
          <w:pgSz w:w="15840" w:h="12240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67F982BB" w14:textId="1DEC75DE" w:rsidR="00105015" w:rsidRDefault="00105015" w:rsidP="00105015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lastRenderedPageBreak/>
        <w:t xml:space="preserve">Supplementary </w:t>
      </w:r>
      <w:r w:rsidRPr="00105015">
        <w:rPr>
          <w:rFonts w:ascii="Arial" w:hAnsi="Arial" w:cs="Arial"/>
          <w:b/>
          <w:bCs/>
          <w:sz w:val="20"/>
          <w:szCs w:val="20"/>
        </w:rPr>
        <w:t xml:space="preserve">Table </w:t>
      </w:r>
      <w:r>
        <w:rPr>
          <w:rFonts w:ascii="Arial" w:hAnsi="Arial" w:cs="Arial"/>
          <w:b/>
          <w:bCs/>
          <w:sz w:val="20"/>
          <w:szCs w:val="20"/>
        </w:rPr>
        <w:t>5</w:t>
      </w:r>
      <w:r w:rsidRPr="00105015">
        <w:rPr>
          <w:rFonts w:ascii="Arial" w:hAnsi="Arial" w:cs="Arial"/>
          <w:b/>
          <w:bCs/>
          <w:sz w:val="20"/>
          <w:szCs w:val="20"/>
        </w:rPr>
        <w:t xml:space="preserve">. Key evidence of CNS manifestations of COVID-19 from cohort studies and large case series (&gt;10 patients). </w:t>
      </w:r>
      <w:r w:rsidRPr="00105015">
        <w:rPr>
          <w:rFonts w:ascii="Arial" w:hAnsi="Arial" w:cs="Arial"/>
          <w:sz w:val="20"/>
          <w:szCs w:val="20"/>
        </w:rPr>
        <w:t>Studies are listed in descending order of sample size.</w:t>
      </w:r>
    </w:p>
    <w:p w14:paraId="1B26F8BA" w14:textId="77777777" w:rsidR="00105015" w:rsidRPr="00105015" w:rsidRDefault="00105015" w:rsidP="00105015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0"/>
          <w:szCs w:val="20"/>
        </w:rPr>
      </w:pPr>
    </w:p>
    <w:tbl>
      <w:tblPr>
        <w:tblW w:w="14034" w:type="dxa"/>
        <w:tblInd w:w="-57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60"/>
        <w:gridCol w:w="1701"/>
        <w:gridCol w:w="1417"/>
        <w:gridCol w:w="9356"/>
      </w:tblGrid>
      <w:tr w:rsidR="00105015" w:rsidRPr="00105015" w14:paraId="428A309C" w14:textId="77777777" w:rsidTr="00E65689">
        <w:tc>
          <w:tcPr>
            <w:tcW w:w="1560" w:type="dxa"/>
          </w:tcPr>
          <w:p w14:paraId="6A1921B6" w14:textId="77777777" w:rsidR="00105015" w:rsidRPr="00105015" w:rsidRDefault="00105015" w:rsidP="00105015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05015">
              <w:rPr>
                <w:rFonts w:ascii="Arial" w:hAnsi="Arial" w:cs="Arial"/>
                <w:b/>
                <w:bCs/>
                <w:sz w:val="20"/>
                <w:szCs w:val="20"/>
              </w:rPr>
              <w:t>Location</w:t>
            </w:r>
          </w:p>
        </w:tc>
        <w:tc>
          <w:tcPr>
            <w:tcW w:w="1701" w:type="dxa"/>
          </w:tcPr>
          <w:p w14:paraId="612F44E4" w14:textId="77777777" w:rsidR="00105015" w:rsidRPr="00105015" w:rsidRDefault="00105015" w:rsidP="00105015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05015">
              <w:rPr>
                <w:rFonts w:ascii="Arial" w:hAnsi="Arial" w:cs="Arial"/>
                <w:b/>
                <w:bCs/>
                <w:sz w:val="20"/>
                <w:szCs w:val="20"/>
              </w:rPr>
              <w:t>Study Type</w:t>
            </w:r>
          </w:p>
        </w:tc>
        <w:tc>
          <w:tcPr>
            <w:tcW w:w="1417" w:type="dxa"/>
          </w:tcPr>
          <w:p w14:paraId="6D72CFBE" w14:textId="77777777" w:rsidR="00105015" w:rsidRPr="00105015" w:rsidRDefault="00105015" w:rsidP="00105015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05015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Number of patients </w:t>
            </w:r>
          </w:p>
        </w:tc>
        <w:tc>
          <w:tcPr>
            <w:tcW w:w="9356" w:type="dxa"/>
          </w:tcPr>
          <w:p w14:paraId="6898A1F5" w14:textId="77777777" w:rsidR="00105015" w:rsidRPr="00105015" w:rsidRDefault="00105015" w:rsidP="00105015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05015">
              <w:rPr>
                <w:rFonts w:ascii="Arial" w:hAnsi="Arial" w:cs="Arial"/>
                <w:b/>
                <w:bCs/>
                <w:sz w:val="20"/>
                <w:szCs w:val="20"/>
              </w:rPr>
              <w:t>Key findings</w:t>
            </w:r>
          </w:p>
        </w:tc>
      </w:tr>
      <w:tr w:rsidR="00105015" w:rsidRPr="00105015" w14:paraId="6C39D0BC" w14:textId="77777777" w:rsidTr="00E65689">
        <w:tc>
          <w:tcPr>
            <w:tcW w:w="14034" w:type="dxa"/>
            <w:gridSpan w:val="4"/>
            <w:shd w:val="clear" w:color="auto" w:fill="E7E6E6" w:themeFill="background2"/>
          </w:tcPr>
          <w:p w14:paraId="4A77AD22" w14:textId="77777777" w:rsidR="00105015" w:rsidRPr="00105015" w:rsidRDefault="00105015" w:rsidP="00105015">
            <w:pPr>
              <w:pStyle w:val="f-body"/>
              <w:spacing w:before="0" w:beforeAutospacing="0" w:after="0" w:afterAutospacing="0"/>
              <w:jc w:val="center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b/>
                <w:bCs/>
                <w:sz w:val="20"/>
                <w:szCs w:val="20"/>
              </w:rPr>
              <w:t>Stroke and other cerebrovascular manifestations</w:t>
            </w:r>
          </w:p>
        </w:tc>
      </w:tr>
      <w:tr w:rsidR="00C06510" w:rsidRPr="00105015" w14:paraId="52B593EF" w14:textId="77777777" w:rsidTr="00E65689">
        <w:tc>
          <w:tcPr>
            <w:tcW w:w="1560" w:type="dxa"/>
          </w:tcPr>
          <w:p w14:paraId="43E87709" w14:textId="3FBCBD6F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Multi-national</w:t>
            </w:r>
            <w:r>
              <w:rPr>
                <w:rFonts w:ascii="Arial" w:hAnsi="Arial" w:cs="Arial"/>
                <w:sz w:val="20"/>
                <w:szCs w:val="20"/>
              </w:rPr>
              <w:t xml:space="preserve"> (but primarily USA)</w:t>
            </w:r>
            <w:r w:rsidR="00197C9E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Taquet&lt;/Author&gt;&lt;Year&gt;2021&lt;/Year&gt;&lt;RecNum&gt;713&lt;/RecNum&gt;&lt;DisplayText&gt;&lt;style face="superscript"&gt;97&lt;/style&gt;&lt;/DisplayText&gt;&lt;record&gt;&lt;rec-number&gt;713&lt;/rec-number&gt;&lt;foreign-keys&gt;&lt;key app="EN" db-id="psea0pzx6srvxiezztippp9mdx0tee0rt0zd" timestamp="1617832914"&gt;713&lt;/key&gt;&lt;/foreign-keys&gt;&lt;ref-type name="Journal Article"&gt;17&lt;/ref-type&gt;&lt;contributors&gt;&lt;authors&gt;&lt;author&gt;Taquet, M.&lt;/author&gt;&lt;author&gt;Geddes, J.R.&lt;/author&gt;&lt;author&gt;Husain, M.&lt;/author&gt;&lt;author&gt;Luciano, S.&lt;/author&gt;&lt;author&gt;Harrison, P.J.&lt;/author&gt;&lt;/authors&gt;&lt;/contributors&gt;&lt;titles&gt;&lt;title&gt;6-month neurological and psychiatric outcomes in 236 379 survivors of COVID-19: a retrospective cohort study using electronic health records&lt;/title&gt;&lt;secondary-title&gt;Lancet Psychiatry&lt;/secondary-title&gt;&lt;/titles&gt;&lt;periodical&gt;&lt;full-title&gt;Lancet Psychiatry&lt;/full-title&gt;&lt;/periodical&gt;&lt;edition&gt;April 6, 2021&lt;/edition&gt;&lt;dates&gt;&lt;year&gt;2021&lt;/year&gt;&lt;/dates&gt;&lt;urls&gt;&lt;/urls&gt;&lt;electronic-resource-num&gt;10.1016/S2215-0366(21)00084-5&lt;/electronic-resource-num&gt;&lt;/record&gt;&lt;/Cite&gt;&lt;/EndNote&gt;</w:instrText>
            </w:r>
            <w:r w:rsidR="00197C9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97</w:t>
            </w:r>
            <w:r w:rsidR="00197C9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482B62F2" w14:textId="61F9B583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17" w:type="dxa"/>
          </w:tcPr>
          <w:p w14:paraId="437FAD1D" w14:textId="43B53A7B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36,379</w:t>
            </w:r>
          </w:p>
        </w:tc>
        <w:tc>
          <w:tcPr>
            <w:tcW w:w="9356" w:type="dxa"/>
          </w:tcPr>
          <w:p w14:paraId="1A915CFF" w14:textId="096F1B2E" w:rsidR="00C06510" w:rsidRPr="000658BE" w:rsidRDefault="00C06510" w:rsidP="00C06510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Analyzed COVID-19 adult patients</w:t>
            </w:r>
            <w:r>
              <w:rPr>
                <w:rFonts w:ascii="Arial" w:hAnsi="Arial" w:cs="Arial"/>
                <w:sz w:val="20"/>
                <w:szCs w:val="20"/>
              </w:rPr>
              <w:t xml:space="preserve"> (index event 20-Jan-2020 and alive on 13-Dec-2020)</w:t>
            </w:r>
            <w:r w:rsidRPr="000658BE">
              <w:rPr>
                <w:rFonts w:ascii="Arial" w:hAnsi="Arial" w:cs="Arial"/>
                <w:sz w:val="20"/>
                <w:szCs w:val="20"/>
              </w:rPr>
              <w:t xml:space="preserve"> in </w:t>
            </w:r>
            <w:proofErr w:type="spellStart"/>
            <w:r w:rsidRPr="000658BE">
              <w:rPr>
                <w:rFonts w:ascii="Arial" w:hAnsi="Arial" w:cs="Arial"/>
                <w:sz w:val="20"/>
                <w:szCs w:val="20"/>
              </w:rPr>
              <w:t>TriNetX</w:t>
            </w:r>
            <w:proofErr w:type="spellEnd"/>
            <w:r w:rsidRPr="000658BE">
              <w:rPr>
                <w:rFonts w:ascii="Arial" w:hAnsi="Arial" w:cs="Arial"/>
                <w:sz w:val="20"/>
                <w:szCs w:val="20"/>
              </w:rPr>
              <w:t xml:space="preserve">, a global health collaborative clinical research platform </w:t>
            </w:r>
            <w:r w:rsidR="00EA0146">
              <w:rPr>
                <w:rFonts w:ascii="Arial" w:hAnsi="Arial" w:cs="Arial"/>
                <w:sz w:val="20"/>
                <w:szCs w:val="20"/>
              </w:rPr>
              <w:t>of electronic records</w:t>
            </w:r>
          </w:p>
          <w:p w14:paraId="55A97415" w14:textId="77777777" w:rsidR="00C06510" w:rsidRPr="00983B0A" w:rsidRDefault="00C06510" w:rsidP="00C06510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7629AA">
              <w:rPr>
                <w:rFonts w:ascii="Arial" w:hAnsi="Arial" w:cs="Arial"/>
                <w:sz w:val="20"/>
                <w:szCs w:val="20"/>
              </w:rPr>
              <w:t xml:space="preserve">Also had matched control cohorts of patients diagnosed with influenza and other respiratory tract </w:t>
            </w:r>
            <w:r w:rsidRPr="00983B0A">
              <w:rPr>
                <w:rFonts w:ascii="Arial" w:hAnsi="Arial" w:cs="Arial"/>
                <w:sz w:val="20"/>
                <w:szCs w:val="20"/>
              </w:rPr>
              <w:t>infections (n=236,038)</w:t>
            </w:r>
          </w:p>
          <w:p w14:paraId="60D7347A" w14:textId="657FAF1D" w:rsidR="00C06510" w:rsidRPr="00983B0A" w:rsidRDefault="00C06510" w:rsidP="00C06510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983B0A">
              <w:rPr>
                <w:rFonts w:ascii="Arial" w:hAnsi="Arial" w:cs="Arial"/>
                <w:sz w:val="20"/>
                <w:szCs w:val="20"/>
              </w:rPr>
              <w:t>Estimated 6-month incidence of 14 neurological and psychiatric outcomes</w:t>
            </w:r>
            <w:r>
              <w:rPr>
                <w:rFonts w:ascii="Arial" w:hAnsi="Arial" w:cs="Arial"/>
                <w:sz w:val="20"/>
                <w:szCs w:val="20"/>
              </w:rPr>
              <w:t>, including stroke</w:t>
            </w:r>
            <w:r w:rsidRPr="00983B0A">
              <w:rPr>
                <w:rFonts w:ascii="Arial" w:hAnsi="Arial" w:cs="Arial"/>
                <w:sz w:val="20"/>
                <w:szCs w:val="20"/>
              </w:rPr>
              <w:t xml:space="preserve">: </w:t>
            </w:r>
            <w:bookmarkStart w:id="2" w:name="_Hlk68727731"/>
            <w:r w:rsidRPr="00983B0A">
              <w:rPr>
                <w:rFonts w:ascii="Arial" w:hAnsi="Arial" w:cs="Arial"/>
                <w:sz w:val="20"/>
                <w:szCs w:val="20"/>
              </w:rPr>
              <w:t>0.56%</w:t>
            </w:r>
            <w:r w:rsidR="00653B9E">
              <w:rPr>
                <w:rFonts w:ascii="Arial" w:hAnsi="Arial" w:cs="Arial"/>
                <w:sz w:val="20"/>
                <w:szCs w:val="20"/>
              </w:rPr>
              <w:t xml:space="preserve"> (95%CI 0.50-0.63)</w:t>
            </w:r>
            <w:r w:rsidRPr="00983B0A">
              <w:rPr>
                <w:rFonts w:ascii="Arial" w:hAnsi="Arial" w:cs="Arial"/>
                <w:sz w:val="20"/>
                <w:szCs w:val="20"/>
              </w:rPr>
              <w:t xml:space="preserve"> for intracranial hemorrhage, 2.10% (1·97–2·23) for ischemic stroke </w:t>
            </w:r>
            <w:bookmarkEnd w:id="2"/>
          </w:p>
          <w:p w14:paraId="3B0506E9" w14:textId="072CE8F9" w:rsidR="00C06510" w:rsidRPr="00983B0A" w:rsidRDefault="00C06510" w:rsidP="00C06510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983B0A">
              <w:rPr>
                <w:rFonts w:ascii="Arial" w:hAnsi="Arial" w:cs="Arial"/>
                <w:sz w:val="20"/>
                <w:szCs w:val="20"/>
              </w:rPr>
              <w:t xml:space="preserve">In the subgroup with intensive care admission, estimated incidences were 2.66% (2.24–3.16) for intracranial hemorrhage, 6.92% (6.17–7.76) for ischemic stroke </w:t>
            </w:r>
          </w:p>
          <w:p w14:paraId="4AE6E346" w14:textId="2EB1C367" w:rsidR="00C06510" w:rsidRPr="00983B0A" w:rsidRDefault="00C06510" w:rsidP="00C06510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schemic stroke</w:t>
            </w:r>
            <w:r w:rsidRPr="00983B0A">
              <w:rPr>
                <w:rFonts w:ascii="Arial" w:hAnsi="Arial" w:cs="Arial"/>
                <w:sz w:val="20"/>
                <w:szCs w:val="20"/>
              </w:rPr>
              <w:t xml:space="preserve"> more common in patients who had COVID-19 than in those who had influenza (hazard ratio [HR] 1.</w:t>
            </w:r>
            <w:r w:rsidR="00653B9E">
              <w:rPr>
                <w:rFonts w:ascii="Arial" w:hAnsi="Arial" w:cs="Arial"/>
                <w:sz w:val="20"/>
                <w:szCs w:val="20"/>
              </w:rPr>
              <w:t>62</w:t>
            </w:r>
            <w:r w:rsidRPr="00983B0A">
              <w:rPr>
                <w:rFonts w:ascii="Arial" w:hAnsi="Arial" w:cs="Arial"/>
                <w:sz w:val="20"/>
                <w:szCs w:val="20"/>
              </w:rPr>
              <w:t>, 95% CI 1.</w:t>
            </w:r>
            <w:r w:rsidR="00653B9E">
              <w:rPr>
                <w:rFonts w:ascii="Arial" w:hAnsi="Arial" w:cs="Arial"/>
                <w:sz w:val="20"/>
                <w:szCs w:val="20"/>
              </w:rPr>
              <w:t>43</w:t>
            </w:r>
            <w:r w:rsidRPr="00983B0A">
              <w:rPr>
                <w:rFonts w:ascii="Arial" w:hAnsi="Arial" w:cs="Arial"/>
                <w:sz w:val="20"/>
                <w:szCs w:val="20"/>
              </w:rPr>
              <w:t>–1.</w:t>
            </w:r>
            <w:r w:rsidR="00653B9E">
              <w:rPr>
                <w:rFonts w:ascii="Arial" w:hAnsi="Arial" w:cs="Arial"/>
                <w:sz w:val="20"/>
                <w:szCs w:val="20"/>
              </w:rPr>
              <w:t>83</w:t>
            </w:r>
            <w:r w:rsidRPr="00983B0A">
              <w:rPr>
                <w:rFonts w:ascii="Arial" w:hAnsi="Arial" w:cs="Arial"/>
                <w:sz w:val="20"/>
                <w:szCs w:val="20"/>
              </w:rPr>
              <w:t>) and those who had other respiratory tract infections (1.</w:t>
            </w:r>
            <w:r w:rsidR="00653B9E">
              <w:rPr>
                <w:rFonts w:ascii="Arial" w:hAnsi="Arial" w:cs="Arial"/>
                <w:sz w:val="20"/>
                <w:szCs w:val="20"/>
              </w:rPr>
              <w:t>45</w:t>
            </w:r>
            <w:r w:rsidRPr="00983B0A">
              <w:rPr>
                <w:rFonts w:ascii="Arial" w:hAnsi="Arial" w:cs="Arial"/>
                <w:sz w:val="20"/>
                <w:szCs w:val="20"/>
              </w:rPr>
              <w:t>, 1.</w:t>
            </w:r>
            <w:r w:rsidR="00653B9E">
              <w:rPr>
                <w:rFonts w:ascii="Arial" w:hAnsi="Arial" w:cs="Arial"/>
                <w:sz w:val="20"/>
                <w:szCs w:val="20"/>
              </w:rPr>
              <w:t>36</w:t>
            </w:r>
            <w:r w:rsidRPr="00983B0A">
              <w:rPr>
                <w:rFonts w:ascii="Arial" w:hAnsi="Arial" w:cs="Arial"/>
                <w:sz w:val="20"/>
                <w:szCs w:val="20"/>
              </w:rPr>
              <w:t>–1.</w:t>
            </w:r>
            <w:r w:rsidR="00653B9E">
              <w:rPr>
                <w:rFonts w:ascii="Arial" w:hAnsi="Arial" w:cs="Arial"/>
                <w:sz w:val="20"/>
                <w:szCs w:val="20"/>
              </w:rPr>
              <w:t>55</w:t>
            </w:r>
            <w:r w:rsidRPr="00983B0A">
              <w:rPr>
                <w:rFonts w:ascii="Arial" w:hAnsi="Arial" w:cs="Arial"/>
                <w:sz w:val="20"/>
                <w:szCs w:val="20"/>
              </w:rPr>
              <w:t>)</w:t>
            </w:r>
            <w:r w:rsidR="00653B9E">
              <w:rPr>
                <w:rFonts w:ascii="Arial" w:hAnsi="Arial" w:cs="Arial"/>
                <w:sz w:val="20"/>
                <w:szCs w:val="20"/>
              </w:rPr>
              <w:t>, as was intracranial hemorrhage (vs influenza: 2.44, 1.89-3.16; vs any other respiratory infection: 1.26, 1.11-1.43)</w:t>
            </w:r>
          </w:p>
          <w:p w14:paraId="14210B27" w14:textId="16A9CAFA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983B0A">
              <w:rPr>
                <w:rFonts w:ascii="Arial" w:hAnsi="Arial" w:cs="Arial"/>
                <w:sz w:val="20"/>
                <w:szCs w:val="20"/>
              </w:rPr>
              <w:t>HRs were higher in patients who had more severe COVID-19</w:t>
            </w:r>
          </w:p>
        </w:tc>
      </w:tr>
      <w:tr w:rsidR="00C06510" w:rsidRPr="00105015" w14:paraId="2D05E2C2" w14:textId="77777777" w:rsidTr="00E65689">
        <w:tc>
          <w:tcPr>
            <w:tcW w:w="1560" w:type="dxa"/>
          </w:tcPr>
          <w:p w14:paraId="01099EE8" w14:textId="7C8828CD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Multi-national, 11 countries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aGFoam91ZWk8L0F1dGhvcj48WWVhcj4yMDIwPC9ZZWFy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aGFoam91ZWk8L0F1dGhvcj48WWVhcj4yMDIwPC9ZZWFy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05015">
              <w:rPr>
                <w:rFonts w:ascii="Arial" w:hAnsi="Arial" w:cs="Arial"/>
                <w:sz w:val="20"/>
                <w:szCs w:val="20"/>
              </w:rPr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25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6921DF41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Mixed prospective/ retrospective cohort study</w:t>
            </w:r>
          </w:p>
        </w:tc>
        <w:tc>
          <w:tcPr>
            <w:tcW w:w="1417" w:type="dxa"/>
          </w:tcPr>
          <w:p w14:paraId="537EAA90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26,175</w:t>
            </w:r>
          </w:p>
        </w:tc>
        <w:tc>
          <w:tcPr>
            <w:tcW w:w="9356" w:type="dxa"/>
          </w:tcPr>
          <w:p w14:paraId="3D623579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156(0.9%) hospitalized COVID-19 patients had a stroke</w:t>
            </w:r>
          </w:p>
          <w:p w14:paraId="7BAA30A8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79% were ischemic strokes</w:t>
            </w:r>
          </w:p>
          <w:p w14:paraId="4B1984BB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Model using 17,799 patients: overall stroke risk estimated to be 0.5% among all centres;  mechanical ventilation and presence of ischemic heart disease were predictive of stroke</w:t>
            </w:r>
          </w:p>
        </w:tc>
      </w:tr>
      <w:tr w:rsidR="00C06510" w:rsidRPr="00105015" w14:paraId="54C9B59A" w14:textId="77777777" w:rsidTr="00E65689">
        <w:tc>
          <w:tcPr>
            <w:tcW w:w="1560" w:type="dxa"/>
          </w:tcPr>
          <w:p w14:paraId="787CD68A" w14:textId="7133C58D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ulti-national (USA, UK, Spain, Italy)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aGFuZGVsd2FsPC9BdXRob3I+PFllYXI+MjAyMTwvWWVh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aGFuZGVsd2FsPC9BdXRob3I+PFllYXI+MjAyMTwvWWVh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26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683F6D3B" w14:textId="6E33B4A9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etrospective cross-sectional multicentre study</w:t>
            </w:r>
          </w:p>
        </w:tc>
        <w:tc>
          <w:tcPr>
            <w:tcW w:w="1417" w:type="dxa"/>
          </w:tcPr>
          <w:p w14:paraId="644E6F6F" w14:textId="340BF526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,698</w:t>
            </w:r>
          </w:p>
        </w:tc>
        <w:tc>
          <w:tcPr>
            <w:tcW w:w="9356" w:type="dxa"/>
          </w:tcPr>
          <w:p w14:paraId="355978EF" w14:textId="77777777" w:rsidR="00C06510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</w:t>
            </w:r>
            <w:r w:rsidRPr="0006282D">
              <w:rPr>
                <w:rFonts w:ascii="Arial" w:hAnsi="Arial" w:cs="Arial"/>
                <w:sz w:val="20"/>
                <w:szCs w:val="20"/>
              </w:rPr>
              <w:t xml:space="preserve">onsecutive patients admitted with </w:t>
            </w:r>
            <w:r>
              <w:rPr>
                <w:rFonts w:ascii="Arial" w:hAnsi="Arial" w:cs="Arial"/>
                <w:sz w:val="20"/>
                <w:szCs w:val="20"/>
              </w:rPr>
              <w:t>acute ischemic stroke</w:t>
            </w:r>
            <w:r w:rsidRPr="0006282D">
              <w:rPr>
                <w:rFonts w:ascii="Arial" w:hAnsi="Arial" w:cs="Arial"/>
                <w:sz w:val="20"/>
                <w:szCs w:val="20"/>
              </w:rPr>
              <w:t xml:space="preserve"> and COVID-19 at 12 stroke centers </w:t>
            </w:r>
            <w:r>
              <w:rPr>
                <w:rFonts w:ascii="Arial" w:hAnsi="Arial" w:cs="Arial"/>
                <w:sz w:val="20"/>
                <w:szCs w:val="20"/>
              </w:rPr>
              <w:t>(9 of which admitted all stroke types, and were used to calculate stroke incidence rate)</w:t>
            </w:r>
          </w:p>
          <w:p w14:paraId="5E523C67" w14:textId="52CA39DB" w:rsidR="00C06510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282D">
              <w:rPr>
                <w:rFonts w:ascii="Arial" w:hAnsi="Arial" w:cs="Arial"/>
                <w:sz w:val="20"/>
                <w:szCs w:val="20"/>
              </w:rPr>
              <w:t>Out of 6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06282D">
              <w:rPr>
                <w:rFonts w:ascii="Arial" w:hAnsi="Arial" w:cs="Arial"/>
                <w:sz w:val="20"/>
                <w:szCs w:val="20"/>
              </w:rPr>
              <w:t xml:space="preserve">698 COVID-19 patients admitted to </w:t>
            </w:r>
            <w:r>
              <w:rPr>
                <w:rFonts w:ascii="Arial" w:hAnsi="Arial" w:cs="Arial"/>
                <w:sz w:val="20"/>
                <w:szCs w:val="20"/>
              </w:rPr>
              <w:t xml:space="preserve">the </w:t>
            </w:r>
            <w:r w:rsidRPr="0006282D">
              <w:rPr>
                <w:rFonts w:ascii="Arial" w:hAnsi="Arial" w:cs="Arial"/>
                <w:sz w:val="20"/>
                <w:szCs w:val="20"/>
              </w:rPr>
              <w:t xml:space="preserve">9 </w:t>
            </w:r>
            <w:r>
              <w:rPr>
                <w:rFonts w:ascii="Arial" w:hAnsi="Arial" w:cs="Arial"/>
                <w:sz w:val="20"/>
                <w:szCs w:val="20"/>
              </w:rPr>
              <w:t xml:space="preserve">centres, 1.3% had stroke (IQR </w:t>
            </w:r>
            <w:r w:rsidRPr="0006282D">
              <w:rPr>
                <w:rFonts w:ascii="Arial" w:hAnsi="Arial" w:cs="Arial"/>
                <w:sz w:val="20"/>
                <w:szCs w:val="20"/>
              </w:rPr>
              <w:t>0.75-1.7%)</w:t>
            </w:r>
          </w:p>
          <w:p w14:paraId="786E7455" w14:textId="1344BF88" w:rsidR="00C06510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</w:t>
            </w:r>
            <w:r w:rsidRPr="0006282D">
              <w:rPr>
                <w:rFonts w:ascii="Arial" w:hAnsi="Arial" w:cs="Arial"/>
                <w:sz w:val="20"/>
                <w:szCs w:val="20"/>
              </w:rPr>
              <w:t xml:space="preserve">edian age of </w:t>
            </w:r>
            <w:r>
              <w:rPr>
                <w:rFonts w:ascii="Arial" w:hAnsi="Arial" w:cs="Arial"/>
                <w:sz w:val="20"/>
                <w:szCs w:val="20"/>
              </w:rPr>
              <w:t xml:space="preserve">patients with large vessel occlusion (LVO) was </w:t>
            </w:r>
            <w:r w:rsidRPr="0006282D">
              <w:rPr>
                <w:rFonts w:ascii="Arial" w:hAnsi="Arial" w:cs="Arial"/>
                <w:sz w:val="20"/>
                <w:szCs w:val="20"/>
              </w:rPr>
              <w:t>51</w:t>
            </w:r>
            <w:r>
              <w:rPr>
                <w:rFonts w:ascii="Arial" w:hAnsi="Arial" w:cs="Arial"/>
                <w:sz w:val="20"/>
                <w:szCs w:val="20"/>
              </w:rPr>
              <w:t xml:space="preserve"> (16% &lt;50)</w:t>
            </w:r>
            <w:r w:rsidRPr="0006282D">
              <w:rPr>
                <w:rFonts w:ascii="Arial" w:hAnsi="Arial" w:cs="Arial"/>
                <w:sz w:val="20"/>
                <w:szCs w:val="20"/>
              </w:rPr>
              <w:t>,</w:t>
            </w:r>
            <w:r>
              <w:rPr>
                <w:rFonts w:ascii="Arial" w:hAnsi="Arial" w:cs="Arial"/>
                <w:sz w:val="20"/>
                <w:szCs w:val="20"/>
              </w:rPr>
              <w:t xml:space="preserve"> and African Americans comprised 28% of the patients at </w:t>
            </w:r>
            <w:r w:rsidRPr="0006282D">
              <w:rPr>
                <w:rFonts w:ascii="Arial" w:hAnsi="Arial" w:cs="Arial"/>
                <w:sz w:val="20"/>
                <w:szCs w:val="20"/>
              </w:rPr>
              <w:t>US centers</w:t>
            </w:r>
            <w:r>
              <w:rPr>
                <w:rFonts w:ascii="Arial" w:hAnsi="Arial" w:cs="Arial"/>
                <w:sz w:val="20"/>
                <w:szCs w:val="20"/>
              </w:rPr>
              <w:t xml:space="preserve"> (disproportionate) </w:t>
            </w:r>
          </w:p>
          <w:p w14:paraId="3015F0F5" w14:textId="1AA13F39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282D">
              <w:rPr>
                <w:rFonts w:ascii="Arial" w:hAnsi="Arial" w:cs="Arial"/>
                <w:sz w:val="20"/>
                <w:szCs w:val="20"/>
              </w:rPr>
              <w:t>50%</w:t>
            </w:r>
            <w:r>
              <w:rPr>
                <w:rFonts w:ascii="Arial" w:hAnsi="Arial" w:cs="Arial"/>
                <w:sz w:val="20"/>
                <w:szCs w:val="20"/>
              </w:rPr>
              <w:t xml:space="preserve"> of LVO</w:t>
            </w:r>
            <w:r w:rsidRPr="0006282D">
              <w:rPr>
                <w:rFonts w:ascii="Arial" w:hAnsi="Arial" w:cs="Arial"/>
                <w:sz w:val="20"/>
                <w:szCs w:val="20"/>
              </w:rPr>
              <w:t xml:space="preserve"> patients were either discharged home or to acute rehabilitation facilities. </w:t>
            </w:r>
          </w:p>
        </w:tc>
      </w:tr>
      <w:tr w:rsidR="00C06510" w:rsidRPr="00105015" w14:paraId="5374BBB4" w14:textId="77777777" w:rsidTr="00E65689">
        <w:tc>
          <w:tcPr>
            <w:tcW w:w="1560" w:type="dxa"/>
          </w:tcPr>
          <w:p w14:paraId="55D90ABC" w14:textId="7ACD445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Bronx, USA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Fc2thbmRhcjwvQXV0aG9yPjxZZWFyPjIwMjA8L1llYXI+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Fc2thbmRhcjwvQXV0aG9yPjxZZWFyPjIwMjA8L1llYXI+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99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027DBB79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17" w:type="dxa"/>
          </w:tcPr>
          <w:p w14:paraId="2C8DB706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4,711</w:t>
            </w:r>
          </w:p>
        </w:tc>
        <w:tc>
          <w:tcPr>
            <w:tcW w:w="9356" w:type="dxa"/>
          </w:tcPr>
          <w:p w14:paraId="53B31F26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Examined records of all COVID-19 patients admitted to their hospital system</w:t>
            </w:r>
          </w:p>
          <w:p w14:paraId="19BEC79A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55 patients had radiologically confirmed stroke</w:t>
            </w:r>
          </w:p>
          <w:p w14:paraId="46FC2DC5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These patients had higher in-hospital mortality than age/severity-matched controls with COVID-19 but without stroke</w:t>
            </w:r>
          </w:p>
        </w:tc>
      </w:tr>
      <w:tr w:rsidR="00C06510" w:rsidRPr="00105015" w14:paraId="47D94473" w14:textId="77777777" w:rsidTr="00E65689">
        <w:tc>
          <w:tcPr>
            <w:tcW w:w="1560" w:type="dxa"/>
          </w:tcPr>
          <w:p w14:paraId="4051B9C3" w14:textId="5834F8E0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New York, USA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ZYWdoaTwvQXV0aG9yPjxZZWFyPjIwMjA8L1llYXI+PFJl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ZYWdoaTwvQXV0aG9yPjxZZWFyPjIwMjA8L1llYXI+PFJl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05015">
              <w:rPr>
                <w:rFonts w:ascii="Arial" w:hAnsi="Arial" w:cs="Arial"/>
                <w:sz w:val="20"/>
                <w:szCs w:val="20"/>
              </w:rPr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27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1A5051B9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17" w:type="dxa"/>
          </w:tcPr>
          <w:p w14:paraId="165BDE8E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3,556</w:t>
            </w:r>
          </w:p>
        </w:tc>
        <w:tc>
          <w:tcPr>
            <w:tcW w:w="9356" w:type="dxa"/>
          </w:tcPr>
          <w:p w14:paraId="5D75B7D7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Consecutive patients with ischemic stroke and/or COVID-19 in New York health system</w:t>
            </w:r>
          </w:p>
          <w:p w14:paraId="081A8D2C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32/3,556 (0.9%) hospitalized COVID-19 patients had imaging-proven ischemic stroke</w:t>
            </w:r>
          </w:p>
          <w:p w14:paraId="7DA69132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Cryptogenic stroke was more common in patients with COVID-19 (65.6%) as compared to contemporary controls (30.4%, P=0.003) and historical controls (25.0%, P&lt;0.001)</w:t>
            </w:r>
          </w:p>
          <w:p w14:paraId="7A1D1E8D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COVID-19 patients with stroke had higher peak D-dimer levels, stroke severity, and mortality than contemporary patients with stroke without COVID-19</w:t>
            </w:r>
          </w:p>
          <w:p w14:paraId="4A29FCEF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lastRenderedPageBreak/>
              <w:t xml:space="preserve">COVID-19 patients with stroke were more likely to be younger men with elevated troponin, higher stroke severity, higher erythrocyte sedimentation rate and mortality than historical controls with ischemic stroke </w:t>
            </w:r>
          </w:p>
        </w:tc>
      </w:tr>
      <w:tr w:rsidR="00C06510" w:rsidRPr="00105015" w14:paraId="77ECAFF5" w14:textId="77777777" w:rsidTr="00E65689">
        <w:tc>
          <w:tcPr>
            <w:tcW w:w="1560" w:type="dxa"/>
          </w:tcPr>
          <w:p w14:paraId="7523D1A1" w14:textId="1875F102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lastRenderedPageBreak/>
              <w:t>New York City, USA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Bilaloglu&lt;/Author&gt;&lt;Year&gt;2020&lt;/Year&gt;&lt;RecNum&gt;380&lt;/RecNum&gt;&lt;DisplayText&gt;&lt;style face="superscript"&gt;128&lt;/style&gt;&lt;/DisplayText&gt;&lt;record&gt;&lt;rec-number&gt;380&lt;/rec-number&gt;&lt;foreign-keys&gt;&lt;key app="EN" db-id="psea0pzx6srvxiezztippp9mdx0tee0rt0zd" timestamp="1601656669"&gt;380&lt;/key&gt;&lt;/foreign-keys&gt;&lt;ref-type name="Journal Article"&gt;17&lt;/ref-type&gt;&lt;contributors&gt;&lt;authors&gt;&lt;author&gt;Bilaloglu, Seda&lt;/author&gt;&lt;author&gt;Aphinyanaphongs, Yin&lt;/author&gt;&lt;author&gt;Jones, Simon&lt;/author&gt;&lt;author&gt;Iturrate, Eduardo&lt;/author&gt;&lt;author&gt;Hochman, Judith&lt;/author&gt;&lt;author&gt;Berger, Jeffrey S.&lt;/author&gt;&lt;/authors&gt;&lt;/contributors&gt;&lt;titles&gt;&lt;title&gt;Thrombosis in Hospitalized Patients With COVID-19 in a New York City Health System&lt;/title&gt;&lt;secondary-title&gt;JAMA&lt;/secondary-title&gt;&lt;/titles&gt;&lt;periodical&gt;&lt;full-title&gt;JAMA&lt;/full-title&gt;&lt;/periodical&gt;&lt;pages&gt;799-801&lt;/pages&gt;&lt;volume&gt;324&lt;/volume&gt;&lt;number&gt;8&lt;/number&gt;&lt;dates&gt;&lt;year&gt;2020&lt;/year&gt;&lt;/dates&gt;&lt;isbn&gt;0098-7484&lt;/isbn&gt;&lt;urls&gt;&lt;related-urls&gt;&lt;url&gt;https://doi.org/10.1001/jama.2020.13372&lt;/url&gt;&lt;/related-urls&gt;&lt;/urls&gt;&lt;electronic-resource-num&gt;10.1001/jama.2020.13372&lt;/electronic-resource-num&gt;&lt;access-date&gt;8/31/2020&lt;/access-date&gt;&lt;/record&gt;&lt;/Cite&gt;&lt;/EndNote&gt;</w:instrTex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28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7A2E163B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Retrospective chart review</w:t>
            </w:r>
          </w:p>
        </w:tc>
        <w:tc>
          <w:tcPr>
            <w:tcW w:w="1417" w:type="dxa"/>
          </w:tcPr>
          <w:p w14:paraId="5517C24E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3,334</w:t>
            </w:r>
          </w:p>
        </w:tc>
        <w:tc>
          <w:tcPr>
            <w:tcW w:w="9356" w:type="dxa"/>
          </w:tcPr>
          <w:p w14:paraId="0B860155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Thrombotic events occurred in 533/3334 (16.0%) hospitalized COVID-19 patients </w:t>
            </w:r>
          </w:p>
          <w:p w14:paraId="2EEDC8EF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207 (6.2%) thrombotic events were venous, 365 (11.1%) thrombotic events arterial </w:t>
            </w:r>
          </w:p>
          <w:p w14:paraId="7342555C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Mortality of COVID-19 patients with thrombotic events was higher than COVID-19 patients without (43.2% and 21% respectively) </w:t>
            </w:r>
          </w:p>
          <w:p w14:paraId="52D190C6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Among 829 ICU patients, 29.4% had thrombotic events (13.6% venous, 18.6% arterial) </w:t>
            </w:r>
          </w:p>
          <w:p w14:paraId="4CABDA90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Among 2505 non-ICU patients, 11.5% had thrombotic event (3.6% venous, 8.4% arterial) </w:t>
            </w:r>
          </w:p>
        </w:tc>
      </w:tr>
      <w:tr w:rsidR="00C06510" w:rsidRPr="00105015" w14:paraId="2E97234A" w14:textId="77777777" w:rsidTr="00E65689">
        <w:tc>
          <w:tcPr>
            <w:tcW w:w="1560" w:type="dxa"/>
          </w:tcPr>
          <w:p w14:paraId="4E274E8D" w14:textId="261C77BC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New York City, USA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erkler&lt;/Author&gt;&lt;Year&gt;2020&lt;/Year&gt;&lt;RecNum&gt;273&lt;/RecNum&gt;&lt;DisplayText&gt;&lt;style face="superscript"&gt;129&lt;/style&gt;&lt;/DisplayText&gt;&lt;record&gt;&lt;rec-number&gt;273&lt;/rec-number&gt;&lt;foreign-keys&gt;&lt;key app="EN" db-id="psea0pzx6srvxiezztippp9mdx0tee0rt0zd" timestamp="1601656646"&gt;273&lt;/key&gt;&lt;/foreign-keys&gt;&lt;ref-type name="Journal Article"&gt;17&lt;/ref-type&gt;&lt;contributors&gt;&lt;authors&gt;&lt;author&gt;Merkler, Alexander E.&lt;/author&gt;&lt;author&gt;Parikh, Neal S.&lt;/author&gt;&lt;author&gt;Mir, Saad&lt;/author&gt;&lt;author&gt;Gupta, Ajay&lt;/author&gt;&lt;author&gt;Kamel, Hooman&lt;/author&gt;&lt;author&gt;Lin, Eaton&lt;/author&gt;&lt;author&gt;Lantos, Joshua&lt;/author&gt;&lt;author&gt;Schenck, Edward J.&lt;/author&gt;&lt;author&gt;Goyal, Parag&lt;/author&gt;&lt;author&gt;Bruce, Samuel S.&lt;/author&gt;&lt;author&gt;Kahan, Joshua&lt;/author&gt;&lt;author&gt;Lansdale, Kelsey N.&lt;/author&gt;&lt;author&gt;LeMoss, Natalie M.&lt;/author&gt;&lt;author&gt;Murthy, Santosh B.&lt;/author&gt;&lt;author&gt;Stieg, Philip E.&lt;/author&gt;&lt;author&gt;Fink, Matthew E.&lt;/author&gt;&lt;author&gt;Iadecola, Costantino&lt;/author&gt;&lt;author&gt;Segal, Alan Z.&lt;/author&gt;&lt;author&gt;Cusick, Marika&lt;/author&gt;&lt;author&gt;Campion, Thomas R., Jr&lt;/author&gt;&lt;author&gt;Diaz, Ivan&lt;/author&gt;&lt;author&gt;Zhang, Cenai&lt;/author&gt;&lt;author&gt;Navi, Babak B.&lt;/author&gt;&lt;/authors&gt;&lt;/contributors&gt;&lt;titles&gt;&lt;title&gt;Risk of Ischemic Stroke in Patients With Coronavirus Disease 2019 (COVID-19) vs Patients With Influenza&lt;/title&gt;&lt;secondary-title&gt;JAMA Neurology&lt;/secondary-title&gt;&lt;/titles&gt;&lt;periodical&gt;&lt;full-title&gt;JAMA Neurology&lt;/full-title&gt;&lt;/periodical&gt;&lt;dates&gt;&lt;year&gt;2020&lt;/year&gt;&lt;/dates&gt;&lt;isbn&gt;2168-6149&lt;/isbn&gt;&lt;urls&gt;&lt;related-urls&gt;&lt;url&gt;https://doi.org/10.1001/jamaneurol.2020.2730&lt;/url&gt;&lt;/related-urls&gt;&lt;/urls&gt;&lt;electronic-resource-num&gt;10.1001/jamaneurol.2020.2730&lt;/electronic-resource-num&gt;&lt;access-date&gt;8/30/2020&lt;/access-date&gt;&lt;/record&gt;&lt;/Cite&gt;&lt;/EndNote&gt;</w:instrTex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29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54FD5D80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17" w:type="dxa"/>
          </w:tcPr>
          <w:p w14:paraId="16F8CF05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1,916  (+1,486 influenza)</w:t>
            </w:r>
          </w:p>
        </w:tc>
        <w:tc>
          <w:tcPr>
            <w:tcW w:w="9356" w:type="dxa"/>
          </w:tcPr>
          <w:p w14:paraId="622AAC49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Retrospective cohort studying 1,916 patients with COVID-19</w:t>
            </w:r>
          </w:p>
          <w:p w14:paraId="1A205293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31 (1.6%) had an acute ischemic stroke</w:t>
            </w:r>
          </w:p>
          <w:p w14:paraId="650C9403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In contrast, 3 (0.2%) of 1,486 patients with influenza (controls) had ischemic stroke </w:t>
            </w:r>
          </w:p>
        </w:tc>
      </w:tr>
      <w:tr w:rsidR="00C06510" w:rsidRPr="00105015" w14:paraId="522D19AC" w14:textId="77777777" w:rsidTr="00E65689">
        <w:tc>
          <w:tcPr>
            <w:tcW w:w="1560" w:type="dxa"/>
          </w:tcPr>
          <w:p w14:paraId="77318C72" w14:textId="4034BA80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Albacete, Spain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Hernández-Fernández&lt;/Author&gt;&lt;Year&gt;2020&lt;/Year&gt;&lt;RecNum&gt;359&lt;/RecNum&gt;&lt;DisplayText&gt;&lt;style face="superscript"&gt;130&lt;/style&gt;&lt;/DisplayText&gt;&lt;record&gt;&lt;rec-number&gt;359&lt;/rec-number&gt;&lt;foreign-keys&gt;&lt;key app="EN" db-id="psea0pzx6srvxiezztippp9mdx0tee0rt0zd" timestamp="1601656665"&gt;359&lt;/key&gt;&lt;/foreign-keys&gt;&lt;ref-type name="Journal Article"&gt;17&lt;/ref-type&gt;&lt;contributors&gt;&lt;authors&gt;&lt;author&gt;Hernández-Fernández, Francisco&lt;/author&gt;&lt;author&gt;Valencia, Hernán Sandoval&lt;/author&gt;&lt;author&gt;Barbella-Aponte, Rosa Angélica&lt;/author&gt;&lt;author&gt;Collado-Jiménez, Rosa&lt;/author&gt;&lt;author&gt;Ayo-Martín, Óscar&lt;/author&gt;&lt;author&gt;Barrena, Cristina&lt;/author&gt;&lt;author&gt;Molina-Nuevo, Juan David&lt;/author&gt;&lt;author&gt;García-García, Jorge&lt;/author&gt;&lt;author&gt;Lozano-Setién, Elena&lt;/author&gt;&lt;author&gt;Alcahut-Rodriguez, Cristian&lt;/author&gt;&lt;author&gt;Martínez-Martín, Álvaro&lt;/author&gt;&lt;author&gt;Sánchez-López, Antonio&lt;/author&gt;&lt;author&gt;Segura, Tomás&lt;/author&gt;&lt;/authors&gt;&lt;/contributors&gt;&lt;titles&gt;&lt;title&gt;Cerebrovascular disease in patients with COVID-19: neuroimaging, histological and clinical description&lt;/title&gt;&lt;secondary-title&gt;Brain&lt;/secondary-title&gt;&lt;/titles&gt;&lt;periodical&gt;&lt;full-title&gt;Brain&lt;/full-title&gt;&lt;/periodical&gt;&lt;dates&gt;&lt;year&gt;2020&lt;/year&gt;&lt;/dates&gt;&lt;isbn&gt;0006-8950&lt;/isbn&gt;&lt;urls&gt;&lt;related-urls&gt;&lt;url&gt;https://doi.org/10.1093/brain/awaa239&lt;/url&gt;&lt;/related-urls&gt;&lt;/urls&gt;&lt;electronic-resource-num&gt;10.1093/brain/awaa239&lt;/electronic-resource-num&gt;&lt;access-date&gt;9/1/2020&lt;/access-date&gt;&lt;/record&gt;&lt;/Cite&gt;&lt;/EndNote&gt;</w:instrTex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30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42E5E4F4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Retrospective study</w:t>
            </w:r>
          </w:p>
        </w:tc>
        <w:tc>
          <w:tcPr>
            <w:tcW w:w="1417" w:type="dxa"/>
          </w:tcPr>
          <w:p w14:paraId="088D4214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1,683 </w:t>
            </w:r>
          </w:p>
          <w:p w14:paraId="2E2CC026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356" w:type="dxa"/>
          </w:tcPr>
          <w:p w14:paraId="05D44534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Consecutive COVID-19 patients hospitalized over 50 days at a single centre</w:t>
            </w:r>
          </w:p>
          <w:p w14:paraId="3B6F95BC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1.4% (23) of COVID-19 patients developed cerebrovascular disease </w:t>
            </w:r>
          </w:p>
          <w:p w14:paraId="42D02FD4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17 patients were classified as cerebral ischemia, 5 as intracerebral haemorrhage, 1 leukoencephalopathy of posterior reversible type </w:t>
            </w:r>
          </w:p>
          <w:p w14:paraId="47C7AC62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Characteristic radiological pattern was identified in haemorrhage group including subarachnoid haemorrhage, </w:t>
            </w:r>
            <w:proofErr w:type="spellStart"/>
            <w:r w:rsidRPr="00105015">
              <w:rPr>
                <w:rFonts w:ascii="Arial" w:hAnsi="Arial" w:cs="Arial"/>
                <w:sz w:val="20"/>
                <w:szCs w:val="20"/>
              </w:rPr>
              <w:t>parietooccipital</w:t>
            </w:r>
            <w:proofErr w:type="spellEnd"/>
            <w:r w:rsidRPr="00105015">
              <w:rPr>
                <w:rFonts w:ascii="Arial" w:hAnsi="Arial" w:cs="Arial"/>
                <w:sz w:val="20"/>
                <w:szCs w:val="20"/>
              </w:rPr>
              <w:t xml:space="preserve"> leukoencephalopathy, </w:t>
            </w:r>
            <w:proofErr w:type="spellStart"/>
            <w:r w:rsidRPr="00105015">
              <w:rPr>
                <w:rFonts w:ascii="Arial" w:hAnsi="Arial" w:cs="Arial"/>
                <w:sz w:val="20"/>
                <w:szCs w:val="20"/>
              </w:rPr>
              <w:t>microbleeds</w:t>
            </w:r>
            <w:proofErr w:type="spellEnd"/>
            <w:r w:rsidRPr="00105015">
              <w:rPr>
                <w:rFonts w:ascii="Arial" w:hAnsi="Arial" w:cs="Arial"/>
                <w:sz w:val="20"/>
                <w:szCs w:val="20"/>
              </w:rPr>
              <w:t xml:space="preserve"> and single or multiple focal haematomas </w:t>
            </w:r>
          </w:p>
        </w:tc>
      </w:tr>
      <w:tr w:rsidR="00C06510" w:rsidRPr="00105015" w14:paraId="7857DFE9" w14:textId="77777777" w:rsidTr="00E65689">
        <w:tc>
          <w:tcPr>
            <w:tcW w:w="1560" w:type="dxa"/>
          </w:tcPr>
          <w:p w14:paraId="273EAECE" w14:textId="66350AE8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USA, Spain, Egypt, and Romania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aWVnbGVyPC9BdXRob3I+PFllYXI+MjAyMDwvWWVhcj48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aWVnbGVyPC9BdXRob3I+PFllYXI+MjAyMDwvWWVhcj48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05015">
              <w:rPr>
                <w:rFonts w:ascii="Arial" w:hAnsi="Arial" w:cs="Arial"/>
                <w:sz w:val="20"/>
                <w:szCs w:val="20"/>
              </w:rPr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31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2AC4EE14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17" w:type="dxa"/>
          </w:tcPr>
          <w:p w14:paraId="5FEE358D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1,448</w:t>
            </w:r>
          </w:p>
        </w:tc>
        <w:tc>
          <w:tcPr>
            <w:tcW w:w="9356" w:type="dxa"/>
          </w:tcPr>
          <w:p w14:paraId="50895C94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Retrospective observational cohort studying 1,448 patients with COVID-19</w:t>
            </w:r>
          </w:p>
          <w:p w14:paraId="40B18B5B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172 (1.13%) COVID-19 patients diagnosed with acute cerebrovascular event; of these, 156 (1.08% of 1,448) had acute ischemic stroke </w:t>
            </w:r>
          </w:p>
          <w:p w14:paraId="763C09FB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In-hospital mortality rate for SARS-CoV-2-associated stroke was 38.1% </w:t>
            </w:r>
          </w:p>
        </w:tc>
      </w:tr>
      <w:tr w:rsidR="00C06510" w:rsidRPr="00105015" w14:paraId="48BC04B2" w14:textId="77777777" w:rsidTr="00E65689">
        <w:tc>
          <w:tcPr>
            <w:tcW w:w="1560" w:type="dxa"/>
          </w:tcPr>
          <w:p w14:paraId="6414AB74" w14:textId="177F67AE" w:rsidR="00C06510" w:rsidRPr="006966E2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6966E2">
              <w:rPr>
                <w:rFonts w:ascii="Arial" w:hAnsi="Arial" w:cs="Arial"/>
                <w:sz w:val="20"/>
                <w:szCs w:val="20"/>
              </w:rPr>
              <w:t>USA (458 hospitals)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cml2YXN0YXZhPC9BdXRob3I+PFllYXI+MjAyMTwvWWVh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cml2YXN0YXZhPC9BdXRob3I+PFllYXI+MjAyMTwvWWVh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32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0802707D" w14:textId="258EB0CF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ational stroke registry study</w:t>
            </w:r>
          </w:p>
        </w:tc>
        <w:tc>
          <w:tcPr>
            <w:tcW w:w="1417" w:type="dxa"/>
          </w:tcPr>
          <w:p w14:paraId="60A21BBD" w14:textId="58C25479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,143</w:t>
            </w:r>
          </w:p>
        </w:tc>
        <w:tc>
          <w:tcPr>
            <w:tcW w:w="9356" w:type="dxa"/>
          </w:tcPr>
          <w:p w14:paraId="637BC1EE" w14:textId="77777777" w:rsidR="00C06510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4E6D97">
              <w:rPr>
                <w:rFonts w:ascii="Arial" w:hAnsi="Arial" w:cs="Arial"/>
                <w:sz w:val="20"/>
                <w:szCs w:val="20"/>
              </w:rPr>
              <w:t>Using Get With The Guidelines–Stroke, identified 41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4E6D97">
              <w:rPr>
                <w:rFonts w:ascii="Arial" w:hAnsi="Arial" w:cs="Arial"/>
                <w:sz w:val="20"/>
                <w:szCs w:val="20"/>
              </w:rPr>
              <w:t>971 patients</w:t>
            </w:r>
            <w:r>
              <w:rPr>
                <w:rFonts w:ascii="Arial" w:hAnsi="Arial" w:cs="Arial"/>
                <w:sz w:val="20"/>
                <w:szCs w:val="20"/>
              </w:rPr>
              <w:t xml:space="preserve"> with acute ischemic stroke (AIS) between Feb-June 2020</w:t>
            </w:r>
            <w:r w:rsidRPr="004E6D97">
              <w:rPr>
                <w:rFonts w:ascii="Arial" w:hAnsi="Arial" w:cs="Arial"/>
                <w:sz w:val="20"/>
                <w:szCs w:val="20"/>
              </w:rPr>
              <w:t xml:space="preserve"> (AIS/COVID-19:</w:t>
            </w:r>
            <w:r>
              <w:rPr>
                <w:rFonts w:ascii="Arial" w:hAnsi="Arial" w:cs="Arial"/>
                <w:sz w:val="20"/>
                <w:szCs w:val="20"/>
              </w:rPr>
              <w:t xml:space="preserve"> 1,</w:t>
            </w:r>
            <w:r w:rsidRPr="004E6D97">
              <w:rPr>
                <w:rFonts w:ascii="Arial" w:hAnsi="Arial" w:cs="Arial"/>
                <w:sz w:val="20"/>
                <w:szCs w:val="20"/>
              </w:rPr>
              <w:t>143; AIS/no COVID-19: 40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4E6D97">
              <w:rPr>
                <w:rFonts w:ascii="Arial" w:hAnsi="Arial" w:cs="Arial"/>
                <w:sz w:val="20"/>
                <w:szCs w:val="20"/>
              </w:rPr>
              <w:t>828)</w:t>
            </w:r>
          </w:p>
          <w:p w14:paraId="4A40B841" w14:textId="77777777" w:rsidR="00C06510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4E6D97">
              <w:rPr>
                <w:rFonts w:ascii="Arial" w:hAnsi="Arial" w:cs="Arial"/>
                <w:sz w:val="20"/>
                <w:szCs w:val="20"/>
              </w:rPr>
              <w:t xml:space="preserve">AIS/COVID-19 </w:t>
            </w:r>
            <w:r>
              <w:rPr>
                <w:rFonts w:ascii="Arial" w:hAnsi="Arial" w:cs="Arial"/>
                <w:sz w:val="20"/>
                <w:szCs w:val="20"/>
              </w:rPr>
              <w:t xml:space="preserve">patients </w:t>
            </w:r>
            <w:r w:rsidRPr="004E6D97">
              <w:rPr>
                <w:rFonts w:ascii="Arial" w:hAnsi="Arial" w:cs="Arial"/>
                <w:sz w:val="20"/>
                <w:szCs w:val="20"/>
              </w:rPr>
              <w:t xml:space="preserve">were younger, more likely to be non-Hispanic Black, Hispanic, or Asian, more likely to present with higher </w:t>
            </w:r>
            <w:r>
              <w:rPr>
                <w:rFonts w:ascii="Arial" w:hAnsi="Arial" w:cs="Arial"/>
                <w:sz w:val="20"/>
                <w:szCs w:val="20"/>
              </w:rPr>
              <w:t xml:space="preserve">NIHSS scores, and higher proportion of LVOs </w:t>
            </w:r>
          </w:p>
          <w:p w14:paraId="460F0191" w14:textId="0A8C6C06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hese patients had </w:t>
            </w:r>
            <w:r w:rsidRPr="004E6D97">
              <w:rPr>
                <w:rFonts w:ascii="Arial" w:hAnsi="Arial" w:cs="Arial"/>
                <w:sz w:val="20"/>
                <w:szCs w:val="20"/>
              </w:rPr>
              <w:t xml:space="preserve">longer times to evaluation and treatment, and worse morbidity and mortality </w:t>
            </w:r>
          </w:p>
        </w:tc>
      </w:tr>
      <w:tr w:rsidR="00C06510" w:rsidRPr="00105015" w14:paraId="0B67C3ED" w14:textId="77777777" w:rsidTr="00E65689">
        <w:tc>
          <w:tcPr>
            <w:tcW w:w="1560" w:type="dxa"/>
          </w:tcPr>
          <w:p w14:paraId="5E35E60E" w14:textId="6F1EB59E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Philadelphia, USA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Sb3Roc3RlaW48L0F1dGhvcj48WWVhcj4yMDIwPC9ZZWFy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Sb3Roc3RlaW48L0F1dGhvcj48WWVhcj4yMDIwPC9ZZWFy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05015">
              <w:rPr>
                <w:rFonts w:ascii="Arial" w:hAnsi="Arial" w:cs="Arial"/>
                <w:sz w:val="20"/>
                <w:szCs w:val="20"/>
              </w:rPr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33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54C77D07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Retrospective chart review</w:t>
            </w:r>
          </w:p>
        </w:tc>
        <w:tc>
          <w:tcPr>
            <w:tcW w:w="1417" w:type="dxa"/>
          </w:tcPr>
          <w:p w14:paraId="04145C80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844</w:t>
            </w:r>
          </w:p>
        </w:tc>
        <w:tc>
          <w:tcPr>
            <w:tcW w:w="9356" w:type="dxa"/>
          </w:tcPr>
          <w:p w14:paraId="1C2D3DA5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Among 844 inpatients with COVID-19 at 3 Philadelphia hospitals, </w:t>
            </w:r>
            <w:r w:rsidRPr="00105015">
              <w:rPr>
                <w:rFonts w:ascii="Arial" w:hAnsi="Arial" w:cs="Arial"/>
                <w:color w:val="000000"/>
                <w:sz w:val="20"/>
                <w:szCs w:val="20"/>
              </w:rPr>
              <w:t>20(2.4%) had confirmed ischemic stroke; 8(0.9%) had ICH</w:t>
            </w:r>
          </w:p>
          <w:p w14:paraId="0EA29DB0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05015">
              <w:rPr>
                <w:rFonts w:ascii="Arial" w:hAnsi="Arial" w:cs="Arial"/>
                <w:color w:val="000000"/>
                <w:sz w:val="20"/>
                <w:szCs w:val="20"/>
              </w:rPr>
              <w:t>Of the ischemic stroke patients, mean age was 64 years, 80% were Black, and 95% had at least one vascular risk factor; median COVID onset-to-stroke time was 21-days</w:t>
            </w:r>
          </w:p>
          <w:p w14:paraId="0F882C00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105015">
              <w:rPr>
                <w:rFonts w:ascii="Arial" w:hAnsi="Arial" w:cs="Arial"/>
                <w:color w:val="000000"/>
                <w:sz w:val="20"/>
                <w:szCs w:val="20"/>
              </w:rPr>
              <w:t>Cardioembolic</w:t>
            </w:r>
            <w:proofErr w:type="spellEnd"/>
            <w:r w:rsidRPr="00105015">
              <w:rPr>
                <w:rFonts w:ascii="Arial" w:hAnsi="Arial" w:cs="Arial"/>
                <w:color w:val="000000"/>
                <w:sz w:val="20"/>
                <w:szCs w:val="20"/>
              </w:rPr>
              <w:t xml:space="preserve"> mechanism in 40%, cryptogenic in 35%, 3/11(27%) with vessel imaging had large vessel occlusion </w:t>
            </w:r>
          </w:p>
          <w:p w14:paraId="760CC547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05015">
              <w:rPr>
                <w:rFonts w:ascii="Arial" w:hAnsi="Arial" w:cs="Arial"/>
                <w:color w:val="000000"/>
                <w:sz w:val="20"/>
                <w:szCs w:val="20"/>
              </w:rPr>
              <w:t xml:space="preserve">Newly positive antiphospholipid antibodies in &gt;75% of tested patients </w:t>
            </w:r>
          </w:p>
          <w:p w14:paraId="62F9275B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color w:val="000000"/>
                <w:sz w:val="20"/>
                <w:szCs w:val="20"/>
              </w:rPr>
              <w:t xml:space="preserve">Of ICH patients, 5/8(63%) were lobar, 3(38%) were SAH; 50% were on ECMO </w:t>
            </w:r>
          </w:p>
        </w:tc>
      </w:tr>
      <w:tr w:rsidR="00C06510" w:rsidRPr="00105015" w14:paraId="60932476" w14:textId="77777777" w:rsidTr="00E65689">
        <w:tc>
          <w:tcPr>
            <w:tcW w:w="1560" w:type="dxa"/>
          </w:tcPr>
          <w:p w14:paraId="26D403DC" w14:textId="1569B91E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New York City, USA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ihira&lt;/Author&gt;&lt;Year&gt;2020&lt;/Year&gt;&lt;RecNum&gt;277&lt;/RecNum&gt;&lt;DisplayText&gt;&lt;style face="superscript"&gt;134&lt;/style&gt;&lt;/DisplayText&gt;&lt;record&gt;&lt;rec-number&gt;277&lt;/rec-number&gt;&lt;foreign-keys&gt;&lt;key app="EN" db-id="psea0pzx6srvxiezztippp9mdx0tee0rt0zd" timestamp="1601656647"&gt;277&lt;/key&gt;&lt;/foreign-keys&gt;&lt;ref-type name="Journal Article"&gt;17&lt;/ref-type&gt;&lt;contributors&gt;&lt;authors&gt;&lt;author&gt;Kihira, Shingo&lt;/author&gt;&lt;author&gt;Schefflein, Javin&lt;/author&gt;&lt;author&gt;Mahmoudi, Keon&lt;/author&gt;&lt;author&gt;Rigney, Brian&lt;/author&gt;&lt;author&gt;N. Delman, Bradley&lt;/author&gt;&lt;author&gt;Mocco, J.&lt;/author&gt;&lt;author&gt;Doshi, Amish&lt;/author&gt;&lt;author&gt;Belani, Puneet&lt;/author&gt;&lt;/authors&gt;&lt;/contributors&gt;&lt;titles&gt;&lt;title&gt;Association of Coronavirus Disease (COVID-19) With Large Vessel Occlusion Strokes: A Case-Control Study&lt;/title&gt;&lt;secondary-title&gt;American Journal of Roentgenology&lt;/secondary-title&gt;&lt;/titles&gt;&lt;periodical&gt;&lt;full-title&gt;American Journal of Roentgenology&lt;/full-title&gt;&lt;/periodical&gt;&lt;pages&gt;1-6&lt;/pages&gt;&lt;dates&gt;&lt;year&gt;2020&lt;/year&gt;&lt;/dates&gt;&lt;publisher&gt;American Roentgen Ray Society&lt;/publisher&gt;&lt;isbn&gt;0361-803X&lt;/isbn&gt;&lt;urls&gt;&lt;related-urls&gt;&lt;url&gt;https://doi.org/10.2214/AJR.20.23847&lt;/url&gt;&lt;/related-urls&gt;&lt;/urls&gt;&lt;electronic-resource-num&gt;10.2214/AJR.20.23847&lt;/electronic-resource-num&gt;&lt;access-date&gt;2020/08/30&lt;/access-date&gt;&lt;/record&gt;&lt;/Cite&gt;&lt;/EndNote&gt;</w:instrTex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34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2EA4E192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Retrospective case-control</w:t>
            </w:r>
          </w:p>
        </w:tc>
        <w:tc>
          <w:tcPr>
            <w:tcW w:w="1417" w:type="dxa"/>
          </w:tcPr>
          <w:p w14:paraId="066E5EEE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329</w:t>
            </w:r>
          </w:p>
        </w:tc>
        <w:tc>
          <w:tcPr>
            <w:tcW w:w="9356" w:type="dxa"/>
          </w:tcPr>
          <w:p w14:paraId="533C8F7A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Retrospective case-control study including 329 patients admitted for stroke </w:t>
            </w:r>
          </w:p>
          <w:p w14:paraId="55590BF1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COVID-19 was present in 38.3% (126/329) of patients </w:t>
            </w:r>
          </w:p>
          <w:p w14:paraId="542C0779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lastRenderedPageBreak/>
              <w:t xml:space="preserve">Large vessel occlusion was present in 31.7% of patients with COVID-19, in comparison to 15.3% of control patients without COVID-19 </w:t>
            </w:r>
          </w:p>
          <w:p w14:paraId="38278E84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Small vessel occlusion was present in 15.9% of patients with COVID-19 compared with 15.3% of patients without COVID-19</w:t>
            </w:r>
          </w:p>
        </w:tc>
      </w:tr>
      <w:tr w:rsidR="00C06510" w:rsidRPr="00105015" w14:paraId="76EF1FE5" w14:textId="77777777" w:rsidTr="00E65689">
        <w:tc>
          <w:tcPr>
            <w:tcW w:w="1560" w:type="dxa"/>
          </w:tcPr>
          <w:p w14:paraId="07EA99CA" w14:textId="1B29975B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lastRenderedPageBreak/>
              <w:t>Wuhan, China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aTwvQXV0aG9yPjxZZWFyPjIwMjA8L1llYXI+PFJlY051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aTwvQXV0aG9yPjxZZWFyPjIwMjA8L1llYXI+PFJlY051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05015">
              <w:rPr>
                <w:rFonts w:ascii="Arial" w:hAnsi="Arial" w:cs="Arial"/>
                <w:sz w:val="20"/>
                <w:szCs w:val="20"/>
              </w:rPr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35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4E1A8278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17" w:type="dxa"/>
          </w:tcPr>
          <w:p w14:paraId="6A0C1640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219</w:t>
            </w:r>
          </w:p>
        </w:tc>
        <w:tc>
          <w:tcPr>
            <w:tcW w:w="9356" w:type="dxa"/>
          </w:tcPr>
          <w:p w14:paraId="6CBE7B3A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Among 219 patients with COVID-19, 10 (4.6%) developed acute ischemic stroke and 1 (0.5%) had intracerebral haemorrhage</w:t>
            </w:r>
          </w:p>
          <w:p w14:paraId="628A4213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Those with new stroke were older, more likely to have severe COVID-19, cardiovascular risk factors, and increased C-reactive protein and D-Dimer</w:t>
            </w:r>
          </w:p>
          <w:p w14:paraId="6D15C338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6 (54.5%) patients with stroke died within three months </w:t>
            </w:r>
          </w:p>
        </w:tc>
      </w:tr>
      <w:tr w:rsidR="00C06510" w:rsidRPr="00105015" w14:paraId="7C454520" w14:textId="77777777" w:rsidTr="00E65689">
        <w:tc>
          <w:tcPr>
            <w:tcW w:w="1560" w:type="dxa"/>
          </w:tcPr>
          <w:p w14:paraId="4EA78B67" w14:textId="4024D1C3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Strasbourg, France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ZWxtczwvQXV0aG9yPjxZZWFyPjIwMjA8L1llYXI+PFJl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ZWxtczwvQXV0aG9yPjxZZWFyPjIwMjA8L1llYXI+PFJl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05015">
              <w:rPr>
                <w:rFonts w:ascii="Arial" w:hAnsi="Arial" w:cs="Arial"/>
                <w:sz w:val="20"/>
                <w:szCs w:val="20"/>
              </w:rPr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36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0C9BC7F6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Multicentre prospective cohort study</w:t>
            </w:r>
          </w:p>
        </w:tc>
        <w:tc>
          <w:tcPr>
            <w:tcW w:w="1417" w:type="dxa"/>
          </w:tcPr>
          <w:p w14:paraId="4F52DE2A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150</w:t>
            </w:r>
          </w:p>
        </w:tc>
        <w:tc>
          <w:tcPr>
            <w:tcW w:w="9356" w:type="dxa"/>
          </w:tcPr>
          <w:p w14:paraId="3921DB22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All patients referred to 4 ICUs for ARDS with prospective data collection</w:t>
            </w:r>
          </w:p>
          <w:p w14:paraId="62E07414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Propensity score matching performed to analyze occurrence of thromboembolic events between non-COVID-19 ARDS and COVID-19 ARDS patients.</w:t>
            </w:r>
          </w:p>
          <w:p w14:paraId="57D1FD1B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Clinically-relevant thrombotic complications in 11.7% COVID vs 2.1% non-COVID cases</w:t>
            </w:r>
          </w:p>
          <w:p w14:paraId="2DE7C67B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Strokes in 2/150 COVID-19 cases vs 1/233 non-COVID-19 cases (controls)</w:t>
            </w:r>
          </w:p>
          <w:p w14:paraId="2FB63613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Most patients (&gt; 95%) had elevated D-dimer and fibrinogen.</w:t>
            </w:r>
          </w:p>
        </w:tc>
      </w:tr>
      <w:tr w:rsidR="00C06510" w:rsidRPr="00105015" w14:paraId="1272FED2" w14:textId="77777777" w:rsidTr="00E65689">
        <w:tc>
          <w:tcPr>
            <w:tcW w:w="1560" w:type="dxa"/>
          </w:tcPr>
          <w:p w14:paraId="0879CEBF" w14:textId="273B65C6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Italy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ZW51c3NpPC9BdXRob3I+PFllYXI+MjAyMDwvWWVhcj48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ZW51c3NpPC9BdXRob3I+PFllYXI+MjAyMDwvWWVhcj48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05015">
              <w:rPr>
                <w:rFonts w:ascii="Arial" w:hAnsi="Arial" w:cs="Arial"/>
                <w:sz w:val="20"/>
                <w:szCs w:val="20"/>
              </w:rPr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18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43FD1B13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Retrospective, single-center cohort study</w:t>
            </w:r>
          </w:p>
        </w:tc>
        <w:tc>
          <w:tcPr>
            <w:tcW w:w="1417" w:type="dxa"/>
          </w:tcPr>
          <w:p w14:paraId="60048FC0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56</w:t>
            </w:r>
          </w:p>
        </w:tc>
        <w:tc>
          <w:tcPr>
            <w:tcW w:w="9356" w:type="dxa"/>
          </w:tcPr>
          <w:p w14:paraId="2A0BAF83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56 positive COVID-19 patients, 117 uninfected patients (controls) admitted for neurological diagnoses (or to a neuro-COVID unit)</w:t>
            </w:r>
          </w:p>
          <w:p w14:paraId="1D590A9C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Stroke in 35/56 COVID-19 patients vs 50/117 uninfected patients </w:t>
            </w:r>
          </w:p>
          <w:p w14:paraId="7BF8CA3A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Stroke patients with COVID-19 and without COVID-19 had similar characteristics, but COVID-19 had higher modified Rankin Scale scores at discharge </w:t>
            </w:r>
          </w:p>
        </w:tc>
      </w:tr>
      <w:tr w:rsidR="00C06510" w:rsidRPr="00105015" w14:paraId="2711C4A8" w14:textId="77777777" w:rsidTr="00E65689">
        <w:tc>
          <w:tcPr>
            <w:tcW w:w="1560" w:type="dxa"/>
          </w:tcPr>
          <w:p w14:paraId="60A6798E" w14:textId="1C9B57B4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New York City, USA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ajidi&lt;/Author&gt;&lt;Year&gt;2020&lt;/Year&gt;&lt;RecNum&gt;381&lt;/RecNum&gt;&lt;DisplayText&gt;&lt;style face="superscript"&gt;137&lt;/style&gt;&lt;/DisplayText&gt;&lt;record&gt;&lt;rec-number&gt;381&lt;/rec-number&gt;&lt;foreign-keys&gt;&lt;key app="EN" db-id="psea0pzx6srvxiezztippp9mdx0tee0rt0zd" timestamp="1601656670"&gt;381&lt;/key&gt;&lt;/foreign-keys&gt;&lt;ref-type name="Journal Article"&gt;17&lt;/ref-type&gt;&lt;contributors&gt;&lt;authors&gt;&lt;author&gt;Shahram Majidi&lt;/author&gt;&lt;author&gt;Johanna T. Fifi&lt;/author&gt;&lt;author&gt;Travis R. Ladner&lt;/author&gt;&lt;author&gt;Jacques Lara-Reyna&lt;/author&gt;&lt;author&gt;Kurt A. Yaeger&lt;/author&gt;&lt;author&gt;Benjamin Yim&lt;/author&gt;&lt;author&gt;Neha Dangayach&lt;/author&gt;&lt;author&gt;Thomas J. Oxley&lt;/author&gt;&lt;author&gt;Tomoyoshi Shigematsu&lt;/author&gt;&lt;author&gt;Benjamin R. Kummer&lt;/author&gt;&lt;author&gt;Laura K. Stein&lt;/author&gt;&lt;author&gt;Jesse Weinberger&lt;/author&gt;&lt;author&gt;Michael G. Fara&lt;/author&gt;&lt;author&gt;Reade De Leacy&lt;/author&gt;&lt;author&gt;Mandip S. Dhamoon&lt;/author&gt;&lt;author&gt;Stanley Tuhrim&lt;/author&gt;&lt;author&gt;J Mocco&lt;/author&gt;&lt;/authors&gt;&lt;/contributors&gt;&lt;titles&gt;&lt;title&gt;Emergent Large Vessel Occlusion Stroke During New York City&amp;amp;#x2019;s COVID-19 Outbreak&lt;/title&gt;&lt;secondary-title&gt;Stroke&lt;/secondary-title&gt;&lt;/titles&gt;&lt;periodical&gt;&lt;full-title&gt;Stroke&lt;/full-title&gt;&lt;/periodical&gt;&lt;pages&gt;2656-2663&lt;/pages&gt;&lt;volume&gt;51&lt;/volume&gt;&lt;number&gt;9&lt;/number&gt;&lt;dates&gt;&lt;year&gt;2020&lt;/year&gt;&lt;/dates&gt;&lt;urls&gt;&lt;related-urls&gt;&lt;url&gt;https://www.ahajournals.org/doi/abs/10.1161/STROKEAHA.120.030397&lt;/url&gt;&lt;/related-urls&gt;&lt;/urls&gt;&lt;electronic-resource-num&gt;doi:10.1161/STROKEAHA.120.030397&lt;/electronic-resource-num&gt;&lt;/record&gt;&lt;/Cite&gt;&lt;/EndNote&gt;</w:instrTex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37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6D92306C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417" w:type="dxa"/>
          </w:tcPr>
          <w:p w14:paraId="1C589865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45</w:t>
            </w:r>
          </w:p>
        </w:tc>
        <w:tc>
          <w:tcPr>
            <w:tcW w:w="9356" w:type="dxa"/>
          </w:tcPr>
          <w:p w14:paraId="0DDB2998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Retrospective observational case series of 45 emergent large vessel occlusion patients </w:t>
            </w:r>
          </w:p>
          <w:p w14:paraId="2BD769F6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53% of patients tested positive for COVID-19 </w:t>
            </w:r>
          </w:p>
          <w:p w14:paraId="0208CF9F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Those with COVID-19 were younger (59 </w:t>
            </w:r>
            <w:r w:rsidRPr="00105015">
              <w:rPr>
                <w:rFonts w:ascii="Arial" w:hAnsi="Arial" w:cs="Arial"/>
                <w:color w:val="000000"/>
                <w:sz w:val="20"/>
                <w:szCs w:val="20"/>
              </w:rPr>
              <w:t>± 13 vs</w:t>
            </w:r>
            <w:r w:rsidRPr="00105015">
              <w:rPr>
                <w:rFonts w:ascii="Arial" w:hAnsi="Arial" w:cs="Arial"/>
                <w:sz w:val="20"/>
                <w:szCs w:val="20"/>
              </w:rPr>
              <w:t xml:space="preserve"> 74 </w:t>
            </w:r>
            <w:r w:rsidRPr="00105015">
              <w:rPr>
                <w:rFonts w:ascii="Arial" w:hAnsi="Arial" w:cs="Arial"/>
                <w:color w:val="000000"/>
                <w:sz w:val="20"/>
                <w:szCs w:val="20"/>
              </w:rPr>
              <w:t>± 17 for COVID-negative patients)</w:t>
            </w:r>
          </w:p>
        </w:tc>
      </w:tr>
      <w:tr w:rsidR="00C06510" w:rsidRPr="00105015" w14:paraId="02F2A218" w14:textId="77777777" w:rsidTr="00E65689">
        <w:tc>
          <w:tcPr>
            <w:tcW w:w="1560" w:type="dxa"/>
          </w:tcPr>
          <w:p w14:paraId="6FB215DB" w14:textId="34C106AC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New York City, USA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Eb2dyYTwvQXV0aG9yPjxZZWFyPjIwMjA8L1llYXI+PFJl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Eb2dyYTwvQXV0aG9yPjxZZWFyPjIwMjA8L1llYXI+PFJl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05015">
              <w:rPr>
                <w:rFonts w:ascii="Arial" w:hAnsi="Arial" w:cs="Arial"/>
                <w:sz w:val="20"/>
                <w:szCs w:val="20"/>
              </w:rPr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38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1DFD6593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417" w:type="dxa"/>
          </w:tcPr>
          <w:p w14:paraId="1D2E8B5A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33</w:t>
            </w:r>
          </w:p>
        </w:tc>
        <w:tc>
          <w:tcPr>
            <w:tcW w:w="9356" w:type="dxa"/>
          </w:tcPr>
          <w:p w14:paraId="1DA4B218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33 COVID-19 positive patients with neuroimaging-documented intracranial hemorrhage </w:t>
            </w:r>
          </w:p>
          <w:p w14:paraId="5251179D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5 (15.2%) patients had parenchymal hemorrhages, with 100% mortality rate</w:t>
            </w:r>
          </w:p>
          <w:p w14:paraId="0C03B429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7 (25%) had punctate hemorrhages</w:t>
            </w:r>
          </w:p>
          <w:p w14:paraId="05233F5F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17 (60.7%) had smell-moderate size hemorrhages </w:t>
            </w:r>
          </w:p>
          <w:p w14:paraId="3442D503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5 (14.3%) had a large single site of hemorrhage </w:t>
            </w:r>
          </w:p>
        </w:tc>
      </w:tr>
      <w:tr w:rsidR="00C06510" w:rsidRPr="00105015" w14:paraId="1E755F54" w14:textId="77777777" w:rsidTr="00E65689">
        <w:tc>
          <w:tcPr>
            <w:tcW w:w="1560" w:type="dxa"/>
          </w:tcPr>
          <w:p w14:paraId="31412991" w14:textId="3141FCA4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Dubai, UAE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han&lt;/Author&gt;&lt;Year&gt;2020&lt;/Year&gt;&lt;RecNum&gt;383&lt;/RecNum&gt;&lt;DisplayText&gt;&lt;style face="superscript"&gt;139&lt;/style&gt;&lt;/DisplayText&gt;&lt;record&gt;&lt;rec-number&gt;383&lt;/rec-number&gt;&lt;foreign-keys&gt;&lt;key app="EN" db-id="psea0pzx6srvxiezztippp9mdx0tee0rt0zd" timestamp="1601656670"&gt;383&lt;/key&gt;&lt;/foreign-keys&gt;&lt;ref-type name="Journal Article"&gt;17&lt;/ref-type&gt;&lt;contributors&gt;&lt;authors&gt;&lt;author&gt;Khan, Maria&lt;/author&gt;&lt;author&gt;Ibrahim, Rasha H. M.&lt;/author&gt;&lt;author&gt;Siddiqi, Shaista A.&lt;/author&gt;&lt;author&gt;Kerolos, Youssry&lt;/author&gt;&lt;author&gt;Al-Kaylani, Muhammad M.&lt;/author&gt;&lt;author&gt;AlRukn, Suhail A.&lt;/author&gt;&lt;author&gt;Krieger, Derk W.&lt;/author&gt;&lt;/authors&gt;&lt;/contributors&gt;&lt;titles&gt;&lt;title&gt;COVID-19 and acute ischemic stroke – A case series from Dubai, UAE&lt;/title&gt;&lt;secondary-title&gt;International Journal of Stroke&lt;/secondary-title&gt;&lt;/titles&gt;&lt;periodical&gt;&lt;full-title&gt;International Journal of Stroke&lt;/full-title&gt;&lt;/periodical&gt;&lt;pages&gt;699-700&lt;/pages&gt;&lt;volume&gt;15&lt;/volume&gt;&lt;number&gt;6&lt;/number&gt;&lt;dates&gt;&lt;year&gt;2020&lt;/year&gt;&lt;pub-dates&gt;&lt;date&gt;2020/08/01&lt;/date&gt;&lt;/pub-dates&gt;&lt;/dates&gt;&lt;publisher&gt;SAGE Publications&lt;/publisher&gt;&lt;isbn&gt;1747-4930&lt;/isbn&gt;&lt;urls&gt;&lt;related-urls&gt;&lt;url&gt;https://doi.org/10.1177/1747493020938285&lt;/url&gt;&lt;/related-urls&gt;&lt;/urls&gt;&lt;electronic-resource-num&gt;10.1177/1747493020938285&lt;/electronic-resource-num&gt;&lt;access-date&gt;2020/08/31&lt;/access-date&gt;&lt;/record&gt;&lt;/Cite&gt;&lt;/EndNote&gt;</w:instrTex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39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2BE47805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417" w:type="dxa"/>
          </w:tcPr>
          <w:p w14:paraId="76DD2836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22</w:t>
            </w:r>
          </w:p>
        </w:tc>
        <w:tc>
          <w:tcPr>
            <w:tcW w:w="9356" w:type="dxa"/>
          </w:tcPr>
          <w:p w14:paraId="1D5C9C00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22 cases of ischemic stroke in patients with PCR-confirmed COVID-19 </w:t>
            </w:r>
          </w:p>
          <w:p w14:paraId="04D9738F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Most patients were young males, and two-thirds had ≥1 vascular comorbid conditions </w:t>
            </w:r>
          </w:p>
          <w:p w14:paraId="2532FA56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All patients had large territory infarctions, with most having evidence of vessel occlusion </w:t>
            </w:r>
          </w:p>
          <w:p w14:paraId="2FBA705D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Only 2 patients had evidence of atherosclerotic disease </w:t>
            </w:r>
          </w:p>
        </w:tc>
      </w:tr>
      <w:tr w:rsidR="00C06510" w:rsidRPr="00105015" w14:paraId="35345CEF" w14:textId="77777777" w:rsidTr="00E65689">
        <w:tc>
          <w:tcPr>
            <w:tcW w:w="1560" w:type="dxa"/>
          </w:tcPr>
          <w:p w14:paraId="17D6CE31" w14:textId="5E84F733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Philadelphia, USA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d2VpZDwvQXV0aG9yPjxZZWFyPjIwMjA8L1llYXI+PFJl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d2VpZDwvQXV0aG9yPjxZZWFyPjIwMjA8L1llYXI+PFJl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05015">
              <w:rPr>
                <w:rFonts w:ascii="Arial" w:hAnsi="Arial" w:cs="Arial"/>
                <w:sz w:val="20"/>
                <w:szCs w:val="20"/>
              </w:rPr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40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26B0FBE1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417" w:type="dxa"/>
          </w:tcPr>
          <w:p w14:paraId="6EBBA48D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22</w:t>
            </w:r>
          </w:p>
        </w:tc>
        <w:tc>
          <w:tcPr>
            <w:tcW w:w="9356" w:type="dxa"/>
          </w:tcPr>
          <w:p w14:paraId="2FA4AFCF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Patients developing ischemic or hemorrhagic stroke with COVID-19 in two institutions</w:t>
            </w:r>
          </w:p>
          <w:p w14:paraId="5BF951F8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Generally younger sample – mean age 59.5-years</w:t>
            </w:r>
          </w:p>
          <w:p w14:paraId="06CA72A9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17 cases of ischemic stroke, 3 aneurysm rupture, 2 sinus thrombosis</w:t>
            </w:r>
          </w:p>
          <w:p w14:paraId="1F9D6F86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16 underwent mechanical </w:t>
            </w:r>
            <w:proofErr w:type="spellStart"/>
            <w:r w:rsidRPr="00105015">
              <w:rPr>
                <w:rFonts w:ascii="Arial" w:hAnsi="Arial" w:cs="Arial"/>
                <w:sz w:val="20"/>
                <w:szCs w:val="20"/>
              </w:rPr>
              <w:t>thrombectomy</w:t>
            </w:r>
            <w:proofErr w:type="spellEnd"/>
            <w:r w:rsidRPr="00105015">
              <w:rPr>
                <w:rFonts w:ascii="Arial" w:hAnsi="Arial" w:cs="Arial"/>
                <w:sz w:val="20"/>
                <w:szCs w:val="20"/>
              </w:rPr>
              <w:t xml:space="preserve"> with favourable reperfusion, of whom 5 died</w:t>
            </w:r>
          </w:p>
          <w:p w14:paraId="75CC2F02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Overall, 13.6% had hemorrhagic conversion requiring decompressive surgery, 50% had poor functional status (Rankin 3-6) at discharge, and 36.4% died </w:t>
            </w:r>
          </w:p>
        </w:tc>
      </w:tr>
      <w:tr w:rsidR="00C06510" w:rsidRPr="00105015" w14:paraId="3D3B6DEE" w14:textId="77777777" w:rsidTr="00E65689">
        <w:tc>
          <w:tcPr>
            <w:tcW w:w="1560" w:type="dxa"/>
          </w:tcPr>
          <w:p w14:paraId="34DE0462" w14:textId="7B4D7794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lastRenderedPageBreak/>
              <w:t>Baltimore &amp; Boston, USA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Nauen&lt;/Author&gt;&lt;Year&gt;2021&lt;/Year&gt;&lt;RecNum&gt;667&lt;/RecNum&gt;&lt;DisplayText&gt;&lt;style face="superscript"&gt;141&lt;/style&gt;&lt;/DisplayText&gt;&lt;record&gt;&lt;rec-number&gt;667&lt;/rec-number&gt;&lt;foreign-keys&gt;&lt;key app="EN" db-id="psea0pzx6srvxiezztippp9mdx0tee0rt0zd" timestamp="1615731564"&gt;667&lt;/key&gt;&lt;/foreign-keys&gt;&lt;ref-type name="Journal Article"&gt;17&lt;/ref-type&gt;&lt;contributors&gt;&lt;authors&gt;&lt;author&gt;Nauen, D. W.&lt;/author&gt;&lt;author&gt;Hooper, J. E.&lt;/author&gt;&lt;author&gt;Stewart, C. M.&lt;/author&gt;&lt;author&gt;Solomon, I. H.&lt;/author&gt;&lt;/authors&gt;&lt;/contributors&gt;&lt;auth-address&gt;Department of Pathology, Johns Hopkins University, Baltimore, Maryland.&amp;#xD;Department of Otolaryngology, Johns Hopkins University, Baltimore, Maryland.&amp;#xD;Department of Pathology, Brigham and Women&amp;apos;s Hospital, Boston, Massachusetts.&lt;/auth-address&gt;&lt;titles&gt;&lt;title&gt;Assessing Brain Capillaries in Coronavirus Disease 2019&lt;/title&gt;&lt;secondary-title&gt;JAMA Neurol&lt;/secondary-title&gt;&lt;/titles&gt;&lt;periodical&gt;&lt;full-title&gt;JAMA Neurol&lt;/full-title&gt;&lt;/periodical&gt;&lt;edition&gt;2021/02/13&lt;/edition&gt;&lt;dates&gt;&lt;year&gt;2021&lt;/year&gt;&lt;pub-dates&gt;&lt;date&gt;Feb 12&lt;/date&gt;&lt;/pub-dates&gt;&lt;/dates&gt;&lt;isbn&gt;2168-6157 (Electronic)&amp;#xD;2168-6149 (Linking)&lt;/isbn&gt;&lt;accession-num&gt;33576767&lt;/accession-num&gt;&lt;urls&gt;&lt;related-urls&gt;&lt;url&gt;https://www.ncbi.nlm.nih.gov/pubmed/33576767&lt;/url&gt;&lt;/related-urls&gt;&lt;/urls&gt;&lt;custom2&gt;PMC7881367&lt;/custom2&gt;&lt;electronic-resource-num&gt;10.1001/jamaneurol.2021.0225&lt;/electronic-resource-num&gt;&lt;/record&gt;&lt;/Cite&gt;&lt;/EndNote&gt;</w:instrTex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41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445AE8FC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417" w:type="dxa"/>
          </w:tcPr>
          <w:p w14:paraId="6EA8ED07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20</w:t>
            </w:r>
          </w:p>
        </w:tc>
        <w:tc>
          <w:tcPr>
            <w:tcW w:w="9356" w:type="dxa"/>
          </w:tcPr>
          <w:p w14:paraId="619A0B72" w14:textId="77777777" w:rsidR="00C06510" w:rsidRPr="00105015" w:rsidRDefault="00C06510" w:rsidP="00C06510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Patients aged 40s-70s who underwent brain autopsy for COVID-19</w:t>
            </w:r>
          </w:p>
          <w:p w14:paraId="6DB5EF73" w14:textId="77777777" w:rsidR="00C06510" w:rsidRPr="00105015" w:rsidRDefault="00C06510" w:rsidP="00C06510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In cortical capillaries of 5 patients, megakaryocytes were identified (confirmed with CD61 and CD42b labelling), implicated in endothelial dysfunction</w:t>
            </w:r>
          </w:p>
          <w:p w14:paraId="77B00336" w14:textId="77777777" w:rsidR="00C06510" w:rsidRPr="00105015" w:rsidRDefault="00C06510" w:rsidP="00C06510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These were distinct from platelet clusters found in </w:t>
            </w:r>
            <w:proofErr w:type="spellStart"/>
            <w:r w:rsidRPr="00105015">
              <w:rPr>
                <w:rFonts w:ascii="Arial" w:hAnsi="Arial" w:cs="Arial"/>
                <w:sz w:val="20"/>
                <w:szCs w:val="20"/>
              </w:rPr>
              <w:t>postmortem</w:t>
            </w:r>
            <w:proofErr w:type="spellEnd"/>
            <w:r w:rsidRPr="00105015">
              <w:rPr>
                <w:rFonts w:ascii="Arial" w:hAnsi="Arial" w:cs="Arial"/>
                <w:sz w:val="20"/>
                <w:szCs w:val="20"/>
              </w:rPr>
              <w:t xml:space="preserve"> intravascular precipitates</w:t>
            </w:r>
          </w:p>
          <w:p w14:paraId="3678394F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Cortex of two controls without COVID-19 who had hypoxic changes showed no megakaryocytes</w:t>
            </w:r>
          </w:p>
        </w:tc>
      </w:tr>
      <w:tr w:rsidR="00C06510" w:rsidRPr="00105015" w14:paraId="47004E4E" w14:textId="77777777" w:rsidTr="00E65689">
        <w:tc>
          <w:tcPr>
            <w:tcW w:w="1560" w:type="dxa"/>
          </w:tcPr>
          <w:p w14:paraId="2BF52252" w14:textId="291611E2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Piacenza, Italy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Immovilli&lt;/Author&gt;&lt;Year&gt;2020&lt;/Year&gt;&lt;RecNum&gt;384&lt;/RecNum&gt;&lt;DisplayText&gt;&lt;style face="superscript"&gt;142&lt;/style&gt;&lt;/DisplayText&gt;&lt;record&gt;&lt;rec-number&gt;384&lt;/rec-number&gt;&lt;foreign-keys&gt;&lt;key app="EN" db-id="psea0pzx6srvxiezztippp9mdx0tee0rt0zd" timestamp="1601656670"&gt;384&lt;/key&gt;&lt;/foreign-keys&gt;&lt;ref-type name="Journal Article"&gt;17&lt;/ref-type&gt;&lt;contributors&gt;&lt;authors&gt;&lt;author&gt;Immovilli, Paolo&lt;/author&gt;&lt;author&gt;Terracciano, Chiara&lt;/author&gt;&lt;author&gt;Zaino, Domenica&lt;/author&gt;&lt;author&gt;Marchesi, Elena&lt;/author&gt;&lt;author&gt;Morelli, Nicola&lt;/author&gt;&lt;author&gt;Terlizzi, Emilio&lt;/author&gt;&lt;author&gt;De Mitri, Paola&lt;/author&gt;&lt;author&gt;Vollaro, Stefano&lt;/author&gt;&lt;author&gt;Magnifico, Fabiola&lt;/author&gt;&lt;author&gt;Colombi, Davide&lt;/author&gt;&lt;author&gt;Michieletti, Emanuele&lt;/author&gt;&lt;author&gt;Guidetti, Donata&lt;/author&gt;&lt;/authors&gt;&lt;/contributors&gt;&lt;titles&gt;&lt;title&gt;Stroke in COVID-19 patients—A case series from Italy&lt;/title&gt;&lt;secondary-title&gt;International Journal of Stroke&lt;/secondary-title&gt;&lt;/titles&gt;&lt;periodical&gt;&lt;full-title&gt;International Journal of Stroke&lt;/full-title&gt;&lt;/periodical&gt;&lt;pages&gt;701-702&lt;/pages&gt;&lt;volume&gt;15&lt;/volume&gt;&lt;number&gt;6&lt;/number&gt;&lt;dates&gt;&lt;year&gt;2020&lt;/year&gt;&lt;pub-dates&gt;&lt;date&gt;2020/08/01&lt;/date&gt;&lt;/pub-dates&gt;&lt;/dates&gt;&lt;publisher&gt;SAGE Publications&lt;/publisher&gt;&lt;isbn&gt;1747-4930&lt;/isbn&gt;&lt;urls&gt;&lt;related-urls&gt;&lt;url&gt;https://doi.org/10.1177/1747493020938294&lt;/url&gt;&lt;/related-urls&gt;&lt;/urls&gt;&lt;electronic-resource-num&gt;10.1177/1747493020938294&lt;/electronic-resource-num&gt;&lt;access-date&gt;2020/08/31&lt;/access-date&gt;&lt;/record&gt;&lt;/Cite&gt;&lt;/EndNote&gt;</w:instrTex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42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76327BFA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Case series </w:t>
            </w:r>
          </w:p>
        </w:tc>
        <w:tc>
          <w:tcPr>
            <w:tcW w:w="1417" w:type="dxa"/>
          </w:tcPr>
          <w:p w14:paraId="09CB1E02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19</w:t>
            </w:r>
          </w:p>
        </w:tc>
        <w:tc>
          <w:tcPr>
            <w:tcW w:w="9356" w:type="dxa"/>
          </w:tcPr>
          <w:p w14:paraId="504AF3B0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19 consecutive strokes occurring in COVID-19 patients, mean age 76.1 years </w:t>
            </w:r>
          </w:p>
          <w:p w14:paraId="66739348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15 patients had stroke onset during COVID-19</w:t>
            </w:r>
          </w:p>
          <w:p w14:paraId="7AE62405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4 strokes preceded COVID-19 diagnosis with a mean delay of -2.5 days </w:t>
            </w:r>
          </w:p>
          <w:p w14:paraId="6A00BF1D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Two cases (10.5%) were hemorrhagic and 17  (89.5%) were ischemic</w:t>
            </w:r>
          </w:p>
          <w:p w14:paraId="39B09992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Risk factors were: diabetes 10.5%, hypertension 84.2%, and atrial fibrillation 31.6%</w:t>
            </w:r>
          </w:p>
        </w:tc>
      </w:tr>
      <w:tr w:rsidR="00C06510" w:rsidRPr="00105015" w14:paraId="0EF2E1FA" w14:textId="77777777" w:rsidTr="00E65689">
        <w:tc>
          <w:tcPr>
            <w:tcW w:w="1560" w:type="dxa"/>
          </w:tcPr>
          <w:p w14:paraId="71C8DF20" w14:textId="7C349A2D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Germany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Nawabi&lt;/Author&gt;&lt;Year&gt;2020&lt;/Year&gt;&lt;RecNum&gt;448&lt;/RecNum&gt;&lt;DisplayText&gt;&lt;style face="superscript"&gt;143&lt;/style&gt;&lt;/DisplayText&gt;&lt;record&gt;&lt;rec-number&gt;448&lt;/rec-number&gt;&lt;foreign-keys&gt;&lt;key app="EN" db-id="psea0pzx6srvxiezztippp9mdx0tee0rt0zd" timestamp="1601656685"&gt;448&lt;/key&gt;&lt;/foreign-keys&gt;&lt;ref-type name="Journal Article"&gt;17&lt;/ref-type&gt;&lt;contributors&gt;&lt;authors&gt;&lt;author&gt;Nawabi, Jawed&lt;/author&gt;&lt;author&gt;Morotti, Andrea&lt;/author&gt;&lt;author&gt;Wildgruber, Moritz&lt;/author&gt;&lt;author&gt;Boulouis, Gregoire&lt;/author&gt;&lt;author&gt;Kraehling, Hermann&lt;/author&gt;&lt;author&gt;Schlunk, Frieder&lt;/author&gt;&lt;author&gt;Can, Elif&lt;/author&gt;&lt;author&gt;Kniep, Helge&lt;/author&gt;&lt;author&gt;Thomalla, Götz&lt;/author&gt;&lt;author&gt;Psychogios, Marios&lt;/author&gt;&lt;author&gt;Hamm, Bernd&lt;/author&gt;&lt;author&gt;Fiehler, Jens&lt;/author&gt;&lt;author&gt;Hanning, Uta&lt;/author&gt;&lt;author&gt;Sporns, Peter&lt;/author&gt;&lt;/authors&gt;&lt;/contributors&gt;&lt;titles&gt;&lt;title&gt;Clinical and Imaging Characteristics in Patients with SARS-CoV-2 Infection and Acute Intracranial Hemorrhage&lt;/title&gt;&lt;secondary-title&gt;Journal of Clinical Medicine&lt;/secondary-title&gt;&lt;/titles&gt;&lt;periodical&gt;&lt;full-title&gt;Journal of Clinical Medicine&lt;/full-title&gt;&lt;/periodical&gt;&lt;volume&gt;9&lt;/volume&gt;&lt;number&gt;8&lt;/number&gt;&lt;keywords&gt;&lt;keyword&gt;intracranial hemorrhage&lt;/keyword&gt;&lt;keyword&gt;SARS-CoV-2&lt;/keyword&gt;&lt;keyword&gt;COVID-19&lt;/keyword&gt;&lt;keyword&gt;imaging characteristics&lt;/keyword&gt;&lt;/keywords&gt;&lt;dates&gt;&lt;year&gt;2020&lt;/year&gt;&lt;/dates&gt;&lt;isbn&gt;2077-0383&lt;/isbn&gt;&lt;urls&gt;&lt;/urls&gt;&lt;electronic-resource-num&gt;10.3390/jcm9082543&lt;/electronic-resource-num&gt;&lt;/record&gt;&lt;/Cite&gt;&lt;/EndNote&gt;</w:instrTex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43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05015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701" w:type="dxa"/>
          </w:tcPr>
          <w:p w14:paraId="4224B1D5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Retrospective multicentre study</w:t>
            </w:r>
          </w:p>
        </w:tc>
        <w:tc>
          <w:tcPr>
            <w:tcW w:w="1417" w:type="dxa"/>
          </w:tcPr>
          <w:p w14:paraId="14C6FEBD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18</w:t>
            </w:r>
          </w:p>
        </w:tc>
        <w:tc>
          <w:tcPr>
            <w:tcW w:w="9356" w:type="dxa"/>
          </w:tcPr>
          <w:p w14:paraId="312761A4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306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18 patients had evidence of acute intracranial bleeding within 11 days of admission</w:t>
            </w:r>
          </w:p>
          <w:p w14:paraId="4ED9A745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6 patients had parenchymal hemorrhage, 11 had subarachnoid hemorrhage, 1 had subdural hemorrhage, 3 presented with intraventricular hemorrhage </w:t>
            </w:r>
          </w:p>
        </w:tc>
      </w:tr>
      <w:tr w:rsidR="00C06510" w:rsidRPr="00105015" w14:paraId="55FBDE90" w14:textId="77777777" w:rsidTr="00E65689">
        <w:tc>
          <w:tcPr>
            <w:tcW w:w="1560" w:type="dxa"/>
          </w:tcPr>
          <w:p w14:paraId="16D3FA7B" w14:textId="709131B1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New York City, USA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aXdhcmk8L0F1dGhvcj48WWVhcj4yMDIwPC9ZZWFyPjxS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aXdhcmk8L0F1dGhvcj48WWVhcj4yMDIwPC9ZZWFyPjxS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05015">
              <w:rPr>
                <w:rFonts w:ascii="Arial" w:hAnsi="Arial" w:cs="Arial"/>
                <w:sz w:val="20"/>
                <w:szCs w:val="20"/>
              </w:rPr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44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5D3CFF2C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417" w:type="dxa"/>
          </w:tcPr>
          <w:p w14:paraId="0816278F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16</w:t>
            </w:r>
          </w:p>
        </w:tc>
        <w:tc>
          <w:tcPr>
            <w:tcW w:w="9356" w:type="dxa"/>
          </w:tcPr>
          <w:p w14:paraId="54F853FE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306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Patients with COVID-19 and ischemic stroke admitted to two New York centres </w:t>
            </w:r>
          </w:p>
          <w:p w14:paraId="55BB1635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306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Age ranged between 27 and 82; 81% had vascular risk factors </w:t>
            </w:r>
          </w:p>
          <w:p w14:paraId="054FCE6B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306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Eight had large vessel occlusion (LVO) with median age 55 years, all were male </w:t>
            </w:r>
          </w:p>
          <w:p w14:paraId="61AE8635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306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Eight had non-LVO syndromes, median age 65.5 years and most were female (62.5%)</w:t>
            </w:r>
          </w:p>
          <w:p w14:paraId="7F5F86F3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306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Both groups were 50% African Americans and 37.5% South Asian</w:t>
            </w:r>
          </w:p>
          <w:p w14:paraId="0EC92778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306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The most common etiology was cryptogenic (6 patients) followed by small vessel occlusion (3 patients) and undetermined-unclassified (3 patients) </w:t>
            </w:r>
          </w:p>
        </w:tc>
      </w:tr>
      <w:tr w:rsidR="00C06510" w:rsidRPr="00105015" w14:paraId="095C6BFE" w14:textId="77777777" w:rsidTr="00E65689">
        <w:tc>
          <w:tcPr>
            <w:tcW w:w="1560" w:type="dxa"/>
          </w:tcPr>
          <w:p w14:paraId="3A962E74" w14:textId="6E1FB560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Boston, USA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b25rbGluPC9BdXRob3I+PFllYXI+MjAyMTwvWWVhcj48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b25rbGluPC9BdXRob3I+PFllYXI+MjAyMTwvWWVhcj48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05015">
              <w:rPr>
                <w:rFonts w:ascii="Arial" w:hAnsi="Arial" w:cs="Arial"/>
                <w:sz w:val="20"/>
                <w:szCs w:val="20"/>
              </w:rPr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45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2E80E073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17" w:type="dxa"/>
          </w:tcPr>
          <w:p w14:paraId="212F5A1F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16</w:t>
            </w:r>
          </w:p>
        </w:tc>
        <w:tc>
          <w:tcPr>
            <w:tcW w:w="9356" w:type="dxa"/>
          </w:tcPr>
          <w:p w14:paraId="30A10F89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16 consecutive patients with severe COVID-19 undergoing MRI for coma or focal deficits</w:t>
            </w:r>
          </w:p>
          <w:p w14:paraId="2DDDBE0E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11 patients (69%) had punctate and linear SWI lesions in the subcortical and deep white matter; 8 (50%) had &gt;10 SWI lesions and 4 (25%) had corpus callosum lesions</w:t>
            </w:r>
          </w:p>
          <w:p w14:paraId="2ED0FD46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Brain autopsy in one patient revealed that SWI lesions corresponded to perivascular and parenchymal petechial hemorrhages and microscopic ischemic lesions</w:t>
            </w:r>
          </w:p>
          <w:p w14:paraId="22912645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Distribution of lesions is similar to that seen in patients with hypoxic respiratory failure, sepsis, and disseminated intravascular coagulation</w:t>
            </w:r>
          </w:p>
          <w:p w14:paraId="3575F59E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Single centre study with small sample</w:t>
            </w:r>
          </w:p>
        </w:tc>
      </w:tr>
      <w:tr w:rsidR="00C06510" w:rsidRPr="00105015" w14:paraId="0948D5AE" w14:textId="77777777" w:rsidTr="00E65689">
        <w:tc>
          <w:tcPr>
            <w:tcW w:w="1560" w:type="dxa"/>
          </w:tcPr>
          <w:p w14:paraId="39A7AE97" w14:textId="72916630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Bethesda, USA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ZWU8L0F1dGhvcj48WWVhcj4yMDIxPC9ZZWFyPjxSZWNO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ZWU8L0F1dGhvcj48WWVhcj4yMDIxPC9ZZWFyPjxSZWNO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05015">
              <w:rPr>
                <w:rFonts w:ascii="Arial" w:hAnsi="Arial" w:cs="Arial"/>
                <w:sz w:val="20"/>
                <w:szCs w:val="20"/>
              </w:rPr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46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70E19CFC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Case series (autopsy)</w:t>
            </w:r>
          </w:p>
        </w:tc>
        <w:tc>
          <w:tcPr>
            <w:tcW w:w="1417" w:type="dxa"/>
          </w:tcPr>
          <w:p w14:paraId="1A50705A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16</w:t>
            </w:r>
          </w:p>
        </w:tc>
        <w:tc>
          <w:tcPr>
            <w:tcW w:w="9356" w:type="dxa"/>
          </w:tcPr>
          <w:p w14:paraId="1AF2E977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Convenience sample of 16 patients who died of COVID-19</w:t>
            </w:r>
          </w:p>
          <w:p w14:paraId="73F3399E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Multifocal microvascular injury was observed in the brain and olfactory bulbs by means of MRI, histopathological evaluation, and </w:t>
            </w:r>
            <w:proofErr w:type="spellStart"/>
            <w:r w:rsidRPr="00105015">
              <w:rPr>
                <w:rFonts w:ascii="Arial" w:hAnsi="Arial" w:cs="Arial"/>
                <w:sz w:val="20"/>
                <w:szCs w:val="20"/>
              </w:rPr>
              <w:t>immunohistochemical</w:t>
            </w:r>
            <w:proofErr w:type="spellEnd"/>
            <w:r w:rsidRPr="00105015">
              <w:rPr>
                <w:rFonts w:ascii="Arial" w:hAnsi="Arial" w:cs="Arial"/>
                <w:sz w:val="20"/>
                <w:szCs w:val="20"/>
              </w:rPr>
              <w:t xml:space="preserve"> analysis of corresponding sections, without evidence of viral infection</w:t>
            </w:r>
          </w:p>
          <w:p w14:paraId="54F655DD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spacing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Punctate </w:t>
            </w:r>
            <w:proofErr w:type="spellStart"/>
            <w:r w:rsidRPr="00105015">
              <w:rPr>
                <w:rFonts w:ascii="Arial" w:hAnsi="Arial" w:cs="Arial"/>
                <w:sz w:val="20"/>
                <w:szCs w:val="20"/>
              </w:rPr>
              <w:t>hyperintensities</w:t>
            </w:r>
            <w:proofErr w:type="spellEnd"/>
            <w:r w:rsidRPr="00105015">
              <w:rPr>
                <w:rFonts w:ascii="Arial" w:hAnsi="Arial" w:cs="Arial"/>
                <w:sz w:val="20"/>
                <w:szCs w:val="20"/>
              </w:rPr>
              <w:t xml:space="preserve"> on MRI in 9 patients corresponded to areas of microvascular injury and fibrinogen leakage; </w:t>
            </w:r>
            <w:proofErr w:type="spellStart"/>
            <w:r w:rsidRPr="00105015">
              <w:rPr>
                <w:rFonts w:ascii="Arial" w:hAnsi="Arial" w:cs="Arial"/>
                <w:sz w:val="20"/>
                <w:szCs w:val="20"/>
              </w:rPr>
              <w:t>hypointensities</w:t>
            </w:r>
            <w:proofErr w:type="spellEnd"/>
            <w:r w:rsidRPr="00105015">
              <w:rPr>
                <w:rFonts w:ascii="Arial" w:hAnsi="Arial" w:cs="Arial"/>
                <w:sz w:val="20"/>
                <w:szCs w:val="20"/>
              </w:rPr>
              <w:t xml:space="preserve"> in 10 patients corresponded to congested vessels and linear </w:t>
            </w:r>
            <w:proofErr w:type="spellStart"/>
            <w:r w:rsidRPr="00105015">
              <w:rPr>
                <w:rFonts w:ascii="Arial" w:hAnsi="Arial" w:cs="Arial"/>
                <w:sz w:val="20"/>
                <w:szCs w:val="20"/>
              </w:rPr>
              <w:t>hypointensities</w:t>
            </w:r>
            <w:proofErr w:type="spellEnd"/>
            <w:r w:rsidRPr="00105015">
              <w:rPr>
                <w:rFonts w:ascii="Arial" w:hAnsi="Arial" w:cs="Arial"/>
                <w:sz w:val="20"/>
                <w:szCs w:val="20"/>
              </w:rPr>
              <w:t xml:space="preserve"> to </w:t>
            </w:r>
            <w:proofErr w:type="spellStart"/>
            <w:r w:rsidRPr="00105015">
              <w:rPr>
                <w:rFonts w:ascii="Arial" w:hAnsi="Arial" w:cs="Arial"/>
                <w:sz w:val="20"/>
                <w:szCs w:val="20"/>
              </w:rPr>
              <w:t>microhemorrhages</w:t>
            </w:r>
            <w:proofErr w:type="spellEnd"/>
          </w:p>
        </w:tc>
      </w:tr>
      <w:tr w:rsidR="00C06510" w:rsidRPr="00105015" w14:paraId="743FB543" w14:textId="77777777" w:rsidTr="00E65689">
        <w:tc>
          <w:tcPr>
            <w:tcW w:w="1560" w:type="dxa"/>
          </w:tcPr>
          <w:p w14:paraId="4A3A383F" w14:textId="69785EC9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NC and NY, USA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GcmFuY2VzY2hpPC9BdXRob3I+PFllYXI+MjAyMDwvWWVh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GcmFuY2VzY2hpPC9BdXRob3I+PFllYXI+MjAyMDwvWWVh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05015">
              <w:rPr>
                <w:rFonts w:ascii="Arial" w:hAnsi="Arial" w:cs="Arial"/>
                <w:sz w:val="20"/>
                <w:szCs w:val="20"/>
              </w:rPr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47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368CA007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417" w:type="dxa"/>
          </w:tcPr>
          <w:p w14:paraId="4BE40FE6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9356" w:type="dxa"/>
          </w:tcPr>
          <w:p w14:paraId="0742BEDA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10 hospitalized patients with confirmed COVID-19 who developed severe neurovascular complications (one hemorrhage, two hemorrhagic infarcts, rest multiple infarcts)</w:t>
            </w:r>
          </w:p>
          <w:p w14:paraId="26A071EF" w14:textId="77777777" w:rsidR="00C06510" w:rsidRPr="00105015" w:rsidRDefault="00C06510" w:rsidP="00C06510">
            <w:pPr>
              <w:pStyle w:val="f-body"/>
              <w:numPr>
                <w:ilvl w:val="0"/>
                <w:numId w:val="22"/>
              </w:numPr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lastRenderedPageBreak/>
              <w:t xml:space="preserve">Five patients (50%) died following critical illness and cerebral edema </w:t>
            </w:r>
          </w:p>
        </w:tc>
      </w:tr>
      <w:tr w:rsidR="00C06510" w:rsidRPr="00105015" w14:paraId="377D0700" w14:textId="77777777" w:rsidTr="00E65689">
        <w:tc>
          <w:tcPr>
            <w:tcW w:w="14034" w:type="dxa"/>
            <w:gridSpan w:val="4"/>
            <w:shd w:val="clear" w:color="auto" w:fill="E7E6E6" w:themeFill="background2"/>
          </w:tcPr>
          <w:p w14:paraId="4B19CA91" w14:textId="77777777" w:rsidR="00C06510" w:rsidRPr="00105015" w:rsidRDefault="00C06510" w:rsidP="00C06510">
            <w:pPr>
              <w:pStyle w:val="f-body"/>
              <w:spacing w:before="0" w:beforeAutospacing="0" w:after="0" w:afterAutospacing="0"/>
              <w:ind w:left="477" w:hanging="283"/>
              <w:jc w:val="center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b/>
                <w:bCs/>
                <w:sz w:val="20"/>
                <w:szCs w:val="20"/>
              </w:rPr>
              <w:lastRenderedPageBreak/>
              <w:t>Encephalopathy or encephalitis</w:t>
            </w:r>
          </w:p>
        </w:tc>
      </w:tr>
      <w:tr w:rsidR="00EA0146" w:rsidRPr="00105015" w14:paraId="255276B8" w14:textId="77777777" w:rsidTr="00E65689">
        <w:trPr>
          <w:trHeight w:val="1179"/>
        </w:trPr>
        <w:tc>
          <w:tcPr>
            <w:tcW w:w="1560" w:type="dxa"/>
          </w:tcPr>
          <w:p w14:paraId="25F68F04" w14:textId="120189A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Multi-national</w:t>
            </w:r>
            <w:r>
              <w:rPr>
                <w:rFonts w:ascii="Arial" w:hAnsi="Arial" w:cs="Arial"/>
                <w:sz w:val="20"/>
                <w:szCs w:val="20"/>
              </w:rPr>
              <w:t xml:space="preserve"> (but primarily USA)</w:t>
            </w:r>
            <w:r w:rsidR="00197C9E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Taquet&lt;/Author&gt;&lt;Year&gt;2021&lt;/Year&gt;&lt;RecNum&gt;713&lt;/RecNum&gt;&lt;DisplayText&gt;&lt;style face="superscript"&gt;97&lt;/style&gt;&lt;/DisplayText&gt;&lt;record&gt;&lt;rec-number&gt;713&lt;/rec-number&gt;&lt;foreign-keys&gt;&lt;key app="EN" db-id="psea0pzx6srvxiezztippp9mdx0tee0rt0zd" timestamp="1617832914"&gt;713&lt;/key&gt;&lt;/foreign-keys&gt;&lt;ref-type name="Journal Article"&gt;17&lt;/ref-type&gt;&lt;contributors&gt;&lt;authors&gt;&lt;author&gt;Taquet, M.&lt;/author&gt;&lt;author&gt;Geddes, J.R.&lt;/author&gt;&lt;author&gt;Husain, M.&lt;/author&gt;&lt;author&gt;Luciano, S.&lt;/author&gt;&lt;author&gt;Harrison, P.J.&lt;/author&gt;&lt;/authors&gt;&lt;/contributors&gt;&lt;titles&gt;&lt;title&gt;6-month neurological and psychiatric outcomes in 236 379 survivors of COVID-19: a retrospective cohort study using electronic health records&lt;/title&gt;&lt;secondary-title&gt;Lancet Psychiatry&lt;/secondary-title&gt;&lt;/titles&gt;&lt;periodical&gt;&lt;full-title&gt;Lancet Psychiatry&lt;/full-title&gt;&lt;/periodical&gt;&lt;edition&gt;April 6, 2021&lt;/edition&gt;&lt;dates&gt;&lt;year&gt;2021&lt;/year&gt;&lt;/dates&gt;&lt;urls&gt;&lt;/urls&gt;&lt;electronic-resource-num&gt;10.1016/S2215-0366(21)00084-5&lt;/electronic-resource-num&gt;&lt;/record&gt;&lt;/Cite&gt;&lt;/EndNote&gt;</w:instrText>
            </w:r>
            <w:r w:rsidR="00197C9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97</w:t>
            </w:r>
            <w:r w:rsidR="00197C9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7ED94FF6" w14:textId="40B389C8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17" w:type="dxa"/>
          </w:tcPr>
          <w:p w14:paraId="71DD8374" w14:textId="42B981B1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36,379</w:t>
            </w:r>
          </w:p>
        </w:tc>
        <w:tc>
          <w:tcPr>
            <w:tcW w:w="9356" w:type="dxa"/>
          </w:tcPr>
          <w:p w14:paraId="61B13A71" w14:textId="77777777" w:rsidR="00EA0146" w:rsidRPr="000658BE" w:rsidRDefault="00EA0146" w:rsidP="00EA0146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Analysis of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TriNetX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database including matched controls with influenza and other respiratory infections (n=236,038 for controls) – see Table 4 for more details</w:t>
            </w:r>
          </w:p>
          <w:p w14:paraId="671BE467" w14:textId="668FE5CA" w:rsidR="00EA0146" w:rsidRPr="00983B0A" w:rsidRDefault="00EA0146" w:rsidP="00EA0146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983B0A">
              <w:rPr>
                <w:rFonts w:ascii="Arial" w:hAnsi="Arial" w:cs="Arial"/>
                <w:sz w:val="20"/>
                <w:szCs w:val="20"/>
              </w:rPr>
              <w:t xml:space="preserve">Estimated 6-month incidence </w:t>
            </w:r>
            <w:r>
              <w:rPr>
                <w:rFonts w:ascii="Arial" w:hAnsi="Arial" w:cs="Arial"/>
                <w:sz w:val="20"/>
                <w:szCs w:val="20"/>
              </w:rPr>
              <w:t>encephalitis was 0.10% (95%CI 0.08-0.13), with dementia identified in 0.67% (0.59-0.75)</w:t>
            </w:r>
          </w:p>
          <w:p w14:paraId="34163E14" w14:textId="44C87304" w:rsidR="00EA0146" w:rsidRPr="00983B0A" w:rsidRDefault="00EA0146" w:rsidP="00EA0146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983B0A">
              <w:rPr>
                <w:rFonts w:ascii="Arial" w:hAnsi="Arial" w:cs="Arial"/>
                <w:sz w:val="20"/>
                <w:szCs w:val="20"/>
              </w:rPr>
              <w:t>In the subgroup with intensive care admission, estimated incidence</w:t>
            </w:r>
            <w:r>
              <w:rPr>
                <w:rFonts w:ascii="Arial" w:hAnsi="Arial" w:cs="Arial"/>
                <w:sz w:val="20"/>
                <w:szCs w:val="20"/>
              </w:rPr>
              <w:t xml:space="preserve"> of encephalitis was 0.35% (0.19-0.64) and that of dementia was 1.74% (1.31-2.30)</w:t>
            </w:r>
          </w:p>
          <w:p w14:paraId="701FBCBE" w14:textId="77777777" w:rsidR="00EA0146" w:rsidRDefault="00EA0146" w:rsidP="00EA0146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ncephalitis</w:t>
            </w:r>
            <w:r w:rsidRPr="00983B0A">
              <w:rPr>
                <w:rFonts w:ascii="Arial" w:hAnsi="Arial" w:cs="Arial"/>
                <w:sz w:val="20"/>
                <w:szCs w:val="20"/>
              </w:rPr>
              <w:t xml:space="preserve"> more common in patients who had COVID-19 than in those who had influenza (hazard ratio [HR] 1.</w:t>
            </w:r>
            <w:r>
              <w:rPr>
                <w:rFonts w:ascii="Arial" w:hAnsi="Arial" w:cs="Arial"/>
                <w:sz w:val="20"/>
                <w:szCs w:val="20"/>
              </w:rPr>
              <w:t>70</w:t>
            </w:r>
            <w:r w:rsidRPr="00983B0A">
              <w:rPr>
                <w:rFonts w:ascii="Arial" w:hAnsi="Arial" w:cs="Arial"/>
                <w:sz w:val="20"/>
                <w:szCs w:val="20"/>
              </w:rPr>
              <w:t xml:space="preserve">, 95% CI </w:t>
            </w:r>
            <w:r>
              <w:rPr>
                <w:rFonts w:ascii="Arial" w:hAnsi="Arial" w:cs="Arial"/>
                <w:sz w:val="20"/>
                <w:szCs w:val="20"/>
              </w:rPr>
              <w:t>1</w:t>
            </w:r>
            <w:r w:rsidRPr="00983B0A">
              <w:rPr>
                <w:rFonts w:ascii="Arial" w:hAnsi="Arial" w:cs="Arial"/>
                <w:sz w:val="20"/>
                <w:szCs w:val="20"/>
              </w:rPr>
              <w:t>.</w:t>
            </w:r>
            <w:r>
              <w:rPr>
                <w:rFonts w:ascii="Arial" w:hAnsi="Arial" w:cs="Arial"/>
                <w:sz w:val="20"/>
                <w:szCs w:val="20"/>
              </w:rPr>
              <w:t>04</w:t>
            </w:r>
            <w:r w:rsidRPr="00983B0A">
              <w:rPr>
                <w:rFonts w:ascii="Arial" w:hAnsi="Arial" w:cs="Arial"/>
                <w:sz w:val="20"/>
                <w:szCs w:val="20"/>
              </w:rPr>
              <w:t>–</w:t>
            </w:r>
            <w:r>
              <w:rPr>
                <w:rFonts w:ascii="Arial" w:hAnsi="Arial" w:cs="Arial"/>
                <w:sz w:val="20"/>
                <w:szCs w:val="20"/>
              </w:rPr>
              <w:t>2</w:t>
            </w:r>
            <w:r w:rsidRPr="00983B0A">
              <w:rPr>
                <w:rFonts w:ascii="Arial" w:hAnsi="Arial" w:cs="Arial"/>
                <w:sz w:val="20"/>
                <w:szCs w:val="20"/>
              </w:rPr>
              <w:t>.</w:t>
            </w:r>
            <w:r>
              <w:rPr>
                <w:rFonts w:ascii="Arial" w:hAnsi="Arial" w:cs="Arial"/>
                <w:sz w:val="20"/>
                <w:szCs w:val="20"/>
              </w:rPr>
              <w:t>78</w:t>
            </w:r>
            <w:r w:rsidRPr="00983B0A">
              <w:rPr>
                <w:rFonts w:ascii="Arial" w:hAnsi="Arial" w:cs="Arial"/>
                <w:sz w:val="20"/>
                <w:szCs w:val="20"/>
              </w:rPr>
              <w:t>) and those who had other respiratory tract infections (1.</w:t>
            </w:r>
            <w:r>
              <w:rPr>
                <w:rFonts w:ascii="Arial" w:hAnsi="Arial" w:cs="Arial"/>
                <w:sz w:val="20"/>
                <w:szCs w:val="20"/>
              </w:rPr>
              <w:t>41</w:t>
            </w:r>
            <w:r w:rsidRPr="00983B0A">
              <w:rPr>
                <w:rFonts w:ascii="Arial" w:hAnsi="Arial" w:cs="Arial"/>
                <w:sz w:val="20"/>
                <w:szCs w:val="20"/>
              </w:rPr>
              <w:t>, 1.</w:t>
            </w:r>
            <w:r>
              <w:rPr>
                <w:rFonts w:ascii="Arial" w:hAnsi="Arial" w:cs="Arial"/>
                <w:sz w:val="20"/>
                <w:szCs w:val="20"/>
              </w:rPr>
              <w:t>03</w:t>
            </w:r>
            <w:r w:rsidRPr="00983B0A">
              <w:rPr>
                <w:rFonts w:ascii="Arial" w:hAnsi="Arial" w:cs="Arial"/>
                <w:sz w:val="20"/>
                <w:szCs w:val="20"/>
              </w:rPr>
              <w:t>–</w:t>
            </w:r>
            <w:r>
              <w:rPr>
                <w:rFonts w:ascii="Arial" w:hAnsi="Arial" w:cs="Arial"/>
                <w:sz w:val="20"/>
                <w:szCs w:val="20"/>
              </w:rPr>
              <w:t>1.92</w:t>
            </w:r>
            <w:r w:rsidRPr="00983B0A">
              <w:rPr>
                <w:rFonts w:ascii="Arial" w:hAnsi="Arial" w:cs="Arial"/>
                <w:sz w:val="20"/>
                <w:szCs w:val="20"/>
              </w:rPr>
              <w:t>)</w:t>
            </w:r>
            <w:r>
              <w:rPr>
                <w:rFonts w:ascii="Arial" w:hAnsi="Arial" w:cs="Arial"/>
                <w:sz w:val="20"/>
                <w:szCs w:val="20"/>
              </w:rPr>
              <w:t>; same for dementia (vs influenza: 2.33, 1.77-3.07; vs others: 1.71, 1.50-1.95)</w:t>
            </w:r>
          </w:p>
          <w:p w14:paraId="5A08F957" w14:textId="3A6FDA8A" w:rsidR="00EA0146" w:rsidRPr="00105015" w:rsidRDefault="00EA0146" w:rsidP="00EA0146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983B0A">
              <w:rPr>
                <w:rFonts w:ascii="Arial" w:hAnsi="Arial" w:cs="Arial"/>
                <w:sz w:val="20"/>
                <w:szCs w:val="20"/>
              </w:rPr>
              <w:t>HRs were higher in patients who had more severe COVID-19</w:t>
            </w:r>
          </w:p>
        </w:tc>
      </w:tr>
      <w:tr w:rsidR="00EA0146" w:rsidRPr="00105015" w14:paraId="5EBBBD51" w14:textId="77777777" w:rsidTr="00E65689">
        <w:trPr>
          <w:trHeight w:val="1179"/>
        </w:trPr>
        <w:tc>
          <w:tcPr>
            <w:tcW w:w="1560" w:type="dxa"/>
          </w:tcPr>
          <w:p w14:paraId="52825B2C" w14:textId="4916F890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New York City, USA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garwal&lt;/Author&gt;&lt;Year&gt;2020&lt;/Year&gt;&lt;RecNum&gt;287&lt;/RecNum&gt;&lt;DisplayText&gt;&lt;style face="superscript"&gt;148&lt;/style&gt;&lt;/DisplayText&gt;&lt;record&gt;&lt;rec-number&gt;287&lt;/rec-number&gt;&lt;foreign-keys&gt;&lt;key app="EN" db-id="psea0pzx6srvxiezztippp9mdx0tee0rt0zd" timestamp="1601656649"&gt;287&lt;/key&gt;&lt;/foreign-keys&gt;&lt;ref-type name="Journal Article"&gt;17&lt;/ref-type&gt;&lt;contributors&gt;&lt;authors&gt;&lt;author&gt;Agarwal, Shashank&lt;/author&gt;&lt;author&gt;Jain, Rajan&lt;/author&gt;&lt;author&gt;Dogra, Siddhant&lt;/author&gt;&lt;author&gt;Krieger, Penina&lt;/author&gt;&lt;author&gt;Lewis, Ariane&lt;/author&gt;&lt;author&gt;Nguyen, Vinh&lt;/author&gt;&lt;author&gt;Melmed, Kara&lt;/author&gt;&lt;author&gt;Galetta, Steven&lt;/author&gt;&lt;/authors&gt;&lt;/contributors&gt;&lt;titles&gt;&lt;title&gt;Cerebral Microbleeds and Leukoencephalopathy in Critically Ill Patients With COVID-19&lt;/title&gt;&lt;secondary-title&gt;Stroke&lt;/secondary-title&gt;&lt;/titles&gt;&lt;periodical&gt;&lt;full-title&gt;Stroke&lt;/full-title&gt;&lt;/periodical&gt;&lt;pages&gt;2649-2655&lt;/pages&gt;&lt;volume&gt;51&lt;/volume&gt;&lt;number&gt;9&lt;/number&gt;&lt;dates&gt;&lt;year&gt;2020&lt;/year&gt;&lt;pub-dates&gt;&lt;date&gt;2020/09/01&lt;/date&gt;&lt;/pub-dates&gt;&lt;/dates&gt;&lt;publisher&gt;American Heart Association&lt;/publisher&gt;&lt;urls&gt;&lt;related-urls&gt;&lt;url&gt;https://doi.org/10.1161/STROKEAHA.120.030940&lt;/url&gt;&lt;/related-urls&gt;&lt;/urls&gt;&lt;electronic-resource-num&gt;10.1161/STROKEAHA.120.030940&lt;/electronic-resource-num&gt;&lt;access-date&gt;2020/08/31&lt;/access-date&gt;&lt;/record&gt;&lt;/Cite&gt;&lt;/EndNote&gt;</w:instrTex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48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6DF08E75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Retrospective study</w:t>
            </w:r>
          </w:p>
        </w:tc>
        <w:tc>
          <w:tcPr>
            <w:tcW w:w="1417" w:type="dxa"/>
          </w:tcPr>
          <w:p w14:paraId="409618CA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115</w:t>
            </w:r>
          </w:p>
        </w:tc>
        <w:tc>
          <w:tcPr>
            <w:tcW w:w="9356" w:type="dxa"/>
          </w:tcPr>
          <w:p w14:paraId="5941C1A4" w14:textId="77777777" w:rsidR="00EA0146" w:rsidRPr="00105015" w:rsidRDefault="00EA0146" w:rsidP="00EA0146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115 COVID-19 patients that had an MRI </w:t>
            </w:r>
          </w:p>
          <w:p w14:paraId="4AAE9CA0" w14:textId="77777777" w:rsidR="00EA0146" w:rsidRPr="00105015" w:rsidRDefault="00EA0146" w:rsidP="00EA0146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30.4% had leukoencephalopathy and/or </w:t>
            </w:r>
            <w:proofErr w:type="spellStart"/>
            <w:r w:rsidRPr="00105015">
              <w:rPr>
                <w:rFonts w:ascii="Arial" w:hAnsi="Arial" w:cs="Arial"/>
                <w:sz w:val="20"/>
                <w:szCs w:val="20"/>
              </w:rPr>
              <w:t>microbleeds</w:t>
            </w:r>
            <w:proofErr w:type="spellEnd"/>
            <w:r w:rsidRPr="00105015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27BB7D1E" w14:textId="77777777" w:rsidR="00EA0146" w:rsidRPr="00105015" w:rsidRDefault="00EA0146" w:rsidP="00EA0146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Patients with leukoencephalopathy and/or </w:t>
            </w:r>
            <w:proofErr w:type="spellStart"/>
            <w:r w:rsidRPr="00105015">
              <w:rPr>
                <w:rFonts w:ascii="Arial" w:hAnsi="Arial" w:cs="Arial"/>
                <w:sz w:val="20"/>
                <w:szCs w:val="20"/>
              </w:rPr>
              <w:t>microbleeds</w:t>
            </w:r>
            <w:proofErr w:type="spellEnd"/>
            <w:r w:rsidRPr="00105015">
              <w:rPr>
                <w:rFonts w:ascii="Arial" w:hAnsi="Arial" w:cs="Arial"/>
                <w:sz w:val="20"/>
                <w:szCs w:val="20"/>
              </w:rPr>
              <w:t xml:space="preserve"> had more complications such as ventilator support duration, moderate-severe ARDS, higher mortality (20% vs. 9%) </w:t>
            </w:r>
          </w:p>
        </w:tc>
      </w:tr>
      <w:tr w:rsidR="00EA0146" w:rsidRPr="00105015" w14:paraId="0DE8DDF6" w14:textId="77777777" w:rsidTr="00E65689">
        <w:trPr>
          <w:trHeight w:val="1179"/>
        </w:trPr>
        <w:tc>
          <w:tcPr>
            <w:tcW w:w="1560" w:type="dxa"/>
          </w:tcPr>
          <w:p w14:paraId="635AA8F6" w14:textId="08F338AE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Milan, Italy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ZWNjaGV0dGk8L0F1dGhvcj48WWVhcj4yMDIwPC9ZZWFy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ZWNjaGV0dGk8L0F1dGhvcj48WWVhcj4yMDIwPC9ZZWFy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05015">
              <w:rPr>
                <w:rFonts w:ascii="Arial" w:hAnsi="Arial" w:cs="Arial"/>
                <w:sz w:val="20"/>
                <w:szCs w:val="20"/>
              </w:rPr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49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2810CBB9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Cross-sectional study</w:t>
            </w:r>
          </w:p>
        </w:tc>
        <w:tc>
          <w:tcPr>
            <w:tcW w:w="1417" w:type="dxa"/>
          </w:tcPr>
          <w:p w14:paraId="27643055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18</w:t>
            </w:r>
          </w:p>
        </w:tc>
        <w:tc>
          <w:tcPr>
            <w:tcW w:w="9356" w:type="dxa"/>
          </w:tcPr>
          <w:p w14:paraId="499EE23A" w14:textId="77777777" w:rsidR="00EA0146" w:rsidRPr="00105015" w:rsidRDefault="00EA0146" w:rsidP="00EA0146">
            <w:pPr>
              <w:pStyle w:val="f-body"/>
              <w:numPr>
                <w:ilvl w:val="0"/>
                <w:numId w:val="23"/>
              </w:numPr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Consecutive COVID-19 patients, admitted, evaluated with EEG</w:t>
            </w:r>
          </w:p>
          <w:p w14:paraId="6F59B17F" w14:textId="77777777" w:rsidR="00EA0146" w:rsidRPr="00105015" w:rsidRDefault="00EA0146" w:rsidP="00EA0146">
            <w:pPr>
              <w:pStyle w:val="f-body"/>
              <w:numPr>
                <w:ilvl w:val="0"/>
                <w:numId w:val="23"/>
              </w:numPr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Symptoms included transient loss of consciousness, seizures/spasms, delirium, coma</w:t>
            </w:r>
          </w:p>
          <w:p w14:paraId="5EFB3A97" w14:textId="77777777" w:rsidR="00EA0146" w:rsidRPr="00105015" w:rsidRDefault="00EA0146" w:rsidP="00EA0146">
            <w:pPr>
              <w:pStyle w:val="f-body"/>
              <w:numPr>
                <w:ilvl w:val="0"/>
                <w:numId w:val="23"/>
              </w:numPr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Generalized EEG slowing in 88.9%, </w:t>
            </w:r>
            <w:proofErr w:type="spellStart"/>
            <w:r w:rsidRPr="00105015">
              <w:rPr>
                <w:rFonts w:ascii="Arial" w:hAnsi="Arial" w:cs="Arial"/>
                <w:sz w:val="20"/>
                <w:szCs w:val="20"/>
              </w:rPr>
              <w:t>bifrontal</w:t>
            </w:r>
            <w:proofErr w:type="spellEnd"/>
            <w:r w:rsidRPr="00105015">
              <w:rPr>
                <w:rFonts w:ascii="Arial" w:hAnsi="Arial" w:cs="Arial"/>
                <w:sz w:val="20"/>
                <w:szCs w:val="20"/>
              </w:rPr>
              <w:t xml:space="preserve"> predominance in 55.6%</w:t>
            </w:r>
          </w:p>
          <w:p w14:paraId="67038A98" w14:textId="77777777" w:rsidR="00EA0146" w:rsidRPr="00105015" w:rsidRDefault="00EA0146" w:rsidP="00EA0146">
            <w:pPr>
              <w:pStyle w:val="f-body"/>
              <w:numPr>
                <w:ilvl w:val="0"/>
                <w:numId w:val="23"/>
              </w:numPr>
              <w:spacing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Only two had epileptiform discharges; no seizures were detected</w:t>
            </w:r>
          </w:p>
        </w:tc>
      </w:tr>
      <w:tr w:rsidR="00EA0146" w:rsidRPr="00105015" w14:paraId="11874567" w14:textId="77777777" w:rsidTr="00E65689">
        <w:tc>
          <w:tcPr>
            <w:tcW w:w="14034" w:type="dxa"/>
            <w:gridSpan w:val="4"/>
            <w:shd w:val="clear" w:color="auto" w:fill="E7E6E6" w:themeFill="background2"/>
          </w:tcPr>
          <w:p w14:paraId="3997D9B2" w14:textId="77777777" w:rsidR="00EA0146" w:rsidRPr="00105015" w:rsidRDefault="00EA0146" w:rsidP="00EA0146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05015">
              <w:rPr>
                <w:rFonts w:ascii="Arial" w:hAnsi="Arial" w:cs="Arial"/>
                <w:b/>
                <w:bCs/>
                <w:sz w:val="20"/>
                <w:szCs w:val="20"/>
              </w:rPr>
              <w:t>Other Neuropsychiatric Disorders</w:t>
            </w:r>
          </w:p>
        </w:tc>
      </w:tr>
      <w:tr w:rsidR="00EA0146" w:rsidRPr="00105015" w14:paraId="4194F43C" w14:textId="77777777" w:rsidTr="00E65689">
        <w:tc>
          <w:tcPr>
            <w:tcW w:w="1560" w:type="dxa"/>
          </w:tcPr>
          <w:p w14:paraId="703931D3" w14:textId="1A09DDE2" w:rsidR="00EA0146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Multi-national</w:t>
            </w:r>
            <w:r>
              <w:rPr>
                <w:rFonts w:ascii="Arial" w:hAnsi="Arial" w:cs="Arial"/>
                <w:sz w:val="20"/>
                <w:szCs w:val="20"/>
              </w:rPr>
              <w:t xml:space="preserve"> (but primarily USA)</w:t>
            </w:r>
            <w:r w:rsidR="00197C9E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Taquet&lt;/Author&gt;&lt;Year&gt;2021&lt;/Year&gt;&lt;RecNum&gt;713&lt;/RecNum&gt;&lt;DisplayText&gt;&lt;style face="superscript"&gt;97&lt;/style&gt;&lt;/DisplayText&gt;&lt;record&gt;&lt;rec-number&gt;713&lt;/rec-number&gt;&lt;foreign-keys&gt;&lt;key app="EN" db-id="psea0pzx6srvxiezztippp9mdx0tee0rt0zd" timestamp="1617832914"&gt;713&lt;/key&gt;&lt;/foreign-keys&gt;&lt;ref-type name="Journal Article"&gt;17&lt;/ref-type&gt;&lt;contributors&gt;&lt;authors&gt;&lt;author&gt;Taquet, M.&lt;/author&gt;&lt;author&gt;Geddes, J.R.&lt;/author&gt;&lt;author&gt;Husain, M.&lt;/author&gt;&lt;author&gt;Luciano, S.&lt;/author&gt;&lt;author&gt;Harrison, P.J.&lt;/author&gt;&lt;/authors&gt;&lt;/contributors&gt;&lt;titles&gt;&lt;title&gt;6-month neurological and psychiatric outcomes in 236 379 survivors of COVID-19: a retrospective cohort study using electronic health records&lt;/title&gt;&lt;secondary-title&gt;Lancet Psychiatry&lt;/secondary-title&gt;&lt;/titles&gt;&lt;periodical&gt;&lt;full-title&gt;Lancet Psychiatry&lt;/full-title&gt;&lt;/periodical&gt;&lt;edition&gt;April 6, 2021&lt;/edition&gt;&lt;dates&gt;&lt;year&gt;2021&lt;/year&gt;&lt;/dates&gt;&lt;urls&gt;&lt;/urls&gt;&lt;electronic-resource-num&gt;10.1016/S2215-0366(21)00084-5&lt;/electronic-resource-num&gt;&lt;/record&gt;&lt;/Cite&gt;&lt;/EndNote&gt;</w:instrText>
            </w:r>
            <w:r w:rsidR="00197C9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97</w:t>
            </w:r>
            <w:r w:rsidR="00197C9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5D395287" w14:textId="5503F3B8" w:rsidR="00EA0146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17" w:type="dxa"/>
          </w:tcPr>
          <w:p w14:paraId="7B1FEE04" w14:textId="13A9B110" w:rsidR="00EA0146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36,379</w:t>
            </w:r>
          </w:p>
        </w:tc>
        <w:tc>
          <w:tcPr>
            <w:tcW w:w="9356" w:type="dxa"/>
          </w:tcPr>
          <w:p w14:paraId="6FFA76C5" w14:textId="77777777" w:rsidR="00EA0146" w:rsidRPr="000658BE" w:rsidRDefault="00EA0146" w:rsidP="00EA0146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Analysis of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TriNetX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database including matched controls with influenza and other respiratory infections (n=236,038 for controls) – see Table 4 for more details</w:t>
            </w:r>
          </w:p>
          <w:p w14:paraId="76AB5A1A" w14:textId="7AC0E35D" w:rsidR="00EA0146" w:rsidRPr="00983B0A" w:rsidRDefault="00EA0146" w:rsidP="00EA0146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983B0A">
              <w:rPr>
                <w:rFonts w:ascii="Arial" w:hAnsi="Arial" w:cs="Arial"/>
                <w:sz w:val="20"/>
                <w:szCs w:val="20"/>
              </w:rPr>
              <w:t>Estimated 6-month incidence</w:t>
            </w:r>
            <w:r>
              <w:rPr>
                <w:rFonts w:ascii="Arial" w:hAnsi="Arial" w:cs="Arial"/>
                <w:sz w:val="20"/>
                <w:szCs w:val="20"/>
              </w:rPr>
              <w:t xml:space="preserve"> of mood, anxiety, or psychotic disorder: 24.0% (95%CI 23.6-24.4)</w:t>
            </w:r>
          </w:p>
          <w:p w14:paraId="26AC7F13" w14:textId="12B14672" w:rsidR="00EA0146" w:rsidRPr="00983B0A" w:rsidRDefault="00EA0146" w:rsidP="00EA0146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983B0A">
              <w:rPr>
                <w:rFonts w:ascii="Arial" w:hAnsi="Arial" w:cs="Arial"/>
                <w:sz w:val="20"/>
                <w:szCs w:val="20"/>
              </w:rPr>
              <w:t>In the subgroup with intensive care admission, estimated incidence</w:t>
            </w:r>
            <w:r>
              <w:rPr>
                <w:rFonts w:ascii="Arial" w:hAnsi="Arial" w:cs="Arial"/>
                <w:sz w:val="20"/>
                <w:szCs w:val="20"/>
              </w:rPr>
              <w:t xml:space="preserve"> was </w:t>
            </w:r>
            <w:r w:rsidR="00D13441">
              <w:rPr>
                <w:rFonts w:ascii="Arial" w:hAnsi="Arial" w:cs="Arial"/>
                <w:sz w:val="20"/>
                <w:szCs w:val="20"/>
              </w:rPr>
              <w:t>27.8</w:t>
            </w:r>
            <w:r>
              <w:rPr>
                <w:rFonts w:ascii="Arial" w:hAnsi="Arial" w:cs="Arial"/>
                <w:sz w:val="20"/>
                <w:szCs w:val="20"/>
              </w:rPr>
              <w:t>% (</w:t>
            </w:r>
            <w:r w:rsidR="00D13441">
              <w:rPr>
                <w:rFonts w:ascii="Arial" w:hAnsi="Arial" w:cs="Arial"/>
                <w:sz w:val="20"/>
                <w:szCs w:val="20"/>
              </w:rPr>
              <w:t>26.3</w:t>
            </w: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="00D13441">
              <w:rPr>
                <w:rFonts w:ascii="Arial" w:hAnsi="Arial" w:cs="Arial"/>
                <w:sz w:val="20"/>
                <w:szCs w:val="20"/>
              </w:rPr>
              <w:t>29.3</w:t>
            </w:r>
            <w:r>
              <w:rPr>
                <w:rFonts w:ascii="Arial" w:hAnsi="Arial" w:cs="Arial"/>
                <w:sz w:val="20"/>
                <w:szCs w:val="20"/>
              </w:rPr>
              <w:t>)</w:t>
            </w:r>
          </w:p>
          <w:p w14:paraId="12FAFBA7" w14:textId="5A89AE48" w:rsidR="00EA0146" w:rsidRDefault="00EA0146" w:rsidP="00EA0146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se disorders were</w:t>
            </w:r>
            <w:r w:rsidRPr="00983B0A">
              <w:rPr>
                <w:rFonts w:ascii="Arial" w:hAnsi="Arial" w:cs="Arial"/>
                <w:sz w:val="20"/>
                <w:szCs w:val="20"/>
              </w:rPr>
              <w:t xml:space="preserve"> more common in patients who had COVID-19 than in those who had influenza (</w:t>
            </w:r>
            <w:r>
              <w:rPr>
                <w:rFonts w:ascii="Arial" w:hAnsi="Arial" w:cs="Arial"/>
                <w:sz w:val="20"/>
                <w:szCs w:val="20"/>
              </w:rPr>
              <w:t>HR</w:t>
            </w:r>
            <w:r w:rsidRPr="00983B0A">
              <w:rPr>
                <w:rFonts w:ascii="Arial" w:hAnsi="Arial" w:cs="Arial"/>
                <w:sz w:val="20"/>
                <w:szCs w:val="20"/>
              </w:rPr>
              <w:t xml:space="preserve"> 1.</w:t>
            </w:r>
            <w:r>
              <w:rPr>
                <w:rFonts w:ascii="Arial" w:hAnsi="Arial" w:cs="Arial"/>
                <w:sz w:val="20"/>
                <w:szCs w:val="20"/>
              </w:rPr>
              <w:t>46</w:t>
            </w:r>
            <w:r w:rsidRPr="00983B0A">
              <w:rPr>
                <w:rFonts w:ascii="Arial" w:hAnsi="Arial" w:cs="Arial"/>
                <w:sz w:val="20"/>
                <w:szCs w:val="20"/>
              </w:rPr>
              <w:t xml:space="preserve">, 95% CI </w:t>
            </w:r>
            <w:r>
              <w:rPr>
                <w:rFonts w:ascii="Arial" w:hAnsi="Arial" w:cs="Arial"/>
                <w:sz w:val="20"/>
                <w:szCs w:val="20"/>
              </w:rPr>
              <w:t>1</w:t>
            </w:r>
            <w:r w:rsidRPr="00983B0A">
              <w:rPr>
                <w:rFonts w:ascii="Arial" w:hAnsi="Arial" w:cs="Arial"/>
                <w:sz w:val="20"/>
                <w:szCs w:val="20"/>
              </w:rPr>
              <w:t>.</w:t>
            </w:r>
            <w:r>
              <w:rPr>
                <w:rFonts w:ascii="Arial" w:hAnsi="Arial" w:cs="Arial"/>
                <w:sz w:val="20"/>
                <w:szCs w:val="20"/>
              </w:rPr>
              <w:t>43</w:t>
            </w:r>
            <w:r w:rsidRPr="00983B0A">
              <w:rPr>
                <w:rFonts w:ascii="Arial" w:hAnsi="Arial" w:cs="Arial"/>
                <w:sz w:val="20"/>
                <w:szCs w:val="20"/>
              </w:rPr>
              <w:t>–</w:t>
            </w:r>
            <w:r>
              <w:rPr>
                <w:rFonts w:ascii="Arial" w:hAnsi="Arial" w:cs="Arial"/>
                <w:sz w:val="20"/>
                <w:szCs w:val="20"/>
              </w:rPr>
              <w:t>1</w:t>
            </w:r>
            <w:r w:rsidRPr="00983B0A">
              <w:rPr>
                <w:rFonts w:ascii="Arial" w:hAnsi="Arial" w:cs="Arial"/>
                <w:sz w:val="20"/>
                <w:szCs w:val="20"/>
              </w:rPr>
              <w:t>.</w:t>
            </w:r>
            <w:r>
              <w:rPr>
                <w:rFonts w:ascii="Arial" w:hAnsi="Arial" w:cs="Arial"/>
                <w:sz w:val="20"/>
                <w:szCs w:val="20"/>
              </w:rPr>
              <w:t>50</w:t>
            </w:r>
            <w:r w:rsidRPr="00983B0A">
              <w:rPr>
                <w:rFonts w:ascii="Arial" w:hAnsi="Arial" w:cs="Arial"/>
                <w:sz w:val="20"/>
                <w:szCs w:val="20"/>
              </w:rPr>
              <w:t>) and those who had other respiratory tract infections (1.</w:t>
            </w:r>
            <w:r>
              <w:rPr>
                <w:rFonts w:ascii="Arial" w:hAnsi="Arial" w:cs="Arial"/>
                <w:sz w:val="20"/>
                <w:szCs w:val="20"/>
              </w:rPr>
              <w:t>20</w:t>
            </w:r>
            <w:r w:rsidRPr="00983B0A">
              <w:rPr>
                <w:rFonts w:ascii="Arial" w:hAnsi="Arial" w:cs="Arial"/>
                <w:sz w:val="20"/>
                <w:szCs w:val="20"/>
              </w:rPr>
              <w:t>, 1.</w:t>
            </w:r>
            <w:r>
              <w:rPr>
                <w:rFonts w:ascii="Arial" w:hAnsi="Arial" w:cs="Arial"/>
                <w:sz w:val="20"/>
                <w:szCs w:val="20"/>
              </w:rPr>
              <w:t>18</w:t>
            </w:r>
            <w:r w:rsidRPr="00983B0A">
              <w:rPr>
                <w:rFonts w:ascii="Arial" w:hAnsi="Arial" w:cs="Arial"/>
                <w:sz w:val="20"/>
                <w:szCs w:val="20"/>
              </w:rPr>
              <w:t>–</w:t>
            </w:r>
            <w:r>
              <w:rPr>
                <w:rFonts w:ascii="Arial" w:hAnsi="Arial" w:cs="Arial"/>
                <w:sz w:val="20"/>
                <w:szCs w:val="20"/>
              </w:rPr>
              <w:t>1.23</w:t>
            </w:r>
            <w:r w:rsidRPr="00983B0A">
              <w:rPr>
                <w:rFonts w:ascii="Arial" w:hAnsi="Arial" w:cs="Arial"/>
                <w:sz w:val="20"/>
                <w:szCs w:val="20"/>
              </w:rPr>
              <w:t>)</w:t>
            </w:r>
            <w:r>
              <w:rPr>
                <w:rFonts w:ascii="Arial" w:hAnsi="Arial" w:cs="Arial"/>
                <w:sz w:val="20"/>
                <w:szCs w:val="20"/>
              </w:rPr>
              <w:t xml:space="preserve">. </w:t>
            </w:r>
            <w:r w:rsidRPr="00983B0A">
              <w:rPr>
                <w:rFonts w:ascii="Arial" w:hAnsi="Arial" w:cs="Arial"/>
                <w:sz w:val="20"/>
                <w:szCs w:val="20"/>
              </w:rPr>
              <w:t>HRs were higher in patients who had more severe COVID-19</w:t>
            </w:r>
          </w:p>
        </w:tc>
      </w:tr>
      <w:tr w:rsidR="00EA0146" w:rsidRPr="00105015" w14:paraId="4EA8BB2C" w14:textId="77777777" w:rsidTr="00E65689">
        <w:tc>
          <w:tcPr>
            <w:tcW w:w="1560" w:type="dxa"/>
          </w:tcPr>
          <w:p w14:paraId="607C9DD2" w14:textId="1D3F1C12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USA</w:t>
            </w:r>
            <w:r w:rsidR="00197C9E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ZXJsaXM8L0F1dGhvcj48WWVhcj4yMDIxPC9ZZWFyPjxS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ZXJsaXM8L0F1dGhvcj48WWVhcj4yMDIxPC9ZZWFyPjxS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197C9E">
              <w:rPr>
                <w:rFonts w:ascii="Arial" w:hAnsi="Arial" w:cs="Arial"/>
                <w:sz w:val="20"/>
                <w:szCs w:val="20"/>
              </w:rPr>
            </w:r>
            <w:r w:rsidR="00197C9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50</w:t>
            </w:r>
            <w:r w:rsidR="00197C9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27BF6CD0" w14:textId="4977CA2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ross-sectional survey</w:t>
            </w:r>
          </w:p>
        </w:tc>
        <w:tc>
          <w:tcPr>
            <w:tcW w:w="1417" w:type="dxa"/>
          </w:tcPr>
          <w:p w14:paraId="75BE3423" w14:textId="0D262D0A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,900</w:t>
            </w:r>
          </w:p>
        </w:tc>
        <w:tc>
          <w:tcPr>
            <w:tcW w:w="9356" w:type="dxa"/>
          </w:tcPr>
          <w:p w14:paraId="417022E7" w14:textId="3CF96328" w:rsidR="00EA0146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US adult participants surveyed between May 2020 and Jan 2021 in 8 waves of an internet-based non-probability survey conducted by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Qualtrics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with multiple panels of respondents, including the Patient Health Questionnaire-9 for screening for depression</w:t>
            </w:r>
          </w:p>
          <w:p w14:paraId="6929EAC9" w14:textId="2DEB7522" w:rsidR="00EA0146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mong 82,319 respondents who completed the survey, 3,904 people reported prior COVID-19</w:t>
            </w:r>
          </w:p>
          <w:p w14:paraId="14E254D3" w14:textId="00E1FD50" w:rsidR="00EA0146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2.4% met criteria for moderate or greater symptoms of major depression (PHQ-9≥10)</w:t>
            </w:r>
          </w:p>
          <w:p w14:paraId="4757C7EF" w14:textId="77777777" w:rsidR="00EA0146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ymptoms were more likely among younger respondents and men, and among those with greater self-reported overall COVID-19 severity</w:t>
            </w:r>
          </w:p>
          <w:p w14:paraId="1CE314FC" w14:textId="5F77FE2F" w:rsidR="00EA0146" w:rsidRPr="004C68CA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lastRenderedPageBreak/>
              <w:t xml:space="preserve">Limitations include absence of lab confirmation of infection and reliance on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elf report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 as well as response bias of the survey design</w:t>
            </w:r>
          </w:p>
        </w:tc>
      </w:tr>
      <w:tr w:rsidR="00EA0146" w:rsidRPr="00105015" w14:paraId="052C5A33" w14:textId="77777777" w:rsidTr="00E65689">
        <w:tc>
          <w:tcPr>
            <w:tcW w:w="1560" w:type="dxa"/>
          </w:tcPr>
          <w:p w14:paraId="0D7E3BB1" w14:textId="3FFD682D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lastRenderedPageBreak/>
              <w:t>Milan, Italy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YXp6YTwvQXV0aG9yPjxZZWFyPjIwMjA8L1llYXI+PFJl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YXp6YTwvQXV0aG9yPjxZZWFyPjIwMjA8L1llYXI+PFJl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05015">
              <w:rPr>
                <w:rFonts w:ascii="Arial" w:hAnsi="Arial" w:cs="Arial"/>
                <w:sz w:val="20"/>
                <w:szCs w:val="20"/>
              </w:rPr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51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3EC49C6A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Cross-sectional study</w:t>
            </w:r>
          </w:p>
        </w:tc>
        <w:tc>
          <w:tcPr>
            <w:tcW w:w="1417" w:type="dxa"/>
          </w:tcPr>
          <w:p w14:paraId="17B1614E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402</w:t>
            </w:r>
          </w:p>
        </w:tc>
        <w:tc>
          <w:tcPr>
            <w:tcW w:w="9356" w:type="dxa"/>
          </w:tcPr>
          <w:p w14:paraId="0AEEBC2A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Adult survivors of COVID-19 (265 men, mean age 58) screened for psychiatric symptoms at 1-month follow-up</w:t>
            </w:r>
          </w:p>
          <w:p w14:paraId="03B54E09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56% scored in pathological range for at least one clinical dimension</w:t>
            </w:r>
          </w:p>
          <w:p w14:paraId="5D7F5A47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28% screened positive for post-traumatic stress disorder (PTSD), 31% for depression, 42% for anxiety, 20% for obsessive-compulsive symptoms, 40% for insomnia </w:t>
            </w:r>
          </w:p>
          <w:p w14:paraId="79B739AB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Besides female sex and prior psychiatric diagnosis, baseline systemic immune-inflammation index predicted higher depression and anxiety scores</w:t>
            </w:r>
          </w:p>
        </w:tc>
      </w:tr>
      <w:tr w:rsidR="00EA0146" w:rsidRPr="00105015" w14:paraId="495F4120" w14:textId="77777777" w:rsidTr="00E65689">
        <w:tc>
          <w:tcPr>
            <w:tcW w:w="1560" w:type="dxa"/>
          </w:tcPr>
          <w:p w14:paraId="118CFA6C" w14:textId="4FC023BB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Indiana, USA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aGFuPC9BdXRob3I+PFllYXI+MjAyMDwvWWVhcj48UmVj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aGFuPC9BdXRob3I+PFllYXI+MjAyMDwvWWVhcj48UmVj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05015">
              <w:rPr>
                <w:rFonts w:ascii="Arial" w:hAnsi="Arial" w:cs="Arial"/>
                <w:sz w:val="20"/>
                <w:szCs w:val="20"/>
              </w:rPr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52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686FB4EF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Retrospective chart review</w:t>
            </w:r>
          </w:p>
        </w:tc>
        <w:tc>
          <w:tcPr>
            <w:tcW w:w="1417" w:type="dxa"/>
          </w:tcPr>
          <w:p w14:paraId="207D1B67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144</w:t>
            </w:r>
          </w:p>
        </w:tc>
        <w:tc>
          <w:tcPr>
            <w:tcW w:w="9356" w:type="dxa"/>
          </w:tcPr>
          <w:p w14:paraId="7A910B71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Observational study on consecutive COVID-19 patients admitted to the ICU</w:t>
            </w:r>
          </w:p>
          <w:p w14:paraId="2970E3C4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73.6% (106/144) patients had delirium; median duration of 5 days </w:t>
            </w:r>
          </w:p>
          <w:p w14:paraId="6ADE9777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76.4% (110/144) patients had delirium or were in a coma; median duration of 7 days</w:t>
            </w:r>
          </w:p>
          <w:p w14:paraId="78659215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63% of patients were positive for delirium on the first CAM-ICU assessment with the median score being 6, representing severe delirium</w:t>
            </w:r>
          </w:p>
          <w:p w14:paraId="6BA23885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26.4% mortality in patients with delirium, 15.8% mortality in patients without delirium </w:t>
            </w:r>
          </w:p>
        </w:tc>
      </w:tr>
      <w:tr w:rsidR="00EA0146" w:rsidRPr="00105015" w14:paraId="4BABCE5B" w14:textId="77777777" w:rsidTr="00E65689">
        <w:tc>
          <w:tcPr>
            <w:tcW w:w="1560" w:type="dxa"/>
          </w:tcPr>
          <w:p w14:paraId="6652375F" w14:textId="57CFE3D1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United Kingdom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WYXJhdGhhcmFqPC9BdXRob3I+PFJlY051bT40NDQ8L1Jl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WYXJhdGhhcmFqPC9BdXRob3I+PFJlY051bT40NDQ8L1Jl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</w:fldData>
              </w:fldChar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184165">
              <w:rPr>
                <w:rFonts w:ascii="Arial" w:hAnsi="Arial" w:cs="Arial"/>
                <w:sz w:val="20"/>
                <w:szCs w:val="20"/>
              </w:rPr>
            </w:r>
            <w:r w:rsidR="0018416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05015">
              <w:rPr>
                <w:rFonts w:ascii="Arial" w:hAnsi="Arial" w:cs="Arial"/>
                <w:sz w:val="20"/>
                <w:szCs w:val="20"/>
              </w:rPr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53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7B23340A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Cross-sectional study </w:t>
            </w:r>
          </w:p>
        </w:tc>
        <w:tc>
          <w:tcPr>
            <w:tcW w:w="1417" w:type="dxa"/>
          </w:tcPr>
          <w:p w14:paraId="10905F7E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125</w:t>
            </w:r>
          </w:p>
        </w:tc>
        <w:tc>
          <w:tcPr>
            <w:tcW w:w="9356" w:type="dxa"/>
          </w:tcPr>
          <w:p w14:paraId="0DAC21FE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Online network of major UK neuroscience bodies compiled cases </w:t>
            </w:r>
          </w:p>
          <w:p w14:paraId="1FA0D01D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23/39 (59%) patients with altered mental status met definitions for psychiatric diagnoses</w:t>
            </w:r>
          </w:p>
          <w:p w14:paraId="775C9CE8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21 (92%) of these psychiatric diagnoses were new diagnoses </w:t>
            </w:r>
          </w:p>
          <w:p w14:paraId="36FC6F36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10 (43%) of 23 patients with neuropsychiatric disorders had new-onset psychosis </w:t>
            </w:r>
          </w:p>
          <w:p w14:paraId="0D433912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6 (26%) of 23 patients had neurocognitive (dementia-like) syndrome</w:t>
            </w:r>
          </w:p>
          <w:p w14:paraId="66F121D5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4 (17%) of 23 patients had an affective disorder </w:t>
            </w:r>
          </w:p>
        </w:tc>
      </w:tr>
      <w:tr w:rsidR="00EA0146" w:rsidRPr="00105015" w14:paraId="293094E5" w14:textId="77777777" w:rsidTr="00E65689">
        <w:tc>
          <w:tcPr>
            <w:tcW w:w="1560" w:type="dxa"/>
          </w:tcPr>
          <w:p w14:paraId="19185B11" w14:textId="16DCF45E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Milan, Italy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oloni&lt;/Author&gt;&lt;RecNum&gt;445&lt;/RecNum&gt;&lt;DisplayText&gt;&lt;style face="superscript"&gt;154&lt;/style&gt;&lt;/DisplayText&gt;&lt;record&gt;&lt;rec-number&gt;445&lt;/rec-number&gt;&lt;foreign-keys&gt;&lt;key app="EN" db-id="psea0pzx6srvxiezztippp9mdx0tee0rt0zd" timestamp="1601656684"&gt;445&lt;/key&gt;&lt;/foreign-keys&gt;&lt;ref-type name="Journal Article"&gt;17&lt;/ref-type&gt;&lt;contributors&gt;&lt;authors&gt;&lt;author&gt;Poloni, Tino Emanuele&lt;/author&gt;&lt;author&gt;Carlos, Arenn Faye&lt;/author&gt;&lt;author&gt;Cairati, Marco&lt;/author&gt;&lt;author&gt;Cutaia, Chiara&lt;/author&gt;&lt;author&gt;Medici, Valentina&lt;/author&gt;&lt;author&gt;Marelli, Eleonora&lt;/author&gt;&lt;author&gt;Ferrari, Danila&lt;/author&gt;&lt;author&gt;Galli, Alberto&lt;/author&gt;&lt;author&gt;Bognetti, Paola&lt;/author&gt;&lt;author&gt;Davin, Annalisa&lt;/author&gt;&lt;author&gt;Cirrincione, Alice&lt;/author&gt;&lt;author&gt;Ceretti, Arcangelo&lt;/author&gt;&lt;author&gt;Cereda, Cristina&lt;/author&gt;&lt;author&gt;Ceroni, Mauro&lt;/author&gt;&lt;author&gt;Tronconi, Livio&lt;/author&gt;&lt;author&gt;Vitali, Silvia&lt;/author&gt;&lt;author&gt;Guaita, Antonio&lt;/author&gt;&lt;/authors&gt;&lt;/contributors&gt;&lt;titles&gt;&lt;title&gt;Prevalence and prognostic value of &amp;lt;em&amp;gt;Delirium&amp;lt;/em&amp;gt; as the initial presentation of COVID-19 in the elderly with dementia: An Italian retrospective study&lt;/title&gt;&lt;secondary-title&gt;EClinicalMedicine&lt;/secondary-title&gt;&lt;/titles&gt;&lt;periodical&gt;&lt;full-title&gt;EClinicalMedicine&lt;/full-title&gt;&lt;/periodical&gt;&lt;dates&gt;&lt;/dates&gt;&lt;publisher&gt;Elsevier&lt;/publisher&gt;&lt;isbn&gt;2589-5370&lt;/isbn&gt;&lt;accession-num&gt;100490&lt;/accession-num&gt;&lt;urls&gt;&lt;related-urls&gt;&lt;url&gt;https://doi.org/10.1016/j.eclinm.2020.100490&lt;/url&gt;&lt;/related-urls&gt;&lt;/urls&gt;&lt;electronic-resource-num&gt;10.1016/j.eclinm.2020.100490&lt;/electronic-resource-num&gt;&lt;access-date&gt;2020/08/30&lt;/access-date&gt;&lt;/record&gt;&lt;/Cite&gt;&lt;/EndNote&gt;</w:instrTex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54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566A6521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Retrospective single-centre</w:t>
            </w:r>
          </w:p>
        </w:tc>
        <w:tc>
          <w:tcPr>
            <w:tcW w:w="1417" w:type="dxa"/>
          </w:tcPr>
          <w:p w14:paraId="4AB6878B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57</w:t>
            </w:r>
          </w:p>
        </w:tc>
        <w:tc>
          <w:tcPr>
            <w:tcW w:w="9356" w:type="dxa"/>
          </w:tcPr>
          <w:p w14:paraId="577AB031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Retrospective single-centre study with 57 elderly residents that tested positive for COVID-19</w:t>
            </w:r>
          </w:p>
          <w:p w14:paraId="18C639B2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21/57 subjects had delirium-onset COVID-19 </w:t>
            </w:r>
          </w:p>
          <w:p w14:paraId="07A018BD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Subjects with delirium were older (85 </w:t>
            </w:r>
            <w:r w:rsidRPr="00105015">
              <w:rPr>
                <w:rFonts w:ascii="Arial" w:hAnsi="Arial" w:cs="Arial"/>
                <w:color w:val="202122"/>
                <w:sz w:val="20"/>
                <w:szCs w:val="20"/>
              </w:rPr>
              <w:t>± 4 years-old)</w:t>
            </w:r>
          </w:p>
          <w:p w14:paraId="23E1D18B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Delirium-onset COVID-19 was strongly associated with the higher mortality </w:t>
            </w:r>
          </w:p>
        </w:tc>
      </w:tr>
      <w:tr w:rsidR="00EA0146" w:rsidRPr="00105015" w14:paraId="172F6ECE" w14:textId="77777777" w:rsidTr="00E65689">
        <w:trPr>
          <w:trHeight w:val="109"/>
        </w:trPr>
        <w:tc>
          <w:tcPr>
            <w:tcW w:w="14034" w:type="dxa"/>
            <w:gridSpan w:val="4"/>
            <w:shd w:val="clear" w:color="auto" w:fill="E7E6E6" w:themeFill="background2"/>
          </w:tcPr>
          <w:p w14:paraId="47CCCF09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ind w:left="477"/>
              <w:jc w:val="center"/>
              <w:textAlignment w:val="baseline"/>
              <w:rPr>
                <w:rFonts w:ascii="Arial" w:hAnsi="Arial" w:cs="Arial"/>
                <w:b/>
                <w:sz w:val="20"/>
                <w:szCs w:val="20"/>
              </w:rPr>
            </w:pPr>
            <w:r w:rsidRPr="00105015">
              <w:rPr>
                <w:rFonts w:ascii="Arial" w:hAnsi="Arial" w:cs="Arial"/>
                <w:b/>
                <w:sz w:val="20"/>
                <w:szCs w:val="20"/>
              </w:rPr>
              <w:t>Seizures</w:t>
            </w:r>
          </w:p>
        </w:tc>
      </w:tr>
      <w:tr w:rsidR="00EA0146" w:rsidRPr="00105015" w14:paraId="06F6E164" w14:textId="77777777" w:rsidTr="00E65689">
        <w:tc>
          <w:tcPr>
            <w:tcW w:w="1560" w:type="dxa"/>
          </w:tcPr>
          <w:p w14:paraId="11BA82D8" w14:textId="5B2D92AC" w:rsidR="00EA0146" w:rsidRPr="00105015" w:rsidRDefault="003B2E3F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hina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dTwvQXV0aG9yPjxZZWFyPjIwMjA8L1llYXI+PFJlY051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dTwvQXV0aG9yPjxZZWFyPjIwMjA8L1llYXI+PFJlY051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55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3B3A602D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Retrospective multicenter study</w:t>
            </w:r>
          </w:p>
        </w:tc>
        <w:tc>
          <w:tcPr>
            <w:tcW w:w="1417" w:type="dxa"/>
          </w:tcPr>
          <w:p w14:paraId="498871AB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304</w:t>
            </w:r>
          </w:p>
        </w:tc>
        <w:tc>
          <w:tcPr>
            <w:tcW w:w="9356" w:type="dxa"/>
          </w:tcPr>
          <w:p w14:paraId="127D865D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Retrospective multicenter study of COVID-19 positive patients, 108 with severe disease </w:t>
            </w:r>
          </w:p>
          <w:p w14:paraId="74985E12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None in the cohort had known history of epilepsy </w:t>
            </w:r>
          </w:p>
          <w:p w14:paraId="145DD2E6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No acute symptomatic seizures nor status epilepticus was observed </w:t>
            </w:r>
          </w:p>
          <w:p w14:paraId="6E708CDB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2 patients had seizure-like symptoms </w:t>
            </w:r>
          </w:p>
          <w:p w14:paraId="6ED89C73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84 (27%) had brain insults or metabolic imbalances known to increase risk of seizures </w:t>
            </w:r>
          </w:p>
        </w:tc>
      </w:tr>
      <w:tr w:rsidR="00EA0146" w:rsidRPr="00105015" w14:paraId="7BF8F8EA" w14:textId="77777777" w:rsidTr="00E65689">
        <w:tc>
          <w:tcPr>
            <w:tcW w:w="1560" w:type="dxa"/>
          </w:tcPr>
          <w:p w14:paraId="48316550" w14:textId="522A115A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New York, USA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YWxhbm9wb3Vsb3U8L0F1dGhvcj48WWVhcj4yMDIwPC9Z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YWxhbm9wb3Vsb3U8L0F1dGhvcj48WWVhcj4yMDIwPC9Z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3B2E3F">
              <w:rPr>
                <w:rFonts w:ascii="Arial" w:hAnsi="Arial" w:cs="Arial"/>
                <w:sz w:val="20"/>
                <w:szCs w:val="20"/>
              </w:rPr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05015">
              <w:rPr>
                <w:rFonts w:ascii="Arial" w:hAnsi="Arial" w:cs="Arial"/>
                <w:sz w:val="20"/>
                <w:szCs w:val="20"/>
              </w:rPr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56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2A087971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417" w:type="dxa"/>
          </w:tcPr>
          <w:p w14:paraId="2227B38D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28</w:t>
            </w:r>
          </w:p>
        </w:tc>
        <w:tc>
          <w:tcPr>
            <w:tcW w:w="9356" w:type="dxa"/>
          </w:tcPr>
          <w:p w14:paraId="681FF758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Patients with suspected COVID-19 (6 later tested negative) who had EEGs for acute encephalopathy or seizure-like events</w:t>
            </w:r>
          </w:p>
          <w:p w14:paraId="2D60E3FB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Sporadic epileptiform discharges were present in 40.9% of COVID</w:t>
            </w:r>
            <w:r w:rsidRPr="00105015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105015">
              <w:rPr>
                <w:rFonts w:ascii="Arial" w:hAnsi="Arial" w:cs="Arial"/>
                <w:sz w:val="20"/>
                <w:szCs w:val="20"/>
              </w:rPr>
              <w:t>19</w:t>
            </w:r>
            <w:r w:rsidRPr="00105015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105015">
              <w:rPr>
                <w:rFonts w:ascii="Arial" w:hAnsi="Arial" w:cs="Arial"/>
                <w:sz w:val="20"/>
                <w:szCs w:val="20"/>
              </w:rPr>
              <w:t>positive and 16.7% of COVID</w:t>
            </w:r>
            <w:r w:rsidRPr="00105015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105015">
              <w:rPr>
                <w:rFonts w:ascii="Arial" w:hAnsi="Arial" w:cs="Arial"/>
                <w:sz w:val="20"/>
                <w:szCs w:val="20"/>
              </w:rPr>
              <w:t>19</w:t>
            </w:r>
            <w:r w:rsidRPr="00105015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105015">
              <w:rPr>
                <w:rFonts w:ascii="Arial" w:hAnsi="Arial" w:cs="Arial"/>
                <w:sz w:val="20"/>
                <w:szCs w:val="20"/>
              </w:rPr>
              <w:t>negative patients; frontal sharp waves were reported in 88.9%</w:t>
            </w:r>
          </w:p>
          <w:p w14:paraId="7916D511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No electrographic seizures were captured, but most received antiepileptic drugs </w:t>
            </w:r>
          </w:p>
        </w:tc>
      </w:tr>
      <w:tr w:rsidR="00EA0146" w:rsidRPr="00105015" w14:paraId="4A451E24" w14:textId="77777777" w:rsidTr="00E65689">
        <w:tc>
          <w:tcPr>
            <w:tcW w:w="14034" w:type="dxa"/>
            <w:gridSpan w:val="4"/>
            <w:shd w:val="clear" w:color="auto" w:fill="E7E6E6" w:themeFill="background2"/>
          </w:tcPr>
          <w:p w14:paraId="19722012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ind w:left="477"/>
              <w:jc w:val="center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05015">
              <w:rPr>
                <w:rFonts w:ascii="Arial" w:hAnsi="Arial" w:cs="Arial"/>
                <w:b/>
                <w:bCs/>
                <w:sz w:val="20"/>
                <w:szCs w:val="20"/>
              </w:rPr>
              <w:t>Movement Disorders</w:t>
            </w:r>
          </w:p>
        </w:tc>
      </w:tr>
      <w:tr w:rsidR="00EA0146" w:rsidRPr="00105015" w14:paraId="568456FA" w14:textId="77777777" w:rsidTr="00E65689">
        <w:tc>
          <w:tcPr>
            <w:tcW w:w="1560" w:type="dxa"/>
          </w:tcPr>
          <w:p w14:paraId="1FAE4068" w14:textId="361F7D3B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Multi-national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</w:rPr>
              <w:lastRenderedPageBreak/>
              <w:t>(but primarily USA)</w:t>
            </w:r>
            <w:r w:rsidR="00197C9E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Taquet&lt;/Author&gt;&lt;Year&gt;2021&lt;/Year&gt;&lt;RecNum&gt;713&lt;/RecNum&gt;&lt;DisplayText&gt;&lt;style face="superscript"&gt;97&lt;/style&gt;&lt;/DisplayText&gt;&lt;record&gt;&lt;rec-number&gt;713&lt;/rec-number&gt;&lt;foreign-keys&gt;&lt;key app="EN" db-id="psea0pzx6srvxiezztippp9mdx0tee0rt0zd" timestamp="1617832914"&gt;713&lt;/key&gt;&lt;/foreign-keys&gt;&lt;ref-type name="Journal Article"&gt;17&lt;/ref-type&gt;&lt;contributors&gt;&lt;authors&gt;&lt;author&gt;Taquet, M.&lt;/author&gt;&lt;author&gt;Geddes, J.R.&lt;/author&gt;&lt;author&gt;Husain, M.&lt;/author&gt;&lt;author&gt;Luciano, S.&lt;/author&gt;&lt;author&gt;Harrison, P.J.&lt;/author&gt;&lt;/authors&gt;&lt;/contributors&gt;&lt;titles&gt;&lt;title&gt;6-month neurological and psychiatric outcomes in 236 379 survivors of COVID-19: a retrospective cohort study using electronic health records&lt;/title&gt;&lt;secondary-title&gt;Lancet Psychiatry&lt;/secondary-title&gt;&lt;/titles&gt;&lt;periodical&gt;&lt;full-title&gt;Lancet Psychiatry&lt;/full-title&gt;&lt;/periodical&gt;&lt;edition&gt;April 6, 2021&lt;/edition&gt;&lt;dates&gt;&lt;year&gt;2021&lt;/year&gt;&lt;/dates&gt;&lt;urls&gt;&lt;/urls&gt;&lt;electronic-resource-num&gt;10.1016/S2215-0366(21)00084-5&lt;/electronic-resource-num&gt;&lt;/record&gt;&lt;/Cite&gt;&lt;/EndNote&gt;</w:instrText>
            </w:r>
            <w:r w:rsidR="00197C9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97</w:t>
            </w:r>
            <w:r w:rsidR="00197C9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7AE9ABB9" w14:textId="65230E9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lastRenderedPageBreak/>
              <w:t xml:space="preserve">Retrospective </w:t>
            </w:r>
            <w:r>
              <w:rPr>
                <w:rFonts w:ascii="Arial" w:hAnsi="Arial" w:cs="Arial"/>
                <w:sz w:val="20"/>
                <w:szCs w:val="20"/>
              </w:rPr>
              <w:lastRenderedPageBreak/>
              <w:t>cohort study</w:t>
            </w:r>
          </w:p>
        </w:tc>
        <w:tc>
          <w:tcPr>
            <w:tcW w:w="1417" w:type="dxa"/>
          </w:tcPr>
          <w:p w14:paraId="716DBF28" w14:textId="0CF3A442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lastRenderedPageBreak/>
              <w:t>236,379</w:t>
            </w:r>
          </w:p>
        </w:tc>
        <w:tc>
          <w:tcPr>
            <w:tcW w:w="9356" w:type="dxa"/>
          </w:tcPr>
          <w:p w14:paraId="79F12395" w14:textId="0CCC3FDB" w:rsidR="00EA0146" w:rsidRPr="000658BE" w:rsidRDefault="00EA0146" w:rsidP="00EA0146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Analysis of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TriNetX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database including matched controls with influenza and other respiratory </w:t>
            </w:r>
            <w:r>
              <w:rPr>
                <w:rFonts w:ascii="Arial" w:hAnsi="Arial" w:cs="Arial"/>
                <w:sz w:val="20"/>
                <w:szCs w:val="20"/>
              </w:rPr>
              <w:lastRenderedPageBreak/>
              <w:t>infections (n=236,038 for controls) – see Table 4 for more details</w:t>
            </w:r>
          </w:p>
          <w:p w14:paraId="15EEE083" w14:textId="682038F7" w:rsidR="00EA0146" w:rsidRPr="00983B0A" w:rsidRDefault="00EA0146" w:rsidP="00EA0146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983B0A">
              <w:rPr>
                <w:rFonts w:ascii="Arial" w:hAnsi="Arial" w:cs="Arial"/>
                <w:sz w:val="20"/>
                <w:szCs w:val="20"/>
              </w:rPr>
              <w:t xml:space="preserve">Estimated 6-month incidence </w:t>
            </w:r>
            <w:r>
              <w:rPr>
                <w:rFonts w:ascii="Arial" w:hAnsi="Arial" w:cs="Arial"/>
                <w:sz w:val="20"/>
                <w:szCs w:val="20"/>
              </w:rPr>
              <w:t>parkinsonism was 0.11% (95%CI 0.08-0.14)</w:t>
            </w:r>
            <w:r w:rsidRPr="00983B0A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0827AF73" w14:textId="21D6FA4D" w:rsidR="00EA0146" w:rsidRPr="00983B0A" w:rsidRDefault="00EA0146" w:rsidP="00EA0146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983B0A">
              <w:rPr>
                <w:rFonts w:ascii="Arial" w:hAnsi="Arial" w:cs="Arial"/>
                <w:sz w:val="20"/>
                <w:szCs w:val="20"/>
              </w:rPr>
              <w:t>In the subgroup with intensive care admission, estimated incidence</w:t>
            </w:r>
            <w:r>
              <w:rPr>
                <w:rFonts w:ascii="Arial" w:hAnsi="Arial" w:cs="Arial"/>
                <w:sz w:val="20"/>
                <w:szCs w:val="20"/>
              </w:rPr>
              <w:t xml:space="preserve"> was 0.26% (0.15-0.45)</w:t>
            </w:r>
            <w:r w:rsidRPr="00983B0A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7582888B" w14:textId="36588AF3" w:rsidR="00EA0146" w:rsidRPr="00983B0A" w:rsidRDefault="00EA0146" w:rsidP="00EA0146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arkinsonism</w:t>
            </w:r>
            <w:r w:rsidRPr="00983B0A">
              <w:rPr>
                <w:rFonts w:ascii="Arial" w:hAnsi="Arial" w:cs="Arial"/>
                <w:sz w:val="20"/>
                <w:szCs w:val="20"/>
              </w:rPr>
              <w:t xml:space="preserve"> more common in patients who had COVID-19 than in those who had influenza (hazard ratio [HR] 1.</w:t>
            </w:r>
            <w:r>
              <w:rPr>
                <w:rFonts w:ascii="Arial" w:hAnsi="Arial" w:cs="Arial"/>
                <w:sz w:val="20"/>
                <w:szCs w:val="20"/>
              </w:rPr>
              <w:t>42</w:t>
            </w:r>
            <w:r w:rsidRPr="00983B0A">
              <w:rPr>
                <w:rFonts w:ascii="Arial" w:hAnsi="Arial" w:cs="Arial"/>
                <w:sz w:val="20"/>
                <w:szCs w:val="20"/>
              </w:rPr>
              <w:t xml:space="preserve">, 95% CI </w:t>
            </w:r>
            <w:r>
              <w:rPr>
                <w:rFonts w:ascii="Arial" w:hAnsi="Arial" w:cs="Arial"/>
                <w:sz w:val="20"/>
                <w:szCs w:val="20"/>
              </w:rPr>
              <w:t>0</w:t>
            </w:r>
            <w:r w:rsidRPr="00983B0A">
              <w:rPr>
                <w:rFonts w:ascii="Arial" w:hAnsi="Arial" w:cs="Arial"/>
                <w:sz w:val="20"/>
                <w:szCs w:val="20"/>
              </w:rPr>
              <w:t>.</w:t>
            </w:r>
            <w:r>
              <w:rPr>
                <w:rFonts w:ascii="Arial" w:hAnsi="Arial" w:cs="Arial"/>
                <w:sz w:val="20"/>
                <w:szCs w:val="20"/>
              </w:rPr>
              <w:t>75</w:t>
            </w:r>
            <w:r w:rsidRPr="00983B0A">
              <w:rPr>
                <w:rFonts w:ascii="Arial" w:hAnsi="Arial" w:cs="Arial"/>
                <w:sz w:val="20"/>
                <w:szCs w:val="20"/>
              </w:rPr>
              <w:t>–</w:t>
            </w:r>
            <w:r>
              <w:rPr>
                <w:rFonts w:ascii="Arial" w:hAnsi="Arial" w:cs="Arial"/>
                <w:sz w:val="20"/>
                <w:szCs w:val="20"/>
              </w:rPr>
              <w:t>2</w:t>
            </w:r>
            <w:r w:rsidRPr="00983B0A">
              <w:rPr>
                <w:rFonts w:ascii="Arial" w:hAnsi="Arial" w:cs="Arial"/>
                <w:sz w:val="20"/>
                <w:szCs w:val="20"/>
              </w:rPr>
              <w:t>.</w:t>
            </w:r>
            <w:r>
              <w:rPr>
                <w:rFonts w:ascii="Arial" w:hAnsi="Arial" w:cs="Arial"/>
                <w:sz w:val="20"/>
                <w:szCs w:val="20"/>
              </w:rPr>
              <w:t>67</w:t>
            </w:r>
            <w:r w:rsidRPr="00983B0A">
              <w:rPr>
                <w:rFonts w:ascii="Arial" w:hAnsi="Arial" w:cs="Arial"/>
                <w:sz w:val="20"/>
                <w:szCs w:val="20"/>
              </w:rPr>
              <w:t>) and those who had other respiratory tract infections (1.</w:t>
            </w:r>
            <w:r>
              <w:rPr>
                <w:rFonts w:ascii="Arial" w:hAnsi="Arial" w:cs="Arial"/>
                <w:sz w:val="20"/>
                <w:szCs w:val="20"/>
              </w:rPr>
              <w:t>45</w:t>
            </w:r>
            <w:r w:rsidRPr="00983B0A">
              <w:rPr>
                <w:rFonts w:ascii="Arial" w:hAnsi="Arial" w:cs="Arial"/>
                <w:sz w:val="20"/>
                <w:szCs w:val="20"/>
              </w:rPr>
              <w:t>, 1.</w:t>
            </w:r>
            <w:r>
              <w:rPr>
                <w:rFonts w:ascii="Arial" w:hAnsi="Arial" w:cs="Arial"/>
                <w:sz w:val="20"/>
                <w:szCs w:val="20"/>
              </w:rPr>
              <w:t>05</w:t>
            </w:r>
            <w:r w:rsidRPr="00983B0A">
              <w:rPr>
                <w:rFonts w:ascii="Arial" w:hAnsi="Arial" w:cs="Arial"/>
                <w:sz w:val="20"/>
                <w:szCs w:val="20"/>
              </w:rPr>
              <w:t>–</w:t>
            </w:r>
            <w:r>
              <w:rPr>
                <w:rFonts w:ascii="Arial" w:hAnsi="Arial" w:cs="Arial"/>
                <w:sz w:val="20"/>
                <w:szCs w:val="20"/>
              </w:rPr>
              <w:t>2.00</w:t>
            </w:r>
            <w:r w:rsidRPr="00983B0A">
              <w:rPr>
                <w:rFonts w:ascii="Arial" w:hAnsi="Arial" w:cs="Arial"/>
                <w:sz w:val="20"/>
                <w:szCs w:val="20"/>
              </w:rPr>
              <w:t>)</w:t>
            </w:r>
          </w:p>
          <w:p w14:paraId="1A4B518D" w14:textId="2BBD3E6C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983B0A">
              <w:rPr>
                <w:rFonts w:ascii="Arial" w:hAnsi="Arial" w:cs="Arial"/>
                <w:sz w:val="20"/>
                <w:szCs w:val="20"/>
              </w:rPr>
              <w:t>HRs were higher in patients who had more severe COVID-19</w:t>
            </w:r>
          </w:p>
        </w:tc>
      </w:tr>
      <w:tr w:rsidR="00EA0146" w:rsidRPr="00105015" w14:paraId="19BEC9A2" w14:textId="77777777" w:rsidTr="00E65689">
        <w:tc>
          <w:tcPr>
            <w:tcW w:w="1560" w:type="dxa"/>
          </w:tcPr>
          <w:p w14:paraId="58A22F7B" w14:textId="0490CB21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lastRenderedPageBreak/>
              <w:t>Multiple centres (aggregated in Calgary, Canada)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han&lt;/Author&gt;&lt;Year&gt;2021&lt;/Year&gt;&lt;RecNum&gt;653&lt;/RecNum&gt;&lt;DisplayText&gt;&lt;style face="superscript"&gt;157&lt;/style&gt;&lt;/DisplayText&gt;&lt;record&gt;&lt;rec-number&gt;653&lt;/rec-number&gt;&lt;foreign-keys&gt;&lt;key app="EN" db-id="psea0pzx6srvxiezztippp9mdx0tee0rt0zd" timestamp="1614479110"&gt;653&lt;/key&gt;&lt;/foreign-keys&gt;&lt;ref-type name="Journal Article"&gt;17&lt;/ref-type&gt;&lt;contributors&gt;&lt;authors&gt;&lt;author&gt;Chan, J. L.&lt;/author&gt;&lt;author&gt;Murphy, K. A.&lt;/author&gt;&lt;author&gt;Sarna, J. R.&lt;/author&gt;&lt;/authors&gt;&lt;/contributors&gt;&lt;auth-address&gt;Department of Clinical Neurosciences, University of Calgary, Calgary, AB, T2N 1N4, Canada.&amp;#xD;Department of Psychiatry, University of Calgary, Calgary, AB, T2N 1N4, Canada.&amp;#xD;Department of Clinical Neurosciences, University of Calgary, Calgary, AB, T2N 1N4, Canada. jrsarna@ucalgary.ca.&amp;#xD;Hotchkiss Brain Institute, University of Calgary, Calgary, AB, T2N 4N1, Canada. jrsarna@ucalgary.ca.&lt;/auth-address&gt;&lt;titles&gt;&lt;title&gt;Myoclonus and cerebellar ataxia associated with COVID-19: a case report and systematic review&lt;/title&gt;&lt;secondary-title&gt;J Neurol&lt;/secondary-title&gt;&lt;/titles&gt;&lt;periodical&gt;&lt;full-title&gt;J Neurol&lt;/full-title&gt;&lt;/periodical&gt;&lt;edition&gt;2021/02/23&lt;/edition&gt;&lt;keywords&gt;&lt;keyword&gt;Central nervous system&lt;/keyword&gt;&lt;keyword&gt;Cortical&lt;/keyword&gt;&lt;keyword&gt;Movement disorders&lt;/keyword&gt;&lt;keyword&gt;Post-infectious&lt;/keyword&gt;&lt;keyword&gt;SARS-CoV-2&lt;/keyword&gt;&lt;keyword&gt;Subcortical&lt;/keyword&gt;&lt;/keywords&gt;&lt;dates&gt;&lt;year&gt;2021&lt;/year&gt;&lt;pub-dates&gt;&lt;date&gt;Feb 22&lt;/date&gt;&lt;/pub-dates&gt;&lt;/dates&gt;&lt;isbn&gt;1432-1459 (Electronic)&amp;#xD;0340-5354 (Linking)&lt;/isbn&gt;&lt;accession-num&gt;33616739&lt;/accession-num&gt;&lt;urls&gt;&lt;related-urls&gt;&lt;url&gt;https://www.ncbi.nlm.nih.gov/pubmed/33616739&lt;/url&gt;&lt;/related-urls&gt;&lt;/urls&gt;&lt;custom2&gt;PMC7897737&lt;/custom2&gt;&lt;electronic-resource-num&gt;10.1007/s00415-021-10458-0&lt;/electronic-resource-num&gt;&lt;/record&gt;&lt;/Cite&gt;&lt;/EndNote&gt;</w:instrTex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57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61046ACE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Systematic review of case reports/series</w:t>
            </w:r>
          </w:p>
        </w:tc>
        <w:tc>
          <w:tcPr>
            <w:tcW w:w="1417" w:type="dxa"/>
          </w:tcPr>
          <w:p w14:paraId="01825AF9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51</w:t>
            </w:r>
          </w:p>
        </w:tc>
        <w:tc>
          <w:tcPr>
            <w:tcW w:w="9356" w:type="dxa"/>
          </w:tcPr>
          <w:p w14:paraId="00E8B8C9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Cases of myoclonus or ataxia associated with COVID-19 identified from 32 publications (with additional case added by authors) </w:t>
            </w:r>
          </w:p>
          <w:p w14:paraId="7B059E94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Mean age 59.6 years, 21.6% female</w:t>
            </w:r>
          </w:p>
          <w:p w14:paraId="21A19BDF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Myoclonus was multifocal/generalized and acute onset, usually within 1-month of COVID symptoms, occurring alone (46.7%), with ataxia (40.0%) or cognitive changes (30.0%)</w:t>
            </w:r>
          </w:p>
          <w:p w14:paraId="4FE58E28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Most improved in 2 months; treatment included anti-epileptic drugs or immunotherapy</w:t>
            </w:r>
          </w:p>
          <w:p w14:paraId="348B6DB2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Ataxia had acute onset, usually within 1 month, but sometimes an initial symptom</w:t>
            </w:r>
          </w:p>
          <w:p w14:paraId="63FC2558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Ataxia occurred with cognitive changes (45.5%), myoclonus (36.4%), or a Miller Fisher syndrome variant (21.2%)</w:t>
            </w:r>
          </w:p>
          <w:p w14:paraId="5B319F72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Most ataxia cases improved in 2 months, spontaneously or with immunotherapy</w:t>
            </w:r>
          </w:p>
        </w:tc>
      </w:tr>
      <w:tr w:rsidR="00EA0146" w:rsidRPr="00105015" w14:paraId="7F788CCB" w14:textId="77777777" w:rsidTr="00E65689">
        <w:tc>
          <w:tcPr>
            <w:tcW w:w="14034" w:type="dxa"/>
            <w:gridSpan w:val="4"/>
            <w:shd w:val="clear" w:color="auto" w:fill="E7E6E6" w:themeFill="background2"/>
          </w:tcPr>
          <w:p w14:paraId="474A10EF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jc w:val="center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b/>
                <w:bCs/>
                <w:sz w:val="20"/>
                <w:szCs w:val="20"/>
              </w:rPr>
              <w:t>Headaches</w:t>
            </w:r>
          </w:p>
        </w:tc>
      </w:tr>
      <w:tr w:rsidR="00EA0146" w:rsidRPr="00105015" w14:paraId="107C4327" w14:textId="77777777" w:rsidTr="00E65689">
        <w:tc>
          <w:tcPr>
            <w:tcW w:w="1560" w:type="dxa"/>
          </w:tcPr>
          <w:p w14:paraId="4EBE3E22" w14:textId="1C6BCDBD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Valladolid, Spain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cmlnbzwvQXV0aG9yPjxZZWFyPjIwMjA8L1llYXI+PFJl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cmlnbzwvQXV0aG9yPjxZZWFyPjIwMjA8L1llYXI+PFJl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3B2E3F">
              <w:rPr>
                <w:rFonts w:ascii="Arial" w:hAnsi="Arial" w:cs="Arial"/>
                <w:sz w:val="20"/>
                <w:szCs w:val="20"/>
              </w:rPr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05015">
              <w:rPr>
                <w:rFonts w:ascii="Arial" w:hAnsi="Arial" w:cs="Arial"/>
                <w:sz w:val="20"/>
                <w:szCs w:val="20"/>
              </w:rPr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58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736277E3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17" w:type="dxa"/>
          </w:tcPr>
          <w:p w14:paraId="239E41FE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576</w:t>
            </w:r>
          </w:p>
        </w:tc>
        <w:tc>
          <w:tcPr>
            <w:tcW w:w="9356" w:type="dxa"/>
          </w:tcPr>
          <w:p w14:paraId="095670F0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Analyzed symptoms and laboratory abnormalities associated with headache among consecutive patients admitted to the hospital with confirmed COVID-19</w:t>
            </w:r>
          </w:p>
          <w:p w14:paraId="54375B7D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Headache in 23.7%, associated with lower mortality </w:t>
            </w:r>
          </w:p>
          <w:p w14:paraId="6ABD9C01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Anosmia, myalgia, female sex and fever associated with higher odds of headache</w:t>
            </w:r>
          </w:p>
          <w:p w14:paraId="0716CB27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Younger age, lower score on modified Rankin scale, increased C-reactive protein and D-dimer, abnormal platelet titres, and lymphopenia had lower odds of headache</w:t>
            </w:r>
          </w:p>
        </w:tc>
      </w:tr>
      <w:tr w:rsidR="00EA0146" w:rsidRPr="00105015" w14:paraId="731BDFC6" w14:textId="77777777" w:rsidTr="00E65689">
        <w:tc>
          <w:tcPr>
            <w:tcW w:w="1560" w:type="dxa"/>
          </w:tcPr>
          <w:p w14:paraId="0A28FA8D" w14:textId="6E81CF81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Spain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b3J0YS1FdGVzc2FtPC9BdXRob3I+PFllYXI+MjAyMDwv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b3J0YS1FdGVzc2FtPC9BdXRob3I+PFllYXI+MjAyMDwv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3B2E3F">
              <w:rPr>
                <w:rFonts w:ascii="Arial" w:hAnsi="Arial" w:cs="Arial"/>
                <w:sz w:val="20"/>
                <w:szCs w:val="20"/>
              </w:rPr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05015">
              <w:rPr>
                <w:rFonts w:ascii="Arial" w:hAnsi="Arial" w:cs="Arial"/>
                <w:sz w:val="20"/>
                <w:szCs w:val="20"/>
              </w:rPr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59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61209C5B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Cross-sectional survey</w:t>
            </w:r>
          </w:p>
        </w:tc>
        <w:tc>
          <w:tcPr>
            <w:tcW w:w="1417" w:type="dxa"/>
          </w:tcPr>
          <w:p w14:paraId="3B1B448C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112</w:t>
            </w:r>
          </w:p>
        </w:tc>
        <w:tc>
          <w:tcPr>
            <w:tcW w:w="9356" w:type="dxa"/>
          </w:tcPr>
          <w:p w14:paraId="20218182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Survey of Spanish healthcare professionals infected with SARS</w:t>
            </w:r>
            <w:r w:rsidRPr="00105015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105015">
              <w:rPr>
                <w:rFonts w:ascii="Arial" w:hAnsi="Arial" w:cs="Arial"/>
                <w:sz w:val="20"/>
                <w:szCs w:val="20"/>
              </w:rPr>
              <w:t>CoV</w:t>
            </w:r>
            <w:r w:rsidRPr="00105015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105015">
              <w:rPr>
                <w:rFonts w:ascii="Arial" w:hAnsi="Arial" w:cs="Arial"/>
                <w:sz w:val="20"/>
                <w:szCs w:val="20"/>
              </w:rPr>
              <w:t>2 who presented with headache during the course of the disease (major concern of selection bias)</w:t>
            </w:r>
          </w:p>
          <w:p w14:paraId="4072191D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History of migraine in 17.9%, tension-type in 7.1%; 73.2% had no headache history</w:t>
            </w:r>
          </w:p>
          <w:p w14:paraId="743A52E9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Headache presented independently of fever, around third day after symptom onset</w:t>
            </w:r>
          </w:p>
          <w:p w14:paraId="7C8BABA1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Headache heterogeneous but often </w:t>
            </w:r>
            <w:proofErr w:type="spellStart"/>
            <w:r w:rsidRPr="00105015">
              <w:rPr>
                <w:rFonts w:ascii="Arial" w:hAnsi="Arial" w:cs="Arial"/>
                <w:sz w:val="20"/>
                <w:szCs w:val="20"/>
              </w:rPr>
              <w:t>holocranial</w:t>
            </w:r>
            <w:proofErr w:type="spellEnd"/>
            <w:r w:rsidRPr="00105015">
              <w:rPr>
                <w:rFonts w:ascii="Arial" w:hAnsi="Arial" w:cs="Arial"/>
                <w:sz w:val="20"/>
                <w:szCs w:val="20"/>
              </w:rPr>
              <w:t xml:space="preserve">, </w:t>
            </w:r>
            <w:proofErr w:type="spellStart"/>
            <w:r w:rsidRPr="00105015">
              <w:rPr>
                <w:rFonts w:ascii="Arial" w:hAnsi="Arial" w:cs="Arial"/>
                <w:sz w:val="20"/>
                <w:szCs w:val="20"/>
              </w:rPr>
              <w:t>hemicranial</w:t>
            </w:r>
            <w:proofErr w:type="spellEnd"/>
            <w:r w:rsidRPr="00105015">
              <w:rPr>
                <w:rFonts w:ascii="Arial" w:hAnsi="Arial" w:cs="Arial"/>
                <w:sz w:val="20"/>
                <w:szCs w:val="20"/>
              </w:rPr>
              <w:t>, or occipital, pressing, and worsening with physical activity or head movements</w:t>
            </w:r>
          </w:p>
          <w:p w14:paraId="15442A6A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Prior migraine associated with higher </w:t>
            </w:r>
            <w:proofErr w:type="spellStart"/>
            <w:r w:rsidRPr="00105015">
              <w:rPr>
                <w:rFonts w:ascii="Arial" w:hAnsi="Arial" w:cs="Arial"/>
                <w:sz w:val="20"/>
                <w:szCs w:val="20"/>
              </w:rPr>
              <w:t>higher</w:t>
            </w:r>
            <w:proofErr w:type="spellEnd"/>
            <w:r w:rsidRPr="00105015">
              <w:rPr>
                <w:rFonts w:ascii="Arial" w:hAnsi="Arial" w:cs="Arial"/>
                <w:sz w:val="20"/>
                <w:szCs w:val="20"/>
              </w:rPr>
              <w:t xml:space="preserve"> frequency of pulsating headache </w:t>
            </w:r>
          </w:p>
        </w:tc>
      </w:tr>
      <w:tr w:rsidR="00EA0146" w:rsidRPr="00105015" w14:paraId="1A2BC7FB" w14:textId="77777777" w:rsidTr="00E65689">
        <w:tc>
          <w:tcPr>
            <w:tcW w:w="1560" w:type="dxa"/>
          </w:tcPr>
          <w:p w14:paraId="0F64A2C6" w14:textId="7F65F8B2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Wuhan, China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YdTwvQXV0aG9yPjxZZWFyPjIwMjA8L1llYXI+PFJlY051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YdTwvQXV0aG9yPjxZZWFyPjIwMjA8L1llYXI+PFJlY051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3B2E3F">
              <w:rPr>
                <w:rFonts w:ascii="Arial" w:hAnsi="Arial" w:cs="Arial"/>
                <w:sz w:val="20"/>
                <w:szCs w:val="20"/>
              </w:rPr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05015">
              <w:rPr>
                <w:rFonts w:ascii="Arial" w:hAnsi="Arial" w:cs="Arial"/>
                <w:sz w:val="20"/>
                <w:szCs w:val="20"/>
              </w:rPr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60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22C53284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Retrospective case series</w:t>
            </w:r>
          </w:p>
        </w:tc>
        <w:tc>
          <w:tcPr>
            <w:tcW w:w="1417" w:type="dxa"/>
          </w:tcPr>
          <w:p w14:paraId="022FA85B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62</w:t>
            </w:r>
          </w:p>
        </w:tc>
        <w:tc>
          <w:tcPr>
            <w:tcW w:w="9356" w:type="dxa"/>
          </w:tcPr>
          <w:p w14:paraId="795A5996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34% of COVID-19 patients had headache </w:t>
            </w:r>
          </w:p>
        </w:tc>
      </w:tr>
      <w:tr w:rsidR="00EA0146" w:rsidRPr="00105015" w14:paraId="20E25D73" w14:textId="77777777" w:rsidTr="00E65689">
        <w:tc>
          <w:tcPr>
            <w:tcW w:w="1560" w:type="dxa"/>
          </w:tcPr>
          <w:p w14:paraId="1CA3B5BD" w14:textId="54A53646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Ankara, Turkey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b3B0YW48L0F1dGhvcj48WWVhcj4yMDIwPC9ZZWFyPjxS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b3B0YW48L0F1dGhvcj48WWVhcj4yMDIwPC9ZZWFyPjxS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3B2E3F">
              <w:rPr>
                <w:rFonts w:ascii="Arial" w:hAnsi="Arial" w:cs="Arial"/>
                <w:sz w:val="20"/>
                <w:szCs w:val="20"/>
              </w:rPr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05015">
              <w:rPr>
                <w:rFonts w:ascii="Arial" w:hAnsi="Arial" w:cs="Arial"/>
                <w:sz w:val="20"/>
                <w:szCs w:val="20"/>
              </w:rPr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61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4F7FC70F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Case series </w:t>
            </w:r>
          </w:p>
        </w:tc>
        <w:tc>
          <w:tcPr>
            <w:tcW w:w="1417" w:type="dxa"/>
          </w:tcPr>
          <w:p w14:paraId="74047B83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13</w:t>
            </w:r>
          </w:p>
        </w:tc>
        <w:tc>
          <w:tcPr>
            <w:tcW w:w="9356" w:type="dxa"/>
          </w:tcPr>
          <w:p w14:paraId="6B035476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13 patients with mild COVID-19 who developed headaches requiring consultation</w:t>
            </w:r>
          </w:p>
          <w:p w14:paraId="79CC2714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Headache was the only symptom in 3 patients, emerged as an early symptom for rest</w:t>
            </w:r>
          </w:p>
          <w:p w14:paraId="28041FFB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Severe, rapid onset, unrelenting with migraine-like features (most had no prior history)</w:t>
            </w:r>
          </w:p>
          <w:p w14:paraId="414BA172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Anosmia, diarrhea, loss of appetite and weight also occurred</w:t>
            </w:r>
          </w:p>
          <w:p w14:paraId="0D7D7446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Headache lasted up to 3 days in 70%, resolved in all patients within 2 weeks</w:t>
            </w:r>
          </w:p>
        </w:tc>
      </w:tr>
      <w:tr w:rsidR="00EA0146" w:rsidRPr="00105015" w14:paraId="3CABA691" w14:textId="77777777" w:rsidTr="00E65689">
        <w:tc>
          <w:tcPr>
            <w:tcW w:w="14034" w:type="dxa"/>
            <w:gridSpan w:val="4"/>
            <w:shd w:val="clear" w:color="auto" w:fill="E7E6E6" w:themeFill="background2"/>
          </w:tcPr>
          <w:p w14:paraId="2727CB36" w14:textId="0B97010B" w:rsidR="00EA0146" w:rsidRPr="00105015" w:rsidRDefault="00EA0146" w:rsidP="00EA0146">
            <w:pPr>
              <w:pStyle w:val="f-body"/>
              <w:spacing w:before="0" w:beforeAutospacing="0" w:after="0" w:afterAutospacing="0"/>
              <w:jc w:val="center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b/>
                <w:bCs/>
                <w:sz w:val="20"/>
                <w:szCs w:val="20"/>
              </w:rPr>
              <w:lastRenderedPageBreak/>
              <w:t>Other neurological</w:t>
            </w:r>
            <w:r>
              <w:rPr>
                <w:rFonts w:ascii="Arial" w:hAnsi="Arial" w:cs="Arial"/>
                <w:b/>
                <w:bCs/>
                <w:sz w:val="20"/>
                <w:szCs w:val="20"/>
              </w:rPr>
              <w:t>, neuropathological,</w:t>
            </w:r>
            <w:r w:rsidRPr="00105015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and neuroimaging features</w:t>
            </w:r>
          </w:p>
        </w:tc>
      </w:tr>
      <w:tr w:rsidR="00EA0146" w:rsidRPr="00105015" w14:paraId="2970F0F1" w14:textId="77777777" w:rsidTr="00E65689">
        <w:tc>
          <w:tcPr>
            <w:tcW w:w="1560" w:type="dxa"/>
          </w:tcPr>
          <w:p w14:paraId="2021DB40" w14:textId="42CC1CE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Stockholm, Sweden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bGlyb25vbW9zPC9BdXRob3I+PFllYXI+MjAyMDwvWWVh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bGlyb25vbW9zPC9BdXRob3I+PFllYXI+MjAyMDwvWWVh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3B2E3F">
              <w:rPr>
                <w:rFonts w:ascii="Arial" w:hAnsi="Arial" w:cs="Arial"/>
                <w:sz w:val="20"/>
                <w:szCs w:val="20"/>
              </w:rPr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05015">
              <w:rPr>
                <w:rFonts w:ascii="Arial" w:hAnsi="Arial" w:cs="Arial"/>
                <w:sz w:val="20"/>
                <w:szCs w:val="20"/>
              </w:rPr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62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05015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701" w:type="dxa"/>
          </w:tcPr>
          <w:p w14:paraId="4DE4E02B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Retrospective chart review</w:t>
            </w:r>
          </w:p>
        </w:tc>
        <w:tc>
          <w:tcPr>
            <w:tcW w:w="1417" w:type="dxa"/>
          </w:tcPr>
          <w:p w14:paraId="6078BB1E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185</w:t>
            </w:r>
          </w:p>
        </w:tc>
        <w:tc>
          <w:tcPr>
            <w:tcW w:w="9356" w:type="dxa"/>
          </w:tcPr>
          <w:p w14:paraId="12AF6483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Included all consecutive adult hospitalized patients with PCR-positive for SARS-CoV-2 undergoing neuroimaging at the centre with systematic re-evaluation by 12 readers</w:t>
            </w:r>
          </w:p>
          <w:p w14:paraId="6DAFBDAB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Intra-axial susceptibility abnormalities most common finding in those undergoing MRI (29/39, 74%) with ovoid shape and predilection for corpus callosum and </w:t>
            </w:r>
            <w:proofErr w:type="spellStart"/>
            <w:r w:rsidRPr="00105015">
              <w:rPr>
                <w:rFonts w:ascii="Arial" w:hAnsi="Arial" w:cs="Arial"/>
                <w:sz w:val="20"/>
                <w:szCs w:val="20"/>
              </w:rPr>
              <w:t>juxtacortical</w:t>
            </w:r>
            <w:proofErr w:type="spellEnd"/>
            <w:r w:rsidRPr="00105015">
              <w:rPr>
                <w:rFonts w:ascii="Arial" w:hAnsi="Arial" w:cs="Arial"/>
                <w:sz w:val="20"/>
                <w:szCs w:val="20"/>
              </w:rPr>
              <w:t xml:space="preserve"> areas; some ischemic and macro-hemorrhagic lesions were also seen</w:t>
            </w:r>
          </w:p>
          <w:p w14:paraId="0A0C3F49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44% of patients had leukoencephalopathy, one with cytotoxic corpus callosum lesion</w:t>
            </w:r>
          </w:p>
          <w:p w14:paraId="12E4983B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Olfactory bulb signal abnormalities in 18%, and parenchymal, leptomeningeal, cranial or spinal nerve enhancement in about 10-15% of cases</w:t>
            </w:r>
          </w:p>
          <w:p w14:paraId="66B0D890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color w:val="000000"/>
                <w:sz w:val="20"/>
                <w:szCs w:val="20"/>
              </w:rPr>
              <w:t xml:space="preserve">In one patient, regression of leukoencephalopathy seen on MRI </w:t>
            </w:r>
            <w:proofErr w:type="spellStart"/>
            <w:r w:rsidRPr="00105015">
              <w:rPr>
                <w:rFonts w:ascii="Arial" w:hAnsi="Arial" w:cs="Arial"/>
                <w:color w:val="000000"/>
                <w:sz w:val="20"/>
                <w:szCs w:val="20"/>
              </w:rPr>
              <w:t>followup</w:t>
            </w:r>
            <w:proofErr w:type="spellEnd"/>
            <w:r w:rsidRPr="00105015">
              <w:rPr>
                <w:rFonts w:ascii="Arial" w:hAnsi="Arial" w:cs="Arial"/>
                <w:color w:val="000000"/>
                <w:sz w:val="20"/>
                <w:szCs w:val="20"/>
              </w:rPr>
              <w:t>, and in another, progressive leptomeningeal enhancement seen, suggesting dynamic processes</w:t>
            </w:r>
          </w:p>
        </w:tc>
      </w:tr>
      <w:tr w:rsidR="00EA0146" w:rsidRPr="00105015" w14:paraId="7972F0BE" w14:textId="77777777" w:rsidTr="00E65689">
        <w:tc>
          <w:tcPr>
            <w:tcW w:w="1560" w:type="dxa"/>
          </w:tcPr>
          <w:p w14:paraId="6CD82537" w14:textId="60C0442D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Barcelona, Spain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ons-Escoda&lt;/Author&gt;&lt;Year&gt;2020&lt;/Year&gt;&lt;RecNum&gt;286&lt;/RecNum&gt;&lt;DisplayText&gt;&lt;style face="superscript"&gt;163&lt;/style&gt;&lt;/DisplayText&gt;&lt;record&gt;&lt;rec-number&gt;286&lt;/rec-number&gt;&lt;foreign-keys&gt;&lt;key app="EN" db-id="psea0pzx6srvxiezztippp9mdx0tee0rt0zd" timestamp="1601656649"&gt;286&lt;/key&gt;&lt;/foreign-keys&gt;&lt;ref-type name="Journal Article"&gt;17&lt;/ref-type&gt;&lt;contributors&gt;&lt;authors&gt;&lt;author&gt;Pons-Escoda, A.&lt;/author&gt;&lt;author&gt;Naval-Baudín, P.&lt;/author&gt;&lt;author&gt;Majós, C.&lt;/author&gt;&lt;author&gt;Camins, A.&lt;/author&gt;&lt;author&gt;Cardona, P.&lt;/author&gt;&lt;author&gt;Cos, M.&lt;/author&gt;&lt;author&gt;Calvo, N.&lt;/author&gt;&lt;/authors&gt;&lt;/contributors&gt;&lt;titles&gt;&lt;title&gt;Neurologic Involvement in COVID-19: Cause or Coincidence? A Neuroimaging Perspective&lt;/title&gt;&lt;secondary-title&gt;American Journal of Neuroradiology&lt;/secondary-title&gt;&lt;/titles&gt;&lt;periodical&gt;&lt;full-title&gt;American Journal of Neuroradiology&lt;/full-title&gt;&lt;/periodical&gt;&lt;pages&gt;1365&lt;/pages&gt;&lt;volume&gt;41&lt;/volume&gt;&lt;number&gt;8&lt;/number&gt;&lt;dates&gt;&lt;year&gt;2020&lt;/year&gt;&lt;/dates&gt;&lt;urls&gt;&lt;related-urls&gt;&lt;url&gt;http://www.ajnr.org/content/41/8/1365.abstract&lt;/url&gt;&lt;/related-urls&gt;&lt;/urls&gt;&lt;electronic-resource-num&gt;10.3174/ajnr.A6627&lt;/electronic-resource-num&gt;&lt;/record&gt;&lt;/Cite&gt;&lt;/EndNote&gt;</w:instrTex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63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3B189CC0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Cross-sectional study</w:t>
            </w:r>
          </w:p>
        </w:tc>
        <w:tc>
          <w:tcPr>
            <w:tcW w:w="1417" w:type="dxa"/>
          </w:tcPr>
          <w:p w14:paraId="3A424FA3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103</w:t>
            </w:r>
          </w:p>
        </w:tc>
        <w:tc>
          <w:tcPr>
            <w:tcW w:w="9356" w:type="dxa"/>
          </w:tcPr>
          <w:p w14:paraId="1CF5EA8C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103 COVID-19 patients who underwent neuroimaging at a single centre </w:t>
            </w:r>
          </w:p>
          <w:p w14:paraId="2133B788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Patients underwent neuroimaging for non-focal neurologic symptoms, signs of stroke, focal neurologic symptoms, post-sedation encephalopathy, and seizures </w:t>
            </w:r>
          </w:p>
          <w:p w14:paraId="5814987F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Ischemic stroke identified in 13 patients, hemorrhage in 7 patients</w:t>
            </w:r>
          </w:p>
          <w:p w14:paraId="292B33E7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No specific neuroimaging findings in most others, so no conclusions could be drawn concerning concrete associations between neuroimaging and COVID-19 </w:t>
            </w:r>
          </w:p>
        </w:tc>
      </w:tr>
      <w:tr w:rsidR="00EA0146" w:rsidRPr="00105015" w14:paraId="33EFE39B" w14:textId="77777777" w:rsidTr="00E65689">
        <w:tc>
          <w:tcPr>
            <w:tcW w:w="1560" w:type="dxa"/>
          </w:tcPr>
          <w:p w14:paraId="498AA255" w14:textId="33BA66E9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Paris, France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aG91Z2FyPC9BdXRob3I+PFllYXI+MjAyMDwvWWVhcj48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aG91Z2FyPC9BdXRob3I+PFllYXI+MjAyMDwvWWVhcj48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3B2E3F">
              <w:rPr>
                <w:rFonts w:ascii="Arial" w:hAnsi="Arial" w:cs="Arial"/>
                <w:sz w:val="20"/>
                <w:szCs w:val="20"/>
              </w:rPr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05015">
              <w:rPr>
                <w:rFonts w:ascii="Arial" w:hAnsi="Arial" w:cs="Arial"/>
                <w:sz w:val="20"/>
                <w:szCs w:val="20"/>
              </w:rPr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64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668273B7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Cross-sectional study</w:t>
            </w:r>
          </w:p>
        </w:tc>
        <w:tc>
          <w:tcPr>
            <w:tcW w:w="1417" w:type="dxa"/>
          </w:tcPr>
          <w:p w14:paraId="359E0F58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73</w:t>
            </w:r>
          </w:p>
        </w:tc>
        <w:tc>
          <w:tcPr>
            <w:tcW w:w="9356" w:type="dxa"/>
          </w:tcPr>
          <w:p w14:paraId="0BBF70F9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73 COVID-19 patients with neurological manifestations and brain MRI </w:t>
            </w:r>
          </w:p>
          <w:p w14:paraId="4A5DB74E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43 presented pathological MRI findings 2-4 weeks after symptom onset; 17 of these had acute ischemic infarct, 1 venous thrombosis, 8 with multiple </w:t>
            </w:r>
            <w:proofErr w:type="spellStart"/>
            <w:r w:rsidRPr="00105015">
              <w:rPr>
                <w:rFonts w:ascii="Arial" w:hAnsi="Arial" w:cs="Arial"/>
                <w:sz w:val="20"/>
                <w:szCs w:val="20"/>
              </w:rPr>
              <w:t>microhemorrhages</w:t>
            </w:r>
            <w:proofErr w:type="spellEnd"/>
            <w:r w:rsidRPr="00105015">
              <w:rPr>
                <w:rFonts w:ascii="Arial" w:hAnsi="Arial" w:cs="Arial"/>
                <w:sz w:val="20"/>
                <w:szCs w:val="20"/>
              </w:rPr>
              <w:t>, 22 with perfusion abnormalities, 3 with cytotoxic lesions of the corpus callosum</w:t>
            </w:r>
          </w:p>
          <w:p w14:paraId="084E03AE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CSF negative for SARS-CoV-2 in all patients </w:t>
            </w:r>
          </w:p>
        </w:tc>
      </w:tr>
      <w:tr w:rsidR="00EA0146" w:rsidRPr="00105015" w14:paraId="0A35FAA4" w14:textId="77777777" w:rsidTr="00E65689">
        <w:tc>
          <w:tcPr>
            <w:tcW w:w="1560" w:type="dxa"/>
          </w:tcPr>
          <w:p w14:paraId="14FB9065" w14:textId="0066CB70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Madrid, Spain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Y2hpYWZmaW5vPC9BdXRob3I+PFllYXI+MjAyMDwvWWVh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Y2hpYWZmaW5vPC9BdXRob3I+PFllYXI+MjAyMDwvWWVh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3B2E3F">
              <w:rPr>
                <w:rFonts w:ascii="Arial" w:hAnsi="Arial" w:cs="Arial"/>
                <w:sz w:val="20"/>
                <w:szCs w:val="20"/>
              </w:rPr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05015">
              <w:rPr>
                <w:rFonts w:ascii="Arial" w:hAnsi="Arial" w:cs="Arial"/>
                <w:sz w:val="20"/>
                <w:szCs w:val="20"/>
              </w:rPr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65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11DF396D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Cross-sectional study</w:t>
            </w:r>
          </w:p>
        </w:tc>
        <w:tc>
          <w:tcPr>
            <w:tcW w:w="1417" w:type="dxa"/>
          </w:tcPr>
          <w:p w14:paraId="3BAAD00F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55</w:t>
            </w:r>
          </w:p>
        </w:tc>
        <w:tc>
          <w:tcPr>
            <w:tcW w:w="9356" w:type="dxa"/>
          </w:tcPr>
          <w:p w14:paraId="22FC918A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Patients hospitalized for COVID-19 were tested for a cross-reactive antibody by immunofluorescence: 12 positive compared to 43 negative </w:t>
            </w:r>
          </w:p>
          <w:p w14:paraId="4E68168D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Antibody-positive patients were more likely to have confusion, anosmia, or peripheral neuropathies (33.3% vs 9.8%) as well as DVT/PE (66.7% vs 34.1%)</w:t>
            </w:r>
          </w:p>
        </w:tc>
      </w:tr>
      <w:tr w:rsidR="00EA0146" w:rsidRPr="00105015" w14:paraId="1A3A8752" w14:textId="77777777" w:rsidTr="00E65689">
        <w:tc>
          <w:tcPr>
            <w:tcW w:w="1560" w:type="dxa"/>
          </w:tcPr>
          <w:p w14:paraId="53DD09C5" w14:textId="40B05F35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Turkey, USA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YW5kZW1pcmxpPC9BdXRob3I+PFJlY051bT4zNzc8L1Jl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YW5kZW1pcmxpPC9BdXRob3I+PFJlY051bT4zNzc8L1Jl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3B2E3F">
              <w:rPr>
                <w:rFonts w:ascii="Arial" w:hAnsi="Arial" w:cs="Arial"/>
                <w:sz w:val="20"/>
                <w:szCs w:val="20"/>
              </w:rPr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05015">
              <w:rPr>
                <w:rFonts w:ascii="Arial" w:hAnsi="Arial" w:cs="Arial"/>
                <w:sz w:val="20"/>
                <w:szCs w:val="20"/>
              </w:rPr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66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61CC9A23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Retrospective study</w:t>
            </w:r>
          </w:p>
        </w:tc>
        <w:tc>
          <w:tcPr>
            <w:tcW w:w="1417" w:type="dxa"/>
          </w:tcPr>
          <w:p w14:paraId="01422D2D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50 </w:t>
            </w:r>
          </w:p>
        </w:tc>
        <w:tc>
          <w:tcPr>
            <w:tcW w:w="9356" w:type="dxa"/>
          </w:tcPr>
          <w:p w14:paraId="62CBBF82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Brain MRI performed in 27 (54%) of 50 COVID-19 patients with neurologic symptoms </w:t>
            </w:r>
          </w:p>
          <w:p w14:paraId="3D7EC5DB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12/27 patients had acute MRI findings</w:t>
            </w:r>
          </w:p>
          <w:p w14:paraId="43792984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10/27 had cortical FLAIR signal abnormality, 3 patients had subcortical and deep white matter signal abnormality  </w:t>
            </w:r>
          </w:p>
        </w:tc>
      </w:tr>
      <w:tr w:rsidR="00EA0146" w:rsidRPr="00105015" w14:paraId="41583AB5" w14:textId="77777777" w:rsidTr="00E65689">
        <w:tc>
          <w:tcPr>
            <w:tcW w:w="1560" w:type="dxa"/>
          </w:tcPr>
          <w:p w14:paraId="1D13DDD0" w14:textId="71B8E26A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Hamburg, Germany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YXRzY2hrZTwvQXV0aG9yPjxZZWFyPjIwMjA8L1llYXI+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YXRzY2hrZTwvQXV0aG9yPjxZZWFyPjIwMjA8L1llYXI+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3B2E3F">
              <w:rPr>
                <w:rFonts w:ascii="Arial" w:hAnsi="Arial" w:cs="Arial"/>
                <w:sz w:val="20"/>
                <w:szCs w:val="20"/>
              </w:rPr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67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1E313082" w14:textId="08BE894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ost-mortem case series</w:t>
            </w:r>
          </w:p>
        </w:tc>
        <w:tc>
          <w:tcPr>
            <w:tcW w:w="1417" w:type="dxa"/>
          </w:tcPr>
          <w:p w14:paraId="601EAAB0" w14:textId="2034E6B1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3</w:t>
            </w:r>
          </w:p>
        </w:tc>
        <w:tc>
          <w:tcPr>
            <w:tcW w:w="9356" w:type="dxa"/>
          </w:tcPr>
          <w:p w14:paraId="4C814A3B" w14:textId="77777777" w:rsidR="00EA0146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atients with positive SARS-CoV-2 by quantitative RT-PCR and adequate post-mortem samples</w:t>
            </w:r>
          </w:p>
          <w:p w14:paraId="186F5BB3" w14:textId="77777777" w:rsidR="00EA0146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</w:t>
            </w:r>
            <w:r w:rsidRPr="00ED5DF0">
              <w:rPr>
                <w:rFonts w:ascii="Arial" w:hAnsi="Arial" w:cs="Arial"/>
                <w:sz w:val="20"/>
                <w:szCs w:val="20"/>
              </w:rPr>
              <w:t>europathological workup includ</w:t>
            </w:r>
            <w:r>
              <w:rPr>
                <w:rFonts w:ascii="Arial" w:hAnsi="Arial" w:cs="Arial"/>
                <w:sz w:val="20"/>
                <w:szCs w:val="20"/>
              </w:rPr>
              <w:t>ed</w:t>
            </w:r>
            <w:r w:rsidRPr="00ED5DF0">
              <w:rPr>
                <w:rFonts w:ascii="Arial" w:hAnsi="Arial" w:cs="Arial"/>
                <w:sz w:val="20"/>
                <w:szCs w:val="20"/>
              </w:rPr>
              <w:t xml:space="preserve"> histological and </w:t>
            </w:r>
            <w:proofErr w:type="spellStart"/>
            <w:r w:rsidRPr="00ED5DF0">
              <w:rPr>
                <w:rFonts w:ascii="Arial" w:hAnsi="Arial" w:cs="Arial"/>
                <w:sz w:val="20"/>
                <w:szCs w:val="20"/>
              </w:rPr>
              <w:t>immunohistochemical</w:t>
            </w:r>
            <w:proofErr w:type="spellEnd"/>
            <w:r w:rsidRPr="00ED5DF0">
              <w:rPr>
                <w:rFonts w:ascii="Arial" w:hAnsi="Arial" w:cs="Arial"/>
                <w:sz w:val="20"/>
                <w:szCs w:val="20"/>
              </w:rPr>
              <w:t xml:space="preserve"> staining for activated astrocytes, activated microglia, and cytotoxic T lymphocytes in the olfactory bulb, basal ganglia, brainstem, and cerebellum</w:t>
            </w:r>
            <w:r>
              <w:rPr>
                <w:rFonts w:ascii="Arial" w:hAnsi="Arial" w:cs="Arial"/>
                <w:sz w:val="20"/>
                <w:szCs w:val="20"/>
              </w:rPr>
              <w:t>, and for presence of SARS-CoV-2</w:t>
            </w:r>
          </w:p>
          <w:p w14:paraId="31CB245A" w14:textId="77777777" w:rsidR="00EA0146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F</w:t>
            </w:r>
            <w:r w:rsidRPr="00634AD4">
              <w:rPr>
                <w:rFonts w:ascii="Arial" w:hAnsi="Arial" w:cs="Arial"/>
                <w:sz w:val="20"/>
                <w:szCs w:val="20"/>
              </w:rPr>
              <w:t xml:space="preserve">resh territorial ischaemic lesions </w:t>
            </w:r>
            <w:r>
              <w:rPr>
                <w:rFonts w:ascii="Arial" w:hAnsi="Arial" w:cs="Arial"/>
                <w:sz w:val="20"/>
                <w:szCs w:val="20"/>
              </w:rPr>
              <w:t xml:space="preserve">were seen </w:t>
            </w:r>
            <w:r w:rsidRPr="00634AD4">
              <w:rPr>
                <w:rFonts w:ascii="Arial" w:hAnsi="Arial" w:cs="Arial"/>
                <w:sz w:val="20"/>
                <w:szCs w:val="20"/>
              </w:rPr>
              <w:t>in six (14%) patients</w:t>
            </w:r>
          </w:p>
          <w:p w14:paraId="0E7368E3" w14:textId="77777777" w:rsidR="00EA0146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7</w:t>
            </w:r>
            <w:r w:rsidRPr="00634AD4">
              <w:rPr>
                <w:rFonts w:ascii="Arial" w:hAnsi="Arial" w:cs="Arial"/>
                <w:sz w:val="20"/>
                <w:szCs w:val="20"/>
              </w:rPr>
              <w:t xml:space="preserve"> (86%) patients had </w:t>
            </w:r>
            <w:proofErr w:type="spellStart"/>
            <w:r w:rsidRPr="00634AD4">
              <w:rPr>
                <w:rFonts w:ascii="Arial" w:hAnsi="Arial" w:cs="Arial"/>
                <w:sz w:val="20"/>
                <w:szCs w:val="20"/>
              </w:rPr>
              <w:t>astrogliosis</w:t>
            </w:r>
            <w:proofErr w:type="spellEnd"/>
            <w:r w:rsidRPr="00634AD4">
              <w:rPr>
                <w:rFonts w:ascii="Arial" w:hAnsi="Arial" w:cs="Arial"/>
                <w:sz w:val="20"/>
                <w:szCs w:val="20"/>
              </w:rPr>
              <w:t xml:space="preserve"> in all assessed regions. Activation of microglia and infiltration by cytotoxic T lymphocytes was most pronounced in the brainstem and cerebellum, and meningeal cytotoxic T lymphocyte infiltration was seen in 34 (79%) patients</w:t>
            </w:r>
          </w:p>
          <w:p w14:paraId="13871C60" w14:textId="0959B6FE" w:rsidR="00EA0146" w:rsidRPr="00634AD4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634AD4">
              <w:rPr>
                <w:rFonts w:ascii="Arial" w:hAnsi="Arial" w:cs="Arial"/>
                <w:b/>
                <w:bCs/>
                <w:sz w:val="20"/>
                <w:szCs w:val="20"/>
                <w:u w:val="single"/>
              </w:rPr>
              <w:t>SARS-CoV-2 was detected in the brains of 21 (53%) of 40 examined patients</w:t>
            </w:r>
            <w:r w:rsidRPr="00634AD4">
              <w:rPr>
                <w:rFonts w:ascii="Arial" w:hAnsi="Arial" w:cs="Arial"/>
                <w:sz w:val="20"/>
                <w:szCs w:val="20"/>
              </w:rPr>
              <w:t>, with SARS-</w:t>
            </w:r>
            <w:r w:rsidRPr="00634AD4">
              <w:rPr>
                <w:rFonts w:ascii="Arial" w:hAnsi="Arial" w:cs="Arial"/>
                <w:sz w:val="20"/>
                <w:szCs w:val="20"/>
              </w:rPr>
              <w:lastRenderedPageBreak/>
              <w:t>CoV-2 viral proteins found in cranial nerves originating from the lower brainstem and in isolated cells of the brainstem. The presence of SARS-CoV-2 in the CNS was not associated with the severity of neuropathological changes.</w:t>
            </w:r>
          </w:p>
        </w:tc>
      </w:tr>
      <w:tr w:rsidR="00EA0146" w:rsidRPr="00105015" w14:paraId="4DB924FF" w14:textId="77777777" w:rsidTr="00E65689">
        <w:tc>
          <w:tcPr>
            <w:tcW w:w="1560" w:type="dxa"/>
          </w:tcPr>
          <w:p w14:paraId="52660A83" w14:textId="2E8B2B92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lastRenderedPageBreak/>
              <w:t>France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cmVtZXI8L0F1dGhvcj48UmVjTnVtPjI4NDwvUmVjTnVt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=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cmVtZXI8L0F1dGhvcj48UmVjTnVtPjI4NDwvUmVjTnVt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=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3B2E3F">
              <w:rPr>
                <w:rFonts w:ascii="Arial" w:hAnsi="Arial" w:cs="Arial"/>
                <w:sz w:val="20"/>
                <w:szCs w:val="20"/>
              </w:rPr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05015">
              <w:rPr>
                <w:rFonts w:ascii="Arial" w:hAnsi="Arial" w:cs="Arial"/>
                <w:sz w:val="20"/>
                <w:szCs w:val="20"/>
              </w:rPr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68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2FAE267F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417" w:type="dxa"/>
          </w:tcPr>
          <w:p w14:paraId="4707A6FC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37 </w:t>
            </w:r>
          </w:p>
        </w:tc>
        <w:tc>
          <w:tcPr>
            <w:tcW w:w="9356" w:type="dxa"/>
          </w:tcPr>
          <w:p w14:paraId="0B9DEB04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37 severe COVID-19 patients with neurological manifestations </w:t>
            </w:r>
          </w:p>
          <w:p w14:paraId="444DA749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73% had alteration of consciousness, 32% had confusion, 19% had agitation </w:t>
            </w:r>
          </w:p>
          <w:p w14:paraId="72176326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54% had intracerebral hemorrhagic lesions with more severe clinical presentation </w:t>
            </w:r>
          </w:p>
          <w:p w14:paraId="06439B86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MRI findings included: 43% signal abnormalities in the medial temporal lobe, 30% non-confluent multifocal white matter </w:t>
            </w:r>
            <w:proofErr w:type="spellStart"/>
            <w:r w:rsidRPr="00105015">
              <w:rPr>
                <w:rFonts w:ascii="Arial" w:hAnsi="Arial" w:cs="Arial"/>
                <w:sz w:val="20"/>
                <w:szCs w:val="20"/>
              </w:rPr>
              <w:t>hyperintense</w:t>
            </w:r>
            <w:proofErr w:type="spellEnd"/>
            <w:r w:rsidRPr="00105015">
              <w:rPr>
                <w:rFonts w:ascii="Arial" w:hAnsi="Arial" w:cs="Arial"/>
                <w:sz w:val="20"/>
                <w:szCs w:val="20"/>
              </w:rPr>
              <w:t xml:space="preserve"> lesions on FLAIR and diffusion sequences, with associated hemorrhagic lesions, and 24% extensive and isolated white matter </w:t>
            </w:r>
            <w:proofErr w:type="spellStart"/>
            <w:r w:rsidRPr="00105015">
              <w:rPr>
                <w:rFonts w:ascii="Arial" w:hAnsi="Arial" w:cs="Arial"/>
                <w:sz w:val="20"/>
                <w:szCs w:val="20"/>
              </w:rPr>
              <w:t>microhemorrhages</w:t>
            </w:r>
            <w:proofErr w:type="spellEnd"/>
            <w:r w:rsidRPr="00105015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6AB21AC0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One patient was positive for SARS-CoV-2 RNA in CSF </w:t>
            </w:r>
          </w:p>
        </w:tc>
      </w:tr>
      <w:tr w:rsidR="00EA0146" w:rsidRPr="00105015" w14:paraId="1EA1D800" w14:textId="77777777" w:rsidTr="00E65689">
        <w:tc>
          <w:tcPr>
            <w:tcW w:w="1560" w:type="dxa"/>
          </w:tcPr>
          <w:p w14:paraId="52CD1E08" w14:textId="4179CC7A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Switzerland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Bellon&lt;/Author&gt;&lt;Year&gt;2020&lt;/Year&gt;&lt;RecNum&gt;280&lt;/RecNum&gt;&lt;DisplayText&gt;&lt;style face="superscript"&gt;169&lt;/style&gt;&lt;/DisplayText&gt;&lt;record&gt;&lt;rec-number&gt;280&lt;/rec-number&gt;&lt;foreign-keys&gt;&lt;key app="EN" db-id="psea0pzx6srvxiezztippp9mdx0tee0rt0zd" timestamp="1601656647"&gt;280&lt;/key&gt;&lt;/foreign-keys&gt;&lt;ref-type name="Journal Article"&gt;17&lt;/ref-type&gt;&lt;contributors&gt;&lt;authors&gt;&lt;author&gt;Bellon, Mathilde&lt;/author&gt;&lt;author&gt;Schweblin, Cecilia&lt;/author&gt;&lt;author&gt;Lambeng, Nathalie&lt;/author&gt;&lt;author&gt;Cherpillod, Pascal&lt;/author&gt;&lt;author&gt;Vazquez, Jessica&lt;/author&gt;&lt;author&gt;Lalive, Patrice H&lt;/author&gt;&lt;author&gt;Schibler, Manuel&lt;/author&gt;&lt;author&gt;Deffert, Christine&lt;/author&gt;&lt;/authors&gt;&lt;/contributors&gt;&lt;titles&gt;&lt;title&gt;Cerebrospinal fluid features in SARS-CoV-2 RT-PCR positive patients&lt;/title&gt;&lt;secondary-title&gt;Clinical Infectious Diseases&lt;/secondary-title&gt;&lt;/titles&gt;&lt;periodical&gt;&lt;full-title&gt;Clinical Infectious Diseases&lt;/full-title&gt;&lt;/periodical&gt;&lt;dates&gt;&lt;year&gt;2020&lt;/year&gt;&lt;/dates&gt;&lt;isbn&gt;1058-4838&lt;/isbn&gt;&lt;urls&gt;&lt;related-urls&gt;&lt;url&gt;https://doi.org/10.1093/cid/ciaa1165&lt;/url&gt;&lt;/related-urls&gt;&lt;/urls&gt;&lt;custom1&gt;ciaa1165&lt;/custom1&gt;&lt;electronic-resource-num&gt;10.1093/cid/ciaa1165&lt;/electronic-resource-num&gt;&lt;access-date&gt;8/31/2020&lt;/access-date&gt;&lt;/record&gt;&lt;/Cite&gt;&lt;/EndNote&gt;</w:instrTex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69</w:t>
            </w:r>
            <w:r w:rsidRPr="0010501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</w:tcPr>
          <w:p w14:paraId="2205F91E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417" w:type="dxa"/>
          </w:tcPr>
          <w:p w14:paraId="5A32B011" w14:textId="77777777" w:rsidR="00EA0146" w:rsidRPr="00105015" w:rsidRDefault="00EA0146" w:rsidP="00EA0146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31</w:t>
            </w:r>
          </w:p>
        </w:tc>
        <w:tc>
          <w:tcPr>
            <w:tcW w:w="9356" w:type="dxa"/>
          </w:tcPr>
          <w:p w14:paraId="6599508B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 xml:space="preserve">Cytological examination of CSF was performed for 33 CSF samples from 31 patients and the blood-brain barrier integrity evaluated using albumin quotient </w:t>
            </w:r>
          </w:p>
          <w:p w14:paraId="45B3D291" w14:textId="77777777" w:rsidR="00EA0146" w:rsidRPr="00105015" w:rsidRDefault="00EA0146" w:rsidP="00EA014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05015">
              <w:rPr>
                <w:rFonts w:ascii="Arial" w:hAnsi="Arial" w:cs="Arial"/>
                <w:sz w:val="20"/>
                <w:szCs w:val="20"/>
              </w:rPr>
              <w:t>SARS-CoV-2 RNA not detected in CSF; observed signs of blood-brain barrier disruption</w:t>
            </w:r>
          </w:p>
        </w:tc>
      </w:tr>
    </w:tbl>
    <w:p w14:paraId="02C1BA08" w14:textId="77777777" w:rsidR="00105015" w:rsidRDefault="00105015" w:rsidP="00342684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sz w:val="20"/>
          <w:szCs w:val="20"/>
        </w:rPr>
        <w:sectPr w:rsidR="00105015" w:rsidSect="00740009">
          <w:pgSz w:w="15840" w:h="12240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734A6061" w14:textId="2A6C88FD" w:rsidR="00D071F0" w:rsidRPr="00A92831" w:rsidRDefault="00D071F0" w:rsidP="00342684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Cs/>
          <w:sz w:val="20"/>
          <w:szCs w:val="20"/>
        </w:rPr>
      </w:pPr>
      <w:r w:rsidRPr="00A92831">
        <w:rPr>
          <w:rFonts w:ascii="Arial" w:hAnsi="Arial" w:cs="Arial"/>
          <w:b/>
          <w:bCs/>
          <w:sz w:val="20"/>
          <w:szCs w:val="20"/>
        </w:rPr>
        <w:lastRenderedPageBreak/>
        <w:t xml:space="preserve">Supplementary Table </w:t>
      </w:r>
      <w:r w:rsidR="00105015">
        <w:rPr>
          <w:rFonts w:ascii="Arial" w:hAnsi="Arial" w:cs="Arial"/>
          <w:b/>
          <w:bCs/>
          <w:sz w:val="20"/>
          <w:szCs w:val="20"/>
        </w:rPr>
        <w:t>6</w:t>
      </w:r>
      <w:r w:rsidRPr="00A92831">
        <w:rPr>
          <w:rFonts w:ascii="Arial" w:hAnsi="Arial" w:cs="Arial"/>
          <w:b/>
          <w:bCs/>
          <w:sz w:val="20"/>
          <w:szCs w:val="20"/>
        </w:rPr>
        <w:t>. Relevant case reports and small case series (&lt;10 patients) on central nervous system (CNS) manifestations of COVID-19</w:t>
      </w:r>
      <w:r w:rsidRPr="00A92831">
        <w:rPr>
          <w:rFonts w:ascii="Arial" w:hAnsi="Arial" w:cs="Arial"/>
          <w:b/>
          <w:sz w:val="20"/>
          <w:szCs w:val="20"/>
        </w:rPr>
        <w:t xml:space="preserve">. </w:t>
      </w:r>
      <w:r w:rsidRPr="00A92831">
        <w:rPr>
          <w:rFonts w:ascii="Arial" w:hAnsi="Arial" w:cs="Arial"/>
          <w:bCs/>
          <w:sz w:val="20"/>
          <w:szCs w:val="20"/>
        </w:rPr>
        <w:t>Studies are shown in descending order by sample size</w:t>
      </w:r>
      <w:r w:rsidRPr="00A83113">
        <w:rPr>
          <w:rFonts w:ascii="Arial" w:hAnsi="Arial" w:cs="Arial"/>
          <w:bCs/>
          <w:sz w:val="20"/>
          <w:szCs w:val="20"/>
        </w:rPr>
        <w:t>.</w:t>
      </w:r>
      <w:r w:rsidR="00A83113" w:rsidRPr="00A83113">
        <w:rPr>
          <w:rFonts w:ascii="Arial" w:hAnsi="Arial" w:cs="Arial"/>
          <w:bCs/>
          <w:sz w:val="20"/>
          <w:szCs w:val="20"/>
        </w:rPr>
        <w:t xml:space="preserve"> </w:t>
      </w:r>
      <w:r w:rsidR="00A83113" w:rsidRPr="00A83113">
        <w:rPr>
          <w:rFonts w:ascii="Arial" w:hAnsi="Arial" w:cs="Arial"/>
          <w:bCs/>
          <w:sz w:val="20"/>
          <w:szCs w:val="20"/>
          <w:u w:val="single"/>
        </w:rPr>
        <w:t>For the handful of reports where SARS-CoV-2 PCR and/or antibodies were positive in the cerebrospinal fluid (CSF), the locations are bolded and indicated by an asterisk (*).</w:t>
      </w:r>
    </w:p>
    <w:p w14:paraId="4DC1DD32" w14:textId="77777777" w:rsidR="00342684" w:rsidRPr="00A92831" w:rsidRDefault="00342684" w:rsidP="00342684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sz w:val="20"/>
          <w:szCs w:val="20"/>
        </w:rPr>
      </w:pPr>
    </w:p>
    <w:tbl>
      <w:tblPr>
        <w:tblW w:w="14175" w:type="dxa"/>
        <w:tblInd w:w="-57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8"/>
        <w:gridCol w:w="1559"/>
        <w:gridCol w:w="1276"/>
        <w:gridCol w:w="9922"/>
      </w:tblGrid>
      <w:tr w:rsidR="00D071F0" w:rsidRPr="00A92831" w14:paraId="1AF3B842" w14:textId="77777777" w:rsidTr="00E65689">
        <w:tc>
          <w:tcPr>
            <w:tcW w:w="1418" w:type="dxa"/>
          </w:tcPr>
          <w:p w14:paraId="076066F9" w14:textId="77777777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>Location</w:t>
            </w:r>
          </w:p>
        </w:tc>
        <w:tc>
          <w:tcPr>
            <w:tcW w:w="1559" w:type="dxa"/>
          </w:tcPr>
          <w:p w14:paraId="185B0A25" w14:textId="77777777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>Study Type</w:t>
            </w:r>
          </w:p>
        </w:tc>
        <w:tc>
          <w:tcPr>
            <w:tcW w:w="1276" w:type="dxa"/>
          </w:tcPr>
          <w:p w14:paraId="77A0DCF1" w14:textId="77777777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Number of patients </w:t>
            </w:r>
          </w:p>
        </w:tc>
        <w:tc>
          <w:tcPr>
            <w:tcW w:w="9922" w:type="dxa"/>
          </w:tcPr>
          <w:p w14:paraId="71490FE5" w14:textId="77777777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>Key findings</w:t>
            </w:r>
          </w:p>
        </w:tc>
      </w:tr>
      <w:tr w:rsidR="00D071F0" w:rsidRPr="00A92831" w14:paraId="2F072EC2" w14:textId="77777777" w:rsidTr="00E65689">
        <w:tc>
          <w:tcPr>
            <w:tcW w:w="14175" w:type="dxa"/>
            <w:gridSpan w:val="4"/>
            <w:shd w:val="clear" w:color="auto" w:fill="E7E6E6" w:themeFill="background2"/>
          </w:tcPr>
          <w:p w14:paraId="12F07D64" w14:textId="77777777" w:rsidR="00D071F0" w:rsidRPr="00A92831" w:rsidRDefault="00D071F0" w:rsidP="00342684">
            <w:pPr>
              <w:pStyle w:val="f-body"/>
              <w:spacing w:before="0" w:beforeAutospacing="0" w:after="0" w:afterAutospacing="0"/>
              <w:jc w:val="center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>Stroke with or without coagulopathy</w:t>
            </w:r>
          </w:p>
        </w:tc>
      </w:tr>
      <w:tr w:rsidR="00D071F0" w:rsidRPr="00A92831" w14:paraId="6CCC482B" w14:textId="77777777" w:rsidTr="00E65689">
        <w:tc>
          <w:tcPr>
            <w:tcW w:w="1418" w:type="dxa"/>
          </w:tcPr>
          <w:p w14:paraId="2D1C1584" w14:textId="14AE3C1E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Madrid, Spain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ierra-Hidalgo&lt;/Author&gt;&lt;Year&gt;2020&lt;/Year&gt;&lt;RecNum&gt;275&lt;/RecNum&gt;&lt;DisplayText&gt;&lt;style face="superscript"&gt;170&lt;/style&gt;&lt;/DisplayText&gt;&lt;record&gt;&lt;rec-number&gt;275&lt;/rec-number&gt;&lt;foreign-keys&gt;&lt;key app="EN" db-id="psea0pzx6srvxiezztippp9mdx0tee0rt0zd" timestamp="1601656646"&gt;275&lt;/key&gt;&lt;/foreign-keys&gt;&lt;ref-type name="Journal Article"&gt;17&lt;/ref-type&gt;&lt;contributors&gt;&lt;authors&gt;&lt;author&gt;Sierra-Hidalgo, Fernando&lt;/author&gt;&lt;author&gt;Muñoz-Rivas, Nuria&lt;/author&gt;&lt;author&gt;Torres Rubio, Pedro&lt;/author&gt;&lt;author&gt;Chao, Kateri&lt;/author&gt;&lt;author&gt;Villanova Martínez, Mercedes&lt;/author&gt;&lt;author&gt;Arranz García, Paz&lt;/author&gt;&lt;author&gt;Martínez-Acebes, Eva&lt;/author&gt;&lt;/authors&gt;&lt;/contributors&gt;&lt;titles&gt;&lt;title&gt;Large artery ischemic stroke in severe COVID-19&lt;/title&gt;&lt;secondary-title&gt;Journal of Neurology&lt;/secondary-title&gt;&lt;/titles&gt;&lt;periodical&gt;&lt;full-title&gt;Journal of Neurology&lt;/full-title&gt;&lt;/periodical&gt;&lt;dates&gt;&lt;year&gt;2020&lt;/year&gt;&lt;pub-dates&gt;&lt;date&gt;2020/06/27&lt;/date&gt;&lt;/pub-dates&gt;&lt;/dates&gt;&lt;isbn&gt;1432-1459&lt;/isbn&gt;&lt;urls&gt;&lt;related-urls&gt;&lt;url&gt;https://doi.org/10.1007/s00415-020-09967-1&lt;/url&gt;&lt;/related-urls&gt;&lt;/urls&gt;&lt;electronic-resource-num&gt;10.1007/s00415-020-09967-1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70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29722E1D" w14:textId="77777777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1C5FDB1D" w14:textId="77777777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9922" w:type="dxa"/>
          </w:tcPr>
          <w:p w14:paraId="6CA1A999" w14:textId="57D3D9B1" w:rsidR="00D071F0" w:rsidRPr="00A92831" w:rsidRDefault="00D071F0" w:rsidP="000D64F3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All patients met diagnostic criteria for severe COVID-19</w:t>
            </w:r>
            <w:r w:rsidR="000D64F3" w:rsidRPr="00A92831">
              <w:rPr>
                <w:rFonts w:ascii="Arial" w:hAnsi="Arial" w:cs="Arial"/>
                <w:sz w:val="20"/>
                <w:szCs w:val="20"/>
              </w:rPr>
              <w:t>, none with history of stroke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10F45197" w14:textId="77777777" w:rsidR="00D071F0" w:rsidRPr="00A92831" w:rsidRDefault="00D071F0" w:rsidP="00342684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Ischemic stroke occurred a median of 11.5 days after the onset of COVID-19 symptoms </w:t>
            </w:r>
          </w:p>
          <w:p w14:paraId="07EABCD7" w14:textId="77777777" w:rsidR="00D071F0" w:rsidRPr="00A92831" w:rsidRDefault="00D071F0" w:rsidP="00342684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Stroke occurred a median of 5.5 days after admission among hospitalized patients </w:t>
            </w:r>
          </w:p>
          <w:p w14:paraId="535B334F" w14:textId="77777777" w:rsidR="00D071F0" w:rsidRPr="00A92831" w:rsidRDefault="00D071F0" w:rsidP="00342684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All of them were large artery infarctions </w:t>
            </w:r>
          </w:p>
        </w:tc>
      </w:tr>
      <w:tr w:rsidR="00D071F0" w:rsidRPr="00A92831" w14:paraId="1AB8248A" w14:textId="77777777" w:rsidTr="00E65689">
        <w:tc>
          <w:tcPr>
            <w:tcW w:w="1418" w:type="dxa"/>
          </w:tcPr>
          <w:p w14:paraId="73F99E17" w14:textId="4E0F0555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Ital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b3Jhc3NpPC9BdXRob3I+PFllYXI+MjAyMDwvWWVhcj48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b3Jhc3NpPC9BdXRob3I+PFllYXI+MjAyMDwvWWVhcj48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3B2E3F">
              <w:rPr>
                <w:rFonts w:ascii="Arial" w:hAnsi="Arial" w:cs="Arial"/>
                <w:sz w:val="20"/>
                <w:szCs w:val="20"/>
              </w:rPr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71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559" w:type="dxa"/>
          </w:tcPr>
          <w:p w14:paraId="4A32DDF4" w14:textId="77777777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Retrospective case series </w:t>
            </w:r>
          </w:p>
        </w:tc>
        <w:tc>
          <w:tcPr>
            <w:tcW w:w="1276" w:type="dxa"/>
          </w:tcPr>
          <w:p w14:paraId="1C79AE63" w14:textId="77777777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9922" w:type="dxa"/>
          </w:tcPr>
          <w:p w14:paraId="0323D027" w14:textId="4CA9537D" w:rsidR="00D071F0" w:rsidRPr="00A92831" w:rsidRDefault="00D071F0" w:rsidP="00342684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5 m</w:t>
            </w:r>
            <w:r w:rsidR="0032797D" w:rsidRPr="00A92831">
              <w:rPr>
                <w:rFonts w:ascii="Arial" w:hAnsi="Arial" w:cs="Arial"/>
                <w:sz w:val="20"/>
                <w:szCs w:val="20"/>
              </w:rPr>
              <w:t>en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32797D" w:rsidRPr="00A92831">
              <w:rPr>
                <w:rFonts w:ascii="Arial" w:hAnsi="Arial" w:cs="Arial"/>
                <w:sz w:val="20"/>
                <w:szCs w:val="20"/>
              </w:rPr>
              <w:t>and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1 </w:t>
            </w:r>
            <w:r w:rsidR="0032797D" w:rsidRPr="00A92831">
              <w:rPr>
                <w:rFonts w:ascii="Arial" w:hAnsi="Arial" w:cs="Arial"/>
                <w:sz w:val="20"/>
                <w:szCs w:val="20"/>
              </w:rPr>
              <w:t>woman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, from 57 to 82-years presented with strokes (4 ischemic and 2 hemorrhagic) </w:t>
            </w:r>
          </w:p>
          <w:p w14:paraId="0FF526E3" w14:textId="77777777" w:rsidR="00D071F0" w:rsidRPr="00A92831" w:rsidRDefault="00D071F0" w:rsidP="00342684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All patients but 1 had pre-existing vascular risk factors </w:t>
            </w:r>
          </w:p>
          <w:p w14:paraId="4AE18737" w14:textId="77777777" w:rsidR="00D071F0" w:rsidRPr="00A92831" w:rsidRDefault="00D071F0" w:rsidP="00342684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COVID-19-related pneumonia was severe in 5/6 cases </w:t>
            </w:r>
          </w:p>
          <w:p w14:paraId="490D3507" w14:textId="77777777" w:rsidR="00D071F0" w:rsidRPr="00A92831" w:rsidRDefault="00D071F0" w:rsidP="00342684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/6 died and the remaining 1 was severely neurologically affected </w:t>
            </w:r>
          </w:p>
        </w:tc>
      </w:tr>
      <w:tr w:rsidR="00D071F0" w:rsidRPr="00A92831" w14:paraId="1DDEFB5F" w14:textId="77777777" w:rsidTr="00E65689">
        <w:tc>
          <w:tcPr>
            <w:tcW w:w="1418" w:type="dxa"/>
          </w:tcPr>
          <w:p w14:paraId="255E7131" w14:textId="5794BCE0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London, United Kingdom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Beyrouti&lt;/Author&gt;&lt;Year&gt;2020&lt;/Year&gt;&lt;RecNum&gt;204&lt;/RecNum&gt;&lt;DisplayText&gt;&lt;style face="superscript"&gt;172&lt;/style&gt;&lt;/DisplayText&gt;&lt;record&gt;&lt;rec-number&gt;204&lt;/rec-number&gt;&lt;foreign-keys&gt;&lt;key app="EN" db-id="psea0pzx6srvxiezztippp9mdx0tee0rt0zd" timestamp="1588357868"&gt;204&lt;/key&gt;&lt;/foreign-keys&gt;&lt;ref-type name="Journal Article"&gt;17&lt;/ref-type&gt;&lt;contributors&gt;&lt;authors&gt;&lt;author&gt;Beyrouti, R.&lt;/author&gt;&lt;author&gt;Adams, M.E.&lt;/author&gt;&lt;author&gt;Benjamin, L.&lt;/author&gt;&lt;author&gt;Cohen, H.&lt;/author&gt;&lt;author&gt;Farmer, S.F.&lt;/author&gt;&lt;author&gt;Goh, Y.Y.&lt;/author&gt;&lt;author&gt;Humphries, F.&lt;/author&gt;&lt;author&gt;Jager, H.R.&lt;/author&gt;&lt;author&gt;Losseff, N.A.&lt;/author&gt;&lt;author&gt;Perry, R.J.&lt;/author&gt;&lt;author&gt;Shah, S.&lt;/author&gt;&lt;author&gt;Simister, R.J.&lt;/author&gt;&lt;author&gt;Turner, D.&lt;/author&gt;&lt;author&gt;Chandratheva, A.&lt;/author&gt;&lt;author&gt;Werring, D.J.&lt;/author&gt;&lt;/authors&gt;&lt;/contributors&gt;&lt;titles&gt;&lt;title&gt;Characteristics of ischaemic stroke associated with COVID-19&lt;/title&gt;&lt;secondary-title&gt;Journal of Neurology, Neurosurgery, and Psychiatry&lt;/secondary-title&gt;&lt;/titles&gt;&lt;periodical&gt;&lt;full-title&gt;Journal of Neurology, Neurosurgery, and Psychiatry&lt;/full-title&gt;&lt;/periodical&gt;&lt;edition&gt;May 1, 2020&lt;/edition&gt;&lt;dates&gt;&lt;year&gt;2020&lt;/year&gt;&lt;/dates&gt;&lt;urls&gt;&lt;/urls&gt;&lt;electronic-resource-num&gt;10.1136/jnnp-2020-323586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72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33291AFA" w14:textId="77777777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4AFCA8CF" w14:textId="77777777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9922" w:type="dxa"/>
          </w:tcPr>
          <w:p w14:paraId="59E4EBAF" w14:textId="77777777" w:rsidR="00D071F0" w:rsidRPr="00A92831" w:rsidRDefault="00D071F0" w:rsidP="00342684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All were older than 50-years with large vessel occlusion and D-dimer ≥1000µg/L</w:t>
            </w:r>
          </w:p>
          <w:p w14:paraId="3E327449" w14:textId="77777777" w:rsidR="00D071F0" w:rsidRPr="00A92831" w:rsidRDefault="00D071F0" w:rsidP="00342684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Three patients had multi-territory infarcts, two had concurrent venous thromboses</w:t>
            </w:r>
          </w:p>
          <w:p w14:paraId="30A3FAF3" w14:textId="77777777" w:rsidR="00D071F0" w:rsidRPr="00A92831" w:rsidRDefault="00D071F0" w:rsidP="00342684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Two patients had strokes despite therapeutic anticoagulation</w:t>
            </w:r>
          </w:p>
        </w:tc>
      </w:tr>
      <w:tr w:rsidR="00D071F0" w:rsidRPr="00A92831" w14:paraId="55341A51" w14:textId="77777777" w:rsidTr="00E65689">
        <w:tc>
          <w:tcPr>
            <w:tcW w:w="1418" w:type="dxa"/>
          </w:tcPr>
          <w:p w14:paraId="0E5E1CBE" w14:textId="1B4A2113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Tehran, Iran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c2hyYWZpPC9BdXRob3I+PFllYXI+MjAyMDwvWWVhcj48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==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c2hyYWZpPC9BdXRob3I+PFllYXI+MjAyMDwvWWVhcj48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==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3B2E3F">
              <w:rPr>
                <w:rFonts w:ascii="Arial" w:hAnsi="Arial" w:cs="Arial"/>
                <w:sz w:val="20"/>
                <w:szCs w:val="20"/>
              </w:rPr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73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4B816576" w14:textId="77777777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3E1E41CD" w14:textId="77777777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9922" w:type="dxa"/>
          </w:tcPr>
          <w:p w14:paraId="29CF1876" w14:textId="77777777" w:rsidR="00D071F0" w:rsidRPr="00A92831" w:rsidRDefault="00D071F0" w:rsidP="00342684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Six patients younger than 55 presented diagnosis of stroke and confirmed COVID-19 </w:t>
            </w:r>
          </w:p>
          <w:p w14:paraId="08EA292F" w14:textId="77777777" w:rsidR="00D071F0" w:rsidRPr="00A92831" w:rsidRDefault="00D071F0" w:rsidP="00342684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The most involved area was the middle cerebral artery (5/6 patients) </w:t>
            </w:r>
          </w:p>
          <w:p w14:paraId="1A3A9A09" w14:textId="77777777" w:rsidR="00D071F0" w:rsidRPr="00A92831" w:rsidRDefault="00D071F0" w:rsidP="00342684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One patient’s stroke involved basal ganglia </w:t>
            </w:r>
          </w:p>
        </w:tc>
      </w:tr>
      <w:tr w:rsidR="00D071F0" w:rsidRPr="00A92831" w14:paraId="37F151BD" w14:textId="77777777" w:rsidTr="00E65689">
        <w:tc>
          <w:tcPr>
            <w:tcW w:w="1418" w:type="dxa"/>
          </w:tcPr>
          <w:p w14:paraId="4AE28777" w14:textId="11628539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ew York City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Oxley&lt;/Author&gt;&lt;Year&gt;2020&lt;/Year&gt;&lt;RecNum&gt;180&lt;/RecNum&gt;&lt;DisplayText&gt;&lt;style face="superscript"&gt;174&lt;/style&gt;&lt;/DisplayText&gt;&lt;record&gt;&lt;rec-number&gt;180&lt;/rec-number&gt;&lt;foreign-keys&gt;&lt;key app="EN" db-id="psea0pzx6srvxiezztippp9mdx0tee0rt0zd" timestamp="1588223588"&gt;180&lt;/key&gt;&lt;/foreign-keys&gt;&lt;ref-type name="Journal Article"&gt;17&lt;/ref-type&gt;&lt;contributors&gt;&lt;authors&gt;&lt;author&gt;Oxley, T. J.&lt;/author&gt;&lt;author&gt;Mocco, J.&lt;/author&gt;&lt;author&gt;Majidi, S.&lt;/author&gt;&lt;author&gt;Kellner, C. P.&lt;/author&gt;&lt;author&gt;Shoirah, H.&lt;/author&gt;&lt;author&gt;Singh, I. P.&lt;/author&gt;&lt;author&gt;De Leacy, R. A.&lt;/author&gt;&lt;author&gt;Shigematsu, T.&lt;/author&gt;&lt;author&gt;Ladner, T. R.&lt;/author&gt;&lt;author&gt;Yaeger, K. A.&lt;/author&gt;&lt;author&gt;Skliut, M.&lt;/author&gt;&lt;author&gt;Weinberger, J.&lt;/author&gt;&lt;author&gt;Dangayach, N. S.&lt;/author&gt;&lt;author&gt;Bederson, J. B.&lt;/author&gt;&lt;author&gt;Tuhrim, S.&lt;/author&gt;&lt;author&gt;Fifi, J. T.&lt;/author&gt;&lt;/authors&gt;&lt;/contributors&gt;&lt;auth-address&gt;Mount Sinai Health System, New York, NY thomas.oxley@mountsinai.org.&lt;/auth-address&gt;&lt;titles&gt;&lt;title&gt;Large-Vessel Stroke as a Presenting Feature of Covid-19 in the Young&lt;/title&gt;&lt;secondary-title&gt;N Engl J Med&lt;/secondary-title&gt;&lt;/titles&gt;&lt;periodical&gt;&lt;full-title&gt;N Engl J Med&lt;/full-title&gt;&lt;/periodical&gt;&lt;edition&gt;2020/04/29&lt;/edition&gt;&lt;dates&gt;&lt;year&gt;2020&lt;/year&gt;&lt;pub-dates&gt;&lt;date&gt;Apr 28&lt;/date&gt;&lt;/pub-dates&gt;&lt;/dates&gt;&lt;isbn&gt;1533-4406 (Electronic)&amp;#xD;0028-4793 (Linking)&lt;/isbn&gt;&lt;accession-num&gt;32343504&lt;/accession-num&gt;&lt;urls&gt;&lt;related-urls&gt;&lt;url&gt;https://www.ncbi.nlm.nih.gov/pubmed/32343504&lt;/url&gt;&lt;/related-urls&gt;&lt;/urls&gt;&lt;electronic-resource-num&gt;10.1056/NEJMc2009787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74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6F73CB9A" w14:textId="77777777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4856B7F3" w14:textId="77777777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9922" w:type="dxa"/>
          </w:tcPr>
          <w:p w14:paraId="41DBB96C" w14:textId="4A84F0A8" w:rsidR="00D071F0" w:rsidRPr="00A92831" w:rsidRDefault="00D071F0" w:rsidP="00342684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Five patients younger than 50-years with large vessel stroke seen over just two weeks, vs an average of 0.73 young strokes seen every two weeks at that centre in the preceding year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Oxley&lt;/Author&gt;&lt;Year&gt;2020&lt;/Year&gt;&lt;RecNum&gt;180&lt;/RecNum&gt;&lt;DisplayText&gt;&lt;style face="superscript"&gt;174&lt;/style&gt;&lt;/DisplayText&gt;&lt;record&gt;&lt;rec-number&gt;180&lt;/rec-number&gt;&lt;foreign-keys&gt;&lt;key app="EN" db-id="psea0pzx6srvxiezztippp9mdx0tee0rt0zd" timestamp="1588223588"&gt;180&lt;/key&gt;&lt;/foreign-keys&gt;&lt;ref-type name="Journal Article"&gt;17&lt;/ref-type&gt;&lt;contributors&gt;&lt;authors&gt;&lt;author&gt;Oxley, T. J.&lt;/author&gt;&lt;author&gt;Mocco, J.&lt;/author&gt;&lt;author&gt;Majidi, S.&lt;/author&gt;&lt;author&gt;Kellner, C. P.&lt;/author&gt;&lt;author&gt;Shoirah, H.&lt;/author&gt;&lt;author&gt;Singh, I. P.&lt;/author&gt;&lt;author&gt;De Leacy, R. A.&lt;/author&gt;&lt;author&gt;Shigematsu, T.&lt;/author&gt;&lt;author&gt;Ladner, T. R.&lt;/author&gt;&lt;author&gt;Yaeger, K. A.&lt;/author&gt;&lt;author&gt;Skliut, M.&lt;/author&gt;&lt;author&gt;Weinberger, J.&lt;/author&gt;&lt;author&gt;Dangayach, N. S.&lt;/author&gt;&lt;author&gt;Bederson, J. B.&lt;/author&gt;&lt;author&gt;Tuhrim, S.&lt;/author&gt;&lt;author&gt;Fifi, J. T.&lt;/author&gt;&lt;/authors&gt;&lt;/contributors&gt;&lt;auth-address&gt;Mount Sinai Health System, New York, NY thomas.oxley@mountsinai.org.&lt;/auth-address&gt;&lt;titles&gt;&lt;title&gt;Large-Vessel Stroke as a Presenting Feature of Covid-19 in the Young&lt;/title&gt;&lt;secondary-title&gt;N Engl J Med&lt;/secondary-title&gt;&lt;/titles&gt;&lt;periodical&gt;&lt;full-title&gt;N Engl J Med&lt;/full-title&gt;&lt;/periodical&gt;&lt;edition&gt;2020/04/29&lt;/edition&gt;&lt;dates&gt;&lt;year&gt;2020&lt;/year&gt;&lt;pub-dates&gt;&lt;date&gt;Apr 28&lt;/date&gt;&lt;/pub-dates&gt;&lt;/dates&gt;&lt;isbn&gt;1533-4406 (Electronic)&amp;#xD;0028-4793 (Linking)&lt;/isbn&gt;&lt;accession-num&gt;32343504&lt;/accession-num&gt;&lt;urls&gt;&lt;related-urls&gt;&lt;url&gt;https://www.ncbi.nlm.nih.gov/pubmed/32343504&lt;/url&gt;&lt;/related-urls&gt;&lt;/urls&gt;&lt;electronic-resource-num&gt;10.1056/NEJMc2009787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74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25653D67" w14:textId="77777777" w:rsidR="00D071F0" w:rsidRPr="00A92831" w:rsidRDefault="00D071F0" w:rsidP="00342684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Two patients did not have any COVID-19 symptoms, and one just had lethargy</w:t>
            </w:r>
          </w:p>
        </w:tc>
      </w:tr>
      <w:tr w:rsidR="0015017D" w:rsidRPr="00A92831" w14:paraId="4EF58BA8" w14:textId="77777777" w:rsidTr="00E65689">
        <w:tc>
          <w:tcPr>
            <w:tcW w:w="1418" w:type="dxa"/>
          </w:tcPr>
          <w:p w14:paraId="1790F9AA" w14:textId="675E03E6" w:rsidR="0015017D" w:rsidRPr="00A92831" w:rsidRDefault="0015017D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DB3565">
              <w:rPr>
                <w:rFonts w:ascii="Arial" w:hAnsi="Arial" w:cs="Arial"/>
                <w:sz w:val="20"/>
                <w:szCs w:val="20"/>
              </w:rPr>
              <w:t>London, UK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ZW5nZXI8L0F1dGhvcj48WWVhcj4yMDIwPC9ZZWFyPjxS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ZW5nZXI8L0F1dGhvcj48WWVhcj4yMDIwPC9ZZWFyPjxS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3B2E3F">
              <w:rPr>
                <w:rFonts w:ascii="Arial" w:hAnsi="Arial" w:cs="Arial"/>
                <w:sz w:val="20"/>
                <w:szCs w:val="20"/>
              </w:rPr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75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2FC6A9F4" w14:textId="739B7390" w:rsidR="0015017D" w:rsidRPr="00A92831" w:rsidRDefault="0015017D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7372BC25" w14:textId="2DAD41F7" w:rsidR="0015017D" w:rsidRPr="00A92831" w:rsidRDefault="0015017D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9922" w:type="dxa"/>
          </w:tcPr>
          <w:p w14:paraId="7E894D96" w14:textId="77777777" w:rsidR="0015017D" w:rsidRDefault="0015017D" w:rsidP="0015017D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Five consecutive cases of </w:t>
            </w:r>
            <w:r w:rsidRPr="0015017D">
              <w:rPr>
                <w:rFonts w:ascii="Arial" w:hAnsi="Arial" w:cs="Arial"/>
                <w:sz w:val="20"/>
                <w:szCs w:val="20"/>
              </w:rPr>
              <w:t>predominantly lobar COVID-19-associated intracerebral haemorrhage</w:t>
            </w:r>
          </w:p>
          <w:p w14:paraId="4A94EB01" w14:textId="6612424E" w:rsidR="0015017D" w:rsidRDefault="0015017D" w:rsidP="0015017D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15017D">
              <w:rPr>
                <w:rFonts w:ascii="Arial" w:hAnsi="Arial" w:cs="Arial"/>
                <w:sz w:val="20"/>
                <w:szCs w:val="20"/>
              </w:rPr>
              <w:t xml:space="preserve">Patients were typically relatively young with a severe, prolonged inflammatory </w:t>
            </w:r>
            <w:proofErr w:type="spellStart"/>
            <w:r w:rsidRPr="0015017D">
              <w:rPr>
                <w:rFonts w:ascii="Arial" w:hAnsi="Arial" w:cs="Arial"/>
                <w:sz w:val="20"/>
                <w:szCs w:val="20"/>
              </w:rPr>
              <w:t>prodrome</w:t>
            </w:r>
            <w:proofErr w:type="spellEnd"/>
          </w:p>
          <w:p w14:paraId="13A8D4B9" w14:textId="0F3C406F" w:rsidR="0015017D" w:rsidRPr="0015017D" w:rsidRDefault="0015017D" w:rsidP="0015017D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Four patients were on prophylactic heparin or low-molecular weight heparin, one on warfarin</w:t>
            </w:r>
          </w:p>
        </w:tc>
      </w:tr>
      <w:tr w:rsidR="00D071F0" w:rsidRPr="00A92831" w14:paraId="656DC231" w14:textId="77777777" w:rsidTr="00E65689">
        <w:tc>
          <w:tcPr>
            <w:tcW w:w="1418" w:type="dxa"/>
          </w:tcPr>
          <w:p w14:paraId="3FD997C7" w14:textId="44287843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Granada, Spain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YXJyaW9zLUzDs3BlejwvQXV0aG9yPjxZZWFyPjIwMjA8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YXJyaW9zLUzDs3BlejwvQXV0aG9yPjxZZWFyPjIwMjA8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3B2E3F">
              <w:rPr>
                <w:rFonts w:ascii="Arial" w:hAnsi="Arial" w:cs="Arial"/>
                <w:sz w:val="20"/>
                <w:szCs w:val="20"/>
              </w:rPr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76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19A07826" w14:textId="77777777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3C2E0EE4" w14:textId="77777777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9922" w:type="dxa"/>
          </w:tcPr>
          <w:p w14:paraId="4DFE0670" w14:textId="77777777" w:rsidR="00D071F0" w:rsidRPr="00A92831" w:rsidRDefault="00D071F0" w:rsidP="00342684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Four patients with ischaemic stroke and COVID-19 </w:t>
            </w:r>
          </w:p>
          <w:p w14:paraId="2549C6B6" w14:textId="5E89A019" w:rsidR="00D071F0" w:rsidRPr="00A92831" w:rsidRDefault="00D071F0" w:rsidP="00342684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Two patients presented cortical infarcts and no relevant arterial or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cardioembolic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disease</w:t>
            </w:r>
          </w:p>
          <w:p w14:paraId="1A590DA9" w14:textId="60CFD1F2" w:rsidR="00D071F0" w:rsidRPr="00A92831" w:rsidRDefault="00D071F0" w:rsidP="00342684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Other two patients were of advanced age and presente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cardioembolic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ischaemic stroke</w:t>
            </w:r>
          </w:p>
        </w:tc>
      </w:tr>
      <w:tr w:rsidR="00D071F0" w:rsidRPr="00A92831" w14:paraId="29D2748E" w14:textId="77777777" w:rsidTr="00E65689">
        <w:tc>
          <w:tcPr>
            <w:tcW w:w="1418" w:type="dxa"/>
          </w:tcPr>
          <w:p w14:paraId="3EBFBBAD" w14:textId="2A4B6252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ewark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Diaz-Segarra&lt;/Author&gt;&lt;Year&gt;2020&lt;/Year&gt;&lt;RecNum&gt;388&lt;/RecNum&gt;&lt;DisplayText&gt;&lt;style face="superscript"&gt;177&lt;/style&gt;&lt;/DisplayText&gt;&lt;record&gt;&lt;rec-number&gt;388&lt;/rec-number&gt;&lt;foreign-keys&gt;&lt;key app="EN" db-id="psea0pzx6srvxiezztippp9mdx0tee0rt0zd" timestamp="1601656671"&gt;388&lt;/key&gt;&lt;/foreign-keys&gt;&lt;ref-type name="Journal Article"&gt;17&lt;/ref-type&gt;&lt;contributors&gt;&lt;authors&gt;&lt;author&gt;Diaz-Segarra, Nicole&lt;/author&gt;&lt;author&gt;Edmond, Arline&lt;/author&gt;&lt;author&gt;Kunac, Anastasia&lt;/author&gt;&lt;author&gt;Yonclas, Peter&lt;/author&gt;&lt;/authors&gt;&lt;/contributors&gt;&lt;titles&gt;&lt;title&gt;COVID-19 Ischemic Strokes as an Emerging Rehabilitation Population: A Case Series&lt;/title&gt;&lt;secondary-title&gt;American journal of physical medicine &amp;amp; rehabilitation&lt;/secondary-title&gt;&lt;alt-title&gt;Am J Phys Med Rehabil&lt;/alt-title&gt;&lt;/titles&gt;&lt;periodical&gt;&lt;full-title&gt;American journal of physical medicine &amp;amp; rehabilitation&lt;/full-title&gt;&lt;abbr-1&gt;Am J Phys Med Rehabil&lt;/abbr-1&gt;&lt;/periodical&gt;&lt;alt-periodical&gt;&lt;full-title&gt;American journal of physical medicine &amp;amp; rehabilitation&lt;/full-title&gt;&lt;abbr-1&gt;Am J Phys Med Rehabil&lt;/abbr-1&gt;&lt;/alt-periodical&gt;&lt;pages&gt;10.1097/PHM.0000000000001532&lt;/pages&gt;&lt;dates&gt;&lt;year&gt;2020&lt;/year&gt;&lt;/dates&gt;&lt;publisher&gt;Lippincott Williams &amp;amp; Wilkins&lt;/publisher&gt;&lt;isbn&gt;1537-7385&amp;#xD;0894-9115&lt;/isbn&gt;&lt;accession-num&gt;32675706&lt;/accession-num&gt;&lt;urls&gt;&lt;related-urls&gt;&lt;url&gt;https://pubmed.ncbi.nlm.nih.gov/32675706&lt;/url&gt;&lt;url&gt;https://www.ncbi.nlm.nih.gov/pmc/articles/PMC7406213/&lt;/url&gt;&lt;/related-urls&gt;&lt;/urls&gt;&lt;electronic-resource-num&gt;10.1097/PHM.0000000000001532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77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C8FA893" w14:textId="77777777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0E42E93F" w14:textId="77777777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9922" w:type="dxa"/>
          </w:tcPr>
          <w:p w14:paraId="37FAC132" w14:textId="773EE793" w:rsidR="00D071F0" w:rsidRPr="00A92831" w:rsidRDefault="0032797D" w:rsidP="00342684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4</w:t>
            </w:r>
            <w:r w:rsidR="00D071F0" w:rsidRPr="00A92831">
              <w:rPr>
                <w:rFonts w:ascii="Arial" w:hAnsi="Arial" w:cs="Arial"/>
                <w:sz w:val="20"/>
                <w:szCs w:val="20"/>
              </w:rPr>
              <w:t xml:space="preserve"> COVID-19 patients 37 to 68-years-old with varying COVID-19 severities presented ischemic strokes </w:t>
            </w:r>
          </w:p>
        </w:tc>
      </w:tr>
      <w:tr w:rsidR="00D071F0" w:rsidRPr="00A92831" w14:paraId="0FB788D9" w14:textId="77777777" w:rsidTr="00E65689">
        <w:tc>
          <w:tcPr>
            <w:tcW w:w="1418" w:type="dxa"/>
          </w:tcPr>
          <w:p w14:paraId="09CE39D1" w14:textId="3A0E3B2E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Sakary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>, Turke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dW7DhzwvQXV0aG9yPjxZZWFyPjIwMjA8L1llYXI+PFJl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dW7DhzwvQXV0aG9yPjxZZWFyPjIwMjA8L1llYXI+PFJl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3B2E3F">
              <w:rPr>
                <w:rFonts w:ascii="Arial" w:hAnsi="Arial" w:cs="Arial"/>
                <w:sz w:val="20"/>
                <w:szCs w:val="20"/>
              </w:rPr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78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478CAC51" w14:textId="77777777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7ABB6B66" w14:textId="77777777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9922" w:type="dxa"/>
          </w:tcPr>
          <w:p w14:paraId="03142F4E" w14:textId="77777777" w:rsidR="00D071F0" w:rsidRPr="00A92831" w:rsidRDefault="00D071F0" w:rsidP="00342684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Four patients from 45 to 77-years-old reported stroke cases with simultaneously diagnosis of COVID-19, presenting common symptoms of COVID-19</w:t>
            </w:r>
          </w:p>
          <w:p w14:paraId="38677191" w14:textId="77777777" w:rsidR="00D071F0" w:rsidRPr="00A92831" w:rsidRDefault="00D071F0" w:rsidP="00342684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Three patients had elevated D-dimer levels </w:t>
            </w:r>
          </w:p>
          <w:p w14:paraId="737CA449" w14:textId="77777777" w:rsidR="00D071F0" w:rsidRPr="00A92831" w:rsidRDefault="00D071F0" w:rsidP="00342684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Two patients had high C-reactive protein levels </w:t>
            </w:r>
          </w:p>
        </w:tc>
      </w:tr>
      <w:tr w:rsidR="00D071F0" w:rsidRPr="00A92831" w14:paraId="213A8683" w14:textId="77777777" w:rsidTr="00E65689">
        <w:tc>
          <w:tcPr>
            <w:tcW w:w="1418" w:type="dxa"/>
          </w:tcPr>
          <w:p w14:paraId="0F0997EB" w14:textId="1A977A29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Beijing, Chin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Zhang&lt;/Author&gt;&lt;Year&gt;2020&lt;/Year&gt;&lt;RecNum&gt;125&lt;/RecNum&gt;&lt;DisplayText&gt;&lt;style face="superscript"&gt;179&lt;/style&gt;&lt;/DisplayText&gt;&lt;record&gt;&lt;rec-number&gt;125&lt;/rec-number&gt;&lt;foreign-keys&gt;&lt;key app="EN" db-id="psea0pzx6srvxiezztippp9mdx0tee0rt0zd" timestamp="1587077615"&gt;125&lt;/key&gt;&lt;/foreign-keys&gt;&lt;ref-type name="Journal Article"&gt;17&lt;/ref-type&gt;&lt;contributors&gt;&lt;authors&gt;&lt;author&gt;Zhang, Y.&lt;/author&gt;&lt;author&gt;Xiao, M.&lt;/author&gt;&lt;author&gt;Zhang, S.&lt;/author&gt;&lt;author&gt;Xia, P.&lt;/author&gt;&lt;author&gt;Cao, W.&lt;/author&gt;&lt;author&gt;Jiang, W.&lt;/author&gt;&lt;author&gt;Chen, H.&lt;/author&gt;&lt;author&gt;Ding, X.&lt;/author&gt;&lt;author&gt;Zhao, H.&lt;/author&gt;&lt;author&gt;Zhang, H.&lt;/author&gt;&lt;author&gt;Wang, C.&lt;/author&gt;&lt;author&gt;Zhao, J.&lt;/author&gt;&lt;author&gt;Sun, X.&lt;/author&gt;&lt;author&gt;Tian, R.&lt;/author&gt;&lt;author&gt;Wu, W.&lt;/author&gt;&lt;author&gt;Wu, D.&lt;/author&gt;&lt;author&gt;Ma, J.&lt;/author&gt;&lt;author&gt;Chen, Y.&lt;/author&gt;&lt;author&gt;Zhang, D.&lt;/author&gt;&lt;author&gt;Xie, J.&lt;/author&gt;&lt;author&gt;Yan, X.&lt;/author&gt;&lt;author&gt;Zhou, X.&lt;/author&gt;&lt;author&gt;Liu, Z.&lt;/author&gt;&lt;author&gt;Wang, J.&lt;/author&gt;&lt;author&gt;Du, B.&lt;/author&gt;&lt;author&gt;Qin, Y.&lt;/author&gt;&lt;author&gt;Gao, P.&lt;/author&gt;&lt;author&gt;Qin, X.&lt;/author&gt;&lt;author&gt;Xu, Y.&lt;/author&gt;&lt;author&gt;Zhang, W.&lt;/author&gt;&lt;author&gt;Li, T.&lt;/author&gt;&lt;author&gt;Zhang, F.&lt;/author&gt;&lt;author&gt;Zhao, Y.&lt;/author&gt;&lt;author&gt;Li, Y.&lt;/author&gt;&lt;author&gt;Zhang, S.&lt;/author&gt;&lt;/authors&gt;&lt;/contributors&gt;&lt;auth-address&gt;Peking Union Medical College Hospital, Beijing, China yongzhelipumch@126.com shuyangzhang103@163.com.&lt;/auth-address&gt;&lt;titles&gt;&lt;title&gt;Coagulopathy and Antiphospholipid Antibodies in Patients with Covid-19&lt;/title&gt;&lt;secondary-title&gt;N Engl J Med&lt;/secondary-title&gt;&lt;/titles&gt;&lt;periodical&gt;&lt;full-title&gt;N Engl J Med&lt;/full-title&gt;&lt;/periodical&gt;&lt;edition&gt;2020/04/09&lt;/edition&gt;&lt;dates&gt;&lt;year&gt;2020&lt;/year&gt;&lt;pub-dates&gt;&lt;date&gt;Apr 8&lt;/date&gt;&lt;/pub-dates&gt;&lt;/dates&gt;&lt;isbn&gt;1533-4406 (Electronic)&amp;#xD;0028-4793 (Linking)&lt;/isbn&gt;&lt;accession-num&gt;32268022&lt;/accession-num&gt;&lt;urls&gt;&lt;related-urls&gt;&lt;url&gt;https://www.ncbi.nlm.nih.gov/pubmed/32268022&lt;/url&gt;&lt;/related-urls&gt;&lt;/urls&gt;&lt;electronic-resource-num&gt;10.1056/NEJMc2007575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79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7E15D6DA" w14:textId="77777777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26E06A26" w14:textId="77777777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3 (all critically ill)</w:t>
            </w:r>
          </w:p>
        </w:tc>
        <w:tc>
          <w:tcPr>
            <w:tcW w:w="9922" w:type="dxa"/>
          </w:tcPr>
          <w:p w14:paraId="0A54FE83" w14:textId="77777777" w:rsidR="00D071F0" w:rsidRPr="00A92831" w:rsidRDefault="00D071F0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Antiphospholipid antibodies identified in the context of various combinations of limb or digital ischemia and bilateral infarcts in multiple territories</w:t>
            </w:r>
          </w:p>
          <w:p w14:paraId="79B49EBC" w14:textId="77777777" w:rsidR="00D071F0" w:rsidRPr="00A92831" w:rsidRDefault="00D071F0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 xml:space="preserve">All 3 had thrombocytopenia and elevated prothrombin time, fibrinogen, and D-dimer, with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anticardiolipin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IgA and anti–β</w:t>
            </w:r>
            <w:r w:rsidRPr="00A92831">
              <w:rPr>
                <w:rFonts w:ascii="Arial" w:hAnsi="Arial" w:cs="Arial"/>
                <w:sz w:val="20"/>
                <w:szCs w:val="20"/>
                <w:bdr w:val="none" w:sz="0" w:space="0" w:color="auto" w:frame="1"/>
                <w:vertAlign w:val="subscript"/>
              </w:rPr>
              <w:t>2</w:t>
            </w:r>
            <w:r w:rsidRPr="00A92831">
              <w:rPr>
                <w:rFonts w:ascii="Arial" w:hAnsi="Arial" w:cs="Arial"/>
                <w:sz w:val="20"/>
                <w:szCs w:val="20"/>
              </w:rPr>
              <w:t>-glycoprotein I (IgA and IgG) antibodies</w:t>
            </w:r>
          </w:p>
        </w:tc>
      </w:tr>
      <w:tr w:rsidR="00E175E9" w:rsidRPr="00A92831" w14:paraId="6DEF83E7" w14:textId="77777777" w:rsidTr="00E65689">
        <w:tc>
          <w:tcPr>
            <w:tcW w:w="1418" w:type="dxa"/>
          </w:tcPr>
          <w:p w14:paraId="19DD1BAA" w14:textId="5C6BE247" w:rsidR="00E175E9" w:rsidRPr="00A92831" w:rsidRDefault="00E175E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lastRenderedPageBreak/>
              <w:t>Rio de Janeiro, Brazil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b25jYWx2ZXM8L0F1dGhvcj48WWVhcj4yMDIwPC9ZZWFy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b25jYWx2ZXM8L0F1dGhvcj48WWVhcj4yMDIwPC9ZZWFy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3B2E3F">
              <w:rPr>
                <w:rFonts w:ascii="Arial" w:hAnsi="Arial" w:cs="Arial"/>
                <w:sz w:val="20"/>
                <w:szCs w:val="20"/>
              </w:rPr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80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27AFA6F" w14:textId="5DF36A98" w:rsidR="00E175E9" w:rsidRPr="00A92831" w:rsidRDefault="00E175E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52E65E92" w14:textId="18A42ED4" w:rsidR="00E175E9" w:rsidRPr="00A92831" w:rsidRDefault="00E175E9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9922" w:type="dxa"/>
          </w:tcPr>
          <w:p w14:paraId="42B2CD2A" w14:textId="01021E2F" w:rsidR="00E175E9" w:rsidRDefault="00E175E9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ree critically ill COVID-19 patients, aged 40-60s, who all developed ARDS and acute renal failure</w:t>
            </w:r>
          </w:p>
          <w:p w14:paraId="6AC6F69B" w14:textId="4AF9AABE" w:rsidR="00E175E9" w:rsidRPr="00A92831" w:rsidRDefault="00E175E9" w:rsidP="00E175E9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ll developed catastrophic intracerebral hemorrhages (ICH)</w:t>
            </w:r>
          </w:p>
        </w:tc>
      </w:tr>
      <w:tr w:rsidR="00D071F0" w:rsidRPr="00A92831" w14:paraId="3F02B403" w14:textId="77777777" w:rsidTr="00E65689">
        <w:tc>
          <w:tcPr>
            <w:tcW w:w="1418" w:type="dxa"/>
          </w:tcPr>
          <w:p w14:paraId="5D471EF0" w14:textId="3D2A39FA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Sari, Iran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harifi-Razavi&lt;/Author&gt;&lt;Year&gt;2020&lt;/Year&gt;&lt;RecNum&gt;390&lt;/RecNum&gt;&lt;DisplayText&gt;&lt;style face="superscript"&gt;181&lt;/style&gt;&lt;/DisplayText&gt;&lt;record&gt;&lt;rec-number&gt;390&lt;/rec-number&gt;&lt;foreign-keys&gt;&lt;key app="EN" db-id="psea0pzx6srvxiezztippp9mdx0tee0rt0zd" timestamp="1601656672"&gt;390&lt;/key&gt;&lt;/foreign-keys&gt;&lt;ref-type name="Journal Article"&gt;17&lt;/ref-type&gt;&lt;contributors&gt;&lt;authors&gt;&lt;author&gt;Sharifi-Razavi, Athena&lt;/author&gt;&lt;author&gt;Karimi, Narges&lt;/author&gt;&lt;author&gt;Zarvani, Ashraf&lt;/author&gt;&lt;author&gt;Cheraghmakani, Hamed&lt;/author&gt;&lt;author&gt;Baghbanian, Seyed Mohammad&lt;/author&gt;&lt;/authors&gt;&lt;/contributors&gt;&lt;titles&gt;&lt;title&gt;Ischemic stroke associated with novel coronavirus 2019: a report of three cases&lt;/title&gt;&lt;secondary-title&gt;The International journal of neuroscience&lt;/secondary-title&gt;&lt;alt-title&gt;Int J Neurosci&lt;/alt-title&gt;&lt;/titles&gt;&lt;periodical&gt;&lt;full-title&gt;The International journal of neuroscience&lt;/full-title&gt;&lt;abbr-1&gt;Int J Neurosci&lt;/abbr-1&gt;&lt;/periodical&gt;&lt;alt-periodical&gt;&lt;full-title&gt;The International journal of neuroscience&lt;/full-title&gt;&lt;abbr-1&gt;Int J Neurosci&lt;/abbr-1&gt;&lt;/alt-periodical&gt;&lt;pages&gt;1-5&lt;/pages&gt;&lt;keywords&gt;&lt;keyword&gt;COVID-19&lt;/keyword&gt;&lt;keyword&gt;Ischemic stroke&lt;/keyword&gt;&lt;keyword&gt;case report&lt;/keyword&gt;&lt;keyword&gt;novel coronavirus&lt;/keyword&gt;&lt;/keywords&gt;&lt;dates&gt;&lt;year&gt;2020&lt;/year&gt;&lt;/dates&gt;&lt;publisher&gt;Taylor &amp;amp; Francis&lt;/publisher&gt;&lt;isbn&gt;1563-5279&amp;#xD;0020-7454&lt;/isbn&gt;&lt;accession-num&gt;32543260&lt;/accession-num&gt;&lt;urls&gt;&lt;related-urls&gt;&lt;url&gt;https://pubmed.ncbi.nlm.nih.gov/32543260&lt;/url&gt;&lt;url&gt;https://www.ncbi.nlm.nih.gov/pmc/articles/PMC7309300/&lt;/url&gt;&lt;/related-urls&gt;&lt;/urls&gt;&lt;electronic-resource-num&gt;10.1080/00207454.2020.1782902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81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C7AC4BE" w14:textId="77777777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5CDA618C" w14:textId="77777777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9922" w:type="dxa"/>
          </w:tcPr>
          <w:p w14:paraId="40DD1E5D" w14:textId="77777777" w:rsidR="00D071F0" w:rsidRPr="00A92831" w:rsidRDefault="00D071F0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Three COVID-19 patients (2 females, 1 male) 55 to 88 years-old with ischemic stroke </w:t>
            </w:r>
          </w:p>
          <w:p w14:paraId="7DE29BD7" w14:textId="77777777" w:rsidR="00D071F0" w:rsidRPr="00A92831" w:rsidRDefault="00D071F0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One patient had fever along with stroke symptoms</w:t>
            </w:r>
          </w:p>
          <w:p w14:paraId="798180F0" w14:textId="77777777" w:rsidR="00D071F0" w:rsidRPr="00A92831" w:rsidRDefault="00D071F0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One patient had dry cough 3-days before stroke symptoms</w:t>
            </w:r>
          </w:p>
          <w:p w14:paraId="783C5E83" w14:textId="77777777" w:rsidR="00D071F0" w:rsidRPr="00A92831" w:rsidRDefault="00D071F0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One patient had fever and respiratory problems 3-days after admission </w:t>
            </w:r>
          </w:p>
        </w:tc>
      </w:tr>
      <w:tr w:rsidR="008F5A96" w:rsidRPr="00A92831" w14:paraId="3ACB18A2" w14:textId="77777777" w:rsidTr="00E65689">
        <w:tc>
          <w:tcPr>
            <w:tcW w:w="1418" w:type="dxa"/>
          </w:tcPr>
          <w:p w14:paraId="3FAE504A" w14:textId="2D59C0A8" w:rsidR="008F5A96" w:rsidRPr="00A92831" w:rsidRDefault="008F5A96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hiladelphia, USA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ZW1hbi1BY2thaDwvQXV0aG9yPjxZZWFyPjIwMjA8L1ll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ZW1hbi1BY2thaDwvQXV0aG9yPjxZZWFyPjIwMjA8L1ll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3B2E3F">
              <w:rPr>
                <w:rFonts w:ascii="Arial" w:hAnsi="Arial" w:cs="Arial"/>
                <w:sz w:val="20"/>
                <w:szCs w:val="20"/>
              </w:rPr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82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1D4B0F90" w14:textId="3E115534" w:rsidR="008F5A96" w:rsidRPr="00A92831" w:rsidRDefault="008F5A96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63A0BCBC" w14:textId="39FE8F9F" w:rsidR="008F5A96" w:rsidRPr="00A92831" w:rsidRDefault="008F5A96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9922" w:type="dxa"/>
          </w:tcPr>
          <w:p w14:paraId="2E8FDCC7" w14:textId="443E6BA0" w:rsidR="008F5A96" w:rsidRDefault="008F5A96" w:rsidP="008F5A9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wo patients on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veno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-venous extracorporeal membrane oxygenation (ECMO) for severe COVID-19</w:t>
            </w:r>
          </w:p>
          <w:p w14:paraId="287565B2" w14:textId="6F83FB1F" w:rsidR="008F5A96" w:rsidRPr="008F5A96" w:rsidRDefault="008F5A96" w:rsidP="008F5A96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eveloped devastating intracranial hemorrhage</w:t>
            </w:r>
          </w:p>
        </w:tc>
      </w:tr>
      <w:tr w:rsidR="007F39FF" w:rsidRPr="00A92831" w14:paraId="2356EE8F" w14:textId="77777777" w:rsidTr="00E65689">
        <w:tc>
          <w:tcPr>
            <w:tcW w:w="1418" w:type="dxa"/>
          </w:tcPr>
          <w:p w14:paraId="670B2FA1" w14:textId="77F8CB78" w:rsidR="007F39FF" w:rsidRPr="00A92831" w:rsidRDefault="007F39FF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ew York, USA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arroll&lt;/Author&gt;&lt;Year&gt;2020&lt;/Year&gt;&lt;RecNum&gt;631&lt;/RecNum&gt;&lt;DisplayText&gt;&lt;style face="superscript"&gt;183&lt;/style&gt;&lt;/DisplayText&gt;&lt;record&gt;&lt;rec-number&gt;631&lt;/rec-number&gt;&lt;foreign-keys&gt;&lt;key app="EN" db-id="psea0pzx6srvxiezztippp9mdx0tee0rt0zd" timestamp="1613861779"&gt;631&lt;/key&gt;&lt;/foreign-keys&gt;&lt;ref-type name="Journal Article"&gt;17&lt;/ref-type&gt;&lt;contributors&gt;&lt;authors&gt;&lt;author&gt;Carroll, E.&lt;/author&gt;&lt;author&gt;Lewis, A.&lt;/author&gt;&lt;/authors&gt;&lt;/contributors&gt;&lt;auth-address&gt;Department of Neurology, NYU Langone Medical Center, 530 First Avenue HCC-5A, New York, NY, 10016, USA. elizabeth.carroll@nyulangone.org.&amp;#xD;Department of Neurology, NYU Langone Medical Center, 530 First Avenue HCC-5A, New York, NY, 10016, USA.&amp;#xD;Department of Neurosurgery, NYU Langone Medical Center, 530 First Avenue HCC-5A, New York, NY, 10016, USA.&lt;/auth-address&gt;&lt;titles&gt;&lt;title&gt;Catastrophic Intracranial Hemorrhage in Two Critically Ill Patients with COVID-19&lt;/title&gt;&lt;secondary-title&gt;Neurocrit Care&lt;/secondary-title&gt;&lt;/titles&gt;&lt;periodical&gt;&lt;full-title&gt;Neurocritical care&lt;/full-title&gt;&lt;abbr-1&gt;Neurocrit Care&lt;/abbr-1&gt;&lt;/periodical&gt;&lt;edition&gt;2020/05/28&lt;/edition&gt;&lt;dates&gt;&lt;year&gt;2020&lt;/year&gt;&lt;pub-dates&gt;&lt;date&gt;May 26&lt;/date&gt;&lt;/pub-dates&gt;&lt;/dates&gt;&lt;isbn&gt;1556-0961 (Electronic)&amp;#xD;1541-6933 (Linking)&lt;/isbn&gt;&lt;accession-num&gt;32458333&lt;/accession-num&gt;&lt;urls&gt;&lt;related-urls&gt;&lt;url&gt;https://www.ncbi.nlm.nih.gov/pubmed/32458333&lt;/url&gt;&lt;/related-urls&gt;&lt;/urls&gt;&lt;custom2&gt;PMC7250248&lt;/custom2&gt;&lt;electronic-resource-num&gt;10.1007/s12028-020-00993-5&lt;/electronic-resource-num&gt;&lt;/record&gt;&lt;/Cite&gt;&lt;/EndNote&gt;</w:instrTex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83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332F30EB" w14:textId="7F0BB08B" w:rsidR="007F39FF" w:rsidRPr="00A92831" w:rsidRDefault="007F39FF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347483C2" w14:textId="76CCACB3" w:rsidR="007F39FF" w:rsidRPr="00A92831" w:rsidRDefault="007F39FF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9922" w:type="dxa"/>
          </w:tcPr>
          <w:p w14:paraId="435D8A9B" w14:textId="779D9325" w:rsidR="007F39FF" w:rsidRDefault="007F39FF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wo men (aged 62 and 74) admitted with COVID-19 and anticoagulated empirically</w:t>
            </w:r>
          </w:p>
          <w:p w14:paraId="74EF81E4" w14:textId="0D74648D" w:rsidR="007F39FF" w:rsidRPr="00A92831" w:rsidRDefault="007F39FF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Both </w:t>
            </w:r>
            <w:r w:rsidRPr="007F39FF">
              <w:rPr>
                <w:rFonts w:ascii="Arial" w:hAnsi="Arial" w:cs="Arial"/>
                <w:sz w:val="20"/>
                <w:szCs w:val="20"/>
              </w:rPr>
              <w:t>developed catastrophic intracranial hemorrhage and cerebral edema</w:t>
            </w:r>
          </w:p>
        </w:tc>
      </w:tr>
      <w:tr w:rsidR="00D071F0" w:rsidRPr="00A92831" w14:paraId="5C3CA2A9" w14:textId="77777777" w:rsidTr="00E65689">
        <w:tc>
          <w:tcPr>
            <w:tcW w:w="1418" w:type="dxa"/>
          </w:tcPr>
          <w:p w14:paraId="65C0AAA2" w14:textId="3F61924C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ew York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Gulko&lt;/Author&gt;&lt;Year&gt;2020&lt;/Year&gt;&lt;RecNum&gt;276&lt;/RecNum&gt;&lt;DisplayText&gt;&lt;style face="superscript"&gt;184&lt;/style&gt;&lt;/DisplayText&gt;&lt;record&gt;&lt;rec-number&gt;276&lt;/rec-number&gt;&lt;foreign-keys&gt;&lt;key app="EN" db-id="psea0pzx6srvxiezztippp9mdx0tee0rt0zd" timestamp="1601656646"&gt;276&lt;/key&gt;&lt;/foreign-keys&gt;&lt;ref-type name="Journal Article"&gt;17&lt;/ref-type&gt;&lt;contributors&gt;&lt;authors&gt;&lt;author&gt;Gulko, E.&lt;/author&gt;&lt;author&gt;Gomes, W.&lt;/author&gt;&lt;author&gt;Ali, S.&lt;/author&gt;&lt;author&gt;Al-Mufti, F.&lt;/author&gt;&lt;author&gt;Mehta, H.&lt;/author&gt;&lt;/authors&gt;&lt;/contributors&gt;&lt;titles&gt;&lt;title&gt;Acute Common Carotid Artery Bifurcation Thrombus: An Emerging Pattern of Acute Strokes in Patients with COVID-19?&lt;/title&gt;&lt;secondary-title&gt;American Journal of Neuroradiology&lt;/secondary-title&gt;&lt;/titles&gt;&lt;periodical&gt;&lt;full-title&gt;American Journal of Neuroradiology&lt;/full-title&gt;&lt;/periodical&gt;&lt;pages&gt;E65-E66&lt;/pages&gt;&lt;volume&gt;41&lt;/volume&gt;&lt;number&gt;8&lt;/number&gt;&lt;dates&gt;&lt;year&gt;2020&lt;/year&gt;&lt;/dates&gt;&lt;urls&gt;&lt;related-urls&gt;&lt;url&gt;http://www.ajnr.org/content/ajnr/41/8/E65.full.pdf&lt;/url&gt;&lt;/related-urls&gt;&lt;/urls&gt;&lt;electronic-resource-num&gt;10.3174/ajnr.A6657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84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2B5EF6FF" w14:textId="77777777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75366EEC" w14:textId="77777777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9922" w:type="dxa"/>
          </w:tcPr>
          <w:p w14:paraId="444A4F37" w14:textId="77777777" w:rsidR="00D071F0" w:rsidRPr="00A92831" w:rsidRDefault="00D071F0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Two patients (49-year-old male and 53-year-old female) with COVID-19 presented with acute strokes </w:t>
            </w:r>
          </w:p>
          <w:p w14:paraId="71CDD801" w14:textId="77777777" w:rsidR="00D071F0" w:rsidRPr="00A92831" w:rsidRDefault="00D071F0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Imaging features in both patients were consistent with acute thrombosis in the ipsilateral common carotid artery bifurcation</w:t>
            </w:r>
          </w:p>
          <w:p w14:paraId="00E49534" w14:textId="77777777" w:rsidR="00D071F0" w:rsidRPr="00A92831" w:rsidRDefault="00D071F0" w:rsidP="00342684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either patient showed evidence of intracranial or extracranial atherosclerotic disease </w:t>
            </w:r>
          </w:p>
        </w:tc>
      </w:tr>
      <w:tr w:rsidR="00D071F0" w:rsidRPr="00A92831" w14:paraId="40C2B6AE" w14:textId="77777777" w:rsidTr="00E65689">
        <w:tc>
          <w:tcPr>
            <w:tcW w:w="1418" w:type="dxa"/>
          </w:tcPr>
          <w:p w14:paraId="1D392522" w14:textId="2B14F8AF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ew York City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Fara&lt;/Author&gt;&lt;Year&gt;2020&lt;/Year&gt;&lt;RecNum&gt;391&lt;/RecNum&gt;&lt;DisplayText&gt;&lt;style face="superscript"&gt;185&lt;/style&gt;&lt;/DisplayText&gt;&lt;record&gt;&lt;rec-number&gt;391&lt;/rec-number&gt;&lt;foreign-keys&gt;&lt;key app="EN" db-id="psea0pzx6srvxiezztippp9mdx0tee0rt0zd" timestamp="1601656672"&gt;391&lt;/key&gt;&lt;/foreign-keys&gt;&lt;ref-type name="Journal Article"&gt;17&lt;/ref-type&gt;&lt;contributors&gt;&lt;authors&gt;&lt;author&gt;Fara, Michael G.&lt;/author&gt;&lt;author&gt;Stein, Laura K.&lt;/author&gt;&lt;author&gt;Skliut, Maryna&lt;/author&gt;&lt;author&gt;Morgello, Susan&lt;/author&gt;&lt;author&gt;Fifi, Johanna T.&lt;/author&gt;&lt;author&gt;Dhamoon, Mandip S.&lt;/author&gt;&lt;/authors&gt;&lt;/contributors&gt;&lt;titles&gt;&lt;title&gt;Macrothrombosis and stroke in patients with mild Covid-19 infection&lt;/title&gt;&lt;secondary-title&gt;Journal of Thrombosis and Haemostasis&lt;/secondary-title&gt;&lt;/titles&gt;&lt;periodical&gt;&lt;full-title&gt;Journal of Thrombosis and Haemostasis&lt;/full-title&gt;&lt;/periodical&gt;&lt;pages&gt;2031-2033&lt;/pages&gt;&lt;volume&gt;18&lt;/volume&gt;&lt;number&gt;8&lt;/number&gt;&lt;dates&gt;&lt;year&gt;2020&lt;/year&gt;&lt;/dates&gt;&lt;isbn&gt;1538-7933&lt;/isbn&gt;&lt;urls&gt;&lt;related-urls&gt;&lt;url&gt;https://onlinelibrary.wiley.com/doi/abs/10.1111/jth.14938&lt;/url&gt;&lt;/related-urls&gt;&lt;/urls&gt;&lt;electronic-resource-num&gt;10.1111/jth.14938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85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559" w:type="dxa"/>
          </w:tcPr>
          <w:p w14:paraId="34525255" w14:textId="77777777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552D5D92" w14:textId="77777777" w:rsidR="00D071F0" w:rsidRPr="00A92831" w:rsidRDefault="00D071F0" w:rsidP="0034268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9922" w:type="dxa"/>
          </w:tcPr>
          <w:p w14:paraId="18B04E93" w14:textId="77777777" w:rsidR="000D64F3" w:rsidRPr="00A92831" w:rsidRDefault="00D071F0" w:rsidP="000D64F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Two female patients 33 and 77-years-old presented with stroke secondary to vessel thrombosis </w:t>
            </w:r>
          </w:p>
          <w:p w14:paraId="6097F5EF" w14:textId="5E08F51D" w:rsidR="00D071F0" w:rsidRPr="00A92831" w:rsidRDefault="00D071F0" w:rsidP="000D64F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They were later found to have COVID-19 with only mild respiratory symptoms </w:t>
            </w:r>
          </w:p>
        </w:tc>
      </w:tr>
      <w:tr w:rsidR="00FA19CE" w:rsidRPr="00A92831" w14:paraId="3252C77F" w14:textId="77777777" w:rsidTr="00E65689">
        <w:tc>
          <w:tcPr>
            <w:tcW w:w="1418" w:type="dxa"/>
          </w:tcPr>
          <w:p w14:paraId="71827BB9" w14:textId="2178303F" w:rsidR="00FA19CE" w:rsidRPr="00A92831" w:rsidRDefault="00FA19CE" w:rsidP="00FA19C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ew York City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yr&lt;/Author&gt;&lt;Year&gt;2020&lt;/Year&gt;&lt;RecNum&gt;353&lt;/RecNum&gt;&lt;DisplayText&gt;&lt;style face="superscript"&gt;186&lt;/style&gt;&lt;/DisplayText&gt;&lt;record&gt;&lt;rec-number&gt;353&lt;/rec-number&gt;&lt;foreign-keys&gt;&lt;key app="EN" db-id="psea0pzx6srvxiezztippp9mdx0tee0rt0zd" timestamp="1601656663"&gt;353&lt;/key&gt;&lt;/foreign-keys&gt;&lt;ref-type name="Journal Article"&gt;17&lt;/ref-type&gt;&lt;contributors&gt;&lt;authors&gt;&lt;author&gt;Cyr, Daniel G.&lt;/author&gt;&lt;author&gt;Vicidomini, Christina M.&lt;/author&gt;&lt;author&gt;Siu, Nga Yan&lt;/author&gt;&lt;author&gt;Elmann, Solly E.&lt;/author&gt;&lt;/authors&gt;&lt;/contributors&gt;&lt;titles&gt;&lt;title&gt;Severe Bilateral Vision Loss in 2 Patients With Coronavirus Disease 2019&lt;/title&gt;&lt;secondary-title&gt;Journal of neuro-ophthalmology : the official journal of the North American Neuro-Ophthalmology Society&lt;/secondary-title&gt;&lt;alt-title&gt;J Neuroophthalmol&lt;/alt-title&gt;&lt;/titles&gt;&lt;periodical&gt;&lt;full-title&gt;Journal of neuro-ophthalmology : the official journal of the North American Neuro-Ophthalmology Society&lt;/full-title&gt;&lt;abbr-1&gt;J Neuroophthalmol&lt;/abbr-1&gt;&lt;/periodical&gt;&lt;alt-periodical&gt;&lt;full-title&gt;Journal of neuro-ophthalmology : the official journal of the North American Neuro-Ophthalmology Society&lt;/full-title&gt;&lt;abbr-1&gt;J Neuroophthalmol&lt;/abbr-1&gt;&lt;/alt-periodical&gt;&lt;pages&gt;403-405&lt;/pages&gt;&lt;volume&gt;40&lt;/volume&gt;&lt;number&gt;3&lt;/number&gt;&lt;dates&gt;&lt;year&gt;2020&lt;/year&gt;&lt;/dates&gt;&lt;publisher&gt;Journal of Neuro-Ophthalmology&lt;/publisher&gt;&lt;isbn&gt;1536-5166&amp;#xD;1070-8022&lt;/isbn&gt;&lt;accession-num&gt;32604248&lt;/accession-num&gt;&lt;urls&gt;&lt;related-urls&gt;&lt;url&gt;https://pubmed.ncbi.nlm.nih.gov/32604248&lt;/url&gt;&lt;url&gt;https://www.ncbi.nlm.nih.gov/pmc/articles/PMC7382416/&lt;/url&gt;&lt;/related-urls&gt;&lt;/urls&gt;&lt;electronic-resource-num&gt;10.1097/WNO.0000000000001039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86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35D164BD" w14:textId="4B4A301E" w:rsidR="00FA19CE" w:rsidRPr="00A92831" w:rsidRDefault="00FA19CE" w:rsidP="00FA19C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3D127C4E" w14:textId="7824CDE8" w:rsidR="00FA19CE" w:rsidRPr="00A92831" w:rsidRDefault="00FA19CE" w:rsidP="00FA19C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9922" w:type="dxa"/>
          </w:tcPr>
          <w:p w14:paraId="36FC2369" w14:textId="77777777" w:rsidR="00FA19CE" w:rsidRPr="00A92831" w:rsidRDefault="00FA19CE" w:rsidP="00FA19CE">
            <w:pPr>
              <w:pStyle w:val="f-body"/>
              <w:numPr>
                <w:ilvl w:val="0"/>
                <w:numId w:val="33"/>
              </w:numPr>
              <w:spacing w:before="0" w:beforeAutospacing="0" w:after="0" w:afterAutospacing="0"/>
              <w:ind w:left="463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Two patients (61-year-old male and 34-year-old female) with COVID-19 diagnosis ranging from 7 to 10-days experienced painless vision loss for 2 days </w:t>
            </w:r>
          </w:p>
          <w:p w14:paraId="0937876B" w14:textId="01E73CCE" w:rsidR="00FA19CE" w:rsidRPr="00A92831" w:rsidRDefault="00FA19CE" w:rsidP="00FA19C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euroimaging showed thrombotic events occurred leading to a devastating visual outcome secondary to occipital lobe ischemia </w:t>
            </w:r>
          </w:p>
        </w:tc>
      </w:tr>
      <w:tr w:rsidR="00FA19CE" w:rsidRPr="00A92831" w14:paraId="7E8C428C" w14:textId="77777777" w:rsidTr="00E65689">
        <w:tc>
          <w:tcPr>
            <w:tcW w:w="1418" w:type="dxa"/>
          </w:tcPr>
          <w:p w14:paraId="08E6F76C" w14:textId="209E0C83" w:rsidR="00FA19CE" w:rsidRPr="00A92831" w:rsidRDefault="00FA19CE" w:rsidP="00FA19C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Pennsylvania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l Saiegh&lt;/Author&gt;&lt;Year&gt;2020&lt;/Year&gt;&lt;RecNum&gt;392&lt;/RecNum&gt;&lt;DisplayText&gt;&lt;style face="superscript"&gt;187&lt;/style&gt;&lt;/DisplayText&gt;&lt;record&gt;&lt;rec-number&gt;392&lt;/rec-number&gt;&lt;foreign-keys&gt;&lt;key app="EN" db-id="psea0pzx6srvxiezztippp9mdx0tee0rt0zd" timestamp="1601656672"&gt;392&lt;/key&gt;&lt;/foreign-keys&gt;&lt;ref-type name="Journal Article"&gt;17&lt;/ref-type&gt;&lt;contributors&gt;&lt;authors&gt;&lt;author&gt;Al Saiegh, Fadi&lt;/author&gt;&lt;author&gt;Ghosh, Ritam&lt;/author&gt;&lt;author&gt;Leibold, Adam&lt;/author&gt;&lt;author&gt;Avery, Michael B&lt;/author&gt;&lt;author&gt;Schmidt, Richard F&lt;/author&gt;&lt;author&gt;Theofanis, Thana&lt;/author&gt;&lt;author&gt;Mouchtouris, Nikolaos&lt;/author&gt;&lt;author&gt;Philipp, Lucas&lt;/author&gt;&lt;author&gt;Peiper, Stephen C&lt;/author&gt;&lt;author&gt;Wang, Zi-Xuan&lt;/author&gt;&lt;author&gt;Rincon, Fred&lt;/author&gt;&lt;author&gt;Tjoumakaris, Stavropoula I&lt;/author&gt;&lt;author&gt;Jabbour, Pascal&lt;/author&gt;&lt;author&gt;Rosenwasser, Robert H&lt;/author&gt;&lt;author&gt;Gooch, M. Reid&lt;/author&gt;&lt;/authors&gt;&lt;/contributors&gt;&lt;titles&gt;&lt;title&gt;Status of SARS-CoV-2 in cerebrospinal fluid of patients with COVID-19 and stroke&lt;/title&gt;&lt;secondary-title&gt;Journal of Neurology, Neurosurgery &amp;amp;amp; Psychiatry&lt;/secondary-title&gt;&lt;/titles&gt;&lt;periodical&gt;&lt;full-title&gt;Journal of Neurology, Neurosurgery &amp;amp;amp; Psychiatry&lt;/full-title&gt;&lt;/periodical&gt;&lt;pages&gt;846-848&lt;/pages&gt;&lt;volume&gt;91&lt;/volume&gt;&lt;number&gt;8&lt;/number&gt;&lt;dates&gt;&lt;year&gt;2020&lt;/year&gt;&lt;/dates&gt;&lt;urls&gt;&lt;related-urls&gt;&lt;url&gt;https://jnnp.bmj.com/content/jnnp/91/8/846.full.pdf&lt;/url&gt;&lt;/related-urls&gt;&lt;/urls&gt;&lt;electronic-resource-num&gt;10.1136/jnnp-2020-323522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87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1FAEA548" w14:textId="77777777" w:rsidR="00FA19CE" w:rsidRPr="00A92831" w:rsidRDefault="00FA19CE" w:rsidP="00FA19C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0A0773BB" w14:textId="77777777" w:rsidR="00FA19CE" w:rsidRPr="00A92831" w:rsidRDefault="00FA19CE" w:rsidP="00FA19C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9922" w:type="dxa"/>
          </w:tcPr>
          <w:p w14:paraId="5AEF85BA" w14:textId="77777777" w:rsidR="00FA19CE" w:rsidRPr="00A92831" w:rsidRDefault="00FA19CE" w:rsidP="00FA19C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Two COVID-19 patients, 31-year-old male and 62-year-old female, who had subarachnoid haemorrhage and ischaemic stroke respectively</w:t>
            </w:r>
          </w:p>
          <w:p w14:paraId="31EA24A3" w14:textId="77777777" w:rsidR="00FA19CE" w:rsidRPr="00A92831" w:rsidRDefault="00FA19CE" w:rsidP="00FA19CE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CSF repeatedly negative for SARS-CoV-2 </w:t>
            </w:r>
          </w:p>
        </w:tc>
      </w:tr>
      <w:tr w:rsidR="00E01D01" w:rsidRPr="00A92831" w14:paraId="59ACE6D7" w14:textId="77777777" w:rsidTr="00E65689">
        <w:tc>
          <w:tcPr>
            <w:tcW w:w="1418" w:type="dxa"/>
          </w:tcPr>
          <w:p w14:paraId="32E9156C" w14:textId="280495C1" w:rsidR="00E01D01" w:rsidRPr="00A92831" w:rsidRDefault="00E01D01" w:rsidP="00FA19C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ondon, UK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KYXVubXVrdGFuZTwvQXV0aG9yPjxZZWFyPjIwMjA8L1ll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==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KYXVubXVrdGFuZTwvQXV0aG9yPjxZZWFyPjIwMjA8L1ll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==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3B2E3F">
              <w:rPr>
                <w:rFonts w:ascii="Arial" w:hAnsi="Arial" w:cs="Arial"/>
                <w:sz w:val="20"/>
                <w:szCs w:val="20"/>
              </w:rPr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88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32E78CC7" w14:textId="2143F4FC" w:rsidR="00E01D01" w:rsidRPr="00A92831" w:rsidRDefault="00E01D01" w:rsidP="00FA19C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series (autopsy)</w:t>
            </w:r>
          </w:p>
        </w:tc>
        <w:tc>
          <w:tcPr>
            <w:tcW w:w="1276" w:type="dxa"/>
          </w:tcPr>
          <w:p w14:paraId="78107F23" w14:textId="3325C0AB" w:rsidR="00E01D01" w:rsidRPr="00A92831" w:rsidRDefault="00E01D01" w:rsidP="00FA19CE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9922" w:type="dxa"/>
          </w:tcPr>
          <w:p w14:paraId="1D433A7A" w14:textId="48702196" w:rsidR="00E01D01" w:rsidRDefault="00E01D01" w:rsidP="00E01D01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utopsy of two patients who died of COVID-19 showing multiple infarcts</w:t>
            </w:r>
          </w:p>
          <w:p w14:paraId="2720C0E6" w14:textId="68E14081" w:rsidR="00E01D01" w:rsidRDefault="00E01D01" w:rsidP="00E01D01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50-year-old male with cardiac arrest who had multifocal brain infarcts in watershed regions, as well as large right MCA and bilateral PCA infarcts </w:t>
            </w:r>
          </w:p>
          <w:p w14:paraId="2BEA618B" w14:textId="740242E2" w:rsidR="00E01D01" w:rsidRPr="00A92831" w:rsidRDefault="00E01D01" w:rsidP="00E01D01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60s-year-old female with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multiorgan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failure who had bilateral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pallidal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infarcts, </w:t>
            </w:r>
            <w:r w:rsidRPr="00E01D01">
              <w:rPr>
                <w:rFonts w:ascii="Arial" w:hAnsi="Arial" w:cs="Arial"/>
                <w:sz w:val="20"/>
                <w:szCs w:val="20"/>
              </w:rPr>
              <w:t xml:space="preserve">cortical and white matter </w:t>
            </w:r>
            <w:proofErr w:type="spellStart"/>
            <w:r w:rsidRPr="00E01D01">
              <w:rPr>
                <w:rFonts w:ascii="Arial" w:hAnsi="Arial" w:cs="Arial"/>
                <w:sz w:val="20"/>
                <w:szCs w:val="20"/>
              </w:rPr>
              <w:t>micro</w:t>
            </w:r>
            <w:r>
              <w:rPr>
                <w:rFonts w:ascii="Arial" w:hAnsi="Arial" w:cs="Arial"/>
                <w:sz w:val="20"/>
                <w:szCs w:val="20"/>
              </w:rPr>
              <w:t>bleeds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lymphohistiocytic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inflammation with corresponding</w:t>
            </w:r>
            <w:r w:rsidRPr="00E01D01">
              <w:rPr>
                <w:rFonts w:ascii="Arial" w:hAnsi="Arial" w:cs="Arial"/>
                <w:sz w:val="20"/>
                <w:szCs w:val="20"/>
              </w:rPr>
              <w:t xml:space="preserve"> leptomeningeal </w:t>
            </w:r>
            <w:proofErr w:type="spellStart"/>
            <w:r w:rsidRPr="00E01D01">
              <w:rPr>
                <w:rFonts w:ascii="Arial" w:hAnsi="Arial" w:cs="Arial"/>
                <w:sz w:val="20"/>
                <w:szCs w:val="20"/>
              </w:rPr>
              <w:t>hyperintensity</w:t>
            </w:r>
            <w:proofErr w:type="spellEnd"/>
            <w:r w:rsidRPr="00E01D01">
              <w:rPr>
                <w:rFonts w:ascii="Arial" w:hAnsi="Arial" w:cs="Arial"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</w:rPr>
              <w:t xml:space="preserve">(MRI) </w:t>
            </w:r>
          </w:p>
        </w:tc>
      </w:tr>
      <w:tr w:rsidR="00492D83" w:rsidRPr="00A92831" w14:paraId="795351FD" w14:textId="77777777" w:rsidTr="00E65689">
        <w:tc>
          <w:tcPr>
            <w:tcW w:w="1418" w:type="dxa"/>
          </w:tcPr>
          <w:p w14:paraId="1F9CF8D8" w14:textId="7B1F1671" w:rsidR="00492D83" w:rsidRDefault="0050251A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New </w:t>
            </w:r>
            <w:r w:rsidR="00492D83">
              <w:rPr>
                <w:rFonts w:ascii="Arial" w:hAnsi="Arial" w:cs="Arial"/>
                <w:sz w:val="20"/>
                <w:szCs w:val="20"/>
              </w:rPr>
              <w:t>Delhi, India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garwal&lt;/Author&gt;&lt;Year&gt;2020&lt;/Year&gt;&lt;RecNum&gt;563&lt;/RecNum&gt;&lt;DisplayText&gt;&lt;style face="superscript"&gt;189&lt;/style&gt;&lt;/DisplayText&gt;&lt;record&gt;&lt;rec-number&gt;563&lt;/rec-number&gt;&lt;foreign-keys&gt;&lt;key app="EN" db-id="psea0pzx6srvxiezztippp9mdx0tee0rt0zd" timestamp="1612919933"&gt;563&lt;/key&gt;&lt;/foreign-keys&gt;&lt;ref-type name="Journal Article"&gt;17&lt;/ref-type&gt;&lt;contributors&gt;&lt;authors&gt;&lt;author&gt;Agarwal, A.&lt;/author&gt;&lt;author&gt;Vishnu, V. Y.&lt;/author&gt;&lt;author&gt;Vibha, D.&lt;/author&gt;&lt;author&gt;Bhatia, R.&lt;/author&gt;&lt;author&gt;Gupta, A.&lt;/author&gt;&lt;author&gt;Das, A.&lt;/author&gt;&lt;author&gt;Srivastava, M. V. P.&lt;/author&gt;&lt;/authors&gt;&lt;/contributors&gt;&lt;auth-address&gt;Department of Neurology, AIIMS, New Delhi, India.&lt;/auth-address&gt;&lt;titles&gt;&lt;title&gt;Intracerebral Hemorrhage and SARS-CoV-2: Association or Causation&lt;/title&gt;&lt;secondary-title&gt;Ann Indian Acad Neurol&lt;/secondary-title&gt;&lt;/titles&gt;&lt;periodical&gt;&lt;full-title&gt;Ann Indian Acad Neurol&lt;/full-title&gt;&lt;/periodical&gt;&lt;pages&gt;261-264&lt;/pages&gt;&lt;volume&gt;23&lt;/volume&gt;&lt;number&gt;3&lt;/number&gt;&lt;edition&gt;2020/07/02&lt;/edition&gt;&lt;keywords&gt;&lt;keyword&gt;Hemorrhage&lt;/keyword&gt;&lt;keyword&gt;Ich&lt;/keyword&gt;&lt;keyword&gt;SARS-CoV-2&lt;/keyword&gt;&lt;keyword&gt;stroke&lt;/keyword&gt;&lt;/keywords&gt;&lt;dates&gt;&lt;year&gt;2020&lt;/year&gt;&lt;pub-dates&gt;&lt;date&gt;May-Jun&lt;/date&gt;&lt;/pub-dates&gt;&lt;/dates&gt;&lt;isbn&gt;0972-2327 (Print)&amp;#xD;0972-2327 (Linking)&lt;/isbn&gt;&lt;accession-num&gt;32606509&lt;/accession-num&gt;&lt;urls&gt;&lt;related-urls&gt;&lt;url&gt;https://www.ncbi.nlm.nih.gov/pubmed/32606509&lt;/url&gt;&lt;/related-urls&gt;&lt;/urls&gt;&lt;custom2&gt;PMC7313569&lt;/custom2&gt;&lt;electronic-resource-num&gt;10.4103/aian.AIAN_362_20&lt;/electronic-resource-num&gt;&lt;/record&gt;&lt;/Cite&gt;&lt;/EndNote&gt;</w:instrTex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89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64032BAA" w14:textId="4F788D83" w:rsidR="00492D83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etrospective chart review</w:t>
            </w:r>
          </w:p>
        </w:tc>
        <w:tc>
          <w:tcPr>
            <w:tcW w:w="1276" w:type="dxa"/>
          </w:tcPr>
          <w:p w14:paraId="68AF179C" w14:textId="720992F6" w:rsidR="00492D83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9922" w:type="dxa"/>
          </w:tcPr>
          <w:p w14:paraId="10D406F2" w14:textId="77777777" w:rsidR="00492D83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eviewing 25 patients with stroke admitted the previous month, found 14(56%) had ICH</w:t>
            </w:r>
          </w:p>
          <w:p w14:paraId="01914633" w14:textId="77777777" w:rsidR="00492D83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492D83">
              <w:rPr>
                <w:rFonts w:ascii="Arial" w:hAnsi="Arial" w:cs="Arial"/>
                <w:sz w:val="20"/>
                <w:szCs w:val="20"/>
              </w:rPr>
              <w:t>Two patients with ICH were SARS-CoV-2 positive and they had no or mild respiratory symptoms and had higher occurrence of renal dysfunction.</w:t>
            </w:r>
          </w:p>
          <w:p w14:paraId="2029A95F" w14:textId="443CF82C" w:rsidR="00492D83" w:rsidRPr="00492D83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 highly limited by small convenience sample and limited data</w:t>
            </w:r>
          </w:p>
        </w:tc>
      </w:tr>
      <w:tr w:rsidR="00492D83" w:rsidRPr="00A92831" w14:paraId="2633C280" w14:textId="77777777" w:rsidTr="00E65689">
        <w:tc>
          <w:tcPr>
            <w:tcW w:w="1418" w:type="dxa"/>
          </w:tcPr>
          <w:p w14:paraId="65E2040C" w14:textId="05E24F69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Detroit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iu&lt;/Author&gt;&lt;Year&gt;2020&lt;/Year&gt;&lt;RecNum&gt;393&lt;/RecNum&gt;&lt;DisplayText&gt;&lt;style face="superscript"&gt;190&lt;/style&gt;&lt;/DisplayText&gt;&lt;record&gt;&lt;rec-number&gt;393&lt;/rec-number&gt;&lt;foreign-keys&gt;&lt;key app="EN" db-id="psea0pzx6srvxiezztippp9mdx0tee0rt0zd" timestamp="1601656672"&gt;393&lt;/key&gt;&lt;/foreign-keys&gt;&lt;ref-type name="Journal Article"&gt;17&lt;/ref-type&gt;&lt;contributors&gt;&lt;authors&gt;&lt;author&gt;Liu, Jay L.&lt;/author&gt;&lt;author&gt;Khawaja, Ayaz M.&lt;/author&gt;&lt;author&gt;Majjhoo, Ariel Q.&lt;/author&gt;&lt;/authors&gt;&lt;/contributors&gt;&lt;titles&gt;&lt;title&gt;Stroke as a delayed manifestation of multi-organ thromboembolic disease in COVID-19 infection&lt;/title&gt;&lt;secondary-title&gt;Journal of the Neurological Sciences&lt;/secondary-title&gt;&lt;/titles&gt;&lt;periodical&gt;&lt;full-title&gt;Journal of the Neurological Sciences&lt;/full-title&gt;&lt;/periodical&gt;&lt;volume&gt;417&lt;/volume&gt;&lt;dates&gt;&lt;year&gt;2020&lt;/year&gt;&lt;/dates&gt;&lt;publisher&gt;Elsevier&lt;/publisher&gt;&lt;isbn&gt;0022-510X&lt;/isbn&gt;&lt;accession-num&gt;117071&lt;/accession-num&gt;&lt;urls&gt;&lt;related-urls&gt;&lt;url&gt;https://doi.org/10.1016/j.jns.2020.117071&lt;/url&gt;&lt;/related-urls&gt;&lt;/urls&gt;&lt;electronic-resource-num&gt;10.1016/j.jns.2020.117071&lt;/electronic-resource-num&gt;&lt;access-date&gt;2020/08/31&lt;/access-dat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90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2AC21EB2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74206070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1920975C" w14:textId="77777777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72-year-old female with medical history for hypertension, diabetes, chronic renal failure, and gout presented with 3-wek history of progressive cough, general myalgia and shortness of breath </w:t>
            </w:r>
          </w:p>
          <w:p w14:paraId="125B62D7" w14:textId="77777777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Tested positive for COVID-19 </w:t>
            </w:r>
          </w:p>
          <w:p w14:paraId="56EB9158" w14:textId="77777777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 xml:space="preserve">Developed severe sepsis, septic shock, micro and macro-vascular thrombotic phenomena, leading to multi-vessel stroke </w:t>
            </w:r>
          </w:p>
        </w:tc>
      </w:tr>
      <w:tr w:rsidR="00492D83" w:rsidRPr="00A92831" w14:paraId="59982A8E" w14:textId="77777777" w:rsidTr="00E65689">
        <w:tc>
          <w:tcPr>
            <w:tcW w:w="1418" w:type="dxa"/>
          </w:tcPr>
          <w:p w14:paraId="2AB960B3" w14:textId="51767C8F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Flint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Deliwala&lt;/Author&gt;&lt;Year&gt;2020&lt;/Year&gt;&lt;RecNum&gt;394&lt;/RecNum&gt;&lt;DisplayText&gt;&lt;style face="superscript"&gt;191&lt;/style&gt;&lt;/DisplayText&gt;&lt;record&gt;&lt;rec-number&gt;394&lt;/rec-number&gt;&lt;foreign-keys&gt;&lt;key app="EN" db-id="psea0pzx6srvxiezztippp9mdx0tee0rt0zd" timestamp="1601656672"&gt;394&lt;/key&gt;&lt;/foreign-keys&gt;&lt;ref-type name="Journal Article"&gt;17&lt;/ref-type&gt;&lt;contributors&gt;&lt;authors&gt;&lt;author&gt;Deliwala, Smit&lt;/author&gt;&lt;author&gt;Abdulhamid, Sarah&lt;/author&gt;&lt;author&gt;Abusalih, Mohamed Faisal&lt;/author&gt;&lt;author&gt;Al-Qasmi, Mohammed M.&lt;/author&gt;&lt;author&gt;Bachuwa, Ghassan&lt;/author&gt;&lt;/authors&gt;&lt;/contributors&gt;&lt;titles&gt;&lt;title&gt;Encephalopathy as the Sentinel Sign of a Cortical Stroke in a Patient Infected With Coronavirus Disease-19 (COVID-19)&lt;/title&gt;&lt;secondary-title&gt;Cureus&lt;/secondary-title&gt;&lt;alt-title&gt;Cureus&lt;/alt-title&gt;&lt;/titles&gt;&lt;periodical&gt;&lt;full-title&gt;Cureus&lt;/full-title&gt;&lt;/periodical&gt;&lt;alt-periodical&gt;&lt;full-title&gt;Cureus&lt;/full-title&gt;&lt;/alt-periodical&gt;&lt;pages&gt;e8121-e8121&lt;/pages&gt;&lt;volume&gt;12&lt;/volume&gt;&lt;number&gt;5&lt;/number&gt;&lt;keywords&gt;&lt;keyword&gt;cerebrovascular accidents&lt;/keyword&gt;&lt;keyword&gt;coronavirus&lt;/keyword&gt;&lt;keyword&gt;coronavirus disease 2019&lt;/keyword&gt;&lt;keyword&gt;covid 19&lt;/keyword&gt;&lt;keyword&gt;cva&lt;/keyword&gt;&lt;keyword&gt;ischemic cva&lt;/keyword&gt;&lt;keyword&gt;ischemic stroke&lt;/keyword&gt;&lt;keyword&gt;mca&lt;/keyword&gt;&lt;keyword&gt;sars-cov-2&lt;/keyword&gt;&lt;keyword&gt;stroke systems of care&lt;/keyword&gt;&lt;/keywords&gt;&lt;dates&gt;&lt;year&gt;2020&lt;/year&gt;&lt;/dates&gt;&lt;publisher&gt;Cureus&lt;/publisher&gt;&lt;isbn&gt;2168-8184&lt;/isbn&gt;&lt;accession-num&gt;32426200&lt;/accession-num&gt;&lt;urls&gt;&lt;related-urls&gt;&lt;url&gt;https://pubmed.ncbi.nlm.nih.gov/32426200&lt;/url&gt;&lt;url&gt;https://www.ncbi.nlm.nih.gov/pmc/articles/PMC7228791/&lt;/url&gt;&lt;/related-urls&gt;&lt;/urls&gt;&lt;electronic-resource-num&gt;10.7759/cureus.8121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91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24BF6F59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5F1F6546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527D1442" w14:textId="77777777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31-year-old COVID-19 positive female with no stroke risk factors presented with cortical stroke </w:t>
            </w:r>
          </w:p>
          <w:p w14:paraId="237EFC0C" w14:textId="77777777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Correlation between cytokine release, encephalopathy, and the onset of stroke symptoms </w:t>
            </w:r>
          </w:p>
        </w:tc>
      </w:tr>
      <w:tr w:rsidR="00492D83" w:rsidRPr="00A92831" w14:paraId="75718C52" w14:textId="77777777" w:rsidTr="00E65689">
        <w:tc>
          <w:tcPr>
            <w:tcW w:w="1418" w:type="dxa"/>
          </w:tcPr>
          <w:p w14:paraId="3DA56D64" w14:textId="67181140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Hubei, Chin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Zhai&lt;/Author&gt;&lt;Year&gt;2020&lt;/Year&gt;&lt;RecNum&gt;395&lt;/RecNum&gt;&lt;DisplayText&gt;&lt;style face="superscript"&gt;192&lt;/style&gt;&lt;/DisplayText&gt;&lt;record&gt;&lt;rec-number&gt;395&lt;/rec-number&gt;&lt;foreign-keys&gt;&lt;key app="EN" db-id="psea0pzx6srvxiezztippp9mdx0tee0rt0zd" timestamp="1601656673"&gt;395&lt;/key&gt;&lt;/foreign-keys&gt;&lt;ref-type name="Journal Article"&gt;17&lt;/ref-type&gt;&lt;contributors&gt;&lt;authors&gt;&lt;author&gt;Zhai, Pan&lt;/author&gt;&lt;author&gt;Ding, Yanbing&lt;/author&gt;&lt;author&gt;Li, Yiming&lt;/author&gt;&lt;/authors&gt;&lt;/contributors&gt;&lt;titles&gt;&lt;title&gt;The impact of COVID-19 on ischemic stroke&lt;/title&gt;&lt;secondary-title&gt;Diagnostic pathology&lt;/secondary-title&gt;&lt;alt-title&gt;Diagn Pathol&lt;/alt-title&gt;&lt;/titles&gt;&lt;periodical&gt;&lt;full-title&gt;Diagnostic pathology&lt;/full-title&gt;&lt;abbr-1&gt;Diagn Pathol&lt;/abbr-1&gt;&lt;/periodical&gt;&lt;alt-periodical&gt;&lt;full-title&gt;Diagnostic pathology&lt;/full-title&gt;&lt;abbr-1&gt;Diagn Pathol&lt;/abbr-1&gt;&lt;/alt-periodical&gt;&lt;pages&gt;78-78&lt;/pages&gt;&lt;volume&gt;15&lt;/volume&gt;&lt;number&gt;1&lt;/number&gt;&lt;keywords&gt;&lt;keyword&gt;COVID-19&lt;/keyword&gt;&lt;keyword&gt;Case report&lt;/keyword&gt;&lt;keyword&gt;Hypoxemia&lt;/keyword&gt;&lt;keyword&gt;Ischemic stroke&lt;/keyword&gt;&lt;keyword&gt;SARS-CoV-2&lt;/keyword&gt;&lt;keyword&gt;Aged&lt;/keyword&gt;&lt;keyword&gt;*Betacoronavirus/isolation &amp;amp; purification&lt;/keyword&gt;&lt;keyword&gt;Brain Ischemia/diagnosis/*virology&lt;/keyword&gt;&lt;keyword&gt;*Clinical Laboratory Techniques&lt;/keyword&gt;&lt;keyword&gt;Coronavirus Infections/complications/*diagnosis&lt;/keyword&gt;&lt;keyword&gt;Humans&lt;/keyword&gt;&lt;keyword&gt;Male&lt;/keyword&gt;&lt;keyword&gt;Pandemics&lt;/keyword&gt;&lt;keyword&gt;Pneumonia, Viral/complications/*diagnosis&lt;/keyword&gt;&lt;keyword&gt;Stroke/diagnosis/*virology&lt;/keyword&gt;&lt;/keywords&gt;&lt;dates&gt;&lt;year&gt;2020&lt;/year&gt;&lt;/dates&gt;&lt;publisher&gt;BioMed Central&lt;/publisher&gt;&lt;isbn&gt;1746-1596&lt;/isbn&gt;&lt;accession-num&gt;32600350&lt;/accession-num&gt;&lt;urls&gt;&lt;related-urls&gt;&lt;url&gt;https://pubmed.ncbi.nlm.nih.gov/32600350&lt;/url&gt;&lt;url&gt;https://www.ncbi.nlm.nih.gov/pmc/articles/PMC7323364/&lt;/url&gt;&lt;/related-urls&gt;&lt;/urls&gt;&lt;electronic-resource-num&gt;10.1186/s13000-020-00994-0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92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E626D13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70FF19E9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0591FFB3" w14:textId="77777777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79-year-old male presented with 1-day history of right limb weakness and 1-week history of slight cough </w:t>
            </w:r>
          </w:p>
          <w:p w14:paraId="4D0B39D6" w14:textId="77777777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RT-PCR was positive for SARS-CoV-2 </w:t>
            </w:r>
          </w:p>
          <w:p w14:paraId="42B6AF58" w14:textId="77777777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Treated with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clopidogrel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and atorvastatin for acute ischemic stroke </w:t>
            </w:r>
          </w:p>
        </w:tc>
      </w:tr>
      <w:tr w:rsidR="00492D83" w:rsidRPr="00A92831" w14:paraId="2A2D58AB" w14:textId="77777777" w:rsidTr="00E65689">
        <w:tc>
          <w:tcPr>
            <w:tcW w:w="1418" w:type="dxa"/>
          </w:tcPr>
          <w:p w14:paraId="20211F53" w14:textId="60B8CE4D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Lecco, Ital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antero&lt;/Author&gt;&lt;Year&gt;2020&lt;/Year&gt;&lt;RecNum&gt;396&lt;/RecNum&gt;&lt;DisplayText&gt;&lt;style face="superscript"&gt;193&lt;/style&gt;&lt;/DisplayText&gt;&lt;record&gt;&lt;rec-number&gt;396&lt;/rec-number&gt;&lt;foreign-keys&gt;&lt;key app="EN" db-id="psea0pzx6srvxiezztippp9mdx0tee0rt0zd" timestamp="1601656673"&gt;396&lt;/key&gt;&lt;/foreign-keys&gt;&lt;ref-type name="Journal Article"&gt;17&lt;/ref-type&gt;&lt;contributors&gt;&lt;authors&gt;&lt;author&gt;Mantero, Vittorio&lt;/author&gt;&lt;author&gt;Basilico, Paola&lt;/author&gt;&lt;author&gt;Costantino, Gisella&lt;/author&gt;&lt;author&gt;Pozzetti, Ugo&lt;/author&gt;&lt;author&gt;Rigamonti, Andrea&lt;/author&gt;&lt;author&gt;Salmaggi, Andrea&lt;/author&gt;&lt;/authors&gt;&lt;/contributors&gt;&lt;titles&gt;&lt;title&gt;Recurrent Transient Ischemic Attack in a Young Patient with COVID-19&lt;/title&gt;&lt;secondary-title&gt;J Clin Neurol&lt;/secondary-title&gt;&lt;/titles&gt;&lt;periodical&gt;&lt;full-title&gt;J Clin Neurol&lt;/full-title&gt;&lt;/periodical&gt;&lt;pages&gt;513-514&lt;/pages&gt;&lt;volume&gt;16&lt;/volume&gt;&lt;number&gt;3&lt;/number&gt;&lt;dates&gt;&lt;year&gt;2020&lt;/year&gt;&lt;pub-dates&gt;&lt;date&gt;7/&lt;/date&gt;&lt;/pub-dates&gt;&lt;/dates&gt;&lt;publisher&gt;Korean Neurological Association&lt;/publisher&gt;&lt;isbn&gt;1738-6586&lt;/isbn&gt;&lt;urls&gt;&lt;related-urls&gt;&lt;url&gt;https://doi.org/10.3988/jcn.2020.16.3.513&lt;/url&gt;&lt;/related-urls&gt;&lt;/urls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93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31BB7E9B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00F4D6C8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4BE05B4C" w14:textId="77777777" w:rsidR="00492D83" w:rsidRPr="00A92831" w:rsidRDefault="00492D83" w:rsidP="00492D83">
            <w:pPr>
              <w:pStyle w:val="f-body"/>
              <w:numPr>
                <w:ilvl w:val="0"/>
                <w:numId w:val="32"/>
              </w:numPr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47-year-old male with 10-day history of fever and the subsequent appearance of dyspnea, as well as a medical history of allergic asthma</w:t>
            </w:r>
          </w:p>
          <w:p w14:paraId="791B45A1" w14:textId="77777777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Tested positive for SARS-CoV-2 and did not have any stroke risk factors present</w:t>
            </w:r>
          </w:p>
          <w:p w14:paraId="264B20AF" w14:textId="77777777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5-days after hospitalization, developed transient episode of paresthesia in the left hand and loss of vision, lasting for 2 minutes</w:t>
            </w:r>
          </w:p>
          <w:p w14:paraId="2B31A255" w14:textId="77777777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The next day experience 2 similar episodes of 15 and 30 minutes </w:t>
            </w:r>
          </w:p>
        </w:tc>
      </w:tr>
      <w:tr w:rsidR="00492D83" w:rsidRPr="00A92831" w14:paraId="3735C30A" w14:textId="77777777" w:rsidTr="00E65689">
        <w:tc>
          <w:tcPr>
            <w:tcW w:w="1418" w:type="dxa"/>
          </w:tcPr>
          <w:p w14:paraId="28AF5E08" w14:textId="49EE7D2C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Los Angeles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oshayedi&lt;/Author&gt;&lt;Year&gt;2020&lt;/Year&gt;&lt;RecNum&gt;397&lt;/RecNum&gt;&lt;DisplayText&gt;&lt;style face="superscript"&gt;194&lt;/style&gt;&lt;/DisplayText&gt;&lt;record&gt;&lt;rec-number&gt;397&lt;/rec-number&gt;&lt;foreign-keys&gt;&lt;key app="EN" db-id="psea0pzx6srvxiezztippp9mdx0tee0rt0zd" timestamp="1601656673"&gt;397&lt;/key&gt;&lt;/foreign-keys&gt;&lt;ref-type name="Journal Article"&gt;17&lt;/ref-type&gt;&lt;contributors&gt;&lt;authors&gt;&lt;author&gt;Moshayedi, Pouria&lt;/author&gt;&lt;author&gt;Ryan, Timothy E.&lt;/author&gt;&lt;author&gt;Mejia, Lucido Luciano Ponce&lt;/author&gt;&lt;author&gt;Nour, May&lt;/author&gt;&lt;author&gt;Liebeskind, David S.&lt;/author&gt;&lt;/authors&gt;&lt;/contributors&gt;&lt;titles&gt;&lt;title&gt;Triage of Acute Ischemic Stroke in Confirmed COVID-19: Large Vessel Occlusion Associated With Coronavirus Infection&lt;/title&gt;&lt;secondary-title&gt;Frontiers in neurology&lt;/secondary-title&gt;&lt;alt-title&gt;Front Neurol&lt;/alt-title&gt;&lt;/titles&gt;&lt;periodical&gt;&lt;full-title&gt;Frontiers in neurology&lt;/full-title&gt;&lt;abbr-1&gt;Front Neurol&lt;/abbr-1&gt;&lt;/periodical&gt;&lt;alt-periodical&gt;&lt;full-title&gt;Frontiers in neurology&lt;/full-title&gt;&lt;abbr-1&gt;Front Neurol&lt;/abbr-1&gt;&lt;/alt-periodical&gt;&lt;pages&gt;353-353&lt;/pages&gt;&lt;volume&gt;11&lt;/volume&gt;&lt;keywords&gt;&lt;keyword&gt;COVID-19&lt;/keyword&gt;&lt;keyword&gt;disease transmission&lt;/keyword&gt;&lt;keyword&gt;large vessel occlusion (LVO)&lt;/keyword&gt;&lt;keyword&gt;stroke—diagnosis&lt;/keyword&gt;&lt;keyword&gt;therapy&lt;/keyword&gt;&lt;keyword&gt;triage&lt;/keyword&gt;&lt;/keywords&gt;&lt;dates&gt;&lt;year&gt;2020&lt;/year&gt;&lt;/dates&gt;&lt;publisher&gt;Frontiers Media S.A.&lt;/publisher&gt;&lt;isbn&gt;1664-2295&lt;/isbn&gt;&lt;accession-num&gt;32373061&lt;/accession-num&gt;&lt;urls&gt;&lt;related-urls&gt;&lt;url&gt;https://pubmed.ncbi.nlm.nih.gov/32373061&lt;/url&gt;&lt;url&gt;https://www.ncbi.nlm.nih.gov/pmc/articles/PMC7186326/&lt;/url&gt;&lt;/related-urls&gt;&lt;/urls&gt;&lt;electronic-resource-num&gt;10.3389/fneur.2020.00353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94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6AB71E70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0E179E1C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3B194F78" w14:textId="77777777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Patient presented with acute chest pain, diaphoresis, and hypotension </w:t>
            </w:r>
          </w:p>
          <w:p w14:paraId="550A8A61" w14:textId="77777777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RT-PCR tested positive for SARS-CoV-2</w:t>
            </w:r>
          </w:p>
          <w:p w14:paraId="106B98A3" w14:textId="77777777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Intubated due to hypoxemic respiratory failure and extubated on day 4 </w:t>
            </w:r>
          </w:p>
          <w:p w14:paraId="0ACB6030" w14:textId="77777777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On day 5, large vessel occlusion stroke syndrome </w:t>
            </w:r>
          </w:p>
        </w:tc>
      </w:tr>
      <w:tr w:rsidR="00492D83" w:rsidRPr="00A92831" w14:paraId="6F489AA4" w14:textId="77777777" w:rsidTr="00E65689">
        <w:tc>
          <w:tcPr>
            <w:tcW w:w="1418" w:type="dxa"/>
          </w:tcPr>
          <w:p w14:paraId="248839EA" w14:textId="68DB197D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Reggio Emilia, Ital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avallieri&lt;/Author&gt;&lt;Year&gt;2020&lt;/Year&gt;&lt;RecNum&gt;398&lt;/RecNum&gt;&lt;DisplayText&gt;&lt;style face="superscript"&gt;195&lt;/style&gt;&lt;/DisplayText&gt;&lt;record&gt;&lt;rec-number&gt;398&lt;/rec-number&gt;&lt;foreign-keys&gt;&lt;key app="EN" db-id="psea0pzx6srvxiezztippp9mdx0tee0rt0zd" timestamp="1601656673"&gt;398&lt;/key&gt;&lt;/foreign-keys&gt;&lt;ref-type name="Journal Article"&gt;17&lt;/ref-type&gt;&lt;contributors&gt;&lt;authors&gt;&lt;author&gt;Cavallieri, Francesco&lt;/author&gt;&lt;author&gt;Marti, Alessandro&lt;/author&gt;&lt;author&gt;Fasano, Antonio&lt;/author&gt;&lt;author&gt;Salda, Annalisa Dalla&lt;/author&gt;&lt;author&gt;Ghirarduzzi, Angelo&lt;/author&gt;&lt;author&gt;Moratti, Claudio&lt;/author&gt;&lt;author&gt;Bonacini, Lara&lt;/author&gt;&lt;author&gt;Ghadirpour, Reza&lt;/author&gt;&lt;author&gt;Pascarella, Rosario&lt;/author&gt;&lt;author&gt;Valzania, Franco&lt;/author&gt;&lt;author&gt;Zedde, Marialuisa&lt;/author&gt;&lt;/authors&gt;&lt;/contributors&gt;&lt;titles&gt;&lt;title&gt;Prothrombotic state induced by COVID-19 infection as trigger for stroke in young patients: A dangerous association&lt;/title&gt;&lt;secondary-title&gt;eNeurologicalSci&lt;/secondary-title&gt;&lt;alt-title&gt;eNeurologicalSci&lt;/alt-title&gt;&lt;/titles&gt;&lt;periodical&gt;&lt;full-title&gt;eNeurologicalSci&lt;/full-title&gt;&lt;abbr-1&gt;eNeurologicalSci&lt;/abbr-1&gt;&lt;/periodical&gt;&lt;alt-periodical&gt;&lt;full-title&gt;eNeurologicalSci&lt;/full-title&gt;&lt;abbr-1&gt;eNeurologicalSci&lt;/abbr-1&gt;&lt;/alt-periodical&gt;&lt;pages&gt;100247-100247&lt;/pages&gt;&lt;volume&gt;20&lt;/volume&gt;&lt;keywords&gt;&lt;keyword&gt;COVID-19&lt;/keyword&gt;&lt;keyword&gt;Coronavirus&lt;/keyword&gt;&lt;keyword&gt;Prothrombotic state&lt;/keyword&gt;&lt;keyword&gt;Stroke&lt;/keyword&gt;&lt;keyword&gt;Vertebrobasilar disease&lt;/keyword&gt;&lt;/keywords&gt;&lt;dates&gt;&lt;year&gt;2020&lt;/year&gt;&lt;/dates&gt;&lt;publisher&gt;Elsevier&lt;/publisher&gt;&lt;isbn&gt;2405-6502&lt;/isbn&gt;&lt;accession-num&gt;32566772&lt;/accession-num&gt;&lt;urls&gt;&lt;related-urls&gt;&lt;url&gt;https://pubmed.ncbi.nlm.nih.gov/32566772&lt;/url&gt;&lt;url&gt;https://www.ncbi.nlm.nih.gov/pmc/articles/PMC7296339/&lt;/url&gt;&lt;/related-urls&gt;&lt;/urls&gt;&lt;electronic-resource-num&gt;10.1016/j.ensci.2020.100247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95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19229356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5E7B0F1A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31FF2F83" w14:textId="77777777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33-year-old male presented with acute onset of occipital headache, retching and balance disorder </w:t>
            </w:r>
          </w:p>
          <w:p w14:paraId="25CE90FA" w14:textId="77777777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0-days prior complained of cough and occasional fever</w:t>
            </w:r>
          </w:p>
          <w:p w14:paraId="009C9F3D" w14:textId="77777777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CT-scans suggested intraluminal thrombosis </w:t>
            </w:r>
          </w:p>
          <w:p w14:paraId="1395A787" w14:textId="77777777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Acute cerebrovascular disorder as presenting early onset of COVID-19 </w:t>
            </w:r>
          </w:p>
        </w:tc>
      </w:tr>
      <w:tr w:rsidR="00492D83" w:rsidRPr="00A92831" w14:paraId="6E38B9BE" w14:textId="77777777" w:rsidTr="00E65689">
        <w:tc>
          <w:tcPr>
            <w:tcW w:w="1418" w:type="dxa"/>
          </w:tcPr>
          <w:p w14:paraId="4F617E8D" w14:textId="2AEAC570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Reno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ahboob&lt;/Author&gt;&lt;Year&gt;2020&lt;/Year&gt;&lt;RecNum&gt;399&lt;/RecNum&gt;&lt;DisplayText&gt;&lt;style face="superscript"&gt;196&lt;/style&gt;&lt;/DisplayText&gt;&lt;record&gt;&lt;rec-number&gt;399&lt;/rec-number&gt;&lt;foreign-keys&gt;&lt;key app="EN" db-id="psea0pzx6srvxiezztippp9mdx0tee0rt0zd" timestamp="1601656674"&gt;399&lt;/key&gt;&lt;/foreign-keys&gt;&lt;ref-type name="Journal Article"&gt;17&lt;/ref-type&gt;&lt;contributors&gt;&lt;authors&gt;&lt;author&gt;Mahboob, Sumaiya&lt;/author&gt;&lt;author&gt;Boppana, Sri Harsha&lt;/author&gt;&lt;author&gt;Rose, Nicholas B.&lt;/author&gt;&lt;author&gt;Beutler, Bryce D.&lt;/author&gt;&lt;author&gt;Tabaac, Burton J.&lt;/author&gt;&lt;/authors&gt;&lt;/contributors&gt;&lt;titles&gt;&lt;title&gt;Large vessel stroke and COVID-19: Case report and literature review&lt;/title&gt;&lt;secondary-title&gt;eNeurologicalSci&lt;/secondary-title&gt;&lt;alt-title&gt;eNeurologicalSci&lt;/alt-title&gt;&lt;/titles&gt;&lt;periodical&gt;&lt;full-title&gt;eNeurologicalSci&lt;/full-title&gt;&lt;abbr-1&gt;eNeurologicalSci&lt;/abbr-1&gt;&lt;/periodical&gt;&lt;alt-periodical&gt;&lt;full-title&gt;eNeurologicalSci&lt;/full-title&gt;&lt;abbr-1&gt;eNeurologicalSci&lt;/abbr-1&gt;&lt;/alt-periodical&gt;&lt;pages&gt;100250-100250&lt;/pages&gt;&lt;volume&gt;20&lt;/volume&gt;&lt;keywords&gt;&lt;keyword&gt;COVID-19&lt;/keyword&gt;&lt;keyword&gt;Coagulopathy&lt;/keyword&gt;&lt;keyword&gt;Coronavirus disease-19&lt;/keyword&gt;&lt;keyword&gt;Ischemic stroke&lt;/keyword&gt;&lt;keyword&gt;SARS-CoV-2&lt;/keyword&gt;&lt;/keywords&gt;&lt;dates&gt;&lt;year&gt;2020&lt;/year&gt;&lt;/dates&gt;&lt;publisher&gt;Elsevier&lt;/publisher&gt;&lt;isbn&gt;2405-6502&lt;/isbn&gt;&lt;accession-num&gt;32632380&lt;/accession-num&gt;&lt;urls&gt;&lt;related-urls&gt;&lt;url&gt;https://pubmed.ncbi.nlm.nih.gov/32632380&lt;/url&gt;&lt;url&gt;https://www.ncbi.nlm.nih.gov/pmc/articles/PMC7297179/&lt;/url&gt;&lt;/related-urls&gt;&lt;/urls&gt;&lt;electronic-resource-num&gt;10.1016/j.ensci.2020.100250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96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6A40B7EB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4FDCA443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5E967BC6" w14:textId="77777777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58-year-old female with a history of a cerebral artery ischemic stroke presented with acute-onset dysarthria, left-sided droop and left-sided hemiparesis of 1-hour duration</w:t>
            </w:r>
          </w:p>
          <w:p w14:paraId="4E17482D" w14:textId="77777777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Was later found to be COVID-19; COVID-19 presenting solely with focal neurological manifestations </w:t>
            </w:r>
          </w:p>
        </w:tc>
      </w:tr>
      <w:tr w:rsidR="00492D83" w:rsidRPr="00A92831" w14:paraId="4B7C3FA6" w14:textId="77777777" w:rsidTr="00E65689">
        <w:tc>
          <w:tcPr>
            <w:tcW w:w="1418" w:type="dxa"/>
          </w:tcPr>
          <w:p w14:paraId="113A8E3C" w14:textId="1B447E53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Strasbourg, France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Zulfiqar&lt;/Author&gt;&lt;Year&gt;2020&lt;/Year&gt;&lt;RecNum&gt;90&lt;/RecNum&gt;&lt;DisplayText&gt;&lt;style face="superscript"&gt;197&lt;/style&gt;&lt;/DisplayText&gt;&lt;record&gt;&lt;rec-number&gt;90&lt;/rec-number&gt;&lt;foreign-keys&gt;&lt;key app="EN" db-id="psea0pzx6srvxiezztippp9mdx0tee0rt0zd" timestamp="1587038649"&gt;90&lt;/key&gt;&lt;/foreign-keys&gt;&lt;ref-type name="Journal Article"&gt;17&lt;/ref-type&gt;&lt;contributors&gt;&lt;authors&gt;&lt;author&gt;Zulfiqar, A.A.&lt;/author&gt;&lt;author&gt;Lorenzo-Villalba, N.&lt;/author&gt;&lt;author&gt;Hassler, P.&lt;/author&gt;&lt;author&gt;Andrès, E.&lt;/author&gt;&lt;/authors&gt;&lt;/contributors&gt;&lt;titles&gt;&lt;title&gt;Immune Thrombocytopenic Purpura in a Patient with Covid-19&lt;/title&gt;&lt;secondary-title&gt;N Engl J Med&lt;/secondary-title&gt;&lt;/titles&gt;&lt;periodical&gt;&lt;full-title&gt;N Engl J Med&lt;/full-title&gt;&lt;/periodical&gt;&lt;edition&gt;April 15, 2020&lt;/edition&gt;&lt;dates&gt;&lt;year&gt;2020&lt;/year&gt;&lt;/dates&gt;&lt;urls&gt;&lt;/urls&gt;&lt;electronic-resource-num&gt;10.1056/NEJMc2010472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97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E6F4FF8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5F5B8B19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55F42C27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65-year-old woman newly diagnosed with immune thrombocytopenic purpura (ITP), with a small right frontal subarachnoid hemorrhage on CT</w:t>
            </w:r>
          </w:p>
          <w:p w14:paraId="134EA77E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Resolved 96 hours after treatment with prednisone, platelet transfusion, an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eltrombopag</w:t>
            </w:r>
            <w:proofErr w:type="spellEnd"/>
          </w:p>
        </w:tc>
      </w:tr>
      <w:tr w:rsidR="00492D83" w:rsidRPr="00A92831" w14:paraId="1526C2E6" w14:textId="77777777" w:rsidTr="00E65689">
        <w:tc>
          <w:tcPr>
            <w:tcW w:w="1418" w:type="dxa"/>
          </w:tcPr>
          <w:p w14:paraId="78A2A9F4" w14:textId="1A75B6A2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vula&lt;/Author&gt;&lt;Year&gt;2020&lt;/Year&gt;&lt;RecNum&gt;400&lt;/RecNum&gt;&lt;DisplayText&gt;&lt;style face="superscript"&gt;198&lt;/style&gt;&lt;/DisplayText&gt;&lt;record&gt;&lt;rec-number&gt;400&lt;/rec-number&gt;&lt;foreign-keys&gt;&lt;key app="EN" db-id="psea0pzx6srvxiezztippp9mdx0tee0rt0zd" timestamp="1601656674"&gt;400&lt;/key&gt;&lt;/foreign-keys&gt;&lt;ref-type name="Journal Article"&gt;17&lt;/ref-type&gt;&lt;contributors&gt;&lt;authors&gt;&lt;author&gt;Avula, Akshay&lt;/author&gt;&lt;author&gt;Nalleballe, Krishna&lt;/author&gt;&lt;author&gt;Narula, Naureen&lt;/author&gt;&lt;author&gt;Sapozhnikov, Steven&lt;/author&gt;&lt;author&gt;Dandu, Vasuki&lt;/author&gt;&lt;author&gt;Toom, Sudhamshi&lt;/author&gt;&lt;author&gt;Glaser, Allison&lt;/author&gt;&lt;author&gt;Elsayegh, Dany&lt;/author&gt;&lt;/authors&gt;&lt;/contributors&gt;&lt;titles&gt;&lt;title&gt;COVID-19 presenting as stroke&lt;/title&gt;&lt;secondary-title&gt;Brain, Behavior, and Immunity&lt;/secondary-title&gt;&lt;/titles&gt;&lt;periodical&gt;&lt;full-title&gt;Brain, Behavior, and Immunity&lt;/full-title&gt;&lt;/periodical&gt;&lt;pages&gt;115-119&lt;/pages&gt;&lt;volume&gt;87&lt;/volume&gt;&lt;keywords&gt;&lt;keyword&gt;COVID-19&lt;/keyword&gt;&lt;keyword&gt;Stroke&lt;/keyword&gt;&lt;keyword&gt;SARS-CoV2&lt;/keyword&gt;&lt;/keywords&gt;&lt;dates&gt;&lt;year&gt;2020&lt;/year&gt;&lt;pub-dates&gt;&lt;date&gt;2020/07/01/&lt;/date&gt;&lt;/pub-dates&gt;&lt;/dates&gt;&lt;isbn&gt;0889-1591&lt;/isbn&gt;&lt;urls&gt;&lt;related-urls&gt;&lt;url&gt;http://www.sciencedirect.com/science/article/pii/S0889159120306851&lt;/url&gt;&lt;/related-urls&gt;&lt;/urls&gt;&lt;electronic-resource-num&gt;https://doi.org/10.1016/j.bbi.2020.04.077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98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135EF000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3C29FB4E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319AA7DE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Four patients ranging from 73 to 83-years-old presented with radiographic evidence of acute stroke and PCR-confirmed COVID-19 </w:t>
            </w:r>
          </w:p>
        </w:tc>
      </w:tr>
      <w:tr w:rsidR="00492D83" w:rsidRPr="00A92831" w14:paraId="03C81CE3" w14:textId="77777777" w:rsidTr="00E65689">
        <w:tc>
          <w:tcPr>
            <w:tcW w:w="1418" w:type="dxa"/>
          </w:tcPr>
          <w:p w14:paraId="68E6278E" w14:textId="1978323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ew York City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Doo&lt;/Author&gt;&lt;Year&gt;2020&lt;/Year&gt;&lt;RecNum&gt;450&lt;/RecNum&gt;&lt;DisplayText&gt;&lt;style face="superscript"&gt;199&lt;/style&gt;&lt;/DisplayText&gt;&lt;record&gt;&lt;rec-number&gt;450&lt;/rec-number&gt;&lt;foreign-keys&gt;&lt;key app="EN" db-id="psea0pzx6srvxiezztippp9mdx0tee0rt0zd" timestamp="1601656685"&gt;450&lt;/key&gt;&lt;/foreign-keys&gt;&lt;ref-type name="Journal Article"&gt;17&lt;/ref-type&gt;&lt;contributors&gt;&lt;authors&gt;&lt;author&gt;Doo, Florence X.&lt;/author&gt;&lt;author&gt;Kassim, Gassan&lt;/author&gt;&lt;author&gt;Lefton, Daniel R.&lt;/author&gt;&lt;author&gt;Patterson, Shanna&lt;/author&gt;&lt;author&gt;Pham, Hien&lt;/author&gt;&lt;author&gt;Belani, Puneet&lt;/author&gt;&lt;/authors&gt;&lt;/contributors&gt;&lt;titles&gt;&lt;title&gt;Rare presentations of COVID-19: PRES-like leukoencephalopathy and carotid thrombosis&lt;/title&gt;&lt;secondary-title&gt;Clinical imaging&lt;/secondary-title&gt;&lt;alt-title&gt;Clin Imaging&lt;/alt-title&gt;&lt;/titles&gt;&lt;periodical&gt;&lt;full-title&gt;Clinical imaging&lt;/full-title&gt;&lt;abbr-1&gt;Clin Imaging&lt;/abbr-1&gt;&lt;/periodical&gt;&lt;alt-periodical&gt;&lt;full-title&gt;Clinical imaging&lt;/full-title&gt;&lt;abbr-1&gt;Clin Imaging&lt;/abbr-1&gt;&lt;/alt-periodical&gt;&lt;pages&gt;94-101&lt;/pages&gt;&lt;volume&gt;69&lt;/volume&gt;&lt;keywords&gt;&lt;keyword&gt;COVID-19&lt;/keyword&gt;&lt;keyword&gt;Carotid thrombosis&lt;/keyword&gt;&lt;keyword&gt;Infection&lt;/keyword&gt;&lt;keyword&gt;Leukoencephalopathy&lt;/keyword&gt;&lt;keyword&gt;Stroke&lt;/keyword&gt;&lt;/keywords&gt;&lt;dates&gt;&lt;year&gt;2020&lt;/year&gt;&lt;/dates&gt;&lt;publisher&gt;Elsevier Inc.&lt;/publisher&gt;&lt;isbn&gt;1873-4499&amp;#xD;0899-7071&lt;/isbn&gt;&lt;accession-num&gt;32707411&lt;/accession-num&gt;&lt;urls&gt;&lt;related-urls&gt;&lt;url&gt;https://pubmed.ncbi.nlm.nih.gov/32707411&lt;/url&gt;&lt;url&gt;https://www.ncbi.nlm.nih.gov/pmc/articles/PMC7365057/&lt;/url&gt;&lt;/related-urls&gt;&lt;/urls&gt;&lt;electronic-resource-num&gt;10.1016/j.clinimag.2020.07.007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99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6088508B" w14:textId="536C1842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Case report </w:t>
            </w:r>
          </w:p>
        </w:tc>
        <w:tc>
          <w:tcPr>
            <w:tcW w:w="1276" w:type="dxa"/>
          </w:tcPr>
          <w:p w14:paraId="6886DC28" w14:textId="276C5503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4B074ACB" w14:textId="77777777" w:rsidR="00492D83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55-year-old male presented with left wrist drop</w:t>
            </w:r>
          </w:p>
          <w:p w14:paraId="18B8C772" w14:textId="34535D1A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Had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carotid artery thrombosis and later found t</w:t>
            </w:r>
            <w:r>
              <w:rPr>
                <w:rFonts w:ascii="Arial" w:hAnsi="Arial" w:cs="Arial"/>
                <w:sz w:val="20"/>
                <w:szCs w:val="20"/>
              </w:rPr>
              <w:t>o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be COVID-19 positive </w:t>
            </w:r>
          </w:p>
        </w:tc>
      </w:tr>
      <w:tr w:rsidR="00492D83" w:rsidRPr="00A92831" w14:paraId="4507A6FC" w14:textId="77777777" w:rsidTr="00E65689">
        <w:tc>
          <w:tcPr>
            <w:tcW w:w="1418" w:type="dxa"/>
          </w:tcPr>
          <w:p w14:paraId="0836F550" w14:textId="72A2A669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Wuhan, China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aTwvQXV0aG9yPjxZZWFyPjIwMjA8L1llYXI+PFJlY051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aTwvQXV0aG9yPjxZZWFyPjIwMjA8L1llYXI+PFJlY051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3B2E3F">
              <w:rPr>
                <w:rFonts w:ascii="Arial" w:hAnsi="Arial" w:cs="Arial"/>
                <w:sz w:val="20"/>
                <w:szCs w:val="20"/>
              </w:rPr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00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3F6DA70C" w14:textId="7C80A6BF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6CAE5EE8" w14:textId="6E89EEA3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4B06ADB1" w14:textId="77777777" w:rsidR="00492D83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E77657">
              <w:rPr>
                <w:rFonts w:ascii="Arial" w:hAnsi="Arial" w:cs="Arial"/>
                <w:sz w:val="20"/>
                <w:szCs w:val="20"/>
              </w:rPr>
              <w:t xml:space="preserve">68-year-old male </w:t>
            </w:r>
            <w:r>
              <w:rPr>
                <w:rFonts w:ascii="Arial" w:hAnsi="Arial" w:cs="Arial"/>
                <w:sz w:val="20"/>
                <w:szCs w:val="20"/>
              </w:rPr>
              <w:t>on warfarin</w:t>
            </w:r>
            <w:r w:rsidRPr="00E77657">
              <w:rPr>
                <w:rFonts w:ascii="Arial" w:hAnsi="Arial" w:cs="Arial"/>
                <w:sz w:val="20"/>
                <w:szCs w:val="20"/>
              </w:rPr>
              <w:t xml:space="preserve"> presented with fever, cough and fatigue for 8 days</w:t>
            </w:r>
            <w:r>
              <w:rPr>
                <w:rFonts w:ascii="Arial" w:hAnsi="Arial" w:cs="Arial"/>
                <w:sz w:val="20"/>
                <w:szCs w:val="20"/>
              </w:rPr>
              <w:t>, RT-PCR positive</w:t>
            </w:r>
          </w:p>
          <w:p w14:paraId="787BEB88" w14:textId="0A78BC9B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E77657">
              <w:rPr>
                <w:rFonts w:ascii="Arial" w:hAnsi="Arial" w:cs="Arial"/>
                <w:sz w:val="20"/>
                <w:szCs w:val="20"/>
              </w:rPr>
              <w:t>CT</w:t>
            </w:r>
            <w:r>
              <w:rPr>
                <w:rFonts w:ascii="Arial" w:hAnsi="Arial" w:cs="Arial"/>
                <w:sz w:val="20"/>
                <w:szCs w:val="20"/>
              </w:rPr>
              <w:t xml:space="preserve"> Head for altered level of consciousness </w:t>
            </w:r>
            <w:r w:rsidRPr="00E77657">
              <w:rPr>
                <w:rFonts w:ascii="Arial" w:hAnsi="Arial" w:cs="Arial"/>
                <w:sz w:val="20"/>
                <w:szCs w:val="20"/>
              </w:rPr>
              <w:t>showed right temporal</w:t>
            </w: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Pr="00E77657">
              <w:rPr>
                <w:rFonts w:ascii="Arial" w:hAnsi="Arial" w:cs="Arial"/>
                <w:sz w:val="20"/>
                <w:szCs w:val="20"/>
              </w:rPr>
              <w:t>occipital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E77657">
              <w:rPr>
                <w:rFonts w:ascii="Arial" w:hAnsi="Arial" w:cs="Arial"/>
                <w:sz w:val="20"/>
                <w:szCs w:val="20"/>
              </w:rPr>
              <w:t xml:space="preserve"> left frontal</w:t>
            </w: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Pr="00E77657">
              <w:rPr>
                <w:rFonts w:ascii="Arial" w:hAnsi="Arial" w:cs="Arial"/>
                <w:sz w:val="20"/>
                <w:szCs w:val="20"/>
              </w:rPr>
              <w:t>occipital</w:t>
            </w: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Pr="00E77657">
              <w:rPr>
                <w:rFonts w:ascii="Arial" w:hAnsi="Arial" w:cs="Arial"/>
                <w:sz w:val="20"/>
                <w:szCs w:val="20"/>
              </w:rPr>
              <w:t xml:space="preserve">parietal hemorrhage with </w:t>
            </w:r>
            <w:r>
              <w:rPr>
                <w:rFonts w:ascii="Arial" w:hAnsi="Arial" w:cs="Arial"/>
                <w:sz w:val="20"/>
                <w:szCs w:val="20"/>
              </w:rPr>
              <w:t xml:space="preserve">intraventricular </w:t>
            </w:r>
            <w:r w:rsidRPr="00E77657">
              <w:rPr>
                <w:rFonts w:ascii="Arial" w:hAnsi="Arial" w:cs="Arial"/>
                <w:sz w:val="20"/>
                <w:szCs w:val="20"/>
              </w:rPr>
              <w:t>extension</w:t>
            </w:r>
            <w:r>
              <w:rPr>
                <w:rFonts w:ascii="Arial" w:hAnsi="Arial" w:cs="Arial"/>
                <w:sz w:val="20"/>
                <w:szCs w:val="20"/>
              </w:rPr>
              <w:t>, subarachnoid hemorrhage, brain herniation (died on day-26)</w:t>
            </w:r>
          </w:p>
        </w:tc>
      </w:tr>
      <w:tr w:rsidR="00472EFB" w:rsidRPr="00A92831" w14:paraId="40DBC6FF" w14:textId="77777777" w:rsidTr="00E65689">
        <w:tc>
          <w:tcPr>
            <w:tcW w:w="1418" w:type="dxa"/>
          </w:tcPr>
          <w:p w14:paraId="609C7C99" w14:textId="21B5EB06" w:rsidR="00472EFB" w:rsidRDefault="00472EFB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adrid, Spain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dWlsbGFuPC9BdXRob3I+PFllYXI+MjAyMDwvWWVhcj48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dWlsbGFuPC9BdXRob3I+PFllYXI+MjAyMDwvWWVhcj48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3B2E3F">
              <w:rPr>
                <w:rFonts w:ascii="Arial" w:hAnsi="Arial" w:cs="Arial"/>
                <w:sz w:val="20"/>
                <w:szCs w:val="20"/>
              </w:rPr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01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6E64D751" w14:textId="722220F3" w:rsidR="00472EFB" w:rsidRDefault="00472EFB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2DA5212F" w14:textId="2257072F" w:rsidR="00472EFB" w:rsidRDefault="00472EFB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6DCC8C33" w14:textId="34212D68" w:rsidR="00472EFB" w:rsidRDefault="00472EFB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</w:t>
            </w:r>
            <w:r w:rsidRPr="00472EFB">
              <w:rPr>
                <w:rFonts w:ascii="Arial" w:hAnsi="Arial" w:cs="Arial"/>
                <w:sz w:val="20"/>
                <w:szCs w:val="20"/>
              </w:rPr>
              <w:t>7-year-old ma</w:t>
            </w:r>
            <w:r w:rsidR="00233F2C">
              <w:rPr>
                <w:rFonts w:ascii="Arial" w:hAnsi="Arial" w:cs="Arial"/>
                <w:sz w:val="20"/>
                <w:szCs w:val="20"/>
              </w:rPr>
              <w:t>le</w:t>
            </w:r>
            <w:r w:rsidRPr="00472EFB">
              <w:rPr>
                <w:rFonts w:ascii="Arial" w:hAnsi="Arial" w:cs="Arial"/>
                <w:sz w:val="20"/>
                <w:szCs w:val="20"/>
              </w:rPr>
              <w:t xml:space="preserve"> found dazed and confused by his neighbours</w:t>
            </w:r>
            <w:r>
              <w:rPr>
                <w:rFonts w:ascii="Arial" w:hAnsi="Arial" w:cs="Arial"/>
                <w:sz w:val="20"/>
                <w:szCs w:val="20"/>
              </w:rPr>
              <w:t>, diagnosed with SARS-CoV2 pneumonia</w:t>
            </w:r>
          </w:p>
          <w:p w14:paraId="12C1BB75" w14:textId="31F29D87" w:rsidR="00472EFB" w:rsidRDefault="00472EFB" w:rsidP="00472EFB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472EFB">
              <w:rPr>
                <w:rFonts w:ascii="Arial" w:hAnsi="Arial" w:cs="Arial"/>
                <w:sz w:val="20"/>
                <w:szCs w:val="20"/>
              </w:rPr>
              <w:t xml:space="preserve">After 15 days, </w:t>
            </w:r>
            <w:r>
              <w:rPr>
                <w:rFonts w:ascii="Arial" w:hAnsi="Arial" w:cs="Arial"/>
                <w:sz w:val="20"/>
                <w:szCs w:val="20"/>
              </w:rPr>
              <w:t xml:space="preserve">had persistent confusion, gait ataxia, </w:t>
            </w:r>
            <w:r w:rsidRPr="00472EFB">
              <w:rPr>
                <w:rFonts w:ascii="Arial" w:hAnsi="Arial" w:cs="Arial"/>
                <w:sz w:val="20"/>
                <w:szCs w:val="20"/>
              </w:rPr>
              <w:t xml:space="preserve">dysarthria, partial cortical blindness and </w:t>
            </w:r>
            <w:proofErr w:type="spellStart"/>
            <w:r w:rsidRPr="00472EFB">
              <w:rPr>
                <w:rFonts w:ascii="Arial" w:hAnsi="Arial" w:cs="Arial"/>
                <w:sz w:val="20"/>
                <w:szCs w:val="20"/>
              </w:rPr>
              <w:t>anosognosia</w:t>
            </w:r>
            <w:proofErr w:type="spellEnd"/>
            <w:r w:rsidRPr="00472EFB">
              <w:rPr>
                <w:rFonts w:ascii="Arial" w:hAnsi="Arial" w:cs="Arial"/>
                <w:sz w:val="20"/>
                <w:szCs w:val="20"/>
              </w:rPr>
              <w:t xml:space="preserve"> with visual confabulation, optic ataxia, </w:t>
            </w:r>
            <w:proofErr w:type="spellStart"/>
            <w:r w:rsidRPr="00472EFB">
              <w:rPr>
                <w:rFonts w:ascii="Arial" w:hAnsi="Arial" w:cs="Arial"/>
                <w:sz w:val="20"/>
                <w:szCs w:val="20"/>
              </w:rPr>
              <w:t>simultagnosia</w:t>
            </w:r>
            <w:proofErr w:type="spellEnd"/>
            <w:r w:rsidRPr="00472EFB">
              <w:rPr>
                <w:rFonts w:ascii="Arial" w:hAnsi="Arial" w:cs="Arial"/>
                <w:sz w:val="20"/>
                <w:szCs w:val="20"/>
              </w:rPr>
              <w:t xml:space="preserve">, and mild left </w:t>
            </w:r>
            <w:proofErr w:type="spellStart"/>
            <w:r w:rsidRPr="00472EFB">
              <w:rPr>
                <w:rFonts w:ascii="Arial" w:hAnsi="Arial" w:cs="Arial"/>
                <w:sz w:val="20"/>
                <w:szCs w:val="20"/>
              </w:rPr>
              <w:t>hemihypoesthesia</w:t>
            </w:r>
            <w:proofErr w:type="spellEnd"/>
          </w:p>
          <w:p w14:paraId="5335EAF3" w14:textId="77777777" w:rsidR="00472EFB" w:rsidRDefault="00472EFB" w:rsidP="00472EFB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RI Brain showed strokes in </w:t>
            </w:r>
            <w:r w:rsidRPr="00472EFB">
              <w:rPr>
                <w:rFonts w:ascii="Arial" w:hAnsi="Arial" w:cs="Arial"/>
                <w:sz w:val="20"/>
                <w:szCs w:val="20"/>
              </w:rPr>
              <w:t>the posterior segment of the</w:t>
            </w:r>
            <w:r>
              <w:rPr>
                <w:rFonts w:ascii="Arial" w:hAnsi="Arial" w:cs="Arial"/>
                <w:sz w:val="20"/>
                <w:szCs w:val="20"/>
              </w:rPr>
              <w:t xml:space="preserve"> right MCA, left PCA, </w:t>
            </w:r>
            <w:r w:rsidRPr="00472EFB">
              <w:rPr>
                <w:rFonts w:ascii="Arial" w:hAnsi="Arial" w:cs="Arial"/>
                <w:sz w:val="20"/>
                <w:szCs w:val="20"/>
              </w:rPr>
              <w:t xml:space="preserve">and right superior </w:t>
            </w:r>
            <w:r w:rsidRPr="00472EFB">
              <w:rPr>
                <w:rFonts w:ascii="Arial" w:hAnsi="Arial" w:cs="Arial"/>
                <w:sz w:val="20"/>
                <w:szCs w:val="20"/>
              </w:rPr>
              <w:lastRenderedPageBreak/>
              <w:t>cerebellar artery with cortical laminar necrosis</w:t>
            </w:r>
          </w:p>
          <w:p w14:paraId="32F6CB23" w14:textId="1298B9EC" w:rsidR="00472EFB" w:rsidRPr="00E77657" w:rsidRDefault="00472EFB" w:rsidP="00472EFB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CSF showed elevated WBC (lymphocytes 90%) and protein, normal glucose, and negative meningitis/encephalitis multiplex PCR assay (SARS-CoV-2 not tested in CSF), +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oligoclonal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bands</w:t>
            </w:r>
          </w:p>
        </w:tc>
      </w:tr>
      <w:tr w:rsidR="00AC1F89" w:rsidRPr="00A92831" w14:paraId="2348CC68" w14:textId="77777777" w:rsidTr="00E65689">
        <w:tc>
          <w:tcPr>
            <w:tcW w:w="1418" w:type="dxa"/>
          </w:tcPr>
          <w:p w14:paraId="778763B5" w14:textId="3C86B02A" w:rsidR="00AC1F89" w:rsidRDefault="00AC1F89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lastRenderedPageBreak/>
              <w:t>Madrid, Spain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aG9zaDwvQXV0aG9yPjxZZWFyPjIwMjA8L1llYXI+PFJl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aG9zaDwvQXV0aG9yPjxZZWFyPjIwMjA8L1llYXI+PFJl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3B2E3F">
              <w:rPr>
                <w:rFonts w:ascii="Arial" w:hAnsi="Arial" w:cs="Arial"/>
                <w:sz w:val="20"/>
                <w:szCs w:val="20"/>
              </w:rPr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02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20090F9E" w14:textId="33196632" w:rsidR="00AC1F89" w:rsidRDefault="00AC1F89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16A8D36D" w14:textId="70724A21" w:rsidR="00AC1F89" w:rsidRDefault="00AC1F89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6AC379E4" w14:textId="77777777" w:rsidR="00AC1F89" w:rsidRDefault="00AC1F89" w:rsidP="00AC1F89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C1F89">
              <w:rPr>
                <w:rFonts w:ascii="Arial" w:hAnsi="Arial" w:cs="Arial"/>
                <w:sz w:val="20"/>
                <w:szCs w:val="20"/>
              </w:rPr>
              <w:t>19-year-old female with SARS- CoV-2 infection presenting with thalamic hemorrhage and acute cognitive impairment</w:t>
            </w:r>
          </w:p>
          <w:p w14:paraId="65C3CAD2" w14:textId="5B6913B5" w:rsidR="00AC1F89" w:rsidRPr="00AC1F89" w:rsidRDefault="00AC1F89" w:rsidP="00AC1F89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Angiography showed features of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M</w:t>
            </w:r>
            <w:r w:rsidRPr="00AC1F89">
              <w:rPr>
                <w:rFonts w:ascii="Arial" w:hAnsi="Arial" w:cs="Arial"/>
                <w:sz w:val="20"/>
                <w:szCs w:val="20"/>
              </w:rPr>
              <w:t>oyamoya</w:t>
            </w:r>
            <w:proofErr w:type="spellEnd"/>
            <w:r w:rsidRPr="00AC1F89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AC1F89">
              <w:rPr>
                <w:rFonts w:ascii="Arial" w:hAnsi="Arial" w:cs="Arial"/>
                <w:sz w:val="20"/>
                <w:szCs w:val="20"/>
              </w:rPr>
              <w:t>angiopathy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– ? unmasked by COVID-19</w:t>
            </w:r>
          </w:p>
        </w:tc>
      </w:tr>
      <w:tr w:rsidR="00233F2C" w:rsidRPr="00A92831" w14:paraId="110B4C41" w14:textId="77777777" w:rsidTr="00E65689">
        <w:tc>
          <w:tcPr>
            <w:tcW w:w="1418" w:type="dxa"/>
          </w:tcPr>
          <w:p w14:paraId="55AFB5C8" w14:textId="6F7BBC3A" w:rsidR="00233F2C" w:rsidRDefault="00233F2C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ari, Iran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Haddadi&lt;/Author&gt;&lt;Year&gt;2020&lt;/Year&gt;&lt;RecNum&gt;586&lt;/RecNum&gt;&lt;DisplayText&gt;&lt;style face="superscript"&gt;203&lt;/style&gt;&lt;/DisplayText&gt;&lt;record&gt;&lt;rec-number&gt;586&lt;/rec-number&gt;&lt;foreign-keys&gt;&lt;key app="EN" db-id="psea0pzx6srvxiezztippp9mdx0tee0rt0zd" timestamp="1612935940"&gt;586&lt;/key&gt;&lt;/foreign-keys&gt;&lt;ref-type name="Journal Article"&gt;17&lt;/ref-type&gt;&lt;contributors&gt;&lt;authors&gt;&lt;author&gt;Haddadi, K.&lt;/author&gt;&lt;author&gt;Ghasemian, R.&lt;/author&gt;&lt;author&gt;Shafizad, M.&lt;/author&gt;&lt;/authors&gt;&lt;/contributors&gt;&lt;auth-address&gt;Neurological Surgery, Orthopedic Research Center, Mazandaran University of Medical Sciences, Sari, IRN.&amp;#xD;Infectious Diseases, Antimicrobial Resistance Research Center, Mazandaran University of Medical Sciences, Sari, IRN.&lt;/auth-address&gt;&lt;titles&gt;&lt;title&gt;Basal Ganglia Involvement and Altered Mental Status: A Unique Neurological Manifestation of Coronavirus Disease 2019&lt;/title&gt;&lt;secondary-title&gt;Cureus&lt;/secondary-title&gt;&lt;/titles&gt;&lt;periodical&gt;&lt;full-title&gt;Cureus&lt;/full-title&gt;&lt;/periodical&gt;&lt;pages&gt;e7869&lt;/pages&gt;&lt;volume&gt;12&lt;/volume&gt;&lt;number&gt;4&lt;/number&gt;&lt;edition&gt;2020/06/04&lt;/edition&gt;&lt;keywords&gt;&lt;keyword&gt;altered mental state&lt;/keyword&gt;&lt;keyword&gt;basal ganglia&lt;/keyword&gt;&lt;keyword&gt;case report&lt;/keyword&gt;&lt;keyword&gt;covid-19&lt;/keyword&gt;&lt;/keywords&gt;&lt;dates&gt;&lt;year&gt;2020&lt;/year&gt;&lt;pub-dates&gt;&lt;date&gt;Apr 28&lt;/date&gt;&lt;/pub-dates&gt;&lt;/dates&gt;&lt;isbn&gt;2168-8184 (Print)&amp;#xD;2168-8184 (Linking)&lt;/isbn&gt;&lt;accession-num&gt;32489724&lt;/accession-num&gt;&lt;urls&gt;&lt;related-urls&gt;&lt;url&gt;https://www.ncbi.nlm.nih.gov/pubmed/32489724&lt;/url&gt;&lt;/related-urls&gt;&lt;/urls&gt;&lt;custom2&gt;PMC7255547&lt;/custom2&gt;&lt;electronic-resource-num&gt;10.7759/cureus.7869&lt;/electronic-resource-num&gt;&lt;/record&gt;&lt;/Cite&gt;&lt;/EndNote&gt;</w:instrTex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03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0DDADCB" w14:textId="6B998F17" w:rsidR="00233F2C" w:rsidRDefault="00233F2C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6361336A" w14:textId="79791CE5" w:rsidR="00233F2C" w:rsidRDefault="00233F2C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5872B04A" w14:textId="7C1CE1D7" w:rsidR="00233F2C" w:rsidRDefault="00233F2C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4-year-old female with loss of consciousness (Glasgow Coma Scale score of 10)</w:t>
            </w:r>
          </w:p>
          <w:p w14:paraId="7B10E0B3" w14:textId="3FF30983" w:rsidR="00233F2C" w:rsidRDefault="00233F2C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rain CT and MRI showed bilateral subacute basal ganglia hemorrhage</w:t>
            </w:r>
          </w:p>
          <w:p w14:paraId="22FE4E37" w14:textId="49EF4AFE" w:rsidR="00233F2C" w:rsidRDefault="00233F2C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ung CT showed classic findings of COVID-19</w:t>
            </w:r>
          </w:p>
        </w:tc>
      </w:tr>
      <w:tr w:rsidR="0018010F" w:rsidRPr="00A92831" w14:paraId="56180E66" w14:textId="77777777" w:rsidTr="00E65689">
        <w:tc>
          <w:tcPr>
            <w:tcW w:w="1418" w:type="dxa"/>
          </w:tcPr>
          <w:p w14:paraId="4B700AB4" w14:textId="77C53AEC" w:rsidR="0018010F" w:rsidRDefault="0018010F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rlando, USA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raen&lt;/Author&gt;&lt;Year&gt;2020&lt;/Year&gt;&lt;RecNum&gt;610&lt;/RecNum&gt;&lt;DisplayText&gt;&lt;style face="superscript"&gt;204&lt;/style&gt;&lt;/DisplayText&gt;&lt;record&gt;&lt;rec-number&gt;610&lt;/rec-number&gt;&lt;foreign-keys&gt;&lt;key app="EN" db-id="psea0pzx6srvxiezztippp9mdx0tee0rt0zd" timestamp="1612980757"&gt;610&lt;/key&gt;&lt;/foreign-keys&gt;&lt;ref-type name="Journal Article"&gt;17&lt;/ref-type&gt;&lt;contributors&gt;&lt;authors&gt;&lt;author&gt;Craen, A.&lt;/author&gt;&lt;author&gt;Logan, G.&lt;/author&gt;&lt;author&gt;Ganti, L.&lt;/author&gt;&lt;/authors&gt;&lt;/contributors&gt;&lt;auth-address&gt;Emergency Medicine, University of Central Florida College of Medicine, Orlando, USA.&amp;#xD;Emergency Medicine, Envision Physician Services, Nashville, USA.&amp;#xD;Emergency Medicine, University of Central Florida College of Medicine/Hospital Corporation of America Graduate Medical Education Consortium of Greater Orlando, Orlando, USA.&amp;#xD;Emergency Medical Services, Polk County Fire Rescue, Bartow, USA.&lt;/auth-address&gt;&lt;titles&gt;&lt;title&gt;Novel Coronavirus Disease 2019 and Subarachnoid Hemorrhage: A Case Report&lt;/title&gt;&lt;secondary-title&gt;Cureus&lt;/secondary-title&gt;&lt;/titles&gt;&lt;periodical&gt;&lt;full-title&gt;Cureus&lt;/full-title&gt;&lt;/periodical&gt;&lt;pages&gt;e7846&lt;/pages&gt;&lt;volume&gt;12&lt;/volume&gt;&lt;number&gt;4&lt;/number&gt;&lt;edition&gt;2020/06/03&lt;/edition&gt;&lt;keywords&gt;&lt;keyword&gt;covid-19&lt;/keyword&gt;&lt;keyword&gt;subarachnoid hemorrhage&lt;/keyword&gt;&lt;/keywords&gt;&lt;dates&gt;&lt;year&gt;2020&lt;/year&gt;&lt;pub-dates&gt;&lt;date&gt;Apr 27&lt;/date&gt;&lt;/pub-dates&gt;&lt;/dates&gt;&lt;isbn&gt;2168-8184 (Print)&amp;#xD;2168-8184 (Linking)&lt;/isbn&gt;&lt;accession-num&gt;32483497&lt;/accession-num&gt;&lt;urls&gt;&lt;related-urls&gt;&lt;url&gt;https://www.ncbi.nlm.nih.gov/pubmed/32483497&lt;/url&gt;&lt;/related-urls&gt;&lt;/urls&gt;&lt;custom2&gt;PMC7253081&lt;/custom2&gt;&lt;electronic-resource-num&gt;10.7759/cureus.7846&lt;/electronic-resource-num&gt;&lt;/record&gt;&lt;/Cite&gt;&lt;/EndNote&gt;</w:instrTex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04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2457814C" w14:textId="784A9606" w:rsidR="0018010F" w:rsidRDefault="0018010F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4C07F549" w14:textId="606A5339" w:rsidR="0018010F" w:rsidRDefault="0018010F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67BD6B06" w14:textId="77777777" w:rsidR="0018010F" w:rsidRDefault="0018010F" w:rsidP="001801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6-year-old female presented in cardiac arrest with return of spontaneous circulation</w:t>
            </w:r>
          </w:p>
          <w:p w14:paraId="6859BF98" w14:textId="5F09BA0E" w:rsidR="0018010F" w:rsidRPr="0018010F" w:rsidRDefault="0018010F" w:rsidP="009C51FC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Found to have </w:t>
            </w:r>
            <w:r w:rsidRPr="0018010F">
              <w:rPr>
                <w:rFonts w:ascii="Arial" w:hAnsi="Arial" w:cs="Arial"/>
                <w:sz w:val="20"/>
                <w:szCs w:val="20"/>
              </w:rPr>
              <w:t>subarachnoid hemorrhage and later tested positive for COVID-19</w:t>
            </w:r>
          </w:p>
        </w:tc>
      </w:tr>
      <w:tr w:rsidR="00F34B9B" w:rsidRPr="00A92831" w14:paraId="762F3D17" w14:textId="77777777" w:rsidTr="00E65689">
        <w:tc>
          <w:tcPr>
            <w:tcW w:w="1418" w:type="dxa"/>
          </w:tcPr>
          <w:p w14:paraId="77B36060" w14:textId="20CA5EB2" w:rsidR="00F34B9B" w:rsidRDefault="00F34B9B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aegu, Korea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im&lt;/Author&gt;&lt;Year&gt;2020&lt;/Year&gt;&lt;RecNum&gt;627&lt;/RecNum&gt;&lt;DisplayText&gt;&lt;style face="superscript"&gt;205&lt;/style&gt;&lt;/DisplayText&gt;&lt;record&gt;&lt;rec-number&gt;627&lt;/rec-number&gt;&lt;foreign-keys&gt;&lt;key app="EN" db-id="psea0pzx6srvxiezztippp9mdx0tee0rt0zd" timestamp="1613861322"&gt;627&lt;/key&gt;&lt;/foreign-keys&gt;&lt;ref-type name="Journal Article"&gt;17&lt;/ref-type&gt;&lt;contributors&gt;&lt;authors&gt;&lt;author&gt;Kim, C.&lt;/author&gt;&lt;author&gt;Kwak, Y.&lt;/author&gt;&lt;author&gt;Hwang, J.&lt;/author&gt;&lt;author&gt;Eun, M. Y.&lt;/author&gt;&lt;/authors&gt;&lt;/contributors&gt;&lt;auth-address&gt;Department of Emergency Medicine, Kyungpook National University Chilgok Hospital, School of Medicine, Kyungpook National University, Daegu, Korea.&amp;#xD;Department of Neurosurgery, Kyungpook National University Chilgok Hospital, School of Medicine, Kyungpook National University, Daegu, Korea.&amp;#xD;Department of Neurology, Kyungpook National University Chilgok Hospital, School of Medicine, Kyungpook National University, Daegu, Korea.&amp;#xD;Department of Neurology, Kyungpook National University Chilgok Hospital, School of Medicine, Kyungpook National University, Daegu, Korea. eunmiyn@gmail.com.&lt;/auth-address&gt;&lt;titles&gt;&lt;title&gt;Spontaneous Intracerebral Hemorrhage in a Patient with Asymptomatic 2019 Novel Coronavirus Disease&lt;/title&gt;&lt;secondary-title&gt;J Clin Neurol&lt;/secondary-title&gt;&lt;/titles&gt;&lt;periodical&gt;&lt;full-title&gt;J Clin Neurol&lt;/full-title&gt;&lt;/periodical&gt;&lt;pages&gt;515-517&lt;/pages&gt;&lt;volume&gt;16&lt;/volume&gt;&lt;number&gt;3&lt;/number&gt;&lt;edition&gt;2020/07/14&lt;/edition&gt;&lt;dates&gt;&lt;year&gt;2020&lt;/year&gt;&lt;pub-dates&gt;&lt;date&gt;Jul&lt;/date&gt;&lt;/pub-dates&gt;&lt;/dates&gt;&lt;isbn&gt;1738-6586 (Print)&amp;#xD;1738-6586 (Linking)&lt;/isbn&gt;&lt;accession-num&gt;32657080&lt;/accession-num&gt;&lt;urls&gt;&lt;related-urls&gt;&lt;url&gt;https://www.ncbi.nlm.nih.gov/pubmed/32657080&lt;/url&gt;&lt;/related-urls&gt;&lt;/urls&gt;&lt;custom2&gt;PMC7354961&lt;/custom2&gt;&lt;electronic-resource-num&gt;10.3988/jcn.2020.16.3.515&lt;/electronic-resource-num&gt;&lt;/record&gt;&lt;/Cite&gt;&lt;/EndNote&gt;</w:instrTex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05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378530B9" w14:textId="77DEB12F" w:rsidR="00F34B9B" w:rsidRDefault="00F34B9B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0BAAE7C7" w14:textId="77D12E37" w:rsidR="00F34B9B" w:rsidRDefault="00F34B9B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6176E524" w14:textId="70F39372" w:rsidR="009C51FC" w:rsidRDefault="00F34B9B" w:rsidP="009C51FC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3-year-old female with</w:t>
            </w:r>
            <w:r w:rsidR="009C51FC">
              <w:rPr>
                <w:rFonts w:ascii="Arial" w:hAnsi="Arial" w:cs="Arial"/>
                <w:sz w:val="20"/>
                <w:szCs w:val="20"/>
              </w:rPr>
              <w:t xml:space="preserve"> sudden left hemiparesis, had otherwise asymptomatic COVID-19 infection</w:t>
            </w:r>
          </w:p>
          <w:p w14:paraId="368A641B" w14:textId="4A431BD6" w:rsidR="00F34B9B" w:rsidRPr="009C51FC" w:rsidRDefault="009C51FC" w:rsidP="009C51FC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CT showed right external capsule and putamen ICH with intraventricular extension </w:t>
            </w:r>
          </w:p>
        </w:tc>
      </w:tr>
      <w:tr w:rsidR="007610BC" w:rsidRPr="00A92831" w14:paraId="4B2A5F86" w14:textId="77777777" w:rsidTr="00E65689">
        <w:tc>
          <w:tcPr>
            <w:tcW w:w="1418" w:type="dxa"/>
          </w:tcPr>
          <w:p w14:paraId="6630F252" w14:textId="07565F77" w:rsidR="007610BC" w:rsidRDefault="007610BC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illie, France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YW5hZmk8L0F1dGhvcj48WWVhcj4yMDIwPC9ZZWFyPjxS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YW5hZmk8L0F1dGhvcj48WWVhcj4yMDIwPC9ZZWFyPjxS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</w:fldData>
              </w:fldChar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3B2E3F">
              <w:rPr>
                <w:rFonts w:ascii="Arial" w:hAnsi="Arial" w:cs="Arial"/>
                <w:sz w:val="20"/>
                <w:szCs w:val="20"/>
              </w:rPr>
            </w:r>
            <w:r w:rsidR="003B2E3F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06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7ECD108C" w14:textId="1EA2A4EA" w:rsidR="007610BC" w:rsidRDefault="007610BC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1C00C61E" w14:textId="609D6897" w:rsidR="007610BC" w:rsidRDefault="007610BC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4DCDAF57" w14:textId="3A3FB869" w:rsidR="007610BC" w:rsidRDefault="007610BC" w:rsidP="009C51FC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5-year-old man with typical COVID-19 respiratory presentation</w:t>
            </w:r>
          </w:p>
          <w:p w14:paraId="3ED7D20E" w14:textId="77777777" w:rsidR="007610BC" w:rsidRDefault="007610BC" w:rsidP="007610BC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</w:t>
            </w:r>
            <w:r w:rsidRPr="007610BC">
              <w:rPr>
                <w:rFonts w:ascii="Arial" w:hAnsi="Arial" w:cs="Arial"/>
                <w:sz w:val="20"/>
                <w:szCs w:val="20"/>
              </w:rPr>
              <w:t>emained drowsy and unarousabl</w:t>
            </w:r>
            <w:r>
              <w:rPr>
                <w:rFonts w:ascii="Arial" w:hAnsi="Arial" w:cs="Arial"/>
                <w:sz w:val="20"/>
                <w:szCs w:val="20"/>
              </w:rPr>
              <w:t>e</w:t>
            </w:r>
          </w:p>
          <w:p w14:paraId="64BD3F18" w14:textId="665AC319" w:rsidR="007610BC" w:rsidRPr="007610BC" w:rsidRDefault="007610BC" w:rsidP="007610BC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CT/MRI showed multiple white matter, basal ganglia, cerebellar, and bilateral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globus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pallidus hemorrhagic lesions and extensive diffusion-restricting (ischemic) lesions in the </w:t>
            </w:r>
            <w:r w:rsidRPr="007610BC">
              <w:rPr>
                <w:rFonts w:ascii="Arial" w:hAnsi="Arial" w:cs="Arial"/>
                <w:sz w:val="20"/>
                <w:szCs w:val="20"/>
              </w:rPr>
              <w:t xml:space="preserve">centrum </w:t>
            </w:r>
            <w:proofErr w:type="spellStart"/>
            <w:r w:rsidRPr="007610BC">
              <w:rPr>
                <w:rFonts w:ascii="Arial" w:hAnsi="Arial" w:cs="Arial"/>
                <w:sz w:val="20"/>
                <w:szCs w:val="20"/>
              </w:rPr>
              <w:t>semiovale</w:t>
            </w:r>
            <w:proofErr w:type="spellEnd"/>
            <w:r w:rsidRPr="007610BC">
              <w:rPr>
                <w:rFonts w:ascii="Arial" w:hAnsi="Arial" w:cs="Arial"/>
                <w:sz w:val="20"/>
                <w:szCs w:val="20"/>
              </w:rPr>
              <w:t>, corpus callosum, basal ganglia, and cerebellum</w:t>
            </w:r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Pr="007610BC">
              <w:rPr>
                <w:rFonts w:ascii="Arial" w:hAnsi="Arial" w:cs="Arial"/>
                <w:sz w:val="20"/>
                <w:szCs w:val="20"/>
              </w:rPr>
              <w:t>with patchy/punctuate enhancement (</w:t>
            </w:r>
            <w:r>
              <w:rPr>
                <w:rFonts w:ascii="Arial" w:hAnsi="Arial" w:cs="Arial"/>
                <w:sz w:val="20"/>
                <w:szCs w:val="20"/>
              </w:rPr>
              <w:t>?vasculitis)</w:t>
            </w:r>
          </w:p>
        </w:tc>
      </w:tr>
      <w:tr w:rsidR="004C1DFF" w:rsidRPr="00A92831" w14:paraId="0241E932" w14:textId="77777777" w:rsidTr="00E65689">
        <w:tc>
          <w:tcPr>
            <w:tcW w:w="1418" w:type="dxa"/>
          </w:tcPr>
          <w:p w14:paraId="65A4A8D0" w14:textId="2D2D50B5" w:rsidR="004C1DFF" w:rsidRDefault="004C1DF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raga, Portugal</w:t>
            </w:r>
            <w:r w:rsidR="0066169E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YXRvczwvQXV0aG9yPjxZZWFyPjIwMjE8L1llYXI+PFJl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YXRvczwvQXV0aG9yPjxZZWFyPjIwMjE8L1llYXI+PFJl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66169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07</w:t>
            </w:r>
            <w:r w:rsidR="0066169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78ED260D" w14:textId="359BE314" w:rsidR="004C1DFF" w:rsidRDefault="004C1DFF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3CD9AF8B" w14:textId="38634DC9" w:rsidR="004C1DFF" w:rsidRDefault="004C1DFF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54ABE87E" w14:textId="3EB35196" w:rsidR="004C1DFF" w:rsidRDefault="00C1569A" w:rsidP="009C51FC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42-year-old male  with fever, asthenia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myalgias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, dry cough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hyposmia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 RT-PCR+ for SARS-CoV-2</w:t>
            </w:r>
          </w:p>
          <w:p w14:paraId="11F878FD" w14:textId="35ED7EC2" w:rsidR="006A623B" w:rsidRPr="006A623B" w:rsidRDefault="00C1569A" w:rsidP="006A623B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ne week later, presented with altered mental status, slowed movements, apathy</w:t>
            </w:r>
          </w:p>
          <w:p w14:paraId="1F335BCF" w14:textId="77777777" w:rsidR="00C1569A" w:rsidRDefault="00C1569A" w:rsidP="009C51FC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Neuro exam showed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dysexecutive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syndrome, perseveration, mild dysphonia/dysphagia</w:t>
            </w:r>
          </w:p>
          <w:p w14:paraId="575FB770" w14:textId="2C416811" w:rsidR="006A623B" w:rsidRDefault="006A623B" w:rsidP="009C51FC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RI Brain showed multiple lesions in deep and subcortical white matter bilaterally, as well as thalami, basal ganglia, and pons, some with diffusion restriction</w:t>
            </w:r>
          </w:p>
          <w:p w14:paraId="73249949" w14:textId="1F4EC297" w:rsidR="006A623B" w:rsidRDefault="006A623B" w:rsidP="009C51FC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Irregularity of left P3 seen on MRA, and irregularity of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lenticulostriate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artery seen on digital subtraction angiography – COVID-19 associated CNS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vasculopathy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diagnosed</w:t>
            </w:r>
          </w:p>
          <w:p w14:paraId="49E4DAF6" w14:textId="300D3132" w:rsidR="00C1569A" w:rsidRDefault="006A623B" w:rsidP="009C51FC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SF showed mildly elevated proteins, negative for SARS-CoV-2 or other viruses</w:t>
            </w:r>
          </w:p>
          <w:p w14:paraId="0525180B" w14:textId="0643BA7F" w:rsidR="006A623B" w:rsidRDefault="006A623B" w:rsidP="009C51FC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reated with IVIG initially, then high-dose IV methylprednisolone for 5-days, then tapered, plus aspirin </w:t>
            </w:r>
          </w:p>
          <w:p w14:paraId="063033DA" w14:textId="6739B77F" w:rsidR="004C1DFF" w:rsidRPr="006A623B" w:rsidRDefault="006A623B" w:rsidP="006A623B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ischarged after 13-days with oral prednisolone with no new MRI lesions</w:t>
            </w:r>
          </w:p>
        </w:tc>
      </w:tr>
      <w:tr w:rsidR="00492D83" w:rsidRPr="00A92831" w14:paraId="7118A2A3" w14:textId="77777777" w:rsidTr="00E65689">
        <w:tc>
          <w:tcPr>
            <w:tcW w:w="14175" w:type="dxa"/>
            <w:gridSpan w:val="4"/>
            <w:shd w:val="clear" w:color="auto" w:fill="E7E6E6" w:themeFill="background2"/>
          </w:tcPr>
          <w:p w14:paraId="0B0F9D77" w14:textId="6BB0F558" w:rsidR="00492D83" w:rsidRPr="00A92831" w:rsidRDefault="00492D83" w:rsidP="00492D83">
            <w:pPr>
              <w:pStyle w:val="f-body"/>
              <w:spacing w:before="0" w:beforeAutospacing="0" w:after="0" w:afterAutospacing="0"/>
              <w:jc w:val="center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Cerebral Venous Thrombosis (CVT) </w:t>
            </w:r>
          </w:p>
        </w:tc>
      </w:tr>
      <w:tr w:rsidR="00FF2F4D" w:rsidRPr="00A92831" w14:paraId="6D64ED63" w14:textId="77777777" w:rsidTr="00E65689">
        <w:tc>
          <w:tcPr>
            <w:tcW w:w="1418" w:type="dxa"/>
          </w:tcPr>
          <w:p w14:paraId="7DFCCF80" w14:textId="471B5DB7" w:rsidR="00FF2F4D" w:rsidRPr="00A92831" w:rsidRDefault="00FF2F4D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hiraz, Iran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Pc3RvdmFuPC9BdXRob3I+PFllYXI+MjAyMTwvWWVhcj48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Pc3RvdmFuPC9BdXRob3I+PFllYXI+MjAyMTwvWWVhcj48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08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66B15364" w14:textId="5473BF64" w:rsidR="00FF2F4D" w:rsidRPr="00A92831" w:rsidRDefault="00FF2F4D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series and literature review</w:t>
            </w:r>
          </w:p>
        </w:tc>
        <w:tc>
          <w:tcPr>
            <w:tcW w:w="1276" w:type="dxa"/>
          </w:tcPr>
          <w:p w14:paraId="3BD900C4" w14:textId="1AF5F078" w:rsidR="00FF2F4D" w:rsidRPr="00A92831" w:rsidRDefault="00FF2F4D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 (28 found on review)</w:t>
            </w:r>
          </w:p>
        </w:tc>
        <w:tc>
          <w:tcPr>
            <w:tcW w:w="9922" w:type="dxa"/>
          </w:tcPr>
          <w:p w14:paraId="62ED39E6" w14:textId="77777777" w:rsidR="006631BA" w:rsidRDefault="00FF2F4D" w:rsidP="006631BA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atients with documented COVID-19 and clinical and radiological features of CVT</w:t>
            </w:r>
            <w:r w:rsidR="006631BA">
              <w:rPr>
                <w:rFonts w:ascii="Arial" w:hAnsi="Arial" w:cs="Arial"/>
                <w:sz w:val="20"/>
                <w:szCs w:val="20"/>
              </w:rPr>
              <w:t>, aged 31-62</w:t>
            </w:r>
          </w:p>
          <w:p w14:paraId="6A4C5155" w14:textId="31357E79" w:rsidR="00FF2F4D" w:rsidRDefault="006631BA" w:rsidP="0037357B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5 had clinical manifestations of CVT and COVID-19 simultaneously, 3 had predisposing factors </w:t>
            </w:r>
          </w:p>
          <w:p w14:paraId="0EFF2617" w14:textId="646BEE6C" w:rsidR="00FF2F4D" w:rsidRPr="0037357B" w:rsidRDefault="0037357B" w:rsidP="0037357B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 patients died; review indicated COVID-19 patients with CVT had higher mortality than those without.</w:t>
            </w:r>
          </w:p>
        </w:tc>
      </w:tr>
      <w:tr w:rsidR="00492D83" w:rsidRPr="00A92831" w14:paraId="44F6F5D4" w14:textId="77777777" w:rsidTr="00E65689">
        <w:tc>
          <w:tcPr>
            <w:tcW w:w="1418" w:type="dxa"/>
          </w:tcPr>
          <w:p w14:paraId="59244132" w14:textId="2FB94AAE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avalcanti&lt;/Author&gt;&lt;Year&gt;2020&lt;/Year&gt;&lt;RecNum&gt;401&lt;/RecNum&gt;&lt;DisplayText&gt;&lt;style face="superscript"&gt;209&lt;/style&gt;&lt;/DisplayText&gt;&lt;record&gt;&lt;rec-number&gt;401&lt;/rec-number&gt;&lt;foreign-keys&gt;&lt;key app="EN" db-id="psea0pzx6srvxiezztippp9mdx0tee0rt0zd" timestamp="1601656674"&gt;401&lt;/key&gt;&lt;/foreign-keys&gt;&lt;ref-type name="Journal Article"&gt;17&lt;/ref-type&gt;&lt;contributors&gt;&lt;authors&gt;&lt;author&gt;Cavalcanti, D.D.&lt;/author&gt;&lt;author&gt;Raz, E.&lt;/author&gt;&lt;author&gt;Shapiro, M.&lt;/author&gt;&lt;author&gt;Dehkharghani, S.&lt;/author&gt;&lt;author&gt;Yaghi, S.&lt;/author&gt;&lt;author&gt;Lillemoe, K.&lt;/author&gt;&lt;author&gt;Nossek, E.&lt;/author&gt;&lt;author&gt;Torres, J.&lt;/author&gt;&lt;author&gt;Jain, R.&lt;/author&gt;&lt;author&gt;Riina, H.A.&lt;/author&gt;&lt;author&gt;Radmanesh, A.&lt;/author&gt;&lt;author&gt;Nelson, P.K.&lt;/author&gt;&lt;/authors&gt;&lt;/contributors&gt;&lt;titles&gt;&lt;title&gt;Cerebral Venous Thrombosis Associated with COVID-19&lt;/title&gt;&lt;secondary-title&gt;American Journal of Neuroradiology&lt;/secondary-title&gt;&lt;/titles&gt;&lt;periodical&gt;&lt;full-title&gt;American Journal of Neuroradiology&lt;/full-title&gt;&lt;/periodical&gt;&lt;pages&gt;1370-1376&lt;/pages&gt;&lt;volume&gt;41&lt;/volume&gt;&lt;number&gt;8&lt;/number&gt;&lt;dates&gt;&lt;year&gt;2020&lt;/year&gt;&lt;/dates&gt;&lt;urls&gt;&lt;related-urls&gt;&lt;url&gt;http://www.ajnr.org/content/ajnr/41/8/1370.full.pdf&lt;/url&gt;&lt;/related-urls&gt;&lt;/urls&gt;&lt;electronic-resource-num&gt;10.3174/ajnr.A6644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09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EE61047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3B0B49F6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9922" w:type="dxa"/>
          </w:tcPr>
          <w:p w14:paraId="3B2137DC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Three patients younger than 41-years-old with COVID-19 had neurologic findings related to CVT</w:t>
            </w:r>
          </w:p>
          <w:p w14:paraId="0468D66E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The median time from COVID-19 symptoms to a thrombotic event was 7 days (rang, 2-7 days)</w:t>
            </w:r>
          </w:p>
        </w:tc>
      </w:tr>
      <w:tr w:rsidR="00492D83" w:rsidRPr="00A92831" w14:paraId="0B314B4B" w14:textId="77777777" w:rsidTr="00E65689">
        <w:tc>
          <w:tcPr>
            <w:tcW w:w="1418" w:type="dxa"/>
          </w:tcPr>
          <w:p w14:paraId="5141A4E0" w14:textId="3727D2B1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Paris, Ital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oillon&lt;/Author&gt;&lt;Year&gt;2020&lt;/Year&gt;&lt;RecNum&gt;402&lt;/RecNum&gt;&lt;DisplayText&gt;&lt;style face="superscript"&gt;210&lt;/style&gt;&lt;/DisplayText&gt;&lt;record&gt;&lt;rec-number&gt;402&lt;/rec-number&gt;&lt;foreign-keys&gt;&lt;key app="EN" db-id="psea0pzx6srvxiezztippp9mdx0tee0rt0zd" timestamp="1601656674"&gt;402&lt;/key&gt;&lt;/foreign-keys&gt;&lt;ref-type name="Journal Article"&gt;17&lt;/ref-type&gt;&lt;contributors&gt;&lt;authors&gt;&lt;author&gt;Poillon, Guillaume&lt;/author&gt;&lt;author&gt;Obadia, Mickael&lt;/author&gt;&lt;author&gt;Perrin, Mathilde&lt;/author&gt;&lt;author&gt;Savatovsky, Julien&lt;/author&gt;&lt;author&gt;Lecler, Augustin&lt;/author&gt;&lt;/authors&gt;&lt;/contributors&gt;&lt;titles&gt;&lt;title&gt;Cerebral venous thrombosis associated with COVID-19 infection: Causality or coincidence?&lt;/title&gt;&lt;secondary-title&gt;Journal of Neuroradiology&lt;/secondary-title&gt;&lt;/titles&gt;&lt;periodical&gt;&lt;full-title&gt;Journal of Neuroradiology&lt;/full-title&gt;&lt;/periodical&gt;&lt;dates&gt;&lt;year&gt;2020&lt;/year&gt;&lt;pub-dates&gt;&lt;date&gt;2020/05/11/&lt;/date&gt;&lt;/pub-dates&gt;&lt;/dates&gt;&lt;isbn&gt;0150-9861&lt;/isbn&gt;&lt;urls&gt;&lt;related-urls&gt;&lt;url&gt;http://www.sciencedirect.com/science/article/pii/S015098612030167X&lt;/url&gt;&lt;/related-urls&gt;&lt;/urls&gt;&lt;electronic-resource-num&gt;https://doi.org/10.1016/j.neurad.2020.05.003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10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E5EFD90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7D32757E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9922" w:type="dxa"/>
          </w:tcPr>
          <w:p w14:paraId="13D27077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Two patients 62 and 54-year-old females positive for COVID-19 developed cerebral venous thrombosis </w:t>
            </w:r>
          </w:p>
        </w:tc>
      </w:tr>
      <w:tr w:rsidR="00492D83" w:rsidRPr="00A92831" w14:paraId="042FC6C5" w14:textId="77777777" w:rsidTr="00E65689">
        <w:tc>
          <w:tcPr>
            <w:tcW w:w="1418" w:type="dxa"/>
          </w:tcPr>
          <w:p w14:paraId="7D222959" w14:textId="34BA8971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Iran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Hemasian&lt;/Author&gt;&lt;Year&gt;2020&lt;/Year&gt;&lt;RecNum&gt;404&lt;/RecNum&gt;&lt;DisplayText&gt;&lt;style face="superscript"&gt;211&lt;/style&gt;&lt;/DisplayText&gt;&lt;record&gt;&lt;rec-number&gt;404&lt;/rec-number&gt;&lt;foreign-keys&gt;&lt;key app="EN" db-id="psea0pzx6srvxiezztippp9mdx0tee0rt0zd" timestamp="1601656675"&gt;404&lt;/key&gt;&lt;/foreign-keys&gt;&lt;ref-type name="Journal Article"&gt;17&lt;/ref-type&gt;&lt;contributors&gt;&lt;authors&gt;&lt;author&gt;Hemasian, H.&lt;/author&gt;&lt;author&gt;Ansari, B.&lt;/author&gt;&lt;/authors&gt;&lt;/contributors&gt;&lt;titles&gt;&lt;title&gt;First case of Covid-19 presented with cerebral venous thrombosis: A rare and dreaded case&lt;/title&gt;&lt;secondary-title&gt;Revue neurologique&lt;/secondary-title&gt;&lt;alt-title&gt;Rev Neurol (Paris)&lt;/alt-title&gt;&lt;/titles&gt;&lt;periodical&gt;&lt;full-title&gt;Revue neurologique&lt;/full-title&gt;&lt;abbr-1&gt;Rev Neurol (Paris)&lt;/abbr-1&gt;&lt;/periodical&gt;&lt;alt-periodical&gt;&lt;full-title&gt;Revue neurologique&lt;/full-title&gt;&lt;abbr-1&gt;Rev Neurol (Paris)&lt;/abbr-1&gt;&lt;/alt-periodical&gt;&lt;pages&gt;521-523&lt;/pages&gt;&lt;volume&gt;176&lt;/volume&gt;&lt;number&gt;6&lt;/number&gt;&lt;edition&gt;2020/05/11&lt;/edition&gt;&lt;keywords&gt;&lt;keyword&gt;*Betacoronavirus&lt;/keyword&gt;&lt;keyword&gt;Cerebral Hemorrhage/diagnostic imaging&lt;/keyword&gt;&lt;keyword&gt;Cerebral Veins/diagnostic imaging&lt;/keyword&gt;&lt;keyword&gt;Coronavirus Infections/*complications&lt;/keyword&gt;&lt;keyword&gt;Humans&lt;/keyword&gt;&lt;keyword&gt;Magnetic Resonance Angiography&lt;/keyword&gt;&lt;keyword&gt;Male&lt;/keyword&gt;&lt;keyword&gt;Middle Aged&lt;/keyword&gt;&lt;keyword&gt;Pandemics&lt;/keyword&gt;&lt;keyword&gt;Pneumonia, Viral/*complications&lt;/keyword&gt;&lt;keyword&gt;Sinus Thrombosis, Intracranial/diagnostic imaging/*etiology&lt;/keyword&gt;&lt;keyword&gt;Tomography, X-Ray Computed&lt;/keyword&gt;&lt;/keywords&gt;&lt;dates&gt;&lt;year&gt;2020&lt;/year&gt;&lt;/dates&gt;&lt;publisher&gt;Elsevier Masson SAS.&lt;/publisher&gt;&lt;isbn&gt;0035-3787&lt;/isbn&gt;&lt;accession-num&gt;32414532&lt;/accession-num&gt;&lt;urls&gt;&lt;related-urls&gt;&lt;url&gt;https://pubmed.ncbi.nlm.nih.gov/32414532&lt;/url&gt;&lt;url&gt;https://www.ncbi.nlm.nih.gov/pmc/articles/PMC7211601/&lt;/url&gt;&lt;/related-urls&gt;&lt;/urls&gt;&lt;electronic-resource-num&gt;10.1016/j.neurol.2020.04.013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11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229948E0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6D8D717E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6647F0D9" w14:textId="19734E1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65-year-old previously healthy male complained of loss of consciousness, upward gaze, tongue biting</w:t>
            </w:r>
          </w:p>
          <w:p w14:paraId="70EF9B42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euroimaging showed hemorrhagic infarct  </w:t>
            </w:r>
          </w:p>
          <w:p w14:paraId="3324186E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Lymphopenia and low oxygen saturation, suggesting COVID-19; RT-PCR positive for SARS-CoV-2</w:t>
            </w:r>
          </w:p>
          <w:p w14:paraId="0ACA0BB5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 xml:space="preserve">No CVT susceptible conditions and no common COVID-19 symptoms </w:t>
            </w:r>
          </w:p>
        </w:tc>
      </w:tr>
      <w:tr w:rsidR="00492D83" w:rsidRPr="00A92831" w14:paraId="27DE4803" w14:textId="77777777" w:rsidTr="00E65689">
        <w:tc>
          <w:tcPr>
            <w:tcW w:w="1418" w:type="dxa"/>
          </w:tcPr>
          <w:p w14:paraId="37E926E5" w14:textId="3C09796B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Ital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alentacchi&lt;/Author&gt;&lt;Year&gt;2020&lt;/Year&gt;&lt;RecNum&gt;405&lt;/RecNum&gt;&lt;DisplayText&gt;&lt;style face="superscript"&gt;212&lt;/style&gt;&lt;/DisplayText&gt;&lt;record&gt;&lt;rec-number&gt;405&lt;/rec-number&gt;&lt;foreign-keys&gt;&lt;key app="EN" db-id="psea0pzx6srvxiezztippp9mdx0tee0rt0zd" timestamp="1601656675"&gt;405&lt;/key&gt;&lt;/foreign-keys&gt;&lt;ref-type name="Journal Article"&gt;17&lt;/ref-type&gt;&lt;contributors&gt;&lt;authors&gt;&lt;author&gt;Malentacchi, M.&lt;/author&gt;&lt;author&gt;Gned, D.&lt;/author&gt;&lt;author&gt;Angelino, V.&lt;/author&gt;&lt;author&gt;Demichelis, S.&lt;/author&gt;&lt;author&gt;Perboni, A.&lt;/author&gt;&lt;author&gt;Veltri, A.&lt;/author&gt;&lt;author&gt;Bertolotto, A.&lt;/author&gt;&lt;author&gt;Capobianco, M.&lt;/author&gt;&lt;/authors&gt;&lt;/contributors&gt;&lt;titles&gt;&lt;title&gt;Concomitant brain arterial and venous thrombosis in a COVID-19 patient&lt;/title&gt;&lt;secondary-title&gt;European Journal of Neurology&lt;/secondary-title&gt;&lt;/titles&gt;&lt;periodical&gt;&lt;full-title&gt;European journal of neurology&lt;/full-title&gt;&lt;abbr-1&gt;Eur J Neurol&lt;/abbr-1&gt;&lt;/periodical&gt;&lt;pages&gt;e38-e39&lt;/pages&gt;&lt;volume&gt;27&lt;/volume&gt;&lt;number&gt;9&lt;/number&gt;&lt;dates&gt;&lt;year&gt;2020&lt;/year&gt;&lt;/dates&gt;&lt;isbn&gt;1351-5101&lt;/isbn&gt;&lt;urls&gt;&lt;related-urls&gt;&lt;url&gt;https://onlinelibrary.wiley.com/doi/abs/10.1111/ene.14380&lt;/url&gt;&lt;/related-urls&gt;&lt;/urls&gt;&lt;electronic-resource-num&gt;10.1111/ene.14380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12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685E2EE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595F7FBA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3FB3F669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81-year-old male presented with interstitial pneumonia with respiratory distress; RT-PCR tested positive for SARS-CoV-2 </w:t>
            </w:r>
          </w:p>
          <w:p w14:paraId="7600ECF0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Developed sudden impairment of consciousness, leading to coma</w:t>
            </w:r>
          </w:p>
          <w:p w14:paraId="1C8EA861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euroimaging suggested concomitant venous and arterial thrombosis of the brain </w:t>
            </w:r>
          </w:p>
        </w:tc>
      </w:tr>
      <w:tr w:rsidR="00492D83" w:rsidRPr="00A92831" w14:paraId="47920209" w14:textId="77777777" w:rsidTr="00E65689">
        <w:tc>
          <w:tcPr>
            <w:tcW w:w="1418" w:type="dxa"/>
          </w:tcPr>
          <w:p w14:paraId="157D6C77" w14:textId="2FCF0BCB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Lecco, Ital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Rigamonti&lt;/Author&gt;&lt;Year&gt;2020&lt;/Year&gt;&lt;RecNum&gt;406&lt;/RecNum&gt;&lt;DisplayText&gt;&lt;style face="superscript"&gt;213&lt;/style&gt;&lt;/DisplayText&gt;&lt;record&gt;&lt;rec-number&gt;406&lt;/rec-number&gt;&lt;foreign-keys&gt;&lt;key app="EN" db-id="psea0pzx6srvxiezztippp9mdx0tee0rt0zd" timestamp="1601656675"&gt;406&lt;/key&gt;&lt;/foreign-keys&gt;&lt;ref-type name="Journal Article"&gt;17&lt;/ref-type&gt;&lt;contributors&gt;&lt;authors&gt;&lt;author&gt;Rigamonti, Andrea&lt;/author&gt;&lt;author&gt;Mantero, Vittorio&lt;/author&gt;&lt;author&gt;Piamarta, Francesca&lt;/author&gt;&lt;author&gt;Spena, Giannantonio&lt;/author&gt;&lt;author&gt;Salmaggi, Andrea&lt;/author&gt;&lt;/authors&gt;&lt;/contributors&gt;&lt;titles&gt;&lt;title&gt;Cerebral venous thrombosis associated with coronavirus infection: an underestimated entity?&lt;/title&gt;&lt;secondary-title&gt;Neurological Sciences&lt;/secondary-title&gt;&lt;/titles&gt;&lt;periodical&gt;&lt;full-title&gt;Neurological Sciences&lt;/full-title&gt;&lt;/periodical&gt;&lt;dates&gt;&lt;year&gt;2020&lt;/year&gt;&lt;pub-dates&gt;&lt;date&gt;2020/06/29&lt;/date&gt;&lt;/pub-dates&gt;&lt;/dates&gt;&lt;isbn&gt;1590-3478&lt;/isbn&gt;&lt;urls&gt;&lt;related-urls&gt;&lt;url&gt;https://doi.org/10.1007/s10072-020-04539-7&lt;/url&gt;&lt;/related-urls&gt;&lt;/urls&gt;&lt;electronic-resource-num&gt;10.1007/s10072-020-04539-7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13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559" w:type="dxa"/>
          </w:tcPr>
          <w:p w14:paraId="07B6CEC0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0B26541A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58750D56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4-year-old male presented with 2-week history of cough, fatigue and fever </w:t>
            </w:r>
          </w:p>
          <w:p w14:paraId="1D8D764F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asopharyngeal swab positive for SARS-CoV-2 </w:t>
            </w:r>
          </w:p>
          <w:p w14:paraId="570074E9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Brain CT showed cerebral venous thrombosis </w:t>
            </w:r>
          </w:p>
        </w:tc>
      </w:tr>
      <w:tr w:rsidR="00492D83" w:rsidRPr="00A92831" w14:paraId="5587DA5B" w14:textId="77777777" w:rsidTr="00E65689">
        <w:trPr>
          <w:trHeight w:val="746"/>
        </w:trPr>
        <w:tc>
          <w:tcPr>
            <w:tcW w:w="1418" w:type="dxa"/>
          </w:tcPr>
          <w:p w14:paraId="4764E29E" w14:textId="2E298C07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bGVpbjwvQXV0aG9yPjxZZWFyPjIwMjA8L1llYXI+PFJl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bGVpbjwvQXV0aG9yPjxZZWFyPjIwMjA8L1llYXI+PFJl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14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456AEF4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0C827B2B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04BBE0C3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9-year-old female, with no significant past medical history, presented with new onset seizures and 1-week history of headaches, fever, cough and shortness of breath</w:t>
            </w:r>
          </w:p>
          <w:p w14:paraId="36AA5EE6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euroimaging revealed hemorrhagic venous infarction </w:t>
            </w:r>
          </w:p>
          <w:p w14:paraId="41077106" w14:textId="741F886B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CVT as early presentation of COVID-19   </w:t>
            </w:r>
          </w:p>
        </w:tc>
      </w:tr>
      <w:tr w:rsidR="00492D83" w:rsidRPr="00A92831" w14:paraId="4F4AD296" w14:textId="77777777" w:rsidTr="00E65689">
        <w:trPr>
          <w:trHeight w:val="746"/>
        </w:trPr>
        <w:tc>
          <w:tcPr>
            <w:tcW w:w="1418" w:type="dxa"/>
          </w:tcPr>
          <w:p w14:paraId="53BB9622" w14:textId="1A7A57A7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ran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Z2hheWFyaSBTaGVpa2ggTmVzaGluPC9BdXRob3I+PFll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Z2hheWFyaSBTaGVpa2ggTmVzaGluPC9BdXRob3I+PFll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15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E7B8133" w14:textId="3CE32CFD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43185C1E" w14:textId="7241B7CE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75976EFE" w14:textId="77777777" w:rsidR="00492D83" w:rsidRDefault="00492D83" w:rsidP="00492D83">
            <w:pPr>
              <w:pStyle w:val="f-body"/>
              <w:numPr>
                <w:ilvl w:val="0"/>
                <w:numId w:val="23"/>
              </w:numPr>
              <w:ind w:left="461" w:hanging="284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3-year-old woman with headache, seizure, drowsiness</w:t>
            </w:r>
          </w:p>
          <w:p w14:paraId="12E8CB29" w14:textId="33E898FE" w:rsidR="00492D83" w:rsidRDefault="00492D83" w:rsidP="00492D83">
            <w:pPr>
              <w:pStyle w:val="f-body"/>
              <w:numPr>
                <w:ilvl w:val="0"/>
                <w:numId w:val="23"/>
              </w:numPr>
              <w:ind w:left="461" w:hanging="284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RI/MRV showed thrombosis of superior sagittal sinus, internal cerebral vein, straight sinus, and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hyperintensities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in bilateral thalami, basal ganglia, and left temporal lobe (venous infarction) </w:t>
            </w:r>
          </w:p>
          <w:p w14:paraId="67DF1999" w14:textId="77777777" w:rsidR="00492D83" w:rsidRDefault="00492D83" w:rsidP="00492D83">
            <w:pPr>
              <w:pStyle w:val="f-body"/>
              <w:numPr>
                <w:ilvl w:val="0"/>
                <w:numId w:val="23"/>
              </w:numPr>
              <w:ind w:left="461" w:hanging="284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SF unremarkable, elevated liver enzymes</w:t>
            </w:r>
          </w:p>
          <w:p w14:paraId="1892B588" w14:textId="04255521" w:rsidR="00492D83" w:rsidRPr="005978C4" w:rsidRDefault="00492D83" w:rsidP="00E25910">
            <w:pPr>
              <w:pStyle w:val="f-body"/>
              <w:numPr>
                <w:ilvl w:val="0"/>
                <w:numId w:val="23"/>
              </w:numPr>
              <w:spacing w:after="0" w:afterAutospacing="0"/>
              <w:ind w:left="461" w:hanging="284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reated with</w:t>
            </w:r>
            <w:r w:rsidRPr="005978C4">
              <w:rPr>
                <w:rFonts w:ascii="Arial" w:hAnsi="Arial" w:cs="Arial"/>
                <w:sz w:val="20"/>
                <w:szCs w:val="20"/>
              </w:rPr>
              <w:t xml:space="preserve"> low molecular weight heparin</w:t>
            </w:r>
            <w:r>
              <w:rPr>
                <w:rFonts w:ascii="Arial" w:hAnsi="Arial" w:cs="Arial"/>
                <w:sz w:val="20"/>
                <w:szCs w:val="20"/>
              </w:rPr>
              <w:t xml:space="preserve"> – improved clinically after 8 days</w:t>
            </w:r>
            <w:r w:rsidRPr="005978C4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492D83" w:rsidRPr="00A92831" w14:paraId="3D434F4B" w14:textId="77777777" w:rsidTr="00E65689">
        <w:trPr>
          <w:trHeight w:val="746"/>
        </w:trPr>
        <w:tc>
          <w:tcPr>
            <w:tcW w:w="1418" w:type="dxa"/>
          </w:tcPr>
          <w:p w14:paraId="50F602C1" w14:textId="28F630ED" w:rsidR="00492D83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ome, Italy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YXJhY2k8L0F1dGhvcj48WWVhcj4yMDIwPC9ZZWFyPjxS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YXJhY2k8L0F1dGhvcj48WWVhcj4yMDIwPC9ZZWFyPjxS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16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8D4990F" w14:textId="03FFBFF3" w:rsidR="00492D83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5F0079FD" w14:textId="05738C25" w:rsidR="00492D83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743C8E4B" w14:textId="77777777" w:rsidR="00492D83" w:rsidRDefault="00492D83" w:rsidP="00492D83">
            <w:pPr>
              <w:pStyle w:val="f-body"/>
              <w:numPr>
                <w:ilvl w:val="0"/>
                <w:numId w:val="23"/>
              </w:numPr>
              <w:ind w:left="461" w:hanging="284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4-year-old woman with COVID-19 presented with worsening</w:t>
            </w:r>
            <w:r w:rsidRPr="00A4065E">
              <w:rPr>
                <w:rFonts w:ascii="Arial" w:hAnsi="Arial" w:cs="Arial"/>
                <w:sz w:val="20"/>
                <w:szCs w:val="20"/>
              </w:rPr>
              <w:t xml:space="preserve"> dyspnea,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A4065E">
              <w:rPr>
                <w:rFonts w:ascii="Arial" w:hAnsi="Arial" w:cs="Arial"/>
                <w:sz w:val="20"/>
                <w:szCs w:val="20"/>
              </w:rPr>
              <w:t>headache, altered mental status, aphasia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A4065E">
              <w:rPr>
                <w:rFonts w:ascii="Arial" w:hAnsi="Arial" w:cs="Arial"/>
                <w:sz w:val="20"/>
                <w:szCs w:val="20"/>
              </w:rPr>
              <w:t xml:space="preserve"> and right hemiparesis</w:t>
            </w:r>
          </w:p>
          <w:p w14:paraId="3054B8D3" w14:textId="0DB98585" w:rsidR="00492D83" w:rsidRPr="00A4065E" w:rsidRDefault="00492D83" w:rsidP="00E25910">
            <w:pPr>
              <w:pStyle w:val="f-body"/>
              <w:numPr>
                <w:ilvl w:val="0"/>
                <w:numId w:val="23"/>
              </w:numPr>
              <w:spacing w:after="0" w:afterAutospacing="0"/>
              <w:ind w:left="461" w:hanging="284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maging showed s</w:t>
            </w:r>
            <w:r w:rsidRPr="005978C4">
              <w:rPr>
                <w:rFonts w:ascii="Arial" w:hAnsi="Arial" w:cs="Arial"/>
                <w:sz w:val="20"/>
                <w:szCs w:val="20"/>
              </w:rPr>
              <w:t>uperior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5978C4">
              <w:rPr>
                <w:rFonts w:ascii="Arial" w:hAnsi="Arial" w:cs="Arial"/>
                <w:sz w:val="20"/>
                <w:szCs w:val="20"/>
              </w:rPr>
              <w:t>vena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5978C4">
              <w:rPr>
                <w:rFonts w:ascii="Arial" w:hAnsi="Arial" w:cs="Arial"/>
                <w:sz w:val="20"/>
                <w:szCs w:val="20"/>
              </w:rPr>
              <w:t>cava,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5978C4">
              <w:rPr>
                <w:rFonts w:ascii="Arial" w:hAnsi="Arial" w:cs="Arial"/>
                <w:sz w:val="20"/>
                <w:szCs w:val="20"/>
              </w:rPr>
              <w:t>pulmonary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5978C4">
              <w:rPr>
                <w:rFonts w:ascii="Arial" w:hAnsi="Arial" w:cs="Arial"/>
                <w:sz w:val="20"/>
                <w:szCs w:val="20"/>
              </w:rPr>
              <w:t>artery</w:t>
            </w:r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Pr="005978C4">
              <w:rPr>
                <w:rFonts w:ascii="Arial" w:hAnsi="Arial" w:cs="Arial"/>
                <w:sz w:val="20"/>
                <w:szCs w:val="20"/>
              </w:rPr>
              <w:t>and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5978C4">
              <w:rPr>
                <w:rFonts w:ascii="Arial" w:hAnsi="Arial" w:cs="Arial"/>
                <w:sz w:val="20"/>
                <w:szCs w:val="20"/>
              </w:rPr>
              <w:t>deep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5978C4">
              <w:rPr>
                <w:rFonts w:ascii="Arial" w:hAnsi="Arial" w:cs="Arial"/>
                <w:sz w:val="20"/>
                <w:szCs w:val="20"/>
              </w:rPr>
              <w:t>intracerebral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5978C4">
              <w:rPr>
                <w:rFonts w:ascii="Arial" w:hAnsi="Arial" w:cs="Arial"/>
                <w:sz w:val="20"/>
                <w:szCs w:val="20"/>
              </w:rPr>
              <w:t>venous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5978C4">
              <w:rPr>
                <w:rFonts w:ascii="Arial" w:hAnsi="Arial" w:cs="Arial"/>
                <w:sz w:val="20"/>
                <w:szCs w:val="20"/>
              </w:rPr>
              <w:t>thrombosis.</w:t>
            </w:r>
          </w:p>
        </w:tc>
      </w:tr>
      <w:tr w:rsidR="00E25910" w:rsidRPr="00A92831" w14:paraId="4F867D96" w14:textId="77777777" w:rsidTr="00E65689">
        <w:trPr>
          <w:trHeight w:val="746"/>
        </w:trPr>
        <w:tc>
          <w:tcPr>
            <w:tcW w:w="1418" w:type="dxa"/>
          </w:tcPr>
          <w:p w14:paraId="094A6BAD" w14:textId="76415FA5" w:rsidR="00E25910" w:rsidRDefault="00E25910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aris, France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aG91Z2FyPC9BdXRob3I+PFllYXI+MjAyMDwvWWVhcj48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aG91Z2FyPC9BdXRob3I+PFllYXI+MjAyMDwvWWVhcj48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17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7117E5A" w14:textId="1BDBB101" w:rsidR="00E25910" w:rsidRDefault="00E25910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45290681" w14:textId="585A3847" w:rsidR="00E25910" w:rsidRDefault="00E25910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469C5C44" w14:textId="77777777" w:rsidR="00E25910" w:rsidRDefault="00E25910" w:rsidP="00492D83">
            <w:pPr>
              <w:pStyle w:val="f-body"/>
              <w:numPr>
                <w:ilvl w:val="0"/>
                <w:numId w:val="23"/>
              </w:numPr>
              <w:ind w:left="461" w:hanging="284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72-year-old man with sudden left hemiparesis, altered mental status, refractory status epilepticus </w:t>
            </w:r>
          </w:p>
          <w:p w14:paraId="54F3E7DC" w14:textId="67AC41D1" w:rsidR="00E25910" w:rsidRDefault="00E25910" w:rsidP="00492D83">
            <w:pPr>
              <w:pStyle w:val="f-body"/>
              <w:numPr>
                <w:ilvl w:val="0"/>
                <w:numId w:val="23"/>
              </w:numPr>
              <w:ind w:left="461" w:hanging="284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OVID-19 positive, found to have d</w:t>
            </w:r>
            <w:r w:rsidRPr="00E25910">
              <w:rPr>
                <w:rFonts w:ascii="Arial" w:hAnsi="Arial" w:cs="Arial"/>
                <w:sz w:val="20"/>
                <w:szCs w:val="20"/>
              </w:rPr>
              <w:t xml:space="preserve">eep cerebral vein </w:t>
            </w:r>
            <w:r>
              <w:rPr>
                <w:rFonts w:ascii="Arial" w:hAnsi="Arial" w:cs="Arial"/>
                <w:sz w:val="20"/>
                <w:szCs w:val="20"/>
              </w:rPr>
              <w:t>thrombosis</w:t>
            </w:r>
          </w:p>
          <w:p w14:paraId="331E7DA6" w14:textId="77777777" w:rsidR="00E25910" w:rsidRDefault="00E25910" w:rsidP="00492D83">
            <w:pPr>
              <w:pStyle w:val="f-body"/>
              <w:numPr>
                <w:ilvl w:val="0"/>
                <w:numId w:val="23"/>
              </w:numPr>
              <w:ind w:left="461" w:hanging="284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</w:t>
            </w:r>
            <w:r w:rsidRPr="00E25910">
              <w:rPr>
                <w:rFonts w:ascii="Arial" w:hAnsi="Arial" w:cs="Arial"/>
                <w:sz w:val="20"/>
                <w:szCs w:val="20"/>
              </w:rPr>
              <w:t xml:space="preserve">omplicated </w:t>
            </w:r>
            <w:r>
              <w:rPr>
                <w:rFonts w:ascii="Arial" w:hAnsi="Arial" w:cs="Arial"/>
                <w:sz w:val="20"/>
                <w:szCs w:val="20"/>
              </w:rPr>
              <w:t>by</w:t>
            </w:r>
            <w:r w:rsidRPr="00E25910">
              <w:rPr>
                <w:rFonts w:ascii="Arial" w:hAnsi="Arial" w:cs="Arial"/>
                <w:sz w:val="20"/>
                <w:szCs w:val="20"/>
              </w:rPr>
              <w:t xml:space="preserve"> hemorrhagic venous infarction </w:t>
            </w:r>
          </w:p>
          <w:p w14:paraId="51EB6B76" w14:textId="367DEA53" w:rsidR="00E25910" w:rsidRDefault="00E25910" w:rsidP="00492D83">
            <w:pPr>
              <w:pStyle w:val="f-body"/>
              <w:numPr>
                <w:ilvl w:val="0"/>
                <w:numId w:val="23"/>
              </w:numPr>
              <w:ind w:left="461" w:hanging="284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SF showed 30 WBC/mm3 but otherwise unremarkable, negative for SARS-CoV-2</w:t>
            </w:r>
          </w:p>
        </w:tc>
      </w:tr>
      <w:tr w:rsidR="00492D83" w:rsidRPr="00A92831" w14:paraId="6CC8B1D0" w14:textId="77777777" w:rsidTr="00E65689">
        <w:tc>
          <w:tcPr>
            <w:tcW w:w="14175" w:type="dxa"/>
            <w:gridSpan w:val="4"/>
            <w:shd w:val="clear" w:color="auto" w:fill="E7E6E6" w:themeFill="background2"/>
          </w:tcPr>
          <w:p w14:paraId="6ECA9525" w14:textId="3A065AE0" w:rsidR="00492D83" w:rsidRPr="00A92831" w:rsidRDefault="00492D83" w:rsidP="00492D83">
            <w:pPr>
              <w:pStyle w:val="f-body"/>
              <w:spacing w:before="0" w:beforeAutospacing="0" w:after="0" w:afterAutospacing="0"/>
              <w:ind w:left="477" w:hanging="283"/>
              <w:jc w:val="center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>Encephalopathy, encephalitis, or other neuropsychiatric presentations</w:t>
            </w:r>
          </w:p>
        </w:tc>
      </w:tr>
      <w:tr w:rsidR="00492D83" w:rsidRPr="00A92831" w14:paraId="381F3B39" w14:textId="77777777" w:rsidTr="00E65689">
        <w:tc>
          <w:tcPr>
            <w:tcW w:w="1418" w:type="dxa"/>
          </w:tcPr>
          <w:p w14:paraId="77658A70" w14:textId="3B202DE4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Geneva, Switzerland 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Fitsiori&lt;/Author&gt;&lt;Year&gt;2020&lt;/Year&gt;&lt;RecNum&gt;449&lt;/RecNum&gt;&lt;DisplayText&gt;&lt;style face="superscript"&gt;218&lt;/style&gt;&lt;/DisplayText&gt;&lt;record&gt;&lt;rec-number&gt;449&lt;/rec-number&gt;&lt;foreign-keys&gt;&lt;key app="EN" db-id="psea0pzx6srvxiezztippp9mdx0tee0rt0zd" timestamp="1601656685"&gt;449&lt;/key&gt;&lt;/foreign-keys&gt;&lt;ref-type name="Journal Article"&gt;17&lt;/ref-type&gt;&lt;contributors&gt;&lt;authors&gt;&lt;author&gt;Fitsiori, Aikaterini&lt;/author&gt;&lt;author&gt;Pugin, Deborah&lt;/author&gt;&lt;author&gt;Thieffry, Camille&lt;/author&gt;&lt;author&gt;Lalive, Patrice&lt;/author&gt;&lt;author&gt;Vargas, Maria Isabel&lt;/author&gt;&lt;/authors&gt;&lt;/contributors&gt;&lt;titles&gt;&lt;title&gt;Unusual Microbleeds in Brain MRI of Covid-19 Patients&lt;/title&gt;&lt;secondary-title&gt;Journal of Neuroimaging&lt;/secondary-title&gt;&lt;/titles&gt;&lt;periodical&gt;&lt;full-title&gt;Journal of Neuroimaging&lt;/full-title&gt;&lt;/periodical&gt;&lt;volume&gt;n/a&lt;/volume&gt;&lt;number&gt;n/a&lt;/number&gt;&lt;keywords&gt;&lt;keyword&gt;Brain&lt;/keyword&gt;&lt;keyword&gt;Covid-19&lt;/keyword&gt;&lt;keyword&gt;infection&lt;/keyword&gt;&lt;keyword&gt;microbleeds&lt;/keyword&gt;&lt;keyword&gt;corpus callosum&lt;/keyword&gt;&lt;keyword&gt;MRI&lt;/keyword&gt;&lt;/keywords&gt;&lt;dates&gt;&lt;year&gt;2020&lt;/year&gt;&lt;pub-dates&gt;&lt;date&gt;2020/07/08&lt;/date&gt;&lt;/pub-dates&gt;&lt;/dates&gt;&lt;publisher&gt;John Wiley &amp;amp; Sons, Ltd&lt;/publisher&gt;&lt;isbn&gt;1051-2284&lt;/isbn&gt;&lt;urls&gt;&lt;related-urls&gt;&lt;url&gt;https://doi.org/10.1111/jon.12755&lt;/url&gt;&lt;/related-urls&gt;&lt;/urls&gt;&lt;electronic-resource-num&gt;10.1111/jon.12755&lt;/electronic-resource-num&gt;&lt;access-date&gt;2020/08/31&lt;/access-dat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18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559" w:type="dxa"/>
          </w:tcPr>
          <w:p w14:paraId="0D7CD025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0849CCD3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9 </w:t>
            </w:r>
          </w:p>
        </w:tc>
        <w:tc>
          <w:tcPr>
            <w:tcW w:w="9922" w:type="dxa"/>
          </w:tcPr>
          <w:p w14:paraId="124362AB" w14:textId="1C49CEE5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9 COVID-19 patients presented with delayed recovery of consciousness or </w:t>
            </w:r>
            <w:r w:rsidR="00A47633">
              <w:rPr>
                <w:rFonts w:ascii="Arial" w:hAnsi="Arial" w:cs="Arial"/>
                <w:sz w:val="20"/>
                <w:szCs w:val="20"/>
              </w:rPr>
              <w:t>considerable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agitation</w:t>
            </w:r>
          </w:p>
          <w:p w14:paraId="3E2CED73" w14:textId="075CA428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Common MRI finding amongst all patients </w:t>
            </w:r>
            <w:r w:rsidR="00A47633">
              <w:rPr>
                <w:rFonts w:ascii="Arial" w:hAnsi="Arial" w:cs="Arial"/>
                <w:sz w:val="20"/>
                <w:szCs w:val="20"/>
              </w:rPr>
              <w:t>was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presence of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microbleeds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in unusual distribution with a specific predilection for the corpus callosum </w:t>
            </w:r>
          </w:p>
          <w:p w14:paraId="5C9E1883" w14:textId="77777777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/9 ha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microbleeds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in the internal capsule and 5/9 also ha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microbleeds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in middle cerebellar peduncles </w:t>
            </w:r>
          </w:p>
        </w:tc>
      </w:tr>
      <w:tr w:rsidR="00A47633" w:rsidRPr="00A92831" w14:paraId="4C0FBED3" w14:textId="77777777" w:rsidTr="00E65689">
        <w:tc>
          <w:tcPr>
            <w:tcW w:w="1418" w:type="dxa"/>
          </w:tcPr>
          <w:p w14:paraId="5A8C2127" w14:textId="01595208" w:rsidR="00A47633" w:rsidRPr="00A92831" w:rsidRDefault="00A4763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ijmegen, The Netherlands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YmRvPC9BdXRob3I+PFllYXI+MjAyMTwvWWVhcj48UmVj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YmRvPC9BdXRob3I+PFllYXI+MjAyMTwvWWVhcj48UmVj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19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4CE0C9AE" w14:textId="4BBDA290" w:rsidR="00A47633" w:rsidRPr="00A92831" w:rsidRDefault="00A4763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66A6035B" w14:textId="0B7DBCCB" w:rsidR="00A47633" w:rsidRPr="00A92831" w:rsidRDefault="00A4763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9922" w:type="dxa"/>
          </w:tcPr>
          <w:p w14:paraId="69A3DDB7" w14:textId="45A783A7" w:rsidR="00A47633" w:rsidRDefault="00A47633" w:rsidP="00A4763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COVID-19 </w:t>
            </w:r>
            <w:r w:rsidRPr="00A47633">
              <w:rPr>
                <w:rFonts w:ascii="Arial" w:hAnsi="Arial" w:cs="Arial"/>
                <w:sz w:val="20"/>
                <w:szCs w:val="20"/>
              </w:rPr>
              <w:t xml:space="preserve">patients with prolonged but reversible unconsciousness after severe respiratory </w:t>
            </w:r>
            <w:r>
              <w:rPr>
                <w:rFonts w:ascii="Arial" w:hAnsi="Arial" w:cs="Arial"/>
                <w:sz w:val="20"/>
                <w:szCs w:val="20"/>
              </w:rPr>
              <w:t>failure</w:t>
            </w:r>
          </w:p>
          <w:p w14:paraId="473A2618" w14:textId="77777777" w:rsidR="00A47633" w:rsidRDefault="00A47633" w:rsidP="00A4763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47633">
              <w:rPr>
                <w:rFonts w:ascii="Arial" w:hAnsi="Arial" w:cs="Arial"/>
                <w:sz w:val="20"/>
                <w:szCs w:val="20"/>
              </w:rPr>
              <w:t xml:space="preserve">After cessation of sedatives, </w:t>
            </w:r>
            <w:r>
              <w:rPr>
                <w:rFonts w:ascii="Arial" w:hAnsi="Arial" w:cs="Arial"/>
                <w:sz w:val="20"/>
                <w:szCs w:val="20"/>
              </w:rPr>
              <w:t xml:space="preserve">all patients showed a prolonged comatose state </w:t>
            </w:r>
          </w:p>
          <w:p w14:paraId="0CFB98FB" w14:textId="4D90E73F" w:rsidR="00A47633" w:rsidRDefault="00A47633" w:rsidP="00A4763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euroimaging did not show signs of devastating injury, CSF analyses were normal</w:t>
            </w:r>
          </w:p>
          <w:p w14:paraId="7DB0EFCE" w14:textId="77777777" w:rsidR="00A47633" w:rsidRDefault="00A47633" w:rsidP="00A4763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</w:t>
            </w:r>
            <w:r w:rsidRPr="00A47633">
              <w:rPr>
                <w:rFonts w:ascii="Arial" w:hAnsi="Arial" w:cs="Arial"/>
                <w:sz w:val="20"/>
                <w:szCs w:val="20"/>
              </w:rPr>
              <w:t>linical pattern of awakening started with early eye opening without obeying commands and persistent flaccid weakness in all cases</w:t>
            </w:r>
          </w:p>
          <w:p w14:paraId="09DBB086" w14:textId="527E4E77" w:rsidR="00A47633" w:rsidRPr="00A47633" w:rsidRDefault="00A47633" w:rsidP="00A4763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47633">
              <w:rPr>
                <w:rFonts w:ascii="Arial" w:hAnsi="Arial" w:cs="Arial"/>
                <w:sz w:val="20"/>
                <w:szCs w:val="20"/>
              </w:rPr>
              <w:t>Time between cessation of sedatives to the first moment of being fully responsive with obeying commands ranged from 8 to 31 days.</w:t>
            </w:r>
          </w:p>
        </w:tc>
      </w:tr>
      <w:tr w:rsidR="00966CF7" w:rsidRPr="00A92831" w14:paraId="73FC50D5" w14:textId="77777777" w:rsidTr="00E65689">
        <w:tc>
          <w:tcPr>
            <w:tcW w:w="1418" w:type="dxa"/>
          </w:tcPr>
          <w:p w14:paraId="3B94DFCA" w14:textId="4C1F1394" w:rsidR="00966CF7" w:rsidRDefault="00966CF7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Gothenburg, </w:t>
            </w:r>
            <w:r>
              <w:rPr>
                <w:rFonts w:ascii="Arial" w:hAnsi="Arial" w:cs="Arial"/>
                <w:sz w:val="20"/>
                <w:szCs w:val="20"/>
              </w:rPr>
              <w:lastRenderedPageBreak/>
              <w:t>Sweden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FZGVuPC9BdXRob3I+PFllYXI+MjAyMTwvWWVhcj48UmVj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FZGVuPC9BdXRob3I+PFllYXI+MjAyMTwvWWVhcj48UmVj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20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95A1136" w14:textId="7030CF94" w:rsidR="00966CF7" w:rsidRDefault="00966CF7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lastRenderedPageBreak/>
              <w:t>Case series</w:t>
            </w:r>
          </w:p>
        </w:tc>
        <w:tc>
          <w:tcPr>
            <w:tcW w:w="1276" w:type="dxa"/>
          </w:tcPr>
          <w:p w14:paraId="6F5333BC" w14:textId="2CA80D7A" w:rsidR="00966CF7" w:rsidRDefault="00966CF7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9922" w:type="dxa"/>
          </w:tcPr>
          <w:p w14:paraId="46192350" w14:textId="7E328254" w:rsidR="002D6FFB" w:rsidRDefault="00966CF7" w:rsidP="002D6FFB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Patients </w:t>
            </w:r>
            <w:r w:rsidR="002D6FFB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hospitalized with COVID-19 and neurologic symptoms who had undergone lumbar puncture</w:t>
            </w:r>
          </w:p>
          <w:p w14:paraId="6FD33002" w14:textId="77777777" w:rsidR="002D6FFB" w:rsidRDefault="002D6FFB" w:rsidP="002D6FFB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lastRenderedPageBreak/>
              <w:t>A</w:t>
            </w:r>
            <w:r w:rsidR="00966CF7" w:rsidRPr="002D6FFB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ssessed CSF SARS-CoV-2 RNA along with CSF biomarkers of intrathecal inflammation (CSF white blood cell count, </w:t>
            </w:r>
            <w:proofErr w:type="spellStart"/>
            <w:r w:rsidR="00966CF7" w:rsidRPr="002D6FFB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neopterin</w:t>
            </w:r>
            <w:proofErr w:type="spellEnd"/>
            <w:r w:rsidR="00966CF7" w:rsidRPr="002D6FFB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, β2-microglobulin, and immunoglobulin G index), blood-brain barrier integrity (albumin ratio), and axonal injury (CSF </w:t>
            </w:r>
            <w:proofErr w:type="spellStart"/>
            <w:r w:rsidR="00966CF7" w:rsidRPr="002D6FFB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neurofilament</w:t>
            </w:r>
            <w:proofErr w:type="spellEnd"/>
            <w:r w:rsidR="00966CF7" w:rsidRPr="002D6FFB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light chain protein [</w:t>
            </w:r>
            <w:proofErr w:type="spellStart"/>
            <w:r w:rsidR="00966CF7" w:rsidRPr="002D6FFB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NfL</w:t>
            </w:r>
            <w:proofErr w:type="spellEnd"/>
            <w:r w:rsidR="00966CF7" w:rsidRPr="002D6FFB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]) </w:t>
            </w:r>
          </w:p>
          <w:p w14:paraId="1DC21FEB" w14:textId="77777777" w:rsidR="002D6FFB" w:rsidRDefault="00966CF7" w:rsidP="002D6FFB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2D6FFB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Neurologic symptoms and signs included features of encephalopathies (4 of 6), suspected meningitis (1 of 6), and </w:t>
            </w:r>
            <w:proofErr w:type="spellStart"/>
            <w:r w:rsidRPr="002D6FFB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dysgeusia</w:t>
            </w:r>
            <w:proofErr w:type="spellEnd"/>
            <w:r w:rsidRPr="002D6FFB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(1 of 6)</w:t>
            </w:r>
          </w:p>
          <w:p w14:paraId="2C2E5549" w14:textId="77777777" w:rsidR="002D6FFB" w:rsidRPr="002D6FFB" w:rsidRDefault="00966CF7" w:rsidP="002D6FFB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2D6FFB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SARS-CoV-2 RNA was detected in the plasma of 2 patients and in </w:t>
            </w:r>
            <w:r w:rsidRPr="002D6FFB">
              <w:rPr>
                <w:rFonts w:ascii="Arial" w:hAnsi="Arial" w:cs="Arial"/>
                <w:sz w:val="20"/>
                <w:szCs w:val="20"/>
                <w:u w:val="single"/>
                <w:shd w:val="clear" w:color="auto" w:fill="FFFFFF"/>
              </w:rPr>
              <w:t>CSF at low levels</w:t>
            </w:r>
            <w:r w:rsidRPr="002D6FFB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in 3 patients in </w:t>
            </w:r>
            <w:r w:rsidR="002D6FFB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one</w:t>
            </w:r>
            <w:r w:rsidRPr="002D6FFB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but not in a second real-time PCR assay</w:t>
            </w:r>
          </w:p>
          <w:p w14:paraId="6E6C935E" w14:textId="77777777" w:rsidR="002D6FFB" w:rsidRDefault="00966CF7" w:rsidP="002D6FFB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2D6FFB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CSF </w:t>
            </w:r>
            <w:proofErr w:type="spellStart"/>
            <w:r w:rsidRPr="002D6FFB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neopterin</w:t>
            </w:r>
            <w:proofErr w:type="spellEnd"/>
            <w:r w:rsidRPr="002D6FFB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and β2-microglobulin were increased in all</w:t>
            </w:r>
            <w:r w:rsidR="002D6FFB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, whereas m</w:t>
            </w:r>
            <w:r w:rsidRPr="002D6FFB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edian immunoglobulin G index, albumin ratio, and CSF white cell count were normal in all</w:t>
            </w:r>
            <w:r w:rsidR="002D6FFB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;</w:t>
            </w:r>
            <w:r w:rsidRPr="002D6FFB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CSF </w:t>
            </w:r>
            <w:proofErr w:type="spellStart"/>
            <w:r w:rsidRPr="002D6FFB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NfL</w:t>
            </w:r>
            <w:proofErr w:type="spellEnd"/>
            <w:r w:rsidRPr="002D6FFB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was elevated in 2 patients</w:t>
            </w:r>
          </w:p>
          <w:p w14:paraId="65F49B72" w14:textId="444B6704" w:rsidR="00966CF7" w:rsidRPr="002D6FFB" w:rsidRDefault="002D6FFB" w:rsidP="002D6FFB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Overall </w:t>
            </w:r>
            <w:r w:rsidR="00966CF7" w:rsidRPr="002D6FFB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an unusual pattern of marked CSF inflammation in which soluble markers were increased but white cell response and other immunologic features typical of CNS viral infections were absent</w:t>
            </w:r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, but they could</w:t>
            </w:r>
            <w:r w:rsidR="00966CF7" w:rsidRPr="002D6FFB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not convincingly detect SARS-CoV-2 as the underlying driver of CNS inflammation</w:t>
            </w:r>
          </w:p>
        </w:tc>
      </w:tr>
      <w:tr w:rsidR="00492D83" w:rsidRPr="00A92831" w14:paraId="2F527760" w14:textId="77777777" w:rsidTr="00E65689">
        <w:trPr>
          <w:trHeight w:val="557"/>
        </w:trPr>
        <w:tc>
          <w:tcPr>
            <w:tcW w:w="1418" w:type="dxa"/>
          </w:tcPr>
          <w:p w14:paraId="4830671B" w14:textId="365027A7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 xml:space="preserve">Geneva, Switzerland 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ugin&lt;/Author&gt;&lt;Year&gt;2020&lt;/Year&gt;&lt;RecNum&gt;407&lt;/RecNum&gt;&lt;DisplayText&gt;&lt;style face="superscript"&gt;221&lt;/style&gt;&lt;/DisplayText&gt;&lt;record&gt;&lt;rec-number&gt;407&lt;/rec-number&gt;&lt;foreign-keys&gt;&lt;key app="EN" db-id="psea0pzx6srvxiezztippp9mdx0tee0rt0zd" timestamp="1601656675"&gt;407&lt;/key&gt;&lt;/foreign-keys&gt;&lt;ref-type name="Journal Article"&gt;17&lt;/ref-type&gt;&lt;contributors&gt;&lt;authors&gt;&lt;author&gt;Pugin, Deborah&lt;/author&gt;&lt;author&gt;Vargas, Maria-Isabel&lt;/author&gt;&lt;author&gt;Thieffry, Camille&lt;/author&gt;&lt;author&gt;Schibler, Manuel&lt;/author&gt;&lt;author&gt;Grosgurin, Olivier&lt;/author&gt;&lt;author&gt;Pugin, Jérôme&lt;/author&gt;&lt;author&gt;Lalive, Patrice H.&lt;/author&gt;&lt;/authors&gt;&lt;/contributors&gt;&lt;titles&gt;&lt;title&gt;COVID-19-related encephalopathy responsive to high doses glucocorticoids&lt;/title&gt;&lt;secondary-title&gt;Neurology&lt;/secondary-title&gt;&lt;/titles&gt;&lt;periodical&gt;&lt;full-title&gt;Neurology&lt;/full-title&gt;&lt;/periodical&gt;&lt;pages&gt;10.1212/WNL.0000000000010354&lt;/pages&gt;&lt;dates&gt;&lt;year&gt;2020&lt;/year&gt;&lt;/dates&gt;&lt;urls&gt;&lt;related-urls&gt;&lt;url&gt;https://n.neurology.org/content/neurology/early/2020/07/17/WNL.0000000000010354.full.pdf&lt;/url&gt;&lt;/related-urls&gt;&lt;/urls&gt;&lt;electronic-resource-num&gt;10.1212/wnl.0000000000010354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21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3F04C9B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Case series </w:t>
            </w:r>
          </w:p>
        </w:tc>
        <w:tc>
          <w:tcPr>
            <w:tcW w:w="1276" w:type="dxa"/>
          </w:tcPr>
          <w:p w14:paraId="34B788F6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9922" w:type="dxa"/>
          </w:tcPr>
          <w:p w14:paraId="000E171E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Five patients intubated because of COVID-19 related acute respiratory distress syndrome</w:t>
            </w:r>
          </w:p>
          <w:p w14:paraId="379993E5" w14:textId="0E451686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Presented with pathological</w:t>
            </w:r>
            <w:r w:rsidR="00A47633">
              <w:rPr>
                <w:rFonts w:ascii="Arial" w:hAnsi="Arial" w:cs="Arial"/>
                <w:sz w:val="20"/>
                <w:szCs w:val="20"/>
              </w:rPr>
              <w:t xml:space="preserve"> slow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recovery of consciousness, responsive to high dose glucocorticoids</w:t>
            </w:r>
          </w:p>
          <w:p w14:paraId="19CB824D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MRI consistent with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endotheliitis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 </w:t>
            </w:r>
          </w:p>
        </w:tc>
      </w:tr>
      <w:tr w:rsidR="00492D83" w:rsidRPr="00A92831" w14:paraId="613C7E0D" w14:textId="77777777" w:rsidTr="00E65689">
        <w:tc>
          <w:tcPr>
            <w:tcW w:w="1418" w:type="dxa"/>
          </w:tcPr>
          <w:p w14:paraId="212FC72F" w14:textId="79F7EEAA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Toronto, Canad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Nicholson&lt;/Author&gt;&lt;Year&gt;2020&lt;/Year&gt;&lt;RecNum&gt;379&lt;/RecNum&gt;&lt;DisplayText&gt;&lt;style face="superscript"&gt;222&lt;/style&gt;&lt;/DisplayText&gt;&lt;record&gt;&lt;rec-number&gt;379&lt;/rec-number&gt;&lt;foreign-keys&gt;&lt;key app="EN" db-id="psea0pzx6srvxiezztippp9mdx0tee0rt0zd" timestamp="1601656669"&gt;379&lt;/key&gt;&lt;/foreign-keys&gt;&lt;ref-type name="Journal Article"&gt;17&lt;/ref-type&gt;&lt;contributors&gt;&lt;authors&gt;&lt;author&gt;Nicholson, P.&lt;/author&gt;&lt;author&gt;Alshafai, L.&lt;/author&gt;&lt;author&gt;Krings, T.&lt;/author&gt;&lt;/authors&gt;&lt;/contributors&gt;&lt;titles&gt;&lt;title&gt;Neuroimaging Findings in Patients with COVID-19&lt;/title&gt;&lt;secondary-title&gt;American Journal of Neuroradiology&lt;/secondary-title&gt;&lt;/titles&gt;&lt;periodical&gt;&lt;full-title&gt;American Journal of Neuroradiology&lt;/full-title&gt;&lt;/periodical&gt;&lt;pages&gt;1380-1383&lt;/pages&gt;&lt;volume&gt;41&lt;/volume&gt;&lt;number&gt;8&lt;/number&gt;&lt;dates&gt;&lt;year&gt;2020&lt;/year&gt;&lt;/dates&gt;&lt;urls&gt;&lt;related-urls&gt;&lt;url&gt;http://www.ajnr.org/content/ajnr/41/8/1380.full.pdf&lt;/url&gt;&lt;/related-urls&gt;&lt;/urls&gt;&lt;electronic-resource-num&gt;10.3174/ajnr.A6630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22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40F928DF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31A1C1D6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4 </w:t>
            </w:r>
          </w:p>
        </w:tc>
        <w:tc>
          <w:tcPr>
            <w:tcW w:w="9922" w:type="dxa"/>
          </w:tcPr>
          <w:p w14:paraId="25960BE1" w14:textId="77777777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Assessed neuroimaging findings of 4 COVID-19 patients with abnormal mental status, deranged coagulation parameters, and elevated D-dimer levels </w:t>
            </w:r>
          </w:p>
          <w:p w14:paraId="0852881D" w14:textId="77777777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CT/MR imaging revealed common pattern of multifocal subcortical/cortical petechial-type hemorrhages, consistent with thrombotic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microangiopathy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492D83" w:rsidRPr="00A92831" w14:paraId="42C00A15" w14:textId="77777777" w:rsidTr="00E65689">
        <w:trPr>
          <w:trHeight w:val="699"/>
        </w:trPr>
        <w:tc>
          <w:tcPr>
            <w:tcW w:w="1418" w:type="dxa"/>
          </w:tcPr>
          <w:p w14:paraId="21C1F492" w14:textId="3D29986F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Milan, Ital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nzalone&lt;/Author&gt;&lt;Year&gt;2020&lt;/Year&gt;&lt;RecNum&gt;408&lt;/RecNum&gt;&lt;DisplayText&gt;&lt;style face="superscript"&gt;223&lt;/style&gt;&lt;/DisplayText&gt;&lt;record&gt;&lt;rec-number&gt;408&lt;/rec-number&gt;&lt;foreign-keys&gt;&lt;key app="EN" db-id="psea0pzx6srvxiezztippp9mdx0tee0rt0zd" timestamp="1601656675"&gt;408&lt;/key&gt;&lt;/foreign-keys&gt;&lt;ref-type name="Journal Article"&gt;17&lt;/ref-type&gt;&lt;contributors&gt;&lt;authors&gt;&lt;author&gt;Anzalone, Nicoletta&lt;/author&gt;&lt;author&gt;Castellano, Antonella&lt;/author&gt;&lt;author&gt;Scotti, Roberta&lt;/author&gt;&lt;author&gt;Scandroglio, Anna Mara&lt;/author&gt;&lt;author&gt;Filippi, Massimo&lt;/author&gt;&lt;author&gt;Ciceri, Fabio&lt;/author&gt;&lt;author&gt;Tresoldi, Moreno&lt;/author&gt;&lt;author&gt;Falini, Andrea&lt;/author&gt;&lt;/authors&gt;&lt;/contributors&gt;&lt;titles&gt;&lt;title&gt;Multifocal laminar cortical brain lesions: a consistent MRI finding in neuro-COVID-19 patients&lt;/title&gt;&lt;secondary-title&gt;Journal of Neurology&lt;/secondary-title&gt;&lt;/titles&gt;&lt;periodical&gt;&lt;full-title&gt;Journal of Neurology&lt;/full-title&gt;&lt;/periodical&gt;&lt;dates&gt;&lt;year&gt;2020&lt;/year&gt;&lt;pub-dates&gt;&lt;date&gt;2020/06/06&lt;/date&gt;&lt;/pub-dates&gt;&lt;/dates&gt;&lt;isbn&gt;1432-1459&lt;/isbn&gt;&lt;urls&gt;&lt;related-urls&gt;&lt;url&gt;https://doi.org/10.1007/s00415-020-09966-2&lt;/url&gt;&lt;/related-urls&gt;&lt;/urls&gt;&lt;electronic-resource-num&gt;10.1007/s00415-020-09966-2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23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28D05956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5BFFF8FB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4 </w:t>
            </w:r>
          </w:p>
        </w:tc>
        <w:tc>
          <w:tcPr>
            <w:tcW w:w="9922" w:type="dxa"/>
          </w:tcPr>
          <w:p w14:paraId="05FF8CA1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Four COVID-19 patients with subacute encephalopathy</w:t>
            </w:r>
          </w:p>
          <w:p w14:paraId="37C2AEFE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Brain MRI showed a multifocal involvement of the cortex in all cases located in the parietal, occipital and frontal regions </w:t>
            </w:r>
          </w:p>
        </w:tc>
      </w:tr>
      <w:tr w:rsidR="00492D83" w:rsidRPr="00A92831" w14:paraId="4C19E51A" w14:textId="77777777" w:rsidTr="00E65689">
        <w:trPr>
          <w:trHeight w:val="539"/>
        </w:trPr>
        <w:tc>
          <w:tcPr>
            <w:tcW w:w="1418" w:type="dxa"/>
          </w:tcPr>
          <w:p w14:paraId="5C4FB03A" w14:textId="090775F4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ew York City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Huang&lt;/Author&gt;&lt;Year&gt;2020&lt;/Year&gt;&lt;RecNum&gt;409&lt;/RecNum&gt;&lt;DisplayText&gt;&lt;style face="superscript"&gt;224&lt;/style&gt;&lt;/DisplayText&gt;&lt;record&gt;&lt;rec-number&gt;409&lt;/rec-number&gt;&lt;foreign-keys&gt;&lt;key app="EN" db-id="psea0pzx6srvxiezztippp9mdx0tee0rt0zd" timestamp="1601656676"&gt;409&lt;/key&gt;&lt;/foreign-keys&gt;&lt;ref-type name="Journal Article"&gt;17&lt;/ref-type&gt;&lt;contributors&gt;&lt;authors&gt;&lt;author&gt;Huang, Hao&lt;/author&gt;&lt;author&gt;Eichelberger, Hillary&lt;/author&gt;&lt;author&gt;Chan, Monica&lt;/author&gt;&lt;author&gt;Valdes, Eduard&lt;/author&gt;&lt;author&gt;Kister, Ilya&lt;/author&gt;&lt;author&gt;Krupp, Lauren&lt;/author&gt;&lt;author&gt;Weinberg, Harold&lt;/author&gt;&lt;author&gt;Galetta, Steven&lt;/author&gt;&lt;author&gt;Frontera, Jennifer&lt;/author&gt;&lt;author&gt;Zhou, Ting&lt;/author&gt;&lt;author&gt;Kahn, D. Ethan&lt;/author&gt;&lt;author&gt;Lord, Aaron&lt;/author&gt;&lt;author&gt;Lewis, Ariane&lt;/author&gt;&lt;/authors&gt;&lt;/contributors&gt;&lt;titles&gt;&lt;title&gt;Pearls and Oy-sters: Leukoencephalopathy in critically ill COVID-19 patients&lt;/title&gt;&lt;secondary-title&gt;Neurology&lt;/secondary-title&gt;&lt;/titles&gt;&lt;periodical&gt;&lt;full-title&gt;Neurology&lt;/full-title&gt;&lt;/periodical&gt;&lt;pages&gt;10.1212/WNL.0000000000010636&lt;/pages&gt;&lt;dates&gt;&lt;year&gt;2020&lt;/year&gt;&lt;/dates&gt;&lt;urls&gt;&lt;related-urls&gt;&lt;url&gt;https://n.neurology.org/content/neurology/early/2020/08/10/WNL.0000000000010636.full.pdf&lt;/url&gt;&lt;/related-urls&gt;&lt;/urls&gt;&lt;electronic-resource-num&gt;10.1212/wnl.0000000000010636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24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782890C9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4747688E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9922" w:type="dxa"/>
          </w:tcPr>
          <w:p w14:paraId="1982DB0B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Four patients from 23 to 73-years-old critically ill patients presenting with leukoencephalopathy following COVID-19 infection </w:t>
            </w:r>
          </w:p>
        </w:tc>
      </w:tr>
      <w:tr w:rsidR="00492D83" w:rsidRPr="00A92831" w14:paraId="5738AB9E" w14:textId="77777777" w:rsidTr="00E65689">
        <w:trPr>
          <w:trHeight w:val="1179"/>
        </w:trPr>
        <w:tc>
          <w:tcPr>
            <w:tcW w:w="1418" w:type="dxa"/>
          </w:tcPr>
          <w:p w14:paraId="1876E174" w14:textId="4BD928C2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arauda&lt;/Author&gt;&lt;Year&gt;2020&lt;/Year&gt;&lt;RecNum&gt;410&lt;/RecNum&gt;&lt;DisplayText&gt;&lt;style face="superscript"&gt;225&lt;/style&gt;&lt;/DisplayText&gt;&lt;record&gt;&lt;rec-number&gt;410&lt;/rec-number&gt;&lt;foreign-keys&gt;&lt;key app="EN" db-id="psea0pzx6srvxiezztippp9mdx0tee0rt0zd" timestamp="1601656676"&gt;410&lt;/key&gt;&lt;/foreign-keys&gt;&lt;ref-type name="Journal Article"&gt;17&lt;/ref-type&gt;&lt;contributors&gt;&lt;authors&gt;&lt;author&gt;Parauda, Sarah C.&lt;/author&gt;&lt;author&gt;Gao, Virginia&lt;/author&gt;&lt;author&gt;Gewirtz, Alexandra N.&lt;/author&gt;&lt;author&gt;Parikh, Neal S.&lt;/author&gt;&lt;author&gt;Merkler, Alexander E.&lt;/author&gt;&lt;author&gt;Lantos, Joshua&lt;/author&gt;&lt;author&gt;White, Halina&lt;/author&gt;&lt;author&gt;Leifer, Dana&lt;/author&gt;&lt;author&gt;Navi, Babak B.&lt;/author&gt;&lt;author&gt;Segal, Alan Z.&lt;/author&gt;&lt;/authors&gt;&lt;/contributors&gt;&lt;titles&gt;&lt;title&gt;Posterior reversible encephalopathy syndrome in patients with COVID-19&lt;/title&gt;&lt;secondary-title&gt;Journal of the neurological sciences&lt;/secondary-title&gt;&lt;alt-title&gt;J Neurol Sci&lt;/alt-title&gt;&lt;/titles&gt;&lt;periodical&gt;&lt;full-title&gt;Journal of the Neurological Sciences&lt;/full-title&gt;&lt;/periodical&gt;&lt;alt-periodical&gt;&lt;full-title&gt;J Neurol Sci&lt;/full-title&gt;&lt;/alt-periodical&gt;&lt;pages&gt;117019-117019&lt;/pages&gt;&lt;volume&gt;416&lt;/volume&gt;&lt;keywords&gt;&lt;keyword&gt;COVID-19&lt;/keyword&gt;&lt;keyword&gt;Posterior reversible encephalopathy syndrome&lt;/keyword&gt;&lt;keyword&gt;SARS-CoV-2&lt;/keyword&gt;&lt;/keywords&gt;&lt;dates&gt;&lt;year&gt;2020&lt;/year&gt;&lt;/dates&gt;&lt;publisher&gt;Elsevier B.V.&lt;/publisher&gt;&lt;isbn&gt;1878-5883&amp;#xD;0022-510X&lt;/isbn&gt;&lt;accession-num&gt;32679347&lt;/accession-num&gt;&lt;urls&gt;&lt;related-urls&gt;&lt;url&gt;https://pubmed.ncbi.nlm.nih.gov/32679347&lt;/url&gt;&lt;url&gt;https://www.ncbi.nlm.nih.gov/pmc/articles/PMC7347314/&lt;/url&gt;&lt;/related-urls&gt;&lt;/urls&gt;&lt;electronic-resource-num&gt;10.1016/j.jns.2020.117019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25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23B3CBCD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439E34D7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9922" w:type="dxa"/>
          </w:tcPr>
          <w:p w14:paraId="275DECE1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Four patients ranging from 64 to 74-years-old presented with acute respiratory distress syndrome, admitted to the ICU with mechanical ventilation </w:t>
            </w:r>
          </w:p>
          <w:p w14:paraId="5955463C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Persistent confusion, lethargy, new focal neurological deficits, suggested PRES </w:t>
            </w:r>
          </w:p>
          <w:p w14:paraId="3774451D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Brain imaging confirmed presence of cerebral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vasogenic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edema </w:t>
            </w:r>
          </w:p>
          <w:p w14:paraId="028C30CC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Improved symptoms with blood pressure control </w:t>
            </w:r>
          </w:p>
        </w:tc>
      </w:tr>
      <w:tr w:rsidR="00492D83" w:rsidRPr="00A92831" w14:paraId="261DCDB8" w14:textId="77777777" w:rsidTr="00E65689">
        <w:trPr>
          <w:trHeight w:val="620"/>
        </w:trPr>
        <w:tc>
          <w:tcPr>
            <w:tcW w:w="1418" w:type="dxa"/>
          </w:tcPr>
          <w:p w14:paraId="341CBE5E" w14:textId="5E341ADF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Atlanta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ZW5hbWV1cjwvQXV0aG9yPjxZZWFyPjIwMjA8L1llYXI+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ZW5hbWV1cjwvQXV0aG9yPjxZZWFyPjIwMjA8L1llYXI+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26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4DBFF131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5794C4DC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9922" w:type="dxa"/>
          </w:tcPr>
          <w:p w14:paraId="01510085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Three COVID-19 patients developed encephalopathy and encephalitis </w:t>
            </w:r>
          </w:p>
          <w:p w14:paraId="1B8DA491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All 3 patients had increased CSF levels of anti-S1 IgM</w:t>
            </w:r>
          </w:p>
          <w:p w14:paraId="23EF15A3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SARS-CoV-2 was not found in any CSF sample</w:t>
            </w:r>
          </w:p>
        </w:tc>
      </w:tr>
      <w:tr w:rsidR="00492D83" w:rsidRPr="00A92831" w14:paraId="27EC1339" w14:textId="77777777" w:rsidTr="00E65689">
        <w:trPr>
          <w:trHeight w:val="730"/>
        </w:trPr>
        <w:tc>
          <w:tcPr>
            <w:tcW w:w="1418" w:type="dxa"/>
          </w:tcPr>
          <w:p w14:paraId="6069D037" w14:textId="0A4D3032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530C38">
              <w:rPr>
                <w:rFonts w:ascii="Arial" w:hAnsi="Arial" w:cs="Arial"/>
                <w:b/>
                <w:bCs/>
                <w:sz w:val="20"/>
                <w:szCs w:val="20"/>
              </w:rPr>
              <w:t>*Amiens, France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ndriuta&lt;/Author&gt;&lt;Year&gt;2020&lt;/Year&gt;&lt;RecNum&gt;282&lt;/RecNum&gt;&lt;DisplayText&gt;&lt;style face="superscript"&gt;227&lt;/style&gt;&lt;/DisplayText&gt;&lt;record&gt;&lt;rec-number&gt;282&lt;/rec-number&gt;&lt;foreign-keys&gt;&lt;key app="EN" db-id="psea0pzx6srvxiezztippp9mdx0tee0rt0zd" timestamp="1601656648"&gt;282&lt;/key&gt;&lt;/foreign-keys&gt;&lt;ref-type name="Journal Article"&gt;17&lt;/ref-type&gt;&lt;contributors&gt;&lt;authors&gt;&lt;author&gt;Andriuta, Daniela&lt;/author&gt;&lt;author&gt;Roger, Pierre-Alexandre&lt;/author&gt;&lt;author&gt;Thibault, William&lt;/author&gt;&lt;author&gt;Toublanc, Bénédicte&lt;/author&gt;&lt;author&gt;Sauzay, Chloe&lt;/author&gt;&lt;author&gt;Castelain, Sandrine&lt;/author&gt;&lt;author&gt;Godefroy, Olivier&lt;/author&gt;&lt;author&gt;Brochot, Etienne&lt;/author&gt;&lt;/authors&gt;&lt;/contributors&gt;&lt;titles&gt;&lt;title&gt;COVID-19 encephalopathy: detection of antibodies against SARS-CoV-2 in CSF&lt;/title&gt;&lt;secondary-title&gt;Journal of Neurology&lt;/secondary-title&gt;&lt;/titles&gt;&lt;periodical&gt;&lt;full-title&gt;Journal of Neurology&lt;/full-title&gt;&lt;/periodical&gt;&lt;dates&gt;&lt;year&gt;2020&lt;/year&gt;&lt;pub-dates&gt;&lt;date&gt;2020/06/11&lt;/date&gt;&lt;/pub-dates&gt;&lt;/dates&gt;&lt;isbn&gt;1432-1459&lt;/isbn&gt;&lt;urls&gt;&lt;related-urls&gt;&lt;url&gt;https://doi.org/10.1007/s00415-020-09975-1&lt;/url&gt;&lt;/related-urls&gt;&lt;/urls&gt;&lt;electronic-resource-num&gt;10.1007/s00415-020-09975-1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27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665B14C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164F9491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9922" w:type="dxa"/>
          </w:tcPr>
          <w:p w14:paraId="06033DFE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Two patients, a middle-aged female and male, positive for SARS-CoV-2 had brain MRIs consistent with encephalopathy</w:t>
            </w:r>
          </w:p>
          <w:p w14:paraId="456DFF68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SARS-CoV-2 antibodies detected in both patients’ CSF samples </w:t>
            </w:r>
          </w:p>
        </w:tc>
      </w:tr>
      <w:tr w:rsidR="00D13BE1" w:rsidRPr="00A92831" w14:paraId="57B1AFB2" w14:textId="77777777" w:rsidTr="00E65689">
        <w:trPr>
          <w:trHeight w:val="730"/>
        </w:trPr>
        <w:tc>
          <w:tcPr>
            <w:tcW w:w="1418" w:type="dxa"/>
          </w:tcPr>
          <w:p w14:paraId="1252C6A8" w14:textId="3CF5EF8E" w:rsidR="00D13BE1" w:rsidRPr="00D13BE1" w:rsidRDefault="00D13BE1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D13BE1">
              <w:rPr>
                <w:rFonts w:ascii="Arial" w:hAnsi="Arial" w:cs="Arial"/>
                <w:sz w:val="20"/>
                <w:szCs w:val="20"/>
              </w:rPr>
              <w:t>Paris-</w:t>
            </w:r>
            <w:proofErr w:type="spellStart"/>
            <w:r w:rsidRPr="00D13BE1">
              <w:rPr>
                <w:rFonts w:ascii="Arial" w:hAnsi="Arial" w:cs="Arial"/>
                <w:sz w:val="20"/>
                <w:szCs w:val="20"/>
              </w:rPr>
              <w:t>Saclay</w:t>
            </w:r>
            <w:proofErr w:type="spellEnd"/>
            <w:r w:rsidRPr="00D13BE1">
              <w:rPr>
                <w:rFonts w:ascii="Arial" w:hAnsi="Arial" w:cs="Arial"/>
                <w:sz w:val="20"/>
                <w:szCs w:val="20"/>
              </w:rPr>
              <w:t>, France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FZGpsYWxpPC9BdXRob3I+PFllYXI+MjAyMDwvWWVhcj48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FZGpsYWxpPC9BdXRob3I+PFllYXI+MjAyMDwvWWVhcj48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28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C9BD2C8" w14:textId="34DDF5C3" w:rsidR="00D13BE1" w:rsidRPr="00A92831" w:rsidRDefault="00D13BE1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50F1FB87" w14:textId="4229FC4D" w:rsidR="00D13BE1" w:rsidRPr="00A92831" w:rsidRDefault="00D13BE1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9922" w:type="dxa"/>
          </w:tcPr>
          <w:p w14:paraId="1C4D00FC" w14:textId="77777777" w:rsidR="00D13BE1" w:rsidRDefault="00D13BE1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wo men, aged </w:t>
            </w:r>
            <w:r w:rsidRPr="00D13BE1">
              <w:rPr>
                <w:rFonts w:ascii="Arial" w:hAnsi="Arial" w:cs="Arial"/>
                <w:sz w:val="20"/>
                <w:szCs w:val="20"/>
              </w:rPr>
              <w:t xml:space="preserve">49 and 51 years, with acute encephalopathy and rapid clinical deterioration </w:t>
            </w:r>
          </w:p>
          <w:p w14:paraId="3EE9BC7F" w14:textId="77777777" w:rsidR="00D13BE1" w:rsidRDefault="00D13BE1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D13BE1">
              <w:rPr>
                <w:rFonts w:ascii="Arial" w:hAnsi="Arial" w:cs="Arial"/>
                <w:sz w:val="20"/>
                <w:szCs w:val="20"/>
              </w:rPr>
              <w:t>Both recently tested positive for</w:t>
            </w:r>
            <w:r>
              <w:rPr>
                <w:rFonts w:ascii="Arial" w:hAnsi="Arial" w:cs="Arial"/>
                <w:sz w:val="20"/>
                <w:szCs w:val="20"/>
              </w:rPr>
              <w:t xml:space="preserve"> COVID-19</w:t>
            </w:r>
            <w:r w:rsidRPr="00D13BE1">
              <w:rPr>
                <w:rFonts w:ascii="Arial" w:hAnsi="Arial" w:cs="Arial"/>
                <w:sz w:val="20"/>
                <w:szCs w:val="20"/>
              </w:rPr>
              <w:t xml:space="preserve"> on nasopharyngeal swab</w:t>
            </w:r>
          </w:p>
          <w:p w14:paraId="6A310BFA" w14:textId="77777777" w:rsidR="00D13BE1" w:rsidRDefault="00D13BE1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Brain MRI showed </w:t>
            </w:r>
            <w:r w:rsidRPr="00D13BE1">
              <w:rPr>
                <w:rFonts w:ascii="Arial" w:hAnsi="Arial" w:cs="Arial"/>
                <w:sz w:val="20"/>
                <w:szCs w:val="20"/>
              </w:rPr>
              <w:t xml:space="preserve">a </w:t>
            </w:r>
            <w:r>
              <w:rPr>
                <w:rFonts w:ascii="Arial" w:hAnsi="Arial" w:cs="Arial"/>
                <w:sz w:val="20"/>
                <w:szCs w:val="20"/>
              </w:rPr>
              <w:t xml:space="preserve">cytotoxic-pattern </w:t>
            </w:r>
            <w:r w:rsidRPr="00D13BE1">
              <w:rPr>
                <w:rFonts w:ascii="Arial" w:hAnsi="Arial" w:cs="Arial"/>
                <w:sz w:val="20"/>
                <w:szCs w:val="20"/>
              </w:rPr>
              <w:t>lesion of the splenium of the corpus callosum was found, with T2-</w:t>
            </w:r>
            <w:r w:rsidRPr="00D13BE1">
              <w:rPr>
                <w:rFonts w:ascii="Arial" w:hAnsi="Arial" w:cs="Arial"/>
                <w:sz w:val="20"/>
                <w:szCs w:val="20"/>
              </w:rPr>
              <w:lastRenderedPageBreak/>
              <w:t xml:space="preserve">FLAIR </w:t>
            </w:r>
            <w:proofErr w:type="spellStart"/>
            <w:r w:rsidRPr="00D13BE1">
              <w:rPr>
                <w:rFonts w:ascii="Arial" w:hAnsi="Arial" w:cs="Arial"/>
                <w:sz w:val="20"/>
                <w:szCs w:val="20"/>
              </w:rPr>
              <w:t>hyperintensity</w:t>
            </w:r>
            <w:proofErr w:type="spellEnd"/>
            <w:r w:rsidRPr="00D13BE1">
              <w:rPr>
                <w:rFonts w:ascii="Arial" w:hAnsi="Arial" w:cs="Arial"/>
                <w:sz w:val="20"/>
                <w:szCs w:val="20"/>
              </w:rPr>
              <w:t xml:space="preserve"> and restricted diffusion </w:t>
            </w:r>
          </w:p>
          <w:p w14:paraId="6E4B3EB6" w14:textId="37C3746E" w:rsidR="00D13BE1" w:rsidRPr="00A92831" w:rsidRDefault="00D13BE1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is typically reversible and the u</w:t>
            </w:r>
            <w:r w:rsidRPr="00D13BE1">
              <w:rPr>
                <w:rFonts w:ascii="Arial" w:hAnsi="Arial" w:cs="Arial"/>
                <w:sz w:val="20"/>
                <w:szCs w:val="20"/>
              </w:rPr>
              <w:t xml:space="preserve">nderlying mechanism </w:t>
            </w:r>
            <w:r>
              <w:rPr>
                <w:rFonts w:ascii="Arial" w:hAnsi="Arial" w:cs="Arial"/>
                <w:sz w:val="20"/>
                <w:szCs w:val="20"/>
              </w:rPr>
              <w:t>is thought to rely</w:t>
            </w:r>
            <w:r w:rsidRPr="00D13BE1">
              <w:rPr>
                <w:rFonts w:ascii="Arial" w:hAnsi="Arial" w:cs="Arial"/>
                <w:sz w:val="20"/>
                <w:szCs w:val="20"/>
              </w:rPr>
              <w:t xml:space="preserve"> on the vulnerability of the splenium of the corpus callosum to </w:t>
            </w:r>
            <w:proofErr w:type="spellStart"/>
            <w:r w:rsidRPr="00D13BE1">
              <w:rPr>
                <w:rFonts w:ascii="Arial" w:hAnsi="Arial" w:cs="Arial"/>
                <w:sz w:val="20"/>
                <w:szCs w:val="20"/>
              </w:rPr>
              <w:t>cytokinopathy</w:t>
            </w:r>
            <w:proofErr w:type="spellEnd"/>
            <w:r w:rsidRPr="00D13BE1">
              <w:rPr>
                <w:rFonts w:ascii="Arial" w:hAnsi="Arial" w:cs="Arial"/>
                <w:sz w:val="20"/>
                <w:szCs w:val="20"/>
              </w:rPr>
              <w:t>.</w:t>
            </w:r>
          </w:p>
        </w:tc>
      </w:tr>
      <w:tr w:rsidR="00492D83" w:rsidRPr="00A92831" w14:paraId="1A45EAF5" w14:textId="77777777" w:rsidTr="00E65689">
        <w:trPr>
          <w:trHeight w:val="556"/>
        </w:trPr>
        <w:tc>
          <w:tcPr>
            <w:tcW w:w="1418" w:type="dxa"/>
          </w:tcPr>
          <w:p w14:paraId="26AA2E67" w14:textId="5970EAF0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Cambridge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aXNoZnk8L0F1dGhvcj48WWVhcj4yMDIwPC9ZZWFyPjxS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aXNoZnk8L0F1dGhvcj48WWVhcj4yMDIwPC9ZZWFyPjxS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29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69C2DDD6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73C55253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9922" w:type="dxa"/>
          </w:tcPr>
          <w:p w14:paraId="73F43675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Two patients, 58-year-old male and 67-year-old female, positively diagnosed with COVID-19 required mechanical ventilation </w:t>
            </w:r>
          </w:p>
          <w:p w14:paraId="7ADA0D87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MRI revealed findings compatible with posterior reversible encephalopathy syndrome (PRES) </w:t>
            </w:r>
          </w:p>
        </w:tc>
      </w:tr>
      <w:tr w:rsidR="00492D83" w:rsidRPr="00A92831" w14:paraId="562F4227" w14:textId="77777777" w:rsidTr="00E65689">
        <w:trPr>
          <w:trHeight w:val="396"/>
        </w:trPr>
        <w:tc>
          <w:tcPr>
            <w:tcW w:w="1418" w:type="dxa"/>
          </w:tcPr>
          <w:p w14:paraId="075376AC" w14:textId="2294F873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Franceschi&lt;/Author&gt;&lt;Year&gt;2020&lt;/Year&gt;&lt;RecNum&gt;413&lt;/RecNum&gt;&lt;DisplayText&gt;&lt;style face="superscript"&gt;230&lt;/style&gt;&lt;/DisplayText&gt;&lt;record&gt;&lt;rec-number&gt;413&lt;/rec-number&gt;&lt;foreign-keys&gt;&lt;key app="EN" db-id="psea0pzx6srvxiezztippp9mdx0tee0rt0zd" timestamp="1601656677"&gt;413&lt;/key&gt;&lt;/foreign-keys&gt;&lt;ref-type name="Journal Article"&gt;17&lt;/ref-type&gt;&lt;contributors&gt;&lt;authors&gt;&lt;author&gt;Franceschi, A.M.&lt;/author&gt;&lt;author&gt;Ahmed, O.&lt;/author&gt;&lt;author&gt;Giliberto, L.&lt;/author&gt;&lt;author&gt;Castillo, M.&lt;/author&gt;&lt;/authors&gt;&lt;/contributors&gt;&lt;titles&gt;&lt;title&gt;Hemorrhagic Posterior Reversible Encephalopathy Syndrome as a Manifestation of COVID-19 Infection&lt;/title&gt;&lt;secondary-title&gt;American Journal of Neuroradiology&lt;/secondary-title&gt;&lt;/titles&gt;&lt;periodical&gt;&lt;full-title&gt;American Journal of Neuroradiology&lt;/full-title&gt;&lt;/periodical&gt;&lt;pages&gt;1173-1176&lt;/pages&gt;&lt;volume&gt;41&lt;/volume&gt;&lt;number&gt;7&lt;/number&gt;&lt;dates&gt;&lt;year&gt;2020&lt;/year&gt;&lt;/dates&gt;&lt;urls&gt;&lt;related-urls&gt;&lt;url&gt;http://www.ajnr.org/content/ajnr/41/7/1173.full.pdf&lt;/url&gt;&lt;/related-urls&gt;&lt;/urls&gt;&lt;electronic-resource-num&gt;10.3174/ajnr.A6595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30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27FC6AC5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1998C995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9922" w:type="dxa"/>
          </w:tcPr>
          <w:p w14:paraId="157A0D95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Two hospitalized patients, 48-year-old male and 67-year-old female, with COVID-19 </w:t>
            </w:r>
          </w:p>
          <w:p w14:paraId="0667C64E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Brain imaging revealed hemorrhagic posterior reversible encephalopathy syndrome  </w:t>
            </w:r>
          </w:p>
        </w:tc>
      </w:tr>
      <w:tr w:rsidR="00950266" w:rsidRPr="00A92831" w14:paraId="668F2C74" w14:textId="77777777" w:rsidTr="00E65689">
        <w:trPr>
          <w:trHeight w:val="396"/>
        </w:trPr>
        <w:tc>
          <w:tcPr>
            <w:tcW w:w="1418" w:type="dxa"/>
          </w:tcPr>
          <w:p w14:paraId="66E8114E" w14:textId="6076AA56" w:rsidR="00950266" w:rsidRPr="00A92831" w:rsidRDefault="00950266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arseille, France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dWVkajwvQXV0aG9yPjxZZWFyPjIwMjE8L1llYXI+PFJl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dWVkajwvQXV0aG9yPjxZZWFyPjIwMjE8L1llYXI+PFJl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31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6FECC4E2" w14:textId="4B46505E" w:rsidR="00950266" w:rsidRPr="00A92831" w:rsidRDefault="00950266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694A135A" w14:textId="63860215" w:rsidR="00950266" w:rsidRPr="00A92831" w:rsidRDefault="00950266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9922" w:type="dxa"/>
          </w:tcPr>
          <w:p w14:paraId="560D2DEA" w14:textId="77777777" w:rsidR="00950266" w:rsidRDefault="00950266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wo patients who underwent 18F-FDG PET studies in post-viral stage of COVID-19</w:t>
            </w:r>
          </w:p>
          <w:p w14:paraId="2A0C10F9" w14:textId="77777777" w:rsidR="00950266" w:rsidRDefault="00950266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ne had anosmia and the other had delayed onset of a pain syndrome</w:t>
            </w:r>
          </w:p>
          <w:p w14:paraId="59D54A45" w14:textId="0FFB39CC" w:rsidR="00950266" w:rsidRPr="00A92831" w:rsidRDefault="00950266" w:rsidP="00950266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Hypometabolism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of olfactory/rectus gyrus seen in both; patient with pain also had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hypometabolism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in the amygdala, hippocampus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parahippocampus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, cingulate cortex, pre-/post-central gyrus, thalamus/hypothalamus, cerebellum, pons and medulla </w:t>
            </w:r>
          </w:p>
        </w:tc>
      </w:tr>
      <w:tr w:rsidR="00492D83" w:rsidRPr="00A92831" w14:paraId="43E7B61F" w14:textId="77777777" w:rsidTr="00E65689">
        <w:trPr>
          <w:trHeight w:val="396"/>
        </w:trPr>
        <w:tc>
          <w:tcPr>
            <w:tcW w:w="1418" w:type="dxa"/>
          </w:tcPr>
          <w:p w14:paraId="054CDE9A" w14:textId="4F075972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ottingham, UK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Hosseini&lt;/Author&gt;&lt;Year&gt;2020&lt;/Year&gt;&lt;RecNum&gt;446&lt;/RecNum&gt;&lt;DisplayText&gt;&lt;style face="superscript"&gt;232&lt;/style&gt;&lt;/DisplayText&gt;&lt;record&gt;&lt;rec-number&gt;446&lt;/rec-number&gt;&lt;foreign-keys&gt;&lt;key app="EN" db-id="psea0pzx6srvxiezztippp9mdx0tee0rt0zd" timestamp="1601656684"&gt;446&lt;/key&gt;&lt;/foreign-keys&gt;&lt;ref-type name="Journal Article"&gt;17&lt;/ref-type&gt;&lt;contributors&gt;&lt;authors&gt;&lt;author&gt;Hosseini, Akram A.&lt;/author&gt;&lt;author&gt;Shetty, Ashit K.&lt;/author&gt;&lt;author&gt;Sprigg, Nikola&lt;/author&gt;&lt;author&gt;Auer, Dorothee P.&lt;/author&gt;&lt;author&gt;Constantinescu, Cris S.&lt;/author&gt;&lt;/authors&gt;&lt;/contributors&gt;&lt;titles&gt;&lt;title&gt;Delirium as a presenting feature in COVID-19: Neuroinvasive infection or autoimmune encephalopathy?&lt;/title&gt;&lt;secondary-title&gt;Brain, Behavior, and Immunity&lt;/secondary-title&gt;&lt;/titles&gt;&lt;periodical&gt;&lt;full-title&gt;Brain, Behavior, and Immunity&lt;/full-title&gt;&lt;/periodical&gt;&lt;pages&gt;68-70&lt;/pages&gt;&lt;volume&gt;88&lt;/volume&gt;&lt;dates&gt;&lt;year&gt;2020&lt;/year&gt;&lt;pub-dates&gt;&lt;date&gt;2020/08/01/&lt;/date&gt;&lt;/pub-dates&gt;&lt;/dates&gt;&lt;isbn&gt;0889-1591&lt;/isbn&gt;&lt;urls&gt;&lt;related-urls&gt;&lt;url&gt;http://www.sciencedirect.com/science/article/pii/S0889159120310990&lt;/url&gt;&lt;/related-urls&gt;&lt;/urls&gt;&lt;electronic-resource-num&gt;https://doi.org/10.1016/j.bbi.2020.06.012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32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71047C08" w14:textId="4E66CF31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541720B0" w14:textId="592778CB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9922" w:type="dxa"/>
          </w:tcPr>
          <w:p w14:paraId="164DDB6E" w14:textId="5A51F676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Two patients 46-year-old male and 79-year-old female with severe COVID-19 with acute onset of altered mental status and delirium with normal respiration in the first 2-days </w:t>
            </w:r>
          </w:p>
        </w:tc>
      </w:tr>
      <w:tr w:rsidR="008B7004" w:rsidRPr="00A92831" w14:paraId="6702F81A" w14:textId="77777777" w:rsidTr="00E65689">
        <w:trPr>
          <w:trHeight w:val="396"/>
        </w:trPr>
        <w:tc>
          <w:tcPr>
            <w:tcW w:w="1418" w:type="dxa"/>
          </w:tcPr>
          <w:p w14:paraId="05BAC2AA" w14:textId="2B2FDA76" w:rsidR="008B7004" w:rsidRPr="008B7004" w:rsidRDefault="008B7004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8B7004">
              <w:rPr>
                <w:rFonts w:ascii="Arial" w:hAnsi="Arial" w:cs="Arial"/>
                <w:b/>
                <w:bCs/>
                <w:sz w:val="20"/>
                <w:szCs w:val="20"/>
              </w:rPr>
              <w:t>*Erlangen, Germany</w:t>
            </w:r>
            <w:r w:rsidR="00471C43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begin">
                <w:fldData xml:space="preserve">PEVuZE5vdGU+PENpdGU+PEF1dGhvcj5TdGVpbmluZ2VyPC9BdXRob3I+PFllYXI+MjAyMTwvWWVh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</w:fldData>
              </w:fldChar>
            </w:r>
            <w:r w:rsidR="00715F3A">
              <w:rPr>
                <w:rFonts w:ascii="Arial" w:hAnsi="Arial" w:cs="Arial"/>
                <w:b/>
                <w:bCs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begin">
                <w:fldData xml:space="preserve">PEVuZE5vdGU+PENpdGU+PEF1dGhvcj5TdGVpbmluZ2VyPC9BdXRob3I+PFllYXI+MjAyMTwvWWVh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</w:fldData>
              </w:fldChar>
            </w:r>
            <w:r w:rsidR="00715F3A">
              <w:rPr>
                <w:rFonts w:ascii="Arial" w:hAnsi="Arial" w:cs="Arial"/>
                <w:b/>
                <w:bCs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b/>
                <w:bCs/>
                <w:sz w:val="20"/>
                <w:szCs w:val="20"/>
              </w:rPr>
            </w:r>
            <w:r w:rsidR="00715F3A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b/>
                <w:bCs/>
                <w:noProof/>
                <w:sz w:val="20"/>
                <w:szCs w:val="20"/>
                <w:vertAlign w:val="superscript"/>
              </w:rPr>
              <w:t>233</w:t>
            </w:r>
            <w:r w:rsidR="00471C43">
              <w:rPr>
                <w:rFonts w:ascii="Arial" w:hAnsi="Arial" w:cs="Arial"/>
                <w:b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68CAB039" w14:textId="72B8BF75" w:rsidR="008B7004" w:rsidRPr="00A92831" w:rsidRDefault="008B7004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42D76AF3" w14:textId="3495F140" w:rsidR="008B7004" w:rsidRPr="00A92831" w:rsidRDefault="008B7004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1FF0747E" w14:textId="3A97BC32" w:rsidR="008B7004" w:rsidRDefault="008B7004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8B7004">
              <w:rPr>
                <w:rFonts w:ascii="Arial" w:hAnsi="Arial" w:cs="Arial"/>
                <w:sz w:val="20"/>
                <w:szCs w:val="20"/>
              </w:rPr>
              <w:t xml:space="preserve">53-year-old man </w:t>
            </w:r>
            <w:r>
              <w:rPr>
                <w:rFonts w:ascii="Arial" w:hAnsi="Arial" w:cs="Arial"/>
                <w:sz w:val="20"/>
                <w:szCs w:val="20"/>
              </w:rPr>
              <w:t>with fever and increasing headache</w:t>
            </w:r>
          </w:p>
          <w:p w14:paraId="6D3C686E" w14:textId="77777777" w:rsidR="008B7004" w:rsidRDefault="008B7004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Neuroimaging and CSF revealed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meningeosis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carcinomatosa</w:t>
            </w:r>
            <w:proofErr w:type="spellEnd"/>
          </w:p>
          <w:p w14:paraId="5D2EC9DC" w14:textId="1045E5ED" w:rsidR="008B7004" w:rsidRPr="00A92831" w:rsidRDefault="008B7004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8B7004">
              <w:rPr>
                <w:rFonts w:ascii="Arial" w:hAnsi="Arial" w:cs="Arial"/>
                <w:sz w:val="20"/>
                <w:szCs w:val="20"/>
              </w:rPr>
              <w:t xml:space="preserve">SARS-CoV-2 infection of the CNS was </w:t>
            </w:r>
            <w:r>
              <w:rPr>
                <w:rFonts w:ascii="Arial" w:hAnsi="Arial" w:cs="Arial"/>
                <w:sz w:val="20"/>
                <w:szCs w:val="20"/>
              </w:rPr>
              <w:t xml:space="preserve">also </w:t>
            </w:r>
            <w:r w:rsidRPr="008B7004">
              <w:rPr>
                <w:rFonts w:ascii="Arial" w:hAnsi="Arial" w:cs="Arial"/>
                <w:sz w:val="20"/>
                <w:szCs w:val="20"/>
              </w:rPr>
              <w:t>confirmed by detection of viral RNA in 2 independent CSF samples and SARS-CoV-2–specific intrathecal IgG antibody synthesis</w:t>
            </w:r>
          </w:p>
        </w:tc>
      </w:tr>
      <w:tr w:rsidR="00492D83" w:rsidRPr="00A92831" w14:paraId="0B67D023" w14:textId="77777777" w:rsidTr="00E65689">
        <w:trPr>
          <w:trHeight w:val="396"/>
        </w:trPr>
        <w:tc>
          <w:tcPr>
            <w:tcW w:w="1418" w:type="dxa"/>
          </w:tcPr>
          <w:p w14:paraId="0F2236C9" w14:textId="254DA95F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530C38">
              <w:rPr>
                <w:rFonts w:ascii="Arial" w:hAnsi="Arial" w:cs="Arial"/>
                <w:b/>
                <w:bCs/>
                <w:sz w:val="20"/>
                <w:szCs w:val="20"/>
              </w:rPr>
              <w:t>*Beijing, China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Zhou&lt;/Author&gt;&lt;Year&gt;2020&lt;/Year&gt;&lt;RecNum&gt;187&lt;/RecNum&gt;&lt;DisplayText&gt;&lt;style face="superscript"&gt;234&lt;/style&gt;&lt;/DisplayText&gt;&lt;record&gt;&lt;rec-number&gt;187&lt;/rec-number&gt;&lt;foreign-keys&gt;&lt;key app="EN" db-id="psea0pzx6srvxiezztippp9mdx0tee0rt0zd" timestamp="1588224283"&gt;187&lt;/key&gt;&lt;/foreign-keys&gt;&lt;ref-type name="Journal Article"&gt;17&lt;/ref-type&gt;&lt;contributors&gt;&lt;authors&gt;&lt;author&gt;Zhou, L.&lt;/author&gt;&lt;author&gt;Zhang, M.&lt;/author&gt;&lt;author&gt;Wang, J.&lt;/author&gt;&lt;author&gt;Gao, J.&lt;/author&gt;&lt;/authors&gt;&lt;/contributors&gt;&lt;auth-address&gt;Department of Neurology, The Affiliated Hospital of Qingdao University, Qingdao, 266000, China.&amp;#xD;Department of Rheumatology, The Affiliated Hospital of Qingdao University, Qingdao, 266000, China.&amp;#xD;Department of Neurology, The Affiliated Hospital of Qingdao University, Qingdao, 266000, China. Electronic address: sunshinezlyjg@163.com.&lt;/auth-address&gt;&lt;titles&gt;&lt;title&gt;Sars-Cov-2: Underestimated damage to nervous system&lt;/title&gt;&lt;secondary-title&gt;Travel Med Infect Dis&lt;/secondary-title&gt;&lt;/titles&gt;&lt;periodical&gt;&lt;full-title&gt;Travel Med Infect Dis&lt;/full-title&gt;&lt;/periodical&gt;&lt;pages&gt;101642&lt;/pages&gt;&lt;edition&gt;2020/03/30&lt;/edition&gt;&lt;dates&gt;&lt;year&gt;2020&lt;/year&gt;&lt;pub-dates&gt;&lt;date&gt;Mar 24&lt;/date&gt;&lt;/pub-dates&gt;&lt;/dates&gt;&lt;isbn&gt;1873-0442 (Electronic)&amp;#xD;1477-8939 (Linking)&lt;/isbn&gt;&lt;accession-num&gt;32220634&lt;/accession-num&gt;&lt;urls&gt;&lt;related-urls&gt;&lt;url&gt;https://www.ncbi.nlm.nih.gov/pubmed/32220634&lt;/url&gt;&lt;/related-urls&gt;&lt;/urls&gt;&lt;electronic-resource-num&gt;10.1016/j.tmaid.2020.101642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34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2E9C80AF" w14:textId="750A9D16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45017960" w14:textId="58D675F5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144489BA" w14:textId="242EAA6F" w:rsidR="00492D83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6-year-old patient with pneumonia due to COVID-19 who developed symptoms of encephalitis</w:t>
            </w:r>
          </w:p>
          <w:p w14:paraId="649A381E" w14:textId="40EA083D" w:rsidR="00492D83" w:rsidRPr="00530C38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ARS-CoV-2 PCR positive in the CSF</w:t>
            </w:r>
          </w:p>
        </w:tc>
      </w:tr>
      <w:tr w:rsidR="00492D83" w:rsidRPr="00A92831" w14:paraId="517F7D72" w14:textId="77777777" w:rsidTr="00E65689">
        <w:trPr>
          <w:trHeight w:val="461"/>
        </w:trPr>
        <w:tc>
          <w:tcPr>
            <w:tcW w:w="1418" w:type="dxa"/>
          </w:tcPr>
          <w:p w14:paraId="6E09A543" w14:textId="6714D9A0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United Arab Emirates (UAE)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bCBNYXpyb3VlaTwvQXV0aG9yPjxZZWFyPjIwMjA8L1ll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bCBNYXpyb3VlaTwvQXV0aG9yPjxZZWFyPjIwMjA8L1ll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35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315E60B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7A26DA48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3F90F565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43-year-old male diagnosed with COVID-19 required intubation 1-week after</w:t>
            </w:r>
          </w:p>
          <w:p w14:paraId="3722EA33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Brain MRI showed features of encephalopathy </w:t>
            </w:r>
          </w:p>
        </w:tc>
      </w:tr>
      <w:tr w:rsidR="00492D83" w:rsidRPr="00A92831" w14:paraId="123FAB7B" w14:textId="77777777" w:rsidTr="00E65689">
        <w:trPr>
          <w:trHeight w:val="538"/>
        </w:trPr>
        <w:tc>
          <w:tcPr>
            <w:tcW w:w="1418" w:type="dxa"/>
          </w:tcPr>
          <w:p w14:paraId="22FC4CDE" w14:textId="648F3DED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Boca Raton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Filatov&lt;/Author&gt;&lt;Year&gt;2020&lt;/Year&gt;&lt;RecNum&gt;117&lt;/RecNum&gt;&lt;DisplayText&gt;&lt;style face="superscript"&gt;236&lt;/style&gt;&lt;/DisplayText&gt;&lt;record&gt;&lt;rec-number&gt;117&lt;/rec-number&gt;&lt;foreign-keys&gt;&lt;key app="EN" db-id="psea0pzx6srvxiezztippp9mdx0tee0rt0zd" timestamp="1587074423"&gt;117&lt;/key&gt;&lt;/foreign-keys&gt;&lt;ref-type name="Journal Article"&gt;17&lt;/ref-type&gt;&lt;contributors&gt;&lt;authors&gt;&lt;author&gt;Filatov, A.&lt;/author&gt;&lt;author&gt;Sharma, P.&lt;/author&gt;&lt;author&gt;Hindi, F.&lt;/author&gt;&lt;author&gt;Espinosa, P.S.&lt;/author&gt;&lt;/authors&gt;&lt;/contributors&gt;&lt;titles&gt;&lt;title&gt;Neurological complications of coronavirus disease (COVID-19): Encephalopathy&lt;/title&gt;&lt;secondary-title&gt;Cureus&lt;/secondary-title&gt;&lt;/titles&gt;&lt;periodical&gt;&lt;full-title&gt;Cureus&lt;/full-title&gt;&lt;/periodical&gt;&lt;pages&gt;e7352&lt;/pages&gt;&lt;volume&gt;12&lt;/volume&gt;&lt;number&gt;3&lt;/number&gt;&lt;dates&gt;&lt;year&gt;2020&lt;/year&gt;&lt;/dates&gt;&lt;urls&gt;&lt;/urls&gt;&lt;electronic-resource-num&gt;10.7759/cureus.7352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36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441D9AF1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3ECDF587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7E511E0C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74-year-old man initially presented with fever/cough, and returned in 24h with encephalopathy</w:t>
            </w:r>
          </w:p>
          <w:p w14:paraId="08FAA2AE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T head showed old known stroke, EEG showed slowing, and CSF was bland</w:t>
            </w:r>
          </w:p>
        </w:tc>
      </w:tr>
      <w:tr w:rsidR="00492D83" w:rsidRPr="00A92831" w14:paraId="2C6C2671" w14:textId="77777777" w:rsidTr="00E65689">
        <w:trPr>
          <w:trHeight w:val="1179"/>
        </w:trPr>
        <w:tc>
          <w:tcPr>
            <w:tcW w:w="1418" w:type="dxa"/>
          </w:tcPr>
          <w:p w14:paraId="2FA23EFD" w14:textId="0B186C64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Boca Raton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Espinosa&lt;/Author&gt;&lt;Year&gt;2020&lt;/Year&gt;&lt;RecNum&gt;415&lt;/RecNum&gt;&lt;DisplayText&gt;&lt;style face="superscript"&gt;237&lt;/style&gt;&lt;/DisplayText&gt;&lt;record&gt;&lt;rec-number&gt;415&lt;/rec-number&gt;&lt;foreign-keys&gt;&lt;key app="EN" db-id="psea0pzx6srvxiezztippp9mdx0tee0rt0zd" timestamp="1601656677"&gt;415&lt;/key&gt;&lt;/foreign-keys&gt;&lt;ref-type name="Journal Article"&gt;17&lt;/ref-type&gt;&lt;contributors&gt;&lt;authors&gt;&lt;author&gt;Espinosa, Patricio S.&lt;/author&gt;&lt;author&gt;Rizvi, Zufe&lt;/author&gt;&lt;author&gt;Sharma, Pamraj&lt;/author&gt;&lt;author&gt;Hindi, Fawzi&lt;/author&gt;&lt;author&gt;Filatov, Asia&lt;/author&gt;&lt;/authors&gt;&lt;/contributors&gt;&lt;titles&gt;&lt;title&gt;Neurological Complications of Coronavirus Disease (COVID-19): Encephalopathy, MRI Brain and Cerebrospinal Fluid Findings: Case 2&lt;/title&gt;&lt;secondary-title&gt;Cureus&lt;/secondary-title&gt;&lt;alt-title&gt;Cureus&lt;/alt-title&gt;&lt;/titles&gt;&lt;periodical&gt;&lt;full-title&gt;Cureus&lt;/full-title&gt;&lt;/periodical&gt;&lt;alt-periodical&gt;&lt;full-title&gt;Cureus&lt;/full-title&gt;&lt;/alt-periodical&gt;&lt;pages&gt;e7930-e7930&lt;/pages&gt;&lt;volume&gt;12&lt;/volume&gt;&lt;number&gt;5&lt;/number&gt;&lt;keywords&gt;&lt;keyword&gt;covid 19&lt;/keyword&gt;&lt;/keywords&gt;&lt;dates&gt;&lt;year&gt;2020&lt;/year&gt;&lt;/dates&gt;&lt;publisher&gt;Cureus&lt;/publisher&gt;&lt;isbn&gt;2168-8184&lt;/isbn&gt;&lt;accession-num&gt;32499974&lt;/accession-num&gt;&lt;urls&gt;&lt;related-urls&gt;&lt;url&gt;https://pubmed.ncbi.nlm.nih.gov/32499974&lt;/url&gt;&lt;url&gt;https://www.ncbi.nlm.nih.gov/pmc/articles/PMC7266087/&lt;/url&gt;&lt;/related-urls&gt;&lt;/urls&gt;&lt;electronic-resource-num&gt;10.7759/cureus.7930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37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7E573750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72F1FC3C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48667385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72-year-old male initially presented with fever and dry cough</w:t>
            </w:r>
          </w:p>
          <w:p w14:paraId="1D6A9A8C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Developed hypoxemic respiratory failure and intubated </w:t>
            </w:r>
          </w:p>
          <w:p w14:paraId="1DB7AF8C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MRI revealed small cortical posterior left parietal infarct </w:t>
            </w:r>
          </w:p>
          <w:p w14:paraId="2AD65AAA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SARS-CoV-2 PCR tested positive </w:t>
            </w:r>
          </w:p>
          <w:p w14:paraId="7C60E633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EEG consistent with encephalopathy, CSF bland </w:t>
            </w:r>
          </w:p>
        </w:tc>
      </w:tr>
      <w:tr w:rsidR="00492D83" w:rsidRPr="00A92831" w14:paraId="2714C17B" w14:textId="77777777" w:rsidTr="00E65689">
        <w:trPr>
          <w:trHeight w:val="1179"/>
        </w:trPr>
        <w:tc>
          <w:tcPr>
            <w:tcW w:w="1418" w:type="dxa"/>
          </w:tcPr>
          <w:p w14:paraId="4C0B96E4" w14:textId="5E47EB7F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Brescia, Ital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ilotto&lt;/Author&gt;&lt;Year&gt;2020&lt;/Year&gt;&lt;RecNum&gt;416&lt;/RecNum&gt;&lt;DisplayText&gt;&lt;style face="superscript"&gt;238&lt;/style&gt;&lt;/DisplayText&gt;&lt;record&gt;&lt;rec-number&gt;416&lt;/rec-number&gt;&lt;foreign-keys&gt;&lt;key app="EN" db-id="psea0pzx6srvxiezztippp9mdx0tee0rt0zd" timestamp="1601656677"&gt;416&lt;/key&gt;&lt;/foreign-keys&gt;&lt;ref-type name="Journal Article"&gt;17&lt;/ref-type&gt;&lt;contributors&gt;&lt;authors&gt;&lt;author&gt;Pilotto, Andrea&lt;/author&gt;&lt;author&gt;Odolini, Silvia&lt;/author&gt;&lt;author&gt;Masciocchi, Stefano&lt;/author&gt;&lt;author&gt;Comelli, Agnese&lt;/author&gt;&lt;author&gt;Volonghi, Irene&lt;/author&gt;&lt;author&gt;Gazzina, Stefano&lt;/author&gt;&lt;author&gt;Nocivelli, Sara&lt;/author&gt;&lt;author&gt;Pezzini, Alessandro&lt;/author&gt;&lt;author&gt;Focà, Emanuele&lt;/author&gt;&lt;author&gt;Caruso, Arnaldo&lt;/author&gt;&lt;author&gt;Leonardi, Matilde&lt;/author&gt;&lt;author&gt;Pasolini, Maria P.&lt;/author&gt;&lt;author&gt;Gasparotti, Roberto&lt;/author&gt;&lt;author&gt;Castelli, Francesco&lt;/author&gt;&lt;author&gt;Ashton, Nicholas J.&lt;/author&gt;&lt;author&gt;Blennow, Kaj&lt;/author&gt;&lt;author&gt;Zetterberg, Henrik&lt;/author&gt;&lt;author&gt;Padovani, Alessandro&lt;/author&gt;&lt;/authors&gt;&lt;/contributors&gt;&lt;titles&gt;&lt;title&gt;Steroid-Responsive Encephalitis in Coronavirus Disease 2019&lt;/title&gt;&lt;secondary-title&gt;Annals of Neurology&lt;/secondary-title&gt;&lt;/titles&gt;&lt;periodical&gt;&lt;full-title&gt;Annals of Neurology&lt;/full-title&gt;&lt;/periodical&gt;&lt;pages&gt;423-427&lt;/pages&gt;&lt;volume&gt;88&lt;/volume&gt;&lt;number&gt;2&lt;/number&gt;&lt;dates&gt;&lt;year&gt;2020&lt;/year&gt;&lt;pub-dates&gt;&lt;date&gt;2020/08/01&lt;/date&gt;&lt;/pub-dates&gt;&lt;/dates&gt;&lt;publisher&gt;John Wiley &amp;amp; Sons, Ltd&lt;/publisher&gt;&lt;isbn&gt;0364-5134&lt;/isbn&gt;&lt;urls&gt;&lt;related-urls&gt;&lt;url&gt;https://doi.org/10.1002/ana.25783&lt;/url&gt;&lt;/related-urls&gt;&lt;/urls&gt;&lt;electronic-resource-num&gt;10.1002/ana.25783&lt;/electronic-resource-num&gt;&lt;access-date&gt;2020/09/01&lt;/access-dat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38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73A87A7F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217059E4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6E354E20" w14:textId="1754656E" w:rsidR="00492D83" w:rsidRPr="00A92831" w:rsidRDefault="00492D83" w:rsidP="00492D83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  <w:lang w:eastAsia="en-CA"/>
              </w:rPr>
            </w:pPr>
            <w:r w:rsidRPr="00A92831">
              <w:rPr>
                <w:rFonts w:ascii="Arial" w:hAnsi="Arial" w:cs="Arial"/>
                <w:sz w:val="20"/>
                <w:szCs w:val="20"/>
                <w:lang w:eastAsia="en-CA"/>
              </w:rPr>
              <w:t>36-year-old male patient presented with 2 days of fever, headache, body pain, cough, diarrhea and vomiting. The patient was negative for SARS-CoV-2 and diagnosed as gastroenteritis and discharged</w:t>
            </w:r>
          </w:p>
          <w:p w14:paraId="0E031AB6" w14:textId="77777777" w:rsidR="00492D83" w:rsidRPr="00A92831" w:rsidRDefault="00492D83" w:rsidP="00492D83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  <w:lang w:eastAsia="en-CA"/>
              </w:rPr>
            </w:pPr>
            <w:r w:rsidRPr="00A92831">
              <w:rPr>
                <w:rFonts w:ascii="Arial" w:hAnsi="Arial" w:cs="Arial"/>
                <w:sz w:val="20"/>
                <w:szCs w:val="20"/>
                <w:lang w:eastAsia="en-CA"/>
              </w:rPr>
              <w:t xml:space="preserve">4-days later patient went back to hospital complaining of the same symptoms and additionally he presented with drowsiness and appeared mildly confused. </w:t>
            </w:r>
          </w:p>
          <w:p w14:paraId="2B71771A" w14:textId="77777777" w:rsidR="00492D83" w:rsidRPr="00A92831" w:rsidRDefault="00492D83" w:rsidP="00492D83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  <w:lang w:eastAsia="en-CA"/>
              </w:rPr>
              <w:t>COVID-19 swab was repeated and resulted positive</w:t>
            </w:r>
          </w:p>
          <w:p w14:paraId="1B4E54B7" w14:textId="4657A569" w:rsidR="00492D83" w:rsidRPr="00A92831" w:rsidRDefault="00492D83" w:rsidP="00492D83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Bilateral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supratentorial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leptomeningeal increased enhancement was detected and further supported the diagnosis of COVID-19-related meningoencephalitis.</w:t>
            </w:r>
          </w:p>
        </w:tc>
      </w:tr>
      <w:tr w:rsidR="00492D83" w:rsidRPr="00A92831" w14:paraId="1923A8F8" w14:textId="77777777" w:rsidTr="00E65689">
        <w:trPr>
          <w:trHeight w:val="841"/>
        </w:trPr>
        <w:tc>
          <w:tcPr>
            <w:tcW w:w="1418" w:type="dxa"/>
          </w:tcPr>
          <w:p w14:paraId="624F4CB8" w14:textId="3AFB6879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Calgary, Canad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rett&lt;/Author&gt;&lt;Year&gt;2020&lt;/Year&gt;&lt;RecNum&gt;417&lt;/RecNum&gt;&lt;DisplayText&gt;&lt;style face="superscript"&gt;239&lt;/style&gt;&lt;/DisplayText&gt;&lt;record&gt;&lt;rec-number&gt;417&lt;/rec-number&gt;&lt;foreign-keys&gt;&lt;key app="EN" db-id="psea0pzx6srvxiezztippp9mdx0tee0rt0zd" timestamp="1601656677"&gt;417&lt;/key&gt;&lt;/foreign-keys&gt;&lt;ref-type name="Journal Article"&gt;17&lt;/ref-type&gt;&lt;contributors&gt;&lt;authors&gt;&lt;author&gt;Krett, Jonathan D.&lt;/author&gt;&lt;author&gt;Jewett, Gordon A. E.&lt;/author&gt;&lt;author&gt;Elton-Lacasse, Charissa&lt;/author&gt;&lt;author&gt;Fonseca, Kevin&lt;/author&gt;&lt;author&gt;Hahn, Christopher&lt;/author&gt;&lt;author&gt;Au, Selena&lt;/author&gt;&lt;author&gt;Koch, Marcus W.&lt;/author&gt;&lt;/authors&gt;&lt;/contributors&gt;&lt;titles&gt;&lt;title&gt;Hemorrhagic encephalopathy associated with COVID-19&lt;/title&gt;&lt;secondary-title&gt;Journal of Neuroimmunology&lt;/secondary-title&gt;&lt;/titles&gt;&lt;periodical&gt;&lt;full-title&gt;Journal of neuroimmunology&lt;/full-title&gt;&lt;abbr-1&gt;J Neuroimmunol&lt;/abbr-1&gt;&lt;/periodical&gt;&lt;pages&gt;577326&lt;/pages&gt;&lt;volume&gt;346&lt;/volume&gt;&lt;keywords&gt;&lt;keyword&gt;COVID-19&lt;/keyword&gt;&lt;keyword&gt;Encephalopathy&lt;/keyword&gt;&lt;keyword&gt;SARS-CoV-2&lt;/keyword&gt;&lt;keyword&gt;Coronavirus&lt;/keyword&gt;&lt;keyword&gt;Intracerebral hemorrhage&lt;/keyword&gt;&lt;/keywords&gt;&lt;dates&gt;&lt;year&gt;2020&lt;/year&gt;&lt;pub-dates&gt;&lt;date&gt;2020/09/15/&lt;/date&gt;&lt;/pub-dates&gt;&lt;/dates&gt;&lt;isbn&gt;0165-5728&lt;/isbn&gt;&lt;urls&gt;&lt;related-urls&gt;&lt;url&gt;http://www.sciencedirect.com/science/article/pii/S0165572820303325&lt;/url&gt;&lt;/related-urls&gt;&lt;/urls&gt;&lt;electronic-resource-num&gt;https://doi.org/10.1016/j.jneuroim.2020.577326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39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173F2229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6C0E4746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7AD13419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69-year-old male with history of coronary artery disease, hypertension and type 2 diabetes mellitus and travel history to USA, presented with acute encephalopathy and respiratory distress </w:t>
            </w:r>
          </w:p>
          <w:p w14:paraId="46C8A409" w14:textId="1E877942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asopharyngeal swab for COVID-19 tested positive for SARS-CoV-2</w:t>
            </w:r>
            <w:r w:rsidR="002D3F45">
              <w:rPr>
                <w:rFonts w:ascii="Arial" w:hAnsi="Arial" w:cs="Arial"/>
                <w:sz w:val="20"/>
                <w:szCs w:val="20"/>
              </w:rPr>
              <w:t>, CSF negative</w:t>
            </w:r>
          </w:p>
          <w:p w14:paraId="1A49B7FA" w14:textId="109C5C60" w:rsidR="002D3F45" w:rsidRPr="00A92831" w:rsidRDefault="002D3F45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rain MRI showed m</w:t>
            </w:r>
            <w:r w:rsidRPr="002D3F45">
              <w:rPr>
                <w:rFonts w:ascii="Arial" w:hAnsi="Arial" w:cs="Arial"/>
                <w:sz w:val="20"/>
                <w:szCs w:val="20"/>
              </w:rPr>
              <w:t xml:space="preserve">ultifocal, </w:t>
            </w:r>
            <w:proofErr w:type="spellStart"/>
            <w:r w:rsidRPr="002D3F45">
              <w:rPr>
                <w:rFonts w:ascii="Arial" w:hAnsi="Arial" w:cs="Arial"/>
                <w:sz w:val="20"/>
                <w:szCs w:val="20"/>
              </w:rPr>
              <w:t>multicompartmental</w:t>
            </w:r>
            <w:proofErr w:type="spellEnd"/>
            <w:r w:rsidRPr="002D3F45">
              <w:rPr>
                <w:rFonts w:ascii="Arial" w:hAnsi="Arial" w:cs="Arial"/>
                <w:sz w:val="20"/>
                <w:szCs w:val="20"/>
              </w:rPr>
              <w:t xml:space="preserve"> hemorrhages with </w:t>
            </w:r>
            <w:proofErr w:type="spellStart"/>
            <w:r w:rsidRPr="002D3F45">
              <w:rPr>
                <w:rFonts w:ascii="Arial" w:hAnsi="Arial" w:cs="Arial"/>
                <w:sz w:val="20"/>
                <w:szCs w:val="20"/>
              </w:rPr>
              <w:t>peri</w:t>
            </w:r>
            <w:proofErr w:type="spellEnd"/>
            <w:r w:rsidRPr="002D3F45">
              <w:rPr>
                <w:rFonts w:ascii="Arial" w:hAnsi="Arial" w:cs="Arial"/>
                <w:sz w:val="20"/>
                <w:szCs w:val="20"/>
              </w:rPr>
              <w:t xml:space="preserve">-hemorrhage </w:t>
            </w:r>
            <w:proofErr w:type="spellStart"/>
            <w:r w:rsidRPr="002D3F45">
              <w:rPr>
                <w:rFonts w:ascii="Arial" w:hAnsi="Arial" w:cs="Arial"/>
                <w:sz w:val="20"/>
                <w:szCs w:val="20"/>
              </w:rPr>
              <w:t>vasogenic</w:t>
            </w:r>
            <w:proofErr w:type="spellEnd"/>
            <w:r w:rsidRPr="002D3F45">
              <w:rPr>
                <w:rFonts w:ascii="Arial" w:hAnsi="Arial" w:cs="Arial"/>
                <w:sz w:val="20"/>
                <w:szCs w:val="20"/>
              </w:rPr>
              <w:t xml:space="preserve"> edema</w:t>
            </w:r>
          </w:p>
        </w:tc>
      </w:tr>
      <w:tr w:rsidR="00492D83" w:rsidRPr="00A92831" w14:paraId="19DF49E0" w14:textId="77777777" w:rsidTr="00E65689">
        <w:trPr>
          <w:trHeight w:val="713"/>
        </w:trPr>
        <w:tc>
          <w:tcPr>
            <w:tcW w:w="1418" w:type="dxa"/>
          </w:tcPr>
          <w:p w14:paraId="0815FFF3" w14:textId="4490BE82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hin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hi&lt;/Author&gt;&lt;Year&gt;2019&lt;/Year&gt;&lt;RecNum&gt;418&lt;/RecNum&gt;&lt;DisplayText&gt;&lt;style face="superscript"&gt;240&lt;/style&gt;&lt;/DisplayText&gt;&lt;record&gt;&lt;rec-number&gt;418&lt;/rec-number&gt;&lt;foreign-keys&gt;&lt;key app="EN" db-id="psea0pzx6srvxiezztippp9mdx0tee0rt0zd" timestamp="1601656678"&gt;418&lt;/key&gt;&lt;/foreign-keys&gt;&lt;ref-type name="Journal Article"&gt;17&lt;/ref-type&gt;&lt;contributors&gt;&lt;authors&gt;&lt;author&gt;Shi, Bi-Chuan&lt;/author&gt;&lt;author&gt;Li, Jiao&lt;/author&gt;&lt;author&gt;Jiang, Ji-Wei&lt;/author&gt;&lt;author&gt;Li, Mei-Xin&lt;/author&gt;&lt;author&gt;Zhang, Jian&lt;/author&gt;&lt;author&gt;Shang, Xiu-Li&lt;/author&gt;&lt;/authors&gt;&lt;/contributors&gt;&lt;titles&gt;&lt;title&gt;Mild encephalitis/encephalopathy with a reversible splenial lesion secondary to encephalitis complicated by hyponatremia: A case report and literature review&lt;/title&gt;&lt;secondary-title&gt;Medicine&lt;/secondary-title&gt;&lt;alt-title&gt;Medicine (Baltimore)&lt;/alt-title&gt;&lt;/titles&gt;&lt;periodical&gt;&lt;full-title&gt;Medicine&lt;/full-title&gt;&lt;abbr-1&gt;Medicine (Baltimore)&lt;/abbr-1&gt;&lt;/periodical&gt;&lt;alt-periodical&gt;&lt;full-title&gt;Medicine&lt;/full-title&gt;&lt;abbr-1&gt;Medicine (Baltimore)&lt;/abbr-1&gt;&lt;/alt-periodical&gt;&lt;pages&gt;e17982-e17982&lt;/pages&gt;&lt;volume&gt;98&lt;/volume&gt;&lt;number&gt;47&lt;/number&gt;&lt;keywords&gt;&lt;keyword&gt;Adult&lt;/keyword&gt;&lt;keyword&gt;Corpus Callosum/*pathology&lt;/keyword&gt;&lt;keyword&gt;Encephalitis/*complications/diagnosis&lt;/keyword&gt;&lt;keyword&gt;Humans&lt;/keyword&gt;&lt;keyword&gt;Hyponatremia/*etiology&lt;/keyword&gt;&lt;keyword&gt;Male&lt;/keyword&gt;&lt;keyword&gt;Severity of Illness Index&lt;/keyword&gt;&lt;/keywords&gt;&lt;dates&gt;&lt;year&gt;2019&lt;/year&gt;&lt;/dates&gt;&lt;publisher&gt;Wolters Kluwer Health&lt;/publisher&gt;&lt;isbn&gt;1536-5964&amp;#xD;0025-7974&lt;/isbn&gt;&lt;accession-num&gt;31764808&lt;/accession-num&gt;&lt;urls&gt;&lt;related-urls&gt;&lt;url&gt;https://pubmed.ncbi.nlm.nih.gov/31764808&lt;/url&gt;&lt;url&gt;https://www.ncbi.nlm.nih.gov/pmc/articles/PMC6882656/&lt;/url&gt;&lt;/related-urls&gt;&lt;/urls&gt;&lt;electronic-resource-num&gt;10.1097/MD.0000000000017982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40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4F08B630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1C423006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32390ED4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31-year-old male presenting with 5-day history of fever and headache </w:t>
            </w:r>
          </w:p>
          <w:p w14:paraId="51FA9AC7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Lab tests consistent with encephalitis </w:t>
            </w:r>
          </w:p>
          <w:p w14:paraId="1610B43D" w14:textId="0192F02E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Later developed mild encephalitis/encephalopathy with a reversible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splenial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lesion </w:t>
            </w:r>
          </w:p>
        </w:tc>
      </w:tr>
      <w:tr w:rsidR="00492D83" w:rsidRPr="00A92831" w14:paraId="28DD4422" w14:textId="77777777" w:rsidTr="00E65689">
        <w:trPr>
          <w:trHeight w:val="713"/>
        </w:trPr>
        <w:tc>
          <w:tcPr>
            <w:tcW w:w="1418" w:type="dxa"/>
          </w:tcPr>
          <w:p w14:paraId="7BE83AFE" w14:textId="2F289C47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Istanbul, Turke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YXlhPC9BdXRob3I+PFllYXI+MjAyMDwvWWVhcj48UmVj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YXlhPC9BdXRob3I+PFllYXI+MjAyMDwvWWVhcj48UmVj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41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172C210E" w14:textId="0A916D38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Case report </w:t>
            </w:r>
          </w:p>
        </w:tc>
        <w:tc>
          <w:tcPr>
            <w:tcW w:w="1276" w:type="dxa"/>
          </w:tcPr>
          <w:p w14:paraId="12FCD674" w14:textId="0817A1C3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0DA573F5" w14:textId="77777777" w:rsidR="00492D83" w:rsidRPr="00A92831" w:rsidRDefault="00492D83" w:rsidP="00492D83">
            <w:pPr>
              <w:pStyle w:val="f-body"/>
              <w:numPr>
                <w:ilvl w:val="0"/>
                <w:numId w:val="33"/>
              </w:numPr>
              <w:spacing w:before="0" w:beforeAutospacing="0" w:after="0" w:afterAutospacing="0"/>
              <w:ind w:left="461" w:hanging="284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38-year-old male patient admitted with a history of fever for 5 days, tested positive for SARS-CoV-2</w:t>
            </w:r>
          </w:p>
          <w:p w14:paraId="1F5E47BC" w14:textId="77777777" w:rsidR="00492D83" w:rsidRPr="00A92831" w:rsidRDefault="00492D83" w:rsidP="00492D83">
            <w:pPr>
              <w:pStyle w:val="f-body"/>
              <w:numPr>
                <w:ilvl w:val="0"/>
                <w:numId w:val="33"/>
              </w:numPr>
              <w:spacing w:before="0" w:beforeAutospacing="0" w:after="0" w:afterAutospacing="0"/>
              <w:ind w:left="461" w:hanging="284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After fifth day of ICU, patient complained about vision loss in both eyes. </w:t>
            </w:r>
          </w:p>
          <w:p w14:paraId="7EF2C6F1" w14:textId="77777777" w:rsidR="00492D83" w:rsidRPr="00A92831" w:rsidRDefault="00492D83" w:rsidP="00492D83">
            <w:pPr>
              <w:pStyle w:val="f-body"/>
              <w:numPr>
                <w:ilvl w:val="0"/>
                <w:numId w:val="33"/>
              </w:numPr>
              <w:spacing w:before="0" w:beforeAutospacing="0" w:after="0" w:afterAutospacing="0"/>
              <w:ind w:left="461" w:hanging="284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Brain MRI reveale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vasogenic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edema similar to posterior reversible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leucoencephalopathy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(PRES).</w:t>
            </w:r>
          </w:p>
          <w:p w14:paraId="4B0CAD5C" w14:textId="77777777" w:rsidR="00492D83" w:rsidRPr="00A92831" w:rsidRDefault="00492D83" w:rsidP="00492D83">
            <w:pPr>
              <w:pStyle w:val="f-body"/>
              <w:numPr>
                <w:ilvl w:val="0"/>
                <w:numId w:val="33"/>
              </w:numPr>
              <w:spacing w:before="0" w:beforeAutospacing="0" w:after="0" w:afterAutospacing="0"/>
              <w:ind w:left="461" w:hanging="284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orticosteroid therapy was tapered and on the tenth day neurological examination and neurocognitive assessment were completely normal</w:t>
            </w:r>
            <w:r w:rsidRPr="00A92831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 </w:t>
            </w:r>
          </w:p>
          <w:p w14:paraId="08BBD4BE" w14:textId="14D85A4B" w:rsidR="00492D83" w:rsidRPr="00A92831" w:rsidRDefault="00492D83" w:rsidP="00492D83">
            <w:pPr>
              <w:pStyle w:val="f-body"/>
              <w:numPr>
                <w:ilvl w:val="0"/>
                <w:numId w:val="33"/>
              </w:numPr>
              <w:spacing w:before="0" w:beforeAutospacing="0" w:after="0" w:afterAutospacing="0"/>
              <w:ind w:left="461" w:hanging="284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Brain MRI performed two weeks later showed complete regression of the lesions</w:t>
            </w:r>
          </w:p>
        </w:tc>
      </w:tr>
      <w:tr w:rsidR="00492D83" w:rsidRPr="00A92831" w14:paraId="73A8C076" w14:textId="77777777" w:rsidTr="00E65689">
        <w:trPr>
          <w:trHeight w:val="740"/>
        </w:trPr>
        <w:tc>
          <w:tcPr>
            <w:tcW w:w="1418" w:type="dxa"/>
          </w:tcPr>
          <w:p w14:paraId="2621D551" w14:textId="221ABA3E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Créteil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>, France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Djellaoui&lt;/Author&gt;&lt;Year&gt;2020&lt;/Year&gt;&lt;RecNum&gt;419&lt;/RecNum&gt;&lt;DisplayText&gt;&lt;style face="superscript"&gt;242&lt;/style&gt;&lt;/DisplayText&gt;&lt;record&gt;&lt;rec-number&gt;419&lt;/rec-number&gt;&lt;foreign-keys&gt;&lt;key app="EN" db-id="psea0pzx6srvxiezztippp9mdx0tee0rt0zd" timestamp="1601656678"&gt;419&lt;/key&gt;&lt;/foreign-keys&gt;&lt;ref-type name="Journal Article"&gt;17&lt;/ref-type&gt;&lt;contributors&gt;&lt;authors&gt;&lt;author&gt;Djellaoui, Abdenour&lt;/author&gt;&lt;author&gt;Seddik, Lilia&lt;/author&gt;&lt;author&gt;Cleret De Langavant, Laurent&lt;/author&gt;&lt;author&gt;Cattan, Samuel&lt;/author&gt;&lt;author&gt;Bachoud-Lévi, Anne Catherine&lt;/author&gt;&lt;author&gt;Hosseini, Hassan&lt;/author&gt;&lt;/authors&gt;&lt;/contributors&gt;&lt;titles&gt;&lt;title&gt;Posterior reversible encephalopathy syndrome associated with SARS-CoV-2 infection&lt;/title&gt;&lt;secondary-title&gt;Journal of Neurology, Neurosurgery &amp;amp;amp; Psychiatry&lt;/secondary-title&gt;&lt;/titles&gt;&lt;periodical&gt;&lt;full-title&gt;Journal of Neurology, Neurosurgery &amp;amp;amp; Psychiatry&lt;/full-title&gt;&lt;/periodical&gt;&lt;pages&gt;jnnp-2020-323923&lt;/pages&gt;&lt;dates&gt;&lt;year&gt;2020&lt;/year&gt;&lt;/dates&gt;&lt;urls&gt;&lt;related-urls&gt;&lt;url&gt;https://jnnp.bmj.com/content/jnnp/early/2020/07/26/jnnp-2020-323923.full.pdf&lt;/url&gt;&lt;/related-urls&gt;&lt;/urls&gt;&lt;electronic-resource-num&gt;10.1136/jnnp-2020-323923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42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7B014E14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7C1D444E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09D26C09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69-year-old female presented to stroke unit for 3 generalized seizures, mutism and delirium, and 7-day history of unusual asthenia </w:t>
            </w:r>
          </w:p>
          <w:p w14:paraId="688746F2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SARS-CoV-2 was positive in nasopharyngeal swab and negative in CSF </w:t>
            </w:r>
          </w:p>
          <w:p w14:paraId="28B99C2A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MRI day 8 confirmed diagnosis of PRES </w:t>
            </w:r>
          </w:p>
        </w:tc>
      </w:tr>
      <w:tr w:rsidR="00492D83" w:rsidRPr="00A92831" w14:paraId="73322165" w14:textId="77777777" w:rsidTr="00E65689">
        <w:tc>
          <w:tcPr>
            <w:tcW w:w="1418" w:type="dxa"/>
          </w:tcPr>
          <w:p w14:paraId="2BEC5A77" w14:textId="29EBB022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Detroit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oyiadji&lt;/Author&gt;&lt;Year&gt;2020&lt;/Year&gt;&lt;RecNum&gt;105&lt;/RecNum&gt;&lt;DisplayText&gt;&lt;style face="superscript"&gt;243&lt;/style&gt;&lt;/DisplayText&gt;&lt;record&gt;&lt;rec-number&gt;105&lt;/rec-number&gt;&lt;foreign-keys&gt;&lt;key app="EN" db-id="psea0pzx6srvxiezztippp9mdx0tee0rt0zd" timestamp="1587064716"&gt;105&lt;/key&gt;&lt;/foreign-keys&gt;&lt;ref-type name="Journal Article"&gt;17&lt;/ref-type&gt;&lt;contributors&gt;&lt;authors&gt;&lt;author&gt;Poyiadji, N.&lt;/author&gt;&lt;author&gt;Shahin, G.&lt;/author&gt;&lt;author&gt;Noujaim, D.&lt;/author&gt;&lt;author&gt;Stone, M.&lt;/author&gt;&lt;author&gt;Patel, S.&lt;/author&gt;&lt;author&gt;Griffith, B.&lt;/author&gt;&lt;/authors&gt;&lt;/contributors&gt;&lt;auth-address&gt;From the Department of Radiology, Henry Ford Health System, 2799 West Grand Blvd Detroit MI 48202.&lt;/auth-address&gt;&lt;titles&gt;&lt;title&gt;COVID-19-associated Acute Hemorrhagic Necrotizing Encephalopathy: CT and MRI Features&lt;/title&gt;&lt;secondary-title&gt;Radiology&lt;/secondary-title&gt;&lt;/titles&gt;&lt;periodical&gt;&lt;full-title&gt;Radiology&lt;/full-title&gt;&lt;/periodical&gt;&lt;pages&gt;201187&lt;/pages&gt;&lt;edition&gt;2020/04/02&lt;/edition&gt;&lt;dates&gt;&lt;year&gt;2020&lt;/year&gt;&lt;pub-dates&gt;&lt;date&gt;Mar 31&lt;/date&gt;&lt;/pub-dates&gt;&lt;/dates&gt;&lt;isbn&gt;1527-1315 (Electronic)&amp;#xD;0033-8419 (Linking)&lt;/isbn&gt;&lt;accession-num&gt;32228363&lt;/accession-num&gt;&lt;urls&gt;&lt;related-urls&gt;&lt;url&gt;https://www.ncbi.nlm.nih.gov/pubmed/32228363&lt;/url&gt;&lt;/related-urls&gt;&lt;/urls&gt;&lt;electronic-resource-num&gt;10.1148/radiol.2020201187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43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25575AC7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23424C14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416D4F31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Middle-aged woman with cough, fever, altered mentation</w:t>
            </w:r>
          </w:p>
          <w:p w14:paraId="1983DFEC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CT/MRI showed hemorrhagic enhancing lesions in the thalami, medial temporal lobes, an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subinsular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regions, without any arterial or venous occlusions, supportive of acute necrotizing encephalitis </w:t>
            </w:r>
          </w:p>
        </w:tc>
      </w:tr>
      <w:tr w:rsidR="00492D83" w:rsidRPr="00A92831" w14:paraId="6864871C" w14:textId="77777777" w:rsidTr="00E65689">
        <w:tc>
          <w:tcPr>
            <w:tcW w:w="1418" w:type="dxa"/>
          </w:tcPr>
          <w:p w14:paraId="65381687" w14:textId="73E28A8D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France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Grimaldi&lt;/Author&gt;&lt;Year&gt;2020&lt;/Year&gt;&lt;RecNum&gt;420&lt;/RecNum&gt;&lt;DisplayText&gt;&lt;style face="superscript"&gt;244&lt;/style&gt;&lt;/DisplayText&gt;&lt;record&gt;&lt;rec-number&gt;420&lt;/rec-number&gt;&lt;foreign-keys&gt;&lt;key app="EN" db-id="psea0pzx6srvxiezztippp9mdx0tee0rt0zd" timestamp="1601656678"&gt;420&lt;/key&gt;&lt;/foreign-keys&gt;&lt;ref-type name="Journal Article"&gt;17&lt;/ref-type&gt;&lt;contributors&gt;&lt;authors&gt;&lt;author&gt;Grimaldi, S.&lt;/author&gt;&lt;author&gt;Lagarde, S.&lt;/author&gt;&lt;author&gt;Harle, J. R.&lt;/author&gt;&lt;author&gt;Boucraut, J.&lt;/author&gt;&lt;author&gt;Guedj, E.&lt;/author&gt;&lt;/authors&gt;&lt;/contributors&gt;&lt;auth-address&gt;Aix Marseille Univ, France.&amp;#xD;CHU Timone, France.&lt;/auth-address&gt;&lt;titles&gt;&lt;title&gt;Autoimmune encephalitis concomitant with SARS-CoV-2 infection: insight from (18)F-FDG PET imaging and neuronal autoantibodies&lt;/title&gt;&lt;secondary-title&gt;J Nucl Med&lt;/secondary-title&gt;&lt;/titles&gt;&lt;periodical&gt;&lt;full-title&gt;J Nucl Med&lt;/full-title&gt;&lt;/periodical&gt;&lt;edition&gt;2020/07/28&lt;/edition&gt;&lt;keywords&gt;&lt;keyword&gt;18f-fdg pet&lt;/keyword&gt;&lt;keyword&gt;Infectious Disease&lt;/keyword&gt;&lt;keyword&gt;Neurology&lt;/keyword&gt;&lt;keyword&gt;Pet&lt;/keyword&gt;&lt;keyword&gt;Pet/ct&lt;/keyword&gt;&lt;keyword&gt;SARS-CoV-2&lt;/keyword&gt;&lt;keyword&gt;autoantibodies&lt;/keyword&gt;&lt;keyword&gt;encephalitis&lt;/keyword&gt;&lt;keyword&gt;infection&lt;/keyword&gt;&lt;/keywords&gt;&lt;dates&gt;&lt;year&gt;2020&lt;/year&gt;&lt;pub-dates&gt;&lt;date&gt;Jul 24&lt;/date&gt;&lt;/pub-dates&gt;&lt;/dates&gt;&lt;isbn&gt;0161-5505&lt;/isbn&gt;&lt;accession-num&gt;32709734&lt;/accession-num&gt;&lt;urls&gt;&lt;/urls&gt;&lt;electronic-resource-num&gt;10.2967/jnumed.120.249292&lt;/electronic-resource-num&gt;&lt;remote-database-provider&gt;NLM&lt;/remote-database-provider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44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33C5162E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2AF0B416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6F396D81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72-year-old male presented with subacute cerebellar syndrome and myoclonus days after general COVID-19 symptoms </w:t>
            </w:r>
          </w:p>
          <w:p w14:paraId="092AF2F1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Oropharyngeal swab test was positive for SARS-CoV-2 </w:t>
            </w:r>
          </w:p>
          <w:p w14:paraId="4FB6AB71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Brain </w:t>
            </w:r>
            <w:r w:rsidRPr="00A92831">
              <w:rPr>
                <w:rFonts w:ascii="Arial" w:hAnsi="Arial" w:cs="Arial"/>
                <w:sz w:val="20"/>
                <w:szCs w:val="20"/>
                <w:vertAlign w:val="superscript"/>
              </w:rPr>
              <w:t>18</w:t>
            </w:r>
            <w:r w:rsidRPr="00A92831">
              <w:rPr>
                <w:rFonts w:ascii="Arial" w:hAnsi="Arial" w:cs="Arial"/>
                <w:sz w:val="20"/>
                <w:szCs w:val="20"/>
              </w:rPr>
              <w:t>F-FDG PET results were compatible with encephalitis</w:t>
            </w:r>
          </w:p>
          <w:p w14:paraId="2DDBE81E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Treatment with steroids allowed a rapid improvement of symptoms </w:t>
            </w:r>
          </w:p>
        </w:tc>
      </w:tr>
      <w:tr w:rsidR="00492D83" w:rsidRPr="00A92831" w14:paraId="12434D44" w14:textId="77777777" w:rsidTr="00E65689">
        <w:tc>
          <w:tcPr>
            <w:tcW w:w="1418" w:type="dxa"/>
          </w:tcPr>
          <w:p w14:paraId="73A0308F" w14:textId="706E6C0F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London, United Kingdom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hoo&lt;/Author&gt;&lt;Year&gt;2020&lt;/Year&gt;&lt;RecNum&gt;421&lt;/RecNum&gt;&lt;DisplayText&gt;&lt;style face="superscript"&gt;245&lt;/style&gt;&lt;/DisplayText&gt;&lt;record&gt;&lt;rec-number&gt;421&lt;/rec-number&gt;&lt;foreign-keys&gt;&lt;key app="EN" db-id="psea0pzx6srvxiezztippp9mdx0tee0rt0zd" timestamp="1601656678"&gt;421&lt;/key&gt;&lt;/foreign-keys&gt;&lt;ref-type name="Journal Article"&gt;17&lt;/ref-type&gt;&lt;contributors&gt;&lt;authors&gt;&lt;author&gt;Khoo, Anthony&lt;/author&gt;&lt;author&gt;McLoughlin, Benjamin&lt;/author&gt;&lt;author&gt;Cheema, Sanjay&lt;/author&gt;&lt;author&gt;Weil, Rimona S&lt;/author&gt;&lt;author&gt;Lambert, Christian&lt;/author&gt;&lt;author&gt;Manji, Hadi&lt;/author&gt;&lt;author&gt;Zandi, Michael S&lt;/author&gt;&lt;author&gt;Morrow, Jasper M&lt;/author&gt;&lt;/authors&gt;&lt;/contributors&gt;&lt;titles&gt;&lt;title&gt;Postinfectious brainstem encephalitis associated with SARS-CoV-2&lt;/title&gt;&lt;secondary-title&gt;Journal of Neurology, Neurosurgery &amp;amp;amp; Psychiatry&lt;/secondary-title&gt;&lt;/titles&gt;&lt;periodical&gt;&lt;full-title&gt;Journal of Neurology, Neurosurgery &amp;amp;amp; Psychiatry&lt;/full-title&gt;&lt;/periodical&gt;&lt;pages&gt;1013-1014&lt;/pages&gt;&lt;volume&gt;91&lt;/volume&gt;&lt;number&gt;9&lt;/number&gt;&lt;dates&gt;&lt;year&gt;2020&lt;/year&gt;&lt;/dates&gt;&lt;urls&gt;&lt;related-urls&gt;&lt;url&gt;https://jnnp.bmj.com/content/jnnp/91/9/1013.full.pdf&lt;/url&gt;&lt;/related-urls&gt;&lt;/urls&gt;&lt;electronic-resource-num&gt;10.1136/jnnp-2020-323816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45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6373D3A9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6D8BE205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2A6ABBAD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65-year-old female presented with 1-week history of widespread involuntary movements, diplopia and cognitive decline, having experienced fever, cough an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myalgias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the week before </w:t>
            </w:r>
          </w:p>
          <w:p w14:paraId="5BAE9804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Throat and nasopharyngeal swab was positive for SARS-CoV-2, CSF negative for SARS-CoV-2 </w:t>
            </w:r>
          </w:p>
          <w:p w14:paraId="540AA5D2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eurological examination revealed widespread, stimulus-sensitive myoclonus involving the tongue and all four limbs </w:t>
            </w:r>
          </w:p>
          <w:p w14:paraId="3788575C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eurological symptoms persisted for the following week but repeated testing for SARS-CoV-2 was negative, with no symptoms of COVID-19 </w:t>
            </w:r>
          </w:p>
          <w:p w14:paraId="048C37BF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Teleconferencing meeting outcome found most likely cause of neurological symptom to be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postinfectious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immune-mediated encephalitis </w:t>
            </w:r>
          </w:p>
        </w:tc>
      </w:tr>
      <w:tr w:rsidR="00492D83" w:rsidRPr="00A92831" w14:paraId="197F5C3A" w14:textId="77777777" w:rsidTr="00E65689">
        <w:tc>
          <w:tcPr>
            <w:tcW w:w="1418" w:type="dxa"/>
          </w:tcPr>
          <w:p w14:paraId="3AF7E9FE" w14:textId="652BCED2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London, United Kingdom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EaXhvbjwvQXV0aG9yPjxZZWFyPjIwMjA8L1llYXI+PFJl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EaXhvbjwvQXV0aG9yPjxZZWFyPjIwMjA8L1llYXI+PFJl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46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3D88944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3516E74C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4AB4102C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50-year-old female presented with seizures and reduced consciousness 10-days after onset of fever, cough and headache</w:t>
            </w:r>
          </w:p>
          <w:p w14:paraId="78DD3F59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SARS-CoV-2 nasopharyngeal swab test was positive </w:t>
            </w:r>
          </w:p>
          <w:p w14:paraId="5AD43197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MRI on day 6 revealed worsening brain stem swelling with symmetrical hemorrhagic lesions consistent </w:t>
            </w: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 xml:space="preserve">with acute necrotizing encephalopathy </w:t>
            </w:r>
          </w:p>
        </w:tc>
      </w:tr>
      <w:tr w:rsidR="00492D83" w:rsidRPr="00A92831" w14:paraId="113CE0DB" w14:textId="77777777" w:rsidTr="00E65689">
        <w:tc>
          <w:tcPr>
            <w:tcW w:w="1418" w:type="dxa"/>
          </w:tcPr>
          <w:p w14:paraId="4601E5E7" w14:textId="361BF088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Los Angeles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Duong&lt;/Author&gt;&lt;Year&gt;2020&lt;/Year&gt;&lt;RecNum&gt;423&lt;/RecNum&gt;&lt;DisplayText&gt;&lt;style face="superscript"&gt;247&lt;/style&gt;&lt;/DisplayText&gt;&lt;record&gt;&lt;rec-number&gt;423&lt;/rec-number&gt;&lt;foreign-keys&gt;&lt;key app="EN" db-id="psea0pzx6srvxiezztippp9mdx0tee0rt0zd" timestamp="1601656679"&gt;423&lt;/key&gt;&lt;/foreign-keys&gt;&lt;ref-type name="Journal Article"&gt;17&lt;/ref-type&gt;&lt;contributors&gt;&lt;authors&gt;&lt;author&gt;Duong, Lisa&lt;/author&gt;&lt;author&gt;Xu, Prissilla&lt;/author&gt;&lt;author&gt;Liu, Antonio&lt;/author&gt;&lt;/authors&gt;&lt;/contributors&gt;&lt;titles&gt;&lt;title&gt;Meningoencephalitis without respiratory failure in a young female patient with COVID-19 infection in Downtown Los Angeles, early April 2020&lt;/title&gt;&lt;secondary-title&gt;Brain, behavior, and immunity&lt;/secondary-title&gt;&lt;alt-title&gt;Brain Behav Immun&lt;/alt-title&gt;&lt;/titles&gt;&lt;periodical&gt;&lt;full-title&gt;Brain, Behavior, and Immunity&lt;/full-title&gt;&lt;/periodical&gt;&lt;alt-periodical&gt;&lt;full-title&gt;Brain Behav Immun&lt;/full-title&gt;&lt;/alt-periodical&gt;&lt;pages&gt;33-33&lt;/pages&gt;&lt;volume&gt;87&lt;/volume&gt;&lt;edition&gt;2020/04/17&lt;/edition&gt;&lt;keywords&gt;&lt;keyword&gt;Betacoronavirus&lt;/keyword&gt;&lt;keyword&gt;*Coronavirus&lt;/keyword&gt;&lt;keyword&gt;Coronavirus Infections&lt;/keyword&gt;&lt;keyword&gt;Female&lt;/keyword&gt;&lt;keyword&gt;Humans&lt;/keyword&gt;&lt;keyword&gt;Los Angeles&lt;/keyword&gt;&lt;keyword&gt;*Meningoencephalitis&lt;/keyword&gt;&lt;keyword&gt;Pandemics&lt;/keyword&gt;&lt;keyword&gt;Pneumonia, Viral&lt;/keyword&gt;&lt;keyword&gt;*Respiratory Insufficiency&lt;/keyword&gt;&lt;/keywords&gt;&lt;dates&gt;&lt;year&gt;2020&lt;/year&gt;&lt;/dates&gt;&lt;publisher&gt;Elsevier Inc.&lt;/publisher&gt;&lt;isbn&gt;1090-2139&amp;#xD;0889-1591&lt;/isbn&gt;&lt;accession-num&gt;32305574&lt;/accession-num&gt;&lt;urls&gt;&lt;related-urls&gt;&lt;url&gt;https://pubmed.ncbi.nlm.nih.gov/32305574&lt;/url&gt;&lt;url&gt;https://www.ncbi.nlm.nih.gov/pmc/articles/PMC7162766/&lt;/url&gt;&lt;/related-urls&gt;&lt;/urls&gt;&lt;electronic-resource-num&gt;10.1016/j.bbi.2020.04.024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47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1DD97AC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3D1089A3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3E7CF820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41-year-old female with history of diabetes presented with headache, fever and new onset seizure, no respiratory symptoms  </w:t>
            </w:r>
          </w:p>
          <w:p w14:paraId="5B47A928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Admitted for management of viral meningitis </w:t>
            </w:r>
          </w:p>
          <w:p w14:paraId="673152F3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Experienced worsening encephalopathy </w:t>
            </w:r>
          </w:p>
          <w:p w14:paraId="6A4811EF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OVID-19 testing positive</w:t>
            </w:r>
          </w:p>
          <w:p w14:paraId="69E4FFF9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Began to improve by day 5 of admission after being administered hydroxychloroquine </w:t>
            </w:r>
          </w:p>
        </w:tc>
      </w:tr>
      <w:tr w:rsidR="00492D83" w:rsidRPr="00A92831" w14:paraId="79120ABC" w14:textId="77777777" w:rsidTr="00E65689">
        <w:tc>
          <w:tcPr>
            <w:tcW w:w="1418" w:type="dxa"/>
          </w:tcPr>
          <w:p w14:paraId="678AEC86" w14:textId="66859F8A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Madrid, Spain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YmVuemEtQWJpbGTDumE8L0F1dGhvcj48WWVhcj4yMDIw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YmVuemEtQWJpbGTDumE8L0F1dGhvcj48WWVhcj4yMDIw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48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7A0CF02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4F326302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5B0D110D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56-year-old female presented cough, fever and respiratory failure for 5 days after travel to Venice</w:t>
            </w:r>
          </w:p>
          <w:p w14:paraId="1F540AF3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Intubated for 10 days </w:t>
            </w:r>
          </w:p>
          <w:p w14:paraId="7634BCFA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48-hours outside ICU, developed acute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confusional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syndrome </w:t>
            </w:r>
          </w:p>
          <w:p w14:paraId="6042C592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EEG and cranial MRI consistent with inflammatory encephalopathy related to SARS-CoV-2 </w:t>
            </w:r>
          </w:p>
          <w:p w14:paraId="7CA24A87" w14:textId="0599E9F5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Radiological lesions may be secondary to inflammatory reaction, vs tissue injury due to viral invasion </w:t>
            </w:r>
          </w:p>
        </w:tc>
      </w:tr>
      <w:tr w:rsidR="00492D83" w:rsidRPr="00A92831" w14:paraId="3E3E588C" w14:textId="77777777" w:rsidTr="00E65689">
        <w:tc>
          <w:tcPr>
            <w:tcW w:w="1418" w:type="dxa"/>
          </w:tcPr>
          <w:p w14:paraId="4432CB81" w14:textId="43503741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ew York City, New York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Radmanesh&lt;/Author&gt;&lt;Year&gt;2020&lt;/Year&gt;&lt;RecNum&gt;425&lt;/RecNum&gt;&lt;DisplayText&gt;&lt;style face="superscript"&gt;249&lt;/style&gt;&lt;/DisplayText&gt;&lt;record&gt;&lt;rec-number&gt;425&lt;/rec-number&gt;&lt;foreign-keys&gt;&lt;key app="EN" db-id="psea0pzx6srvxiezztippp9mdx0tee0rt0zd" timestamp="1601656679"&gt;425&lt;/key&gt;&lt;/foreign-keys&gt;&lt;ref-type name="Journal Article"&gt;17&lt;/ref-type&gt;&lt;contributors&gt;&lt;authors&gt;&lt;author&gt;Radmanesh, Alireza&lt;/author&gt;&lt;author&gt;Derman, Anna&lt;/author&gt;&lt;author&gt;Ishida, Koto&lt;/author&gt;&lt;/authors&gt;&lt;/contributors&gt;&lt;titles&gt;&lt;title&gt;COVID-19-associated delayed posthypoxic necrotizing leukoencephalopathy&lt;/title&gt;&lt;secondary-title&gt;Journal of the neurological sciences&lt;/secondary-title&gt;&lt;alt-title&gt;J Neurol Sci&lt;/alt-title&gt;&lt;/titles&gt;&lt;periodical&gt;&lt;full-title&gt;Journal of the Neurological Sciences&lt;/full-title&gt;&lt;/periodical&gt;&lt;alt-periodical&gt;&lt;full-title&gt;J Neurol Sci&lt;/full-title&gt;&lt;/alt-periodical&gt;&lt;pages&gt;116945-116945&lt;/pages&gt;&lt;volume&gt;415&lt;/volume&gt;&lt;edition&gt;2020/05/27&lt;/edition&gt;&lt;keywords&gt;&lt;keyword&gt;Betacoronavirus/isolation &amp;amp; purification&lt;/keyword&gt;&lt;keyword&gt;Coronavirus Infections/*complications/virology&lt;/keyword&gt;&lt;keyword&gt;Humans&lt;/keyword&gt;&lt;keyword&gt;Hypoxia, Brain/complications/pathology&lt;/keyword&gt;&lt;keyword&gt;Leukoencephalopathies/*complications/diagnostic imaging&lt;/keyword&gt;&lt;keyword&gt;Male&lt;/keyword&gt;&lt;keyword&gt;Middle Aged&lt;/keyword&gt;&lt;keyword&gt;Pandemics&lt;/keyword&gt;&lt;keyword&gt;Pneumonia, Viral/*complications/virology&lt;/keyword&gt;&lt;keyword&gt;White Matter/pathology&lt;/keyword&gt;&lt;/keywords&gt;&lt;dates&gt;&lt;year&gt;2020&lt;/year&gt;&lt;/dates&gt;&lt;publisher&gt;Elsevier B.V.&lt;/publisher&gt;&lt;isbn&gt;1878-5883&amp;#xD;0022-510X&lt;/isbn&gt;&lt;accession-num&gt;32480073&lt;/accession-num&gt;&lt;urls&gt;&lt;related-urls&gt;&lt;url&gt;https://pubmed.ncbi.nlm.nih.gov/32480073&lt;/url&gt;&lt;url&gt;https://www.ncbi.nlm.nih.gov/pmc/articles/PMC7251359/&lt;/url&gt;&lt;/related-urls&gt;&lt;/urls&gt;&lt;electronic-resource-num&gt;10.1016/j.jns.2020.116945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49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6BB5DB6B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3AAF839E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7A592607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0-year-old female presented with 1-week history of dyspnea and cough; nasopharyngeal swab positive for SARS-CoV-2 </w:t>
            </w:r>
          </w:p>
          <w:p w14:paraId="4914CE62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Intubated on hospital day 2 and brain CT on day 17 and brain MRI on hospital day 23, suggested delayed post-hypoxic leukoencephalopathy </w:t>
            </w:r>
          </w:p>
        </w:tc>
      </w:tr>
      <w:tr w:rsidR="00492D83" w:rsidRPr="00A92831" w14:paraId="57026C46" w14:textId="77777777" w:rsidTr="00E65689">
        <w:tc>
          <w:tcPr>
            <w:tcW w:w="1418" w:type="dxa"/>
          </w:tcPr>
          <w:p w14:paraId="78D7CF9E" w14:textId="3AAD8889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ew York City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Babar&lt;/Author&gt;&lt;Year&gt;2020&lt;/Year&gt;&lt;RecNum&gt;426&lt;/RecNum&gt;&lt;DisplayText&gt;&lt;style face="superscript"&gt;250&lt;/style&gt;&lt;/DisplayText&gt;&lt;record&gt;&lt;rec-number&gt;426&lt;/rec-number&gt;&lt;foreign-keys&gt;&lt;key app="EN" db-id="psea0pzx6srvxiezztippp9mdx0tee0rt0zd" timestamp="1601656679"&gt;426&lt;/key&gt;&lt;/foreign-keys&gt;&lt;ref-type name="Journal Article"&gt;17&lt;/ref-type&gt;&lt;contributors&gt;&lt;authors&gt;&lt;author&gt;Babar, A.&lt;/author&gt;&lt;author&gt;Lewandowski, U.&lt;/author&gt;&lt;author&gt;Capin, I.&lt;/author&gt;&lt;author&gt;Khariton, M.&lt;/author&gt;&lt;author&gt;Venkataraman, A.&lt;/author&gt;&lt;author&gt;Okolo, N.&lt;/author&gt;&lt;author&gt;Sharma, D.&lt;/author&gt;&lt;/authors&gt;&lt;/contributors&gt;&lt;auth-address&gt;From the Department of Pediatrics, Staten Island University Hospital, Staten Island, New York.&lt;/auth-address&gt;&lt;titles&gt;&lt;title&gt;SARS-CoV-2 Encephalitis in a 20-year Old Healthy Female&lt;/title&gt;&lt;secondary-title&gt;Pediatr Infect Dis J&lt;/secondary-title&gt;&lt;/titles&gt;&lt;periodical&gt;&lt;full-title&gt;Pediatr Infect Dis J&lt;/full-title&gt;&lt;/periodical&gt;&lt;edition&gt;2020/08/11&lt;/edition&gt;&lt;dates&gt;&lt;year&gt;2020&lt;/year&gt;&lt;pub-dates&gt;&lt;date&gt;Aug 5&lt;/date&gt;&lt;/pub-dates&gt;&lt;/dates&gt;&lt;isbn&gt;0891-3668&lt;/isbn&gt;&lt;accession-num&gt;32773661&lt;/accession-num&gt;&lt;urls&gt;&lt;/urls&gt;&lt;electronic-resource-num&gt;10.1097/inf.0000000000002855&lt;/electronic-resource-num&gt;&lt;remote-database-provider&gt;NLM&lt;/remote-database-provider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50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A44DBA9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0EAB8E3B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0983A64C" w14:textId="77777777" w:rsidR="00492D83" w:rsidRPr="00A92831" w:rsidRDefault="00492D83" w:rsidP="00492D83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  <w:lang w:eastAsia="en-CA"/>
              </w:rPr>
            </w:pPr>
            <w:r w:rsidRPr="00A92831">
              <w:rPr>
                <w:rFonts w:ascii="Arial" w:hAnsi="Arial" w:cs="Arial"/>
                <w:sz w:val="20"/>
                <w:szCs w:val="20"/>
                <w:lang w:eastAsia="en-CA"/>
              </w:rPr>
              <w:t>20-year-old female with SARS-CoV-2 presented with 4-day history of upper respiratory symptoms, fevers and sudden acute altered mental status diagnosed with encephalitis</w:t>
            </w:r>
          </w:p>
          <w:p w14:paraId="4485AB1E" w14:textId="3F71BD9A" w:rsidR="00492D83" w:rsidRPr="00A92831" w:rsidRDefault="00492D83" w:rsidP="00492D83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  <w:lang w:eastAsia="en-CA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An extensive work up led to the most likely cause for the neurologic decompensation to be viewed as SARS-CoV-2 symptomology.</w:t>
            </w:r>
          </w:p>
        </w:tc>
      </w:tr>
      <w:tr w:rsidR="00492D83" w:rsidRPr="00A92831" w14:paraId="0738F9AE" w14:textId="77777777" w:rsidTr="00E65689">
        <w:tc>
          <w:tcPr>
            <w:tcW w:w="1418" w:type="dxa"/>
          </w:tcPr>
          <w:p w14:paraId="1300931F" w14:textId="3CB79F5A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Toulouse, France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Delamarre&lt;/Author&gt;&lt;Year&gt;2020&lt;/Year&gt;&lt;RecNum&gt;427&lt;/RecNum&gt;&lt;DisplayText&gt;&lt;style face="superscript"&gt;251&lt;/style&gt;&lt;/DisplayText&gt;&lt;record&gt;&lt;rec-number&gt;427&lt;/rec-number&gt;&lt;foreign-keys&gt;&lt;key app="EN" db-id="psea0pzx6srvxiezztippp9mdx0tee0rt0zd" timestamp="1601656680"&gt;427&lt;/key&gt;&lt;/foreign-keys&gt;&lt;ref-type name="Journal Article"&gt;17&lt;/ref-type&gt;&lt;contributors&gt;&lt;authors&gt;&lt;author&gt;Delamarre, Louis&lt;/author&gt;&lt;author&gt;Gollion, Cédric&lt;/author&gt;&lt;author&gt;Grouteau, Gaspard&lt;/author&gt;&lt;author&gt;Rousset, David&lt;/author&gt;&lt;author&gt;Jimena, Guillaume&lt;/author&gt;&lt;author&gt;Roustan, Jérôme&lt;/author&gt;&lt;author&gt;Gaussiat, François&lt;/author&gt;&lt;author&gt;Aldigé, Etienne&lt;/author&gt;&lt;author&gt;Gaffard, Charlène&lt;/author&gt;&lt;author&gt;Duplantier, Julien&lt;/author&gt;&lt;author&gt;Martin, Charlotte&lt;/author&gt;&lt;author&gt;Fourcade, Olivier&lt;/author&gt;&lt;author&gt;Bost, Chloé&lt;/author&gt;&lt;author&gt;Fortenfant, Françoise&lt;/author&gt;&lt;author&gt;Delobel, Pierre&lt;/author&gt;&lt;author&gt;Martin-Blondel, Guillaume&lt;/author&gt;&lt;author&gt;Pariente, Jérémie&lt;/author&gt;&lt;author&gt;Bonneville, Fabrice&lt;/author&gt;&lt;author&gt;Geeraerts, Thomas&lt;/author&gt;&lt;/authors&gt;&lt;/contributors&gt;&lt;titles&gt;&lt;title&gt;COVID-19–associated acute necrotising encephalopathy successfully treated with steroids and polyvalent immunoglobulin with unusual IgG targeting the cerebral fibre network&lt;/title&gt;&lt;secondary-title&gt;Journal of Neurology, Neurosurgery &amp;amp;amp; Psychiatry&lt;/secondary-title&gt;&lt;/titles&gt;&lt;periodical&gt;&lt;full-title&gt;Journal of Neurology, Neurosurgery &amp;amp;amp; Psychiatry&lt;/full-title&gt;&lt;/periodical&gt;&lt;pages&gt;1004-1006&lt;/pages&gt;&lt;volume&gt;91&lt;/volume&gt;&lt;number&gt;9&lt;/number&gt;&lt;dates&gt;&lt;year&gt;2020&lt;/year&gt;&lt;/dates&gt;&lt;urls&gt;&lt;related-urls&gt;&lt;url&gt;https://jnnp.bmj.com/content/jnnp/91/9/1004.full.pdf&lt;/url&gt;&lt;/related-urls&gt;&lt;/urls&gt;&lt;electronic-resource-num&gt;10.1136/jnnp-2020-323678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51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1818D000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0AF04B46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3F84638B" w14:textId="5D102114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1-year-old male hospitalized after 10 days of fever and cough; nasal swab positive for COVID-19 </w:t>
            </w:r>
          </w:p>
          <w:p w14:paraId="54EB9E4A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MRI at day 22 revealed progressing lesions with diffuse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hyperintense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lesions in the thalami, cerebellum, brainstem,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supratentorial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grey and white matters; COVID-19 necrotising haemorrhagic encephalopathy</w:t>
            </w:r>
          </w:p>
          <w:p w14:paraId="6E247211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Resolved with steroids and polyvalent immunoglobulin  </w:t>
            </w:r>
          </w:p>
        </w:tc>
      </w:tr>
      <w:tr w:rsidR="00492D83" w:rsidRPr="00A92831" w14:paraId="6A857B32" w14:textId="77777777" w:rsidTr="00E65689">
        <w:tc>
          <w:tcPr>
            <w:tcW w:w="1418" w:type="dxa"/>
          </w:tcPr>
          <w:p w14:paraId="2FCF334C" w14:textId="6BA0F928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UAE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l-Olama&lt;/Author&gt;&lt;Year&gt;2020&lt;/Year&gt;&lt;RecNum&gt;428&lt;/RecNum&gt;&lt;DisplayText&gt;&lt;style face="superscript"&gt;252&lt;/style&gt;&lt;/DisplayText&gt;&lt;record&gt;&lt;rec-number&gt;428&lt;/rec-number&gt;&lt;foreign-keys&gt;&lt;key app="EN" db-id="psea0pzx6srvxiezztippp9mdx0tee0rt0zd" timestamp="1601656680"&gt;428&lt;/key&gt;&lt;/foreign-keys&gt;&lt;ref-type name="Journal Article"&gt;17&lt;/ref-type&gt;&lt;contributors&gt;&lt;authors&gt;&lt;author&gt;Al-Olama, Mohammad&lt;/author&gt;&lt;author&gt;Rashid, Anas&lt;/author&gt;&lt;author&gt;Garozzo, Debora&lt;/author&gt;&lt;/authors&gt;&lt;/contributors&gt;&lt;titles&gt;&lt;title&gt;COVID-19-associated meningoencephalitis complicated with intracranial hemorrhage: a case report&lt;/title&gt;&lt;secondary-title&gt;Acta neurochirurgica&lt;/secondary-title&gt;&lt;alt-title&gt;Acta Neurochir (Wien)&lt;/alt-title&gt;&lt;/titles&gt;&lt;periodical&gt;&lt;full-title&gt;Acta neurochirurgica&lt;/full-title&gt;&lt;abbr-1&gt;Acta Neurochir (Wien)&lt;/abbr-1&gt;&lt;/periodical&gt;&lt;alt-periodical&gt;&lt;full-title&gt;Acta neurochirurgica&lt;/full-title&gt;&lt;abbr-1&gt;Acta Neurochir (Wien)&lt;/abbr-1&gt;&lt;/alt-periodical&gt;&lt;pages&gt;1495-1499&lt;/pages&gt;&lt;volume&gt;162&lt;/volume&gt;&lt;number&gt;7&lt;/number&gt;&lt;edition&gt;2020/05/20&lt;/edition&gt;&lt;keywords&gt;&lt;keyword&gt;COVID-19&lt;/keyword&gt;&lt;keyword&gt;Encephalitis&lt;/keyword&gt;&lt;keyword&gt;ICH&lt;/keyword&gt;&lt;keyword&gt;Meningoencephalitis&lt;/keyword&gt;&lt;keyword&gt;SDH&lt;/keyword&gt;&lt;/keywords&gt;&lt;dates&gt;&lt;year&gt;2020&lt;/year&gt;&lt;/dates&gt;&lt;publisher&gt;Springer Vienna&lt;/publisher&gt;&lt;isbn&gt;0942-0940&amp;#xD;0001-6268&lt;/isbn&gt;&lt;accession-num&gt;32430637&lt;/accession-num&gt;&lt;urls&gt;&lt;related-urls&gt;&lt;url&gt;https://pubmed.ncbi.nlm.nih.gov/32430637&lt;/url&gt;&lt;url&gt;https://www.ncbi.nlm.nih.gov/pmc/articles/PMC7237227/&lt;/url&gt;&lt;/related-urls&gt;&lt;/urls&gt;&lt;electronic-resource-num&gt;10.1007/s00701-020-04402-w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52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3AEFAF18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181D064F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2C87CF54" w14:textId="4B602D0C" w:rsidR="00492D83" w:rsidRPr="00A92831" w:rsidRDefault="00492D83" w:rsidP="00492D83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  <w:lang w:eastAsia="en-CA"/>
              </w:rPr>
            </w:pPr>
            <w:r w:rsidRPr="00A92831">
              <w:rPr>
                <w:rFonts w:ascii="Arial" w:hAnsi="Arial" w:cs="Arial"/>
                <w:sz w:val="20"/>
                <w:szCs w:val="20"/>
                <w:lang w:eastAsia="en-CA"/>
              </w:rPr>
              <w:t>36-year-old male presented with 2 days history of fever, headache, body pain, cough, diarrhea and vomiting. The patient was negative for SARS-CoV-2   and diagnosed as gastroenteritis and discharged</w:t>
            </w:r>
          </w:p>
          <w:p w14:paraId="7129A00E" w14:textId="77777777" w:rsidR="00492D83" w:rsidRPr="00A92831" w:rsidRDefault="00492D83" w:rsidP="00492D83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  <w:lang w:eastAsia="en-CA"/>
              </w:rPr>
            </w:pPr>
            <w:r w:rsidRPr="00A92831">
              <w:rPr>
                <w:rFonts w:ascii="Arial" w:hAnsi="Arial" w:cs="Arial"/>
                <w:sz w:val="20"/>
                <w:szCs w:val="20"/>
                <w:lang w:eastAsia="en-CA"/>
              </w:rPr>
              <w:t xml:space="preserve">4-days later patient went back to hospital complaining of the same symptoms and additionally he presented with drowsiness and appeared mildly confused. </w:t>
            </w:r>
          </w:p>
          <w:p w14:paraId="5806700A" w14:textId="77777777" w:rsidR="00492D83" w:rsidRPr="00A92831" w:rsidRDefault="00492D83" w:rsidP="00492D83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  <w:lang w:eastAsia="en-CA"/>
              </w:rPr>
              <w:t>COVID-19 swab was repeated and resulted positive</w:t>
            </w:r>
          </w:p>
          <w:p w14:paraId="20EACB49" w14:textId="451F2CCC" w:rsidR="00492D83" w:rsidRPr="00A92831" w:rsidRDefault="00492D83" w:rsidP="00492D83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Bilateral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supratentorial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leptomeningeal increased enhancement was detected and further supported the diagnosis of COVID-19-related meningoencephalitis.</w:t>
            </w:r>
          </w:p>
        </w:tc>
      </w:tr>
      <w:tr w:rsidR="00492D83" w:rsidRPr="00A92831" w14:paraId="06F2F6DE" w14:textId="77777777" w:rsidTr="00E65689">
        <w:tc>
          <w:tcPr>
            <w:tcW w:w="1418" w:type="dxa"/>
          </w:tcPr>
          <w:p w14:paraId="1DD4188A" w14:textId="4816CEC1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United Kingdom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Zambreanu&lt;/Author&gt;&lt;Year&gt;2020&lt;/Year&gt;&lt;RecNum&gt;278&lt;/RecNum&gt;&lt;DisplayText&gt;&lt;style face="superscript"&gt;253&lt;/style&gt;&lt;/DisplayText&gt;&lt;record&gt;&lt;rec-number&gt;278&lt;/rec-number&gt;&lt;foreign-keys&gt;&lt;key app="EN" db-id="psea0pzx6srvxiezztippp9mdx0tee0rt0zd" timestamp="1601656647"&gt;278&lt;/key&gt;&lt;/foreign-keys&gt;&lt;ref-type name="Journal Article"&gt;17&lt;/ref-type&gt;&lt;contributors&gt;&lt;authors&gt;&lt;author&gt;Zambreanu, Laura&lt;/author&gt;&lt;author&gt;Lightbody, Sophie&lt;/author&gt;&lt;author&gt;Bhandari, Mohit&lt;/author&gt;&lt;author&gt;Hoskote, Chandrashekar&lt;/author&gt;&lt;author&gt;Kandil, Hala&lt;/author&gt;&lt;author&gt;Houlihan, Catherine F&lt;/author&gt;&lt;author&gt;Lunn, Michael P&lt;/author&gt;&lt;/authors&gt;&lt;/contributors&gt;&lt;titles&gt;&lt;title&gt;A case of limbic encephalitis associated with asymptomatic COVID-19 infection&lt;/title&gt;&lt;secondary-title&gt;Journal of Neurology, Neurosurgery &amp;amp;amp; Psychiatry&lt;/secondary-title&gt;&lt;/titles&gt;&lt;periodical&gt;&lt;full-title&gt;Journal of Neurology, Neurosurgery &amp;amp;amp; Psychiatry&lt;/full-title&gt;&lt;/periodical&gt;&lt;pages&gt;jnnp-2020-323839&lt;/pages&gt;&lt;dates&gt;&lt;year&gt;2020&lt;/year&gt;&lt;/dates&gt;&lt;urls&gt;&lt;related-urls&gt;&lt;url&gt;https://jnnp.bmj.com/content/jnnp/early/2020/07/12/jnnp-2020-323839.full.pdf&lt;/url&gt;&lt;/related-urls&gt;&lt;/urls&gt;&lt;electronic-resource-num&gt;10.1136/jnnp-2020-323839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53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6CBE24C5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55959413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665E7624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66-year-old female with no notable medical history  presented with a few hours of history confusion </w:t>
            </w:r>
          </w:p>
          <w:p w14:paraId="50E729BB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6-hours after admission she had a single, spontaneously resolving, generalized tonic-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clonic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seizure and no respiratory symptoms </w:t>
            </w:r>
          </w:p>
          <w:p w14:paraId="4F38BEED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MRI on day 2 were consistent with limbic encephalitis </w:t>
            </w:r>
          </w:p>
          <w:p w14:paraId="4F017BB0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asopharyngeal swab was positive for SARS-CoV-2 </w:t>
            </w:r>
          </w:p>
        </w:tc>
      </w:tr>
      <w:tr w:rsidR="00492D83" w:rsidRPr="00A92831" w14:paraId="43B5AC46" w14:textId="77777777" w:rsidTr="00E65689">
        <w:tc>
          <w:tcPr>
            <w:tcW w:w="1418" w:type="dxa"/>
          </w:tcPr>
          <w:p w14:paraId="31F553A7" w14:textId="289696DE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530C38">
              <w:rPr>
                <w:rFonts w:ascii="Arial" w:hAnsi="Arial" w:cs="Arial"/>
                <w:b/>
                <w:bCs/>
                <w:sz w:val="20"/>
                <w:szCs w:val="20"/>
              </w:rPr>
              <w:t>*Uppsala, Sweden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Virhammar&lt;/Author&gt;&lt;Year&gt;2020&lt;/Year&gt;&lt;RecNum&gt;281&lt;/RecNum&gt;&lt;DisplayText&gt;&lt;style face="superscript"&gt;254&lt;/style&gt;&lt;/DisplayText&gt;&lt;record&gt;&lt;rec-number&gt;281&lt;/rec-number&gt;&lt;foreign-keys&gt;&lt;key app="EN" db-id="psea0pzx6srvxiezztippp9mdx0tee0rt0zd" timestamp="1601656648"&gt;281&lt;/key&gt;&lt;/foreign-keys&gt;&lt;ref-type name="Journal Article"&gt;17&lt;/ref-type&gt;&lt;contributors&gt;&lt;authors&gt;&lt;author&gt;Virhammar, Johan&lt;/author&gt;&lt;author&gt;Kumlien, Eva&lt;/author&gt;&lt;author&gt;Fällmar, David&lt;/author&gt;&lt;author&gt;Frithiof, Robert&lt;/author&gt;&lt;author&gt;Jackmann, Sven&lt;/author&gt;&lt;author&gt;Sköld, Mattias K.&lt;/author&gt;&lt;author&gt;Kadir, Mohamed&lt;/author&gt;&lt;author&gt;Frick, Jens&lt;/author&gt;&lt;author&gt;Lindeberg, Jonas&lt;/author&gt;&lt;author&gt;Olivero-Reinius, Henrik&lt;/author&gt;&lt;author&gt;Ryttlefors, Mats&lt;/author&gt;&lt;author&gt;Cunningham, Janet L.&lt;/author&gt;&lt;author&gt;Wikström, Johan&lt;/author&gt;&lt;author&gt;Grabowska, Anna&lt;/author&gt;&lt;author&gt;Bondeson, Kåre&lt;/author&gt;&lt;author&gt;Bergquist, Jonas&lt;/author&gt;&lt;author&gt;Zetterberg, Henrik&lt;/author&gt;&lt;author&gt;Rostami, Elham&lt;/author&gt;&lt;/authors&gt;&lt;/contributors&gt;&lt;titles&gt;&lt;title&gt;Acute necrotizing encephalopathy with SARS-CoV-2 RNA confirmed in cerebrospinal fluid&lt;/title&gt;&lt;secondary-title&gt;Neurology&lt;/secondary-title&gt;&lt;/titles&gt;&lt;periodical&gt;&lt;full-title&gt;Neurology&lt;/full-title&gt;&lt;/periodical&gt;&lt;pages&gt;10.1212/WNL.0000000000010250&lt;/pages&gt;&lt;dates&gt;&lt;year&gt;2020&lt;/year&gt;&lt;/dates&gt;&lt;urls&gt;&lt;related-urls&gt;&lt;url&gt;https://n.neurology.org/content/neurology/early/2020/06/25/WNL.0000000000010250.full.pdf&lt;/url&gt;&lt;/related-urls&gt;&lt;/urls&gt;&lt;electronic-resource-num&gt;10.1212/wnl.0000000000010250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54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559" w:type="dxa"/>
          </w:tcPr>
          <w:p w14:paraId="2B96FF91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Case report </w:t>
            </w:r>
          </w:p>
        </w:tc>
        <w:tc>
          <w:tcPr>
            <w:tcW w:w="1276" w:type="dxa"/>
          </w:tcPr>
          <w:p w14:paraId="5AD7259B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0ACA938A" w14:textId="1A9DEBF4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55-year-old female presented with fever and myalgia; nasopharyngeal swab positive for SARS-CoV-2</w:t>
            </w:r>
          </w:p>
          <w:p w14:paraId="188ABBA6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MRI revealed low attenuating areas in the thalami and midbrain and acute necrotizing encephalitis </w:t>
            </w:r>
          </w:p>
          <w:p w14:paraId="1D4D90B8" w14:textId="5AC448D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 xml:space="preserve">SARS-CoV-2 was positive in CSF 19 days after symptom onset, after testing negative twice </w:t>
            </w:r>
          </w:p>
        </w:tc>
      </w:tr>
      <w:tr w:rsidR="00492D83" w:rsidRPr="00A92831" w14:paraId="0EA07203" w14:textId="77777777" w:rsidTr="00E65689">
        <w:tc>
          <w:tcPr>
            <w:tcW w:w="1418" w:type="dxa"/>
          </w:tcPr>
          <w:p w14:paraId="2B9ED392" w14:textId="13DE422D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Varese, Ital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rinciotta Cariddi&lt;/Author&gt;&lt;Year&gt;2020&lt;/Year&gt;&lt;RecNum&gt;429&lt;/RecNum&gt;&lt;DisplayText&gt;&lt;style face="superscript"&gt;255&lt;/style&gt;&lt;/DisplayText&gt;&lt;record&gt;&lt;rec-number&gt;429&lt;/rec-number&gt;&lt;foreign-keys&gt;&lt;key app="EN" db-id="psea0pzx6srvxiezztippp9mdx0tee0rt0zd" timestamp="1601656680"&gt;429&lt;/key&gt;&lt;/foreign-keys&gt;&lt;ref-type name="Journal Article"&gt;17&lt;/ref-type&gt;&lt;contributors&gt;&lt;authors&gt;&lt;author&gt;Princiotta Cariddi, Lucia&lt;/author&gt;&lt;author&gt;Tabaee Damavandi, Payam&lt;/author&gt;&lt;author&gt;Carimati, Federico&lt;/author&gt;&lt;author&gt;Banfi, Paola&lt;/author&gt;&lt;author&gt;Clemenzi, Alessandro&lt;/author&gt;&lt;author&gt;Marelli, Margherita&lt;/author&gt;&lt;author&gt;Giorgianni, Andrea&lt;/author&gt;&lt;author&gt;Vinacci, Gabriele&lt;/author&gt;&lt;author&gt;Mauri, Marco&lt;/author&gt;&lt;author&gt;Versino, Maurizio&lt;/author&gt;&lt;/authors&gt;&lt;/contributors&gt;&lt;titles&gt;&lt;title&gt;Reversible Encephalopathy Syndrome (PRES) in a COVID-19 patient&lt;/title&gt;&lt;secondary-title&gt;Journal of neurology&lt;/secondary-title&gt;&lt;alt-title&gt;J Neurol&lt;/alt-title&gt;&lt;/titles&gt;&lt;periodical&gt;&lt;full-title&gt;Journal of Neurology&lt;/full-title&gt;&lt;/periodical&gt;&lt;alt-periodical&gt;&lt;full-title&gt;J Neurol&lt;/full-title&gt;&lt;/alt-periodical&gt;&lt;pages&gt;1-4&lt;/pages&gt;&lt;keywords&gt;&lt;keyword&gt;COVID-19&lt;/keyword&gt;&lt;keyword&gt;Endothelial dysfunction&lt;/keyword&gt;&lt;keyword&gt;Reversible encephalopathy syndrome PRES&lt;/keyword&gt;&lt;/keywords&gt;&lt;dates&gt;&lt;year&gt;2020&lt;/year&gt;&lt;/dates&gt;&lt;publisher&gt;Springer Berlin Heidelberg&lt;/publisher&gt;&lt;isbn&gt;1432-1459&amp;#xD;0340-5354&lt;/isbn&gt;&lt;accession-num&gt;32583053&lt;/accession-num&gt;&lt;urls&gt;&lt;related-urls&gt;&lt;url&gt;https://pubmed.ncbi.nlm.nih.gov/32583053&lt;/url&gt;&lt;url&gt;https://www.ncbi.nlm.nih.gov/pmc/articles/PMC7312113/&lt;/url&gt;&lt;/related-urls&gt;&lt;/urls&gt;&lt;electronic-resource-num&gt;10.1007/s00415-020-10001-7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55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7274F3A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Case report </w:t>
            </w:r>
          </w:p>
        </w:tc>
        <w:tc>
          <w:tcPr>
            <w:tcW w:w="1276" w:type="dxa"/>
          </w:tcPr>
          <w:p w14:paraId="0A17069E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306584C3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64-year-old female presented with 1-day history of fever and dyspnea </w:t>
            </w:r>
          </w:p>
          <w:p w14:paraId="41A2EA82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asopharyngeal swab tested positive for SARS-CoV-2</w:t>
            </w:r>
          </w:p>
          <w:p w14:paraId="220B4383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After 24 hours, taken to ICU and sedated</w:t>
            </w:r>
          </w:p>
          <w:p w14:paraId="2529BA9B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Woke up on day 25 complaining of blurred vision </w:t>
            </w:r>
          </w:p>
          <w:p w14:paraId="4CE880C2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Brain imaging consistent with PRES  </w:t>
            </w:r>
          </w:p>
        </w:tc>
      </w:tr>
      <w:tr w:rsidR="00492D83" w:rsidRPr="00A92831" w14:paraId="784B4933" w14:textId="77777777" w:rsidTr="00E65689">
        <w:tc>
          <w:tcPr>
            <w:tcW w:w="1418" w:type="dxa"/>
          </w:tcPr>
          <w:p w14:paraId="0F346C00" w14:textId="35E1DADD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ew York City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B2E3F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Doo&lt;/Author&gt;&lt;Year&gt;2020&lt;/Year&gt;&lt;RecNum&gt;450&lt;/RecNum&gt;&lt;DisplayText&gt;&lt;style face="superscript"&gt;199&lt;/style&gt;&lt;/DisplayText&gt;&lt;record&gt;&lt;rec-number&gt;450&lt;/rec-number&gt;&lt;foreign-keys&gt;&lt;key app="EN" db-id="psea0pzx6srvxiezztippp9mdx0tee0rt0zd" timestamp="1601656685"&gt;450&lt;/key&gt;&lt;/foreign-keys&gt;&lt;ref-type name="Journal Article"&gt;17&lt;/ref-type&gt;&lt;contributors&gt;&lt;authors&gt;&lt;author&gt;Doo, Florence X.&lt;/author&gt;&lt;author&gt;Kassim, Gassan&lt;/author&gt;&lt;author&gt;Lefton, Daniel R.&lt;/author&gt;&lt;author&gt;Patterson, Shanna&lt;/author&gt;&lt;author&gt;Pham, Hien&lt;/author&gt;&lt;author&gt;Belani, Puneet&lt;/author&gt;&lt;/authors&gt;&lt;/contributors&gt;&lt;titles&gt;&lt;title&gt;Rare presentations of COVID-19: PRES-like leukoencephalopathy and carotid thrombosis&lt;/title&gt;&lt;secondary-title&gt;Clinical imaging&lt;/secondary-title&gt;&lt;alt-title&gt;Clin Imaging&lt;/alt-title&gt;&lt;/titles&gt;&lt;periodical&gt;&lt;full-title&gt;Clinical imaging&lt;/full-title&gt;&lt;abbr-1&gt;Clin Imaging&lt;/abbr-1&gt;&lt;/periodical&gt;&lt;alt-periodical&gt;&lt;full-title&gt;Clinical imaging&lt;/full-title&gt;&lt;abbr-1&gt;Clin Imaging&lt;/abbr-1&gt;&lt;/alt-periodical&gt;&lt;pages&gt;94-101&lt;/pages&gt;&lt;volume&gt;69&lt;/volume&gt;&lt;keywords&gt;&lt;keyword&gt;COVID-19&lt;/keyword&gt;&lt;keyword&gt;Carotid thrombosis&lt;/keyword&gt;&lt;keyword&gt;Infection&lt;/keyword&gt;&lt;keyword&gt;Leukoencephalopathy&lt;/keyword&gt;&lt;keyword&gt;Stroke&lt;/keyword&gt;&lt;/keywords&gt;&lt;dates&gt;&lt;year&gt;2020&lt;/year&gt;&lt;/dates&gt;&lt;publisher&gt;Elsevier Inc.&lt;/publisher&gt;&lt;isbn&gt;1873-4499&amp;#xD;0899-7071&lt;/isbn&gt;&lt;accession-num&gt;32707411&lt;/accession-num&gt;&lt;urls&gt;&lt;related-urls&gt;&lt;url&gt;https://pubmed.ncbi.nlm.nih.gov/32707411&lt;/url&gt;&lt;url&gt;https://www.ncbi.nlm.nih.gov/pmc/articles/PMC7365057/&lt;/url&gt;&lt;/related-urls&gt;&lt;/urls&gt;&lt;electronic-resource-num&gt;10.1016/j.clinimag.2020.07.007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B2E3F" w:rsidRPr="003B2E3F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99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691FF578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Case report </w:t>
            </w:r>
          </w:p>
        </w:tc>
        <w:tc>
          <w:tcPr>
            <w:tcW w:w="1276" w:type="dxa"/>
          </w:tcPr>
          <w:p w14:paraId="0A18E2A6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77BBBCEA" w14:textId="77777777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64-year-old female presented with respiratory symptoms tested positive for COVID-19 and later developed PRES</w:t>
            </w:r>
          </w:p>
        </w:tc>
      </w:tr>
      <w:tr w:rsidR="00492D83" w:rsidRPr="00A92831" w14:paraId="1DDAF362" w14:textId="77777777" w:rsidTr="00E65689">
        <w:tc>
          <w:tcPr>
            <w:tcW w:w="1418" w:type="dxa"/>
          </w:tcPr>
          <w:p w14:paraId="3C42A745" w14:textId="59818600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Samsun, Turke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FZmU8L0F1dGhvcj48WWVhcj4yMDIwPC9ZZWFyPjxSZWNO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FZmU8L0F1dGhvcj48WWVhcj4yMDIwPC9ZZWFyPjxSZWNO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56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6417D529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01597099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5F4143DE" w14:textId="77777777" w:rsidR="00492D83" w:rsidRPr="00A92831" w:rsidRDefault="00492D83" w:rsidP="00492D83">
            <w:pPr>
              <w:pStyle w:val="ListParagraph"/>
              <w:numPr>
                <w:ilvl w:val="0"/>
                <w:numId w:val="23"/>
              </w:numPr>
              <w:ind w:left="461" w:hanging="284"/>
              <w:rPr>
                <w:rFonts w:ascii="Arial" w:hAnsi="Arial" w:cs="Arial"/>
                <w:sz w:val="20"/>
                <w:szCs w:val="20"/>
                <w:lang w:eastAsia="en-CA"/>
              </w:rPr>
            </w:pPr>
            <w:r w:rsidRPr="00A92831">
              <w:rPr>
                <w:rFonts w:ascii="Arial" w:hAnsi="Arial" w:cs="Arial"/>
                <w:sz w:val="20"/>
                <w:szCs w:val="20"/>
                <w:lang w:eastAsia="en-CA"/>
              </w:rPr>
              <w:t>35-year-old female presented with headache and seizures</w:t>
            </w:r>
          </w:p>
          <w:p w14:paraId="65D594E2" w14:textId="77777777" w:rsidR="00492D83" w:rsidRPr="00A92831" w:rsidRDefault="00492D83" w:rsidP="00492D83">
            <w:pPr>
              <w:pStyle w:val="ListParagraph"/>
              <w:numPr>
                <w:ilvl w:val="0"/>
                <w:numId w:val="23"/>
              </w:numPr>
              <w:ind w:left="461" w:hanging="284"/>
              <w:rPr>
                <w:rFonts w:ascii="Arial" w:hAnsi="Arial" w:cs="Arial"/>
                <w:sz w:val="20"/>
                <w:szCs w:val="20"/>
                <w:lang w:eastAsia="en-CA"/>
              </w:rPr>
            </w:pPr>
            <w:r w:rsidRPr="00A92831">
              <w:rPr>
                <w:rFonts w:ascii="Arial" w:hAnsi="Arial" w:cs="Arial"/>
                <w:sz w:val="20"/>
                <w:szCs w:val="20"/>
                <w:lang w:eastAsia="en-CA"/>
              </w:rPr>
              <w:t xml:space="preserve"> Magnetic resonance imaging findings were suggestive of high-grade glioma</w:t>
            </w:r>
          </w:p>
          <w:p w14:paraId="4DBD835C" w14:textId="77777777" w:rsidR="00492D83" w:rsidRPr="00A92831" w:rsidRDefault="00492D83" w:rsidP="00492D83">
            <w:pPr>
              <w:pStyle w:val="ListParagraph"/>
              <w:numPr>
                <w:ilvl w:val="0"/>
                <w:numId w:val="23"/>
              </w:numPr>
              <w:ind w:left="461" w:hanging="284"/>
              <w:rPr>
                <w:rFonts w:ascii="Arial" w:hAnsi="Arial" w:cs="Arial"/>
                <w:sz w:val="20"/>
                <w:szCs w:val="20"/>
                <w:lang w:eastAsia="en-CA"/>
              </w:rPr>
            </w:pPr>
            <w:r w:rsidRPr="00A92831">
              <w:rPr>
                <w:rFonts w:ascii="Arial" w:hAnsi="Arial" w:cs="Arial"/>
                <w:sz w:val="20"/>
                <w:szCs w:val="20"/>
                <w:lang w:eastAsia="en-CA"/>
              </w:rPr>
              <w:t xml:space="preserve">Neurologic symptoms resolved after a left anterior temporal lobectomy was performed </w:t>
            </w:r>
          </w:p>
          <w:p w14:paraId="7A65316B" w14:textId="77777777" w:rsidR="00492D83" w:rsidRPr="00A92831" w:rsidRDefault="00492D83" w:rsidP="00492D83">
            <w:pPr>
              <w:pStyle w:val="ListParagraph"/>
              <w:numPr>
                <w:ilvl w:val="0"/>
                <w:numId w:val="23"/>
              </w:numPr>
              <w:ind w:left="461" w:hanging="284"/>
              <w:rPr>
                <w:rFonts w:ascii="Arial" w:hAnsi="Arial" w:cs="Arial"/>
                <w:sz w:val="20"/>
                <w:szCs w:val="20"/>
                <w:lang w:eastAsia="en-CA"/>
              </w:rPr>
            </w:pPr>
            <w:r w:rsidRPr="00A92831">
              <w:rPr>
                <w:rFonts w:ascii="Arial" w:hAnsi="Arial" w:cs="Arial"/>
                <w:sz w:val="20"/>
                <w:szCs w:val="20"/>
                <w:lang w:eastAsia="en-CA"/>
              </w:rPr>
              <w:t>Histologic examination revealed encephalitis</w:t>
            </w:r>
          </w:p>
          <w:p w14:paraId="1725BD46" w14:textId="77777777" w:rsidR="00492D83" w:rsidRPr="00A92831" w:rsidRDefault="00492D83" w:rsidP="00492D83">
            <w:pPr>
              <w:pStyle w:val="f-body"/>
              <w:numPr>
                <w:ilvl w:val="0"/>
                <w:numId w:val="23"/>
              </w:numPr>
              <w:spacing w:before="0" w:beforeAutospacing="0" w:after="0" w:afterAutospacing="0"/>
              <w:ind w:left="461" w:hanging="284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Postoperatively, our patient tested positive for COVID-19</w:t>
            </w:r>
          </w:p>
        </w:tc>
      </w:tr>
      <w:tr w:rsidR="00492D83" w:rsidRPr="00A92831" w14:paraId="65E8BE82" w14:textId="77777777" w:rsidTr="00E65689">
        <w:tc>
          <w:tcPr>
            <w:tcW w:w="1418" w:type="dxa"/>
          </w:tcPr>
          <w:p w14:paraId="73B7BEFB" w14:textId="37210333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Wuhan, China</w:t>
            </w:r>
            <w:r w:rsidRPr="00A92831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instrText xml:space="preserve"> ADDIN EN.CITE &lt;EndNote&gt;&lt;Cite&gt;&lt;Author&gt;Ye&lt;/Author&gt;&lt;Year&gt;2020&lt;/Year&gt;&lt;RecNum&gt;179&lt;/RecNum&gt;&lt;DisplayText&gt;&lt;style face="superscript"&gt;257&lt;/style&gt;&lt;/DisplayText&gt;&lt;record&gt;&lt;rec-number&gt;179&lt;/rec-number&gt;&lt;foreign-keys&gt;&lt;key app="EN" db-id="psea0pzx6srvxiezztippp9mdx0tee0rt0zd" timestamp="1588221229"&gt;179&lt;/key&gt;&lt;/foreign-keys&gt;&lt;ref-type name="Journal Article"&gt;17&lt;/ref-type&gt;&lt;contributors&gt;&lt;authors&gt;&lt;author&gt;Ye, M.&lt;/author&gt;&lt;author&gt;Ren, Y.&lt;/author&gt;&lt;author&gt;Lv, T.&lt;/author&gt;&lt;/authors&gt;&lt;/contributors&gt;&lt;auth-address&gt;Department of Respiratory Medicine, Jinling Hospital, Nanjing University School of Medicine, Nanjing, China; Department of Infectious Disease, Unit 4-1, Wuhan Huoshenshan Hospital, Wuhan, China. Electronic address: mingxiangye@gmail.com.&amp;#xD;Department of Emergency, Jinling Hospital, Nanjing University School of Medicine, Nanjing, China; Department of Infectious Disease, Unit 4-1, Wuhan Huoshenshan Hospital, Wuhan, China. Electronic address: frank00917@163.com.&amp;#xD;Department of Respiratory Medicine, Jinling Hospital, Nanjing University School of Medicine, Nanjing, China; Department of Infectious Disease, Unit 4-1, Wuhan Huoshenshan Hospital, Wuhan, China. Electronic address: bairoushui@163.com.&lt;/auth-address&gt;&lt;titles&gt;&lt;title&gt;Encephalitis as a clinical manifestation of COVID-19&lt;/title&gt;&lt;secondary-title&gt;Brain Behav Immun&lt;/secondary-title&gt;&lt;/titles&gt;&lt;periodical&gt;&lt;full-title&gt;Brain Behav Immun&lt;/full-title&gt;&lt;/periodical&gt;&lt;edition&gt;2020/04/14&lt;/edition&gt;&lt;dates&gt;&lt;year&gt;2020&lt;/year&gt;&lt;pub-dates&gt;&lt;date&gt;Apr 10&lt;/date&gt;&lt;/pub-dates&gt;&lt;/dates&gt;&lt;isbn&gt;1090-2139 (Electronic)&amp;#xD;0889-1591 (Linking)&lt;/isbn&gt;&lt;accession-num&gt;32283294&lt;/accession-num&gt;&lt;urls&gt;&lt;related-urls&gt;&lt;url&gt;https://www.ncbi.nlm.nih.gov/pubmed/32283294&lt;/url&gt;&lt;/related-urls&gt;&lt;/urls&gt;&lt;custom2&gt;PMC7146652&lt;/custom2&gt;&lt;electronic-resource-num&gt;10.1016/j.bbi.2020.04.017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shd w:val="clear" w:color="auto" w:fill="FFFFFF"/>
                <w:vertAlign w:val="superscript"/>
              </w:rPr>
              <w:t>257</w:t>
            </w:r>
            <w:r w:rsidRPr="00A92831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1559" w:type="dxa"/>
          </w:tcPr>
          <w:p w14:paraId="6B268EDA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41434226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4C4D7682" w14:textId="77777777" w:rsidR="00492D83" w:rsidRPr="00A92831" w:rsidRDefault="00492D83" w:rsidP="00492D83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Frank meningoencephalitis: nuchal rigidity,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Kernig’s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an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Brudzinski’s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signs, extensor plantar response</w:t>
            </w:r>
          </w:p>
          <w:p w14:paraId="52C836BC" w14:textId="77777777" w:rsidR="00492D83" w:rsidRPr="00A92831" w:rsidRDefault="00492D83" w:rsidP="00492D83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SARS-CoV-2 was not detected in the CSF; symptoms</w:t>
            </w:r>
            <w:r w:rsidRPr="00A92831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resolved with supportive care </w:t>
            </w:r>
          </w:p>
        </w:tc>
      </w:tr>
      <w:tr w:rsidR="00492D83" w:rsidRPr="00A92831" w14:paraId="62BA3635" w14:textId="77777777" w:rsidTr="00E65689">
        <w:tc>
          <w:tcPr>
            <w:tcW w:w="1418" w:type="dxa"/>
          </w:tcPr>
          <w:p w14:paraId="2CE176DE" w14:textId="62DE1100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Yanagido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>, Japan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YXlhc2hpPC9BdXRob3I+PFllYXI+MjAyMDwvWWVhcj48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YXlhc2hpPC9BdXRob3I+PFllYXI+MjAyMDwvWWVhcj48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58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559" w:type="dxa"/>
          </w:tcPr>
          <w:p w14:paraId="6099DCDE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09BB0FA9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68548628" w14:textId="77777777" w:rsidR="00492D83" w:rsidRPr="00A92831" w:rsidRDefault="00492D83" w:rsidP="00492D83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75-year-old male presented with left-dominant kinetic tremor in his hands, walking instability, and urinary incontinence </w:t>
            </w:r>
          </w:p>
          <w:p w14:paraId="0DAB9C7A" w14:textId="77777777" w:rsidR="00492D83" w:rsidRPr="00A92831" w:rsidRDefault="00492D83" w:rsidP="00492D83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Brain MRI revealed abnormal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hyperintensity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in the splenium of corpus callosum, suggesting clinically mild encephalitis/encephalopathy with a reversible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splenial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lesion </w:t>
            </w:r>
          </w:p>
          <w:p w14:paraId="0B9EB609" w14:textId="31061397" w:rsidR="00492D83" w:rsidRPr="00A92831" w:rsidRDefault="00492D83" w:rsidP="00492D83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Later throat swab RT-PCR tested positive for SARS-CoV-2 </w:t>
            </w:r>
          </w:p>
        </w:tc>
      </w:tr>
      <w:tr w:rsidR="00492D83" w:rsidRPr="00A92831" w14:paraId="6D61DAE6" w14:textId="77777777" w:rsidTr="00E65689">
        <w:tc>
          <w:tcPr>
            <w:tcW w:w="1418" w:type="dxa"/>
          </w:tcPr>
          <w:p w14:paraId="15909CA2" w14:textId="08E12209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Boston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Gouse&lt;/Author&gt;&lt;Year&gt;2020&lt;/Year&gt;&lt;RecNum&gt;447&lt;/RecNum&gt;&lt;DisplayText&gt;&lt;style face="superscript"&gt;259&lt;/style&gt;&lt;/DisplayText&gt;&lt;record&gt;&lt;rec-number&gt;447&lt;/rec-number&gt;&lt;foreign-keys&gt;&lt;key app="EN" db-id="psea0pzx6srvxiezztippp9mdx0tee0rt0zd" timestamp="1601656684"&gt;447&lt;/key&gt;&lt;/foreign-keys&gt;&lt;ref-type name="Journal Article"&gt;17&lt;/ref-type&gt;&lt;contributors&gt;&lt;authors&gt;&lt;author&gt;Gouse, Brittany M.&lt;/author&gt;&lt;author&gt;Spears, William E.&lt;/author&gt;&lt;author&gt;Nieves Archibald, Ashley&lt;/author&gt;&lt;author&gt;Montalvo, Cristina&lt;/author&gt;&lt;/authors&gt;&lt;/contributors&gt;&lt;titles&gt;&lt;title&gt;Catatonia in a hospitalized patient with COVID-19 and proposed immune-mediated mechanism&lt;/title&gt;&lt;secondary-title&gt;Brain, behavior, and immunity&lt;/secondary-title&gt;&lt;alt-title&gt;Brain Behav Immun&lt;/alt-title&gt;&lt;/titles&gt;&lt;periodical&gt;&lt;full-title&gt;Brain, Behavior, and Immunity&lt;/full-title&gt;&lt;/periodical&gt;&lt;alt-periodical&gt;&lt;full-title&gt;Brain Behav Immun&lt;/full-title&gt;&lt;/alt-periodical&gt;&lt;pages&gt;S0889-1591(20)31528-2&lt;/pages&gt;&lt;dates&gt;&lt;year&gt;2020&lt;/year&gt;&lt;/dates&gt;&lt;publisher&gt;Elsevier&lt;/publisher&gt;&lt;isbn&gt;1090-2139&amp;#xD;0889-1591&lt;/isbn&gt;&lt;accession-num&gt;32791211&lt;/accession-num&gt;&lt;urls&gt;&lt;related-urls&gt;&lt;url&gt;https://pubmed.ncbi.nlm.nih.gov/32791211&lt;/url&gt;&lt;url&gt;https://www.ncbi.nlm.nih.gov/pmc/articles/PMC7416728/&lt;/url&gt;&lt;/related-urls&gt;&lt;/urls&gt;&lt;electronic-resource-num&gt;10.1016/j.bbi.2020.08.007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59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67D5A7D3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0A94339B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728C6EA3" w14:textId="77777777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Elderly male presented with worsening fatigue, headache, and new oxygen requirement 6-days after diagnosis of COVID-19</w:t>
            </w:r>
          </w:p>
          <w:p w14:paraId="107D5F4D" w14:textId="77777777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3-days later mutism, staring, posturing, grimacing, echolalia,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verbigeration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, stereotypy, rigidity, waxy flexibility, and automatic obedience suggested catatonia </w:t>
            </w:r>
          </w:p>
          <w:p w14:paraId="34BDB8A8" w14:textId="62B8CDF9" w:rsidR="00492D83" w:rsidRPr="00A92831" w:rsidRDefault="00492D83" w:rsidP="00492D83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Development of catatonic symptoms alongside peaking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proinflammatory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markers such as interleukin-6 and C-Reactive Protein</w:t>
            </w:r>
          </w:p>
        </w:tc>
      </w:tr>
      <w:tr w:rsidR="00492D83" w:rsidRPr="00A92831" w14:paraId="7FC5636F" w14:textId="77777777" w:rsidTr="00E65689">
        <w:trPr>
          <w:trHeight w:val="895"/>
        </w:trPr>
        <w:tc>
          <w:tcPr>
            <w:tcW w:w="1418" w:type="dxa"/>
          </w:tcPr>
          <w:p w14:paraId="096AA907" w14:textId="3A25AA8D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Madrid, Spain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éndez-Guerrero&lt;/Author&gt;&lt;Year&gt;2020&lt;/Year&gt;&lt;RecNum&gt;451&lt;/RecNum&gt;&lt;DisplayText&gt;&lt;style face="superscript"&gt;260&lt;/style&gt;&lt;/DisplayText&gt;&lt;record&gt;&lt;rec-number&gt;451&lt;/rec-number&gt;&lt;foreign-keys&gt;&lt;key app="EN" db-id="psea0pzx6srvxiezztippp9mdx0tee0rt0zd" timestamp="1601656686"&gt;451&lt;/key&gt;&lt;/foreign-keys&gt;&lt;ref-type name="Journal Article"&gt;17&lt;/ref-type&gt;&lt;contributors&gt;&lt;authors&gt;&lt;author&gt;Méndez-Guerrero, Antonio&lt;/author&gt;&lt;author&gt;Laespada-García, María Isabel&lt;/author&gt;&lt;author&gt;Gómez-Grande, Adolfo&lt;/author&gt;&lt;author&gt;Ruiz-Ortiz, Mariano&lt;/author&gt;&lt;author&gt;Blanco-Palmero, Víctor Antonio&lt;/author&gt;&lt;author&gt;Azcarate-Diaz, Francisco Javier&lt;/author&gt;&lt;author&gt;Rábano-Suárez, Pablo&lt;/author&gt;&lt;author&gt;Álvarez-Torres, Eva&lt;/author&gt;&lt;author&gt;de Fuenmayor-Fernández de la Hoz, Carlos Pablo&lt;/author&gt;&lt;author&gt;Pérez, Diana Vega&lt;/author&gt;&lt;author&gt;Rodríguez-Montalbán, Raquel&lt;/author&gt;&lt;author&gt;Pérez-Rivilla, Alfredo&lt;/author&gt;&lt;author&gt;Catalán, Javier Sayas&lt;/author&gt;&lt;author&gt;González, Ana Ramos-&lt;/author&gt;&lt;author&gt;González de la Aleja, Jesús&lt;/author&gt;&lt;/authors&gt;&lt;/contributors&gt;&lt;titles&gt;&lt;title&gt;Acute hypokinetic-rigid syndrome following SARS-CoV-2 infection&lt;/title&gt;&lt;secondary-title&gt;Neurology&lt;/secondary-title&gt;&lt;/titles&gt;&lt;periodical&gt;&lt;full-title&gt;Neurology&lt;/full-title&gt;&lt;/periodical&gt;&lt;pages&gt;10.1212/WNL.0000000000010282&lt;/pages&gt;&lt;dates&gt;&lt;year&gt;2020&lt;/year&gt;&lt;/dates&gt;&lt;urls&gt;&lt;related-urls&gt;&lt;url&gt;https://n.neurology.org/content/neurology/early/2020/07/08/WNL.0000000000010282.full.pdf&lt;/url&gt;&lt;/related-urls&gt;&lt;/urls&gt;&lt;electronic-resource-num&gt;10.1212/wnl.0000000000010282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60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BE32D2F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35495465" w14:textId="7777777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593764E1" w14:textId="77777777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8-year-old male developed an asymmetric hypokinetic-rigid syndrome alongside other complications such as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hyposm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, generalized myoclonus, fluctuating and transient changes in level of consciousness,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opsoclonus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after severe SARS-CoV-2 infection </w:t>
            </w:r>
          </w:p>
          <w:p w14:paraId="3D2602CD" w14:textId="77777777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Spontaneous improvement without any specific therapy </w:t>
            </w:r>
          </w:p>
          <w:p w14:paraId="76463DFF" w14:textId="77777777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Suggests the involvement of basal brain structures </w:t>
            </w:r>
          </w:p>
        </w:tc>
      </w:tr>
      <w:tr w:rsidR="00492D83" w:rsidRPr="00A92831" w14:paraId="443A0DD7" w14:textId="77777777" w:rsidTr="00E65689">
        <w:trPr>
          <w:trHeight w:val="550"/>
        </w:trPr>
        <w:tc>
          <w:tcPr>
            <w:tcW w:w="1418" w:type="dxa"/>
          </w:tcPr>
          <w:p w14:paraId="0FFB7714" w14:textId="30C4401C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ew Haven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GYXJoYWRpYW48L0F1dGhvcj48WWVhcj4yMDIwPC9ZZWFy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GYXJoYWRpYW48L0F1dGhvcj48WWVhcj4yMDIwPC9ZZWFy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61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3D13E101" w14:textId="5E4A12A5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3EABB9AE" w14:textId="0231D417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2E9627FA" w14:textId="099729C8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78-year-old immunocompromised woman with altered mental status and seizure-like activity</w:t>
            </w:r>
          </w:p>
          <w:p w14:paraId="5CFF2BA4" w14:textId="21832B83" w:rsidR="00492D83" w:rsidRPr="00A92831" w:rsidRDefault="00492D83" w:rsidP="00492D8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Found to have SARS-CoV-2 infection but not in the CSF (although inflammatory markers were present)</w:t>
            </w:r>
          </w:p>
        </w:tc>
      </w:tr>
      <w:tr w:rsidR="00492D83" w:rsidRPr="00A92831" w14:paraId="006BC22F" w14:textId="77777777" w:rsidTr="00E65689">
        <w:trPr>
          <w:trHeight w:val="550"/>
        </w:trPr>
        <w:tc>
          <w:tcPr>
            <w:tcW w:w="1418" w:type="dxa"/>
          </w:tcPr>
          <w:p w14:paraId="75FB4BD7" w14:textId="2F7BBC31" w:rsidR="00492D83" w:rsidRPr="00A92831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530C38">
              <w:rPr>
                <w:rFonts w:ascii="Arial" w:hAnsi="Arial" w:cs="Arial"/>
                <w:b/>
                <w:bCs/>
                <w:sz w:val="20"/>
                <w:szCs w:val="20"/>
              </w:rPr>
              <w:t>*Madrid, Spain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ZWJyaWFuPC9BdXRob3I+PFllYXI+MjAyMDwvWWVhcj48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ZWJyaWFuPC9BdXRob3I+PFllYXI+MjAyMDwvWWVhcj48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62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449965A0" w14:textId="1CE41AE6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4BDC81F7" w14:textId="6C086B42" w:rsidR="00492D83" w:rsidRPr="00A92831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5C359768" w14:textId="2E30DFAC" w:rsidR="00492D83" w:rsidRPr="00EC1999" w:rsidRDefault="00492D83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74-year-old woman with </w:t>
            </w:r>
            <w:r w:rsidRPr="00EC1999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gastrointestinal </w:t>
            </w: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symptoms</w:t>
            </w:r>
            <w:r w:rsidRPr="00EC1999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followed by headache and impaired consciousness</w:t>
            </w:r>
          </w:p>
          <w:p w14:paraId="2B74ABD8" w14:textId="402588EE" w:rsidR="00492D83" w:rsidRPr="00EC1999" w:rsidRDefault="00492D83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MRI showed small 3mm focus of restricted diffusion that was also </w:t>
            </w:r>
            <w:proofErr w:type="spellStart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hyperintense</w:t>
            </w:r>
            <w:proofErr w:type="spellEnd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on FLAIR</w:t>
            </w:r>
          </w:p>
          <w:p w14:paraId="6572CE93" w14:textId="734D0010" w:rsidR="00492D83" w:rsidRPr="00A92831" w:rsidRDefault="00492D83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sz w:val="20"/>
                <w:szCs w:val="20"/>
              </w:rPr>
            </w:pPr>
            <w:r w:rsidRPr="00530C38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Positive CSF RT-PCR</w:t>
            </w: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for COVID-19 in the absence of inflammatory CSF</w:t>
            </w:r>
          </w:p>
        </w:tc>
      </w:tr>
      <w:tr w:rsidR="00492D83" w:rsidRPr="00A92831" w14:paraId="55F4160A" w14:textId="77777777" w:rsidTr="00E65689">
        <w:trPr>
          <w:trHeight w:val="550"/>
        </w:trPr>
        <w:tc>
          <w:tcPr>
            <w:tcW w:w="1418" w:type="dxa"/>
          </w:tcPr>
          <w:p w14:paraId="6503CBED" w14:textId="26233087" w:rsidR="00492D83" w:rsidRPr="002D4F4E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2D4F4E">
              <w:rPr>
                <w:rFonts w:ascii="Arial" w:hAnsi="Arial" w:cs="Arial"/>
                <w:sz w:val="20"/>
                <w:szCs w:val="20"/>
              </w:rPr>
              <w:lastRenderedPageBreak/>
              <w:t>London, UK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im&lt;/Author&gt;&lt;Year&gt;2020&lt;/Year&gt;&lt;RecNum&gt;555&lt;/RecNum&gt;&lt;DisplayText&gt;&lt;style face="superscript"&gt;263&lt;/style&gt;&lt;/DisplayText&gt;&lt;record&gt;&lt;rec-number&gt;555&lt;/rec-number&gt;&lt;foreign-keys&gt;&lt;key app="EN" db-id="psea0pzx6srvxiezztippp9mdx0tee0rt0zd" timestamp="1612850605"&gt;555&lt;/key&gt;&lt;/foreign-keys&gt;&lt;ref-type name="Journal Article"&gt;17&lt;/ref-type&gt;&lt;contributors&gt;&lt;authors&gt;&lt;author&gt;Lim, S. T.&lt;/author&gt;&lt;author&gt;Janaway, B.&lt;/author&gt;&lt;author&gt;Costello, H.&lt;/author&gt;&lt;author&gt;Trip, A.&lt;/author&gt;&lt;author&gt;Price, G.&lt;/author&gt;&lt;/authors&gt;&lt;/contributors&gt;&lt;auth-address&gt;Department of Neurology, University College Hospital, UCLH, UK.&amp;#xD;Department of Neuropsychiatry, National Hospital for Neurology and Neurosurgery, UCLH, UK.&amp;#xD;Queen Square Multiple Sclerosis Centre, National Hospital for Neurology and Neurosurgery, UCLH, UK.&lt;/auth-address&gt;&lt;titles&gt;&lt;title&gt;Persistent psychotic symptoms following COVID-19 infection&lt;/title&gt;&lt;secondary-title&gt;BJPsych Open&lt;/secondary-title&gt;&lt;/titles&gt;&lt;periodical&gt;&lt;full-title&gt;BJPsych Open&lt;/full-title&gt;&lt;/periodical&gt;&lt;pages&gt;e105&lt;/pages&gt;&lt;volume&gt;6&lt;/volume&gt;&lt;number&gt;5&lt;/number&gt;&lt;edition&gt;2020/07/23&lt;/edition&gt;&lt;keywords&gt;&lt;keyword&gt;Psychotic disorders&lt;/keyword&gt;&lt;keyword&gt;clinical neurology&lt;/keyword&gt;&lt;keyword&gt;cognitive neuroscience&lt;/keyword&gt;&lt;keyword&gt;neuroimmunology&lt;/keyword&gt;&lt;keyword&gt;schizophrenia&lt;/keyword&gt;&lt;/keywords&gt;&lt;dates&gt;&lt;year&gt;2020&lt;/year&gt;&lt;pub-dates&gt;&lt;date&gt;Jul 22&lt;/date&gt;&lt;/pub-dates&gt;&lt;/dates&gt;&lt;isbn&gt;2056-4724 (Print)&amp;#xD;2056-4724 (Linking)&lt;/isbn&gt;&lt;accession-num&gt;32696735&lt;/accession-num&gt;&lt;urls&gt;&lt;related-urls&gt;&lt;url&gt;https://www.ncbi.nlm.nih.gov/pubmed/32696735&lt;/url&gt;&lt;/related-urls&gt;&lt;/urls&gt;&lt;custom2&gt;PMC7477483&lt;/custom2&gt;&lt;electronic-resource-num&gt;10.1192/bjo.2020.76&lt;/electronic-resource-num&gt;&lt;/record&gt;&lt;/Cite&gt;&lt;/EndNote&gt;</w:instrTex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63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DB32673" w14:textId="0D667EB2" w:rsidR="00492D83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3CD7046F" w14:textId="30172638" w:rsidR="00492D83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3DEE30EF" w14:textId="6963656D" w:rsidR="00492D83" w:rsidRDefault="00492D83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55-year-old woman with post-COVID-19 delirium followed </w:t>
            </w:r>
            <w:r w:rsidRPr="002D4F4E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by florid psychotic symptoms consisting of persecutory delusion, complex visual and auditory hallucinations and </w:t>
            </w:r>
            <w:proofErr w:type="spellStart"/>
            <w:r w:rsidRPr="002D4F4E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Capgras</w:t>
            </w:r>
            <w:proofErr w:type="spellEnd"/>
            <w:r w:rsidRPr="002D4F4E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phenomenon</w:t>
            </w: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, for 40 days </w:t>
            </w:r>
          </w:p>
          <w:p w14:paraId="1FD1FD6E" w14:textId="73108EF4" w:rsidR="00492D83" w:rsidRPr="002D4F4E" w:rsidRDefault="00492D83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E</w:t>
            </w:r>
            <w:r w:rsidRPr="002D4F4E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levated tumour necrosis factor (TNF)-α.</w:t>
            </w: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Normal MRI Brain, EEG, CSF, autoimmune panel</w:t>
            </w:r>
          </w:p>
        </w:tc>
      </w:tr>
      <w:tr w:rsidR="006C6AA7" w:rsidRPr="00A92831" w14:paraId="4D48AE5D" w14:textId="77777777" w:rsidTr="00E65689">
        <w:trPr>
          <w:trHeight w:val="1271"/>
        </w:trPr>
        <w:tc>
          <w:tcPr>
            <w:tcW w:w="1418" w:type="dxa"/>
          </w:tcPr>
          <w:p w14:paraId="08AC79BC" w14:textId="3F23F0A2" w:rsidR="006C6AA7" w:rsidRPr="002D4F4E" w:rsidRDefault="006C6AA7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eneva, Switzerland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De Stefano&lt;/Author&gt;&lt;Year&gt;2020&lt;/Year&gt;&lt;RecNum&gt;592&lt;/RecNum&gt;&lt;DisplayText&gt;&lt;style face="superscript"&gt;264&lt;/style&gt;&lt;/DisplayText&gt;&lt;record&gt;&lt;rec-number&gt;592&lt;/rec-number&gt;&lt;foreign-keys&gt;&lt;key app="EN" db-id="psea0pzx6srvxiezztippp9mdx0tee0rt0zd" timestamp="1612939091"&gt;592&lt;/key&gt;&lt;/foreign-keys&gt;&lt;ref-type name="Journal Article"&gt;17&lt;/ref-type&gt;&lt;contributors&gt;&lt;authors&gt;&lt;author&gt;De Stefano, P.&lt;/author&gt;&lt;author&gt;Nencha, U.&lt;/author&gt;&lt;author&gt;De Stefano, L.&lt;/author&gt;&lt;author&gt;Megevand, P.&lt;/author&gt;&lt;author&gt;Seeck, M.&lt;/author&gt;&lt;/authors&gt;&lt;/contributors&gt;&lt;auth-address&gt;EEG and Epilepsy Unit, Division of Neurology, Geneva University Hospitals, Switzerland.&amp;#xD;Rheumatology Unit, IRCCS Policlinico, S. Matteo Foundation, University of Pavia, Italy.&amp;#xD;Department of Basic Neuroscience, Faculty of Medicine, University of Geneva, Switzerland.&lt;/auth-address&gt;&lt;titles&gt;&lt;title&gt;Focal EEG changes indicating critical illness associated cerebral microbleeds in a Covid-19 patient&lt;/title&gt;&lt;secondary-title&gt;Clin Neurophysiol Pract&lt;/secondary-title&gt;&lt;/titles&gt;&lt;periodical&gt;&lt;full-title&gt;Clin Neurophysiol Pract&lt;/full-title&gt;&lt;/periodical&gt;&lt;pages&gt;125-129&lt;/pages&gt;&lt;volume&gt;5&lt;/volume&gt;&lt;edition&gt;2020/07/02&lt;/edition&gt;&lt;keywords&gt;&lt;keyword&gt;Brain&lt;/keyword&gt;&lt;keyword&gt;Coma&lt;/keyword&gt;&lt;keyword&gt;Covid-19&lt;/keyword&gt;&lt;keyword&gt;Cytokine&lt;/keyword&gt;&lt;keyword&gt;Eeg&lt;/keyword&gt;&lt;keyword&gt;Icu&lt;/keyword&gt;&lt;keyword&gt;Inflammation&lt;/keyword&gt;&lt;keyword&gt;Microbleeds&lt;/keyword&gt;&lt;keyword&gt;SARS-CoV2&lt;/keyword&gt;&lt;/keywords&gt;&lt;dates&gt;&lt;year&gt;2020&lt;/year&gt;&lt;/dates&gt;&lt;isbn&gt;2467-981X (Electronic)&amp;#xD;2467-981X (Linking)&lt;/isbn&gt;&lt;accession-num&gt;32607454&lt;/accession-num&gt;&lt;urls&gt;&lt;related-urls&gt;&lt;url&gt;https://www.ncbi.nlm.nih.gov/pubmed/32607454&lt;/url&gt;&lt;/related-urls&gt;&lt;/urls&gt;&lt;custom2&gt;PMC7286251&lt;/custom2&gt;&lt;electronic-resource-num&gt;10.1016/j.cnp.2020.05.004&lt;/electronic-resource-num&gt;&lt;/record&gt;&lt;/Cite&gt;&lt;/EndNote&gt;</w:instrTex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64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BC6D8BE" w14:textId="50153A5D" w:rsidR="006C6AA7" w:rsidRDefault="006C6AA7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7675DABF" w14:textId="785604A4" w:rsidR="006C6AA7" w:rsidRDefault="006C6AA7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08BD281A" w14:textId="77777777" w:rsidR="006C6AA7" w:rsidRDefault="006C6AA7" w:rsidP="006C6AA7">
            <w:pPr>
              <w:pStyle w:val="ListParagraph"/>
              <w:numPr>
                <w:ilvl w:val="0"/>
                <w:numId w:val="22"/>
              </w:numPr>
              <w:ind w:left="454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56-year-old woman with COVID-19 and acute respiratory distress syndrome presented with altered mental status in the ICU </w:t>
            </w:r>
          </w:p>
          <w:p w14:paraId="67B2044D" w14:textId="77777777" w:rsidR="006C6AA7" w:rsidRDefault="006C6AA7" w:rsidP="006C6AA7">
            <w:pPr>
              <w:pStyle w:val="ListParagraph"/>
              <w:numPr>
                <w:ilvl w:val="0"/>
                <w:numId w:val="22"/>
              </w:numPr>
              <w:ind w:left="454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 w:rsidRPr="006C6AA7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Video-EEG </w:t>
            </w: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showed </w:t>
            </w:r>
            <w:r w:rsidRPr="006C6AA7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focal monomorphic theta slowing in bilateral frontal-central regions</w:t>
            </w:r>
          </w:p>
          <w:p w14:paraId="5B473FCE" w14:textId="77777777" w:rsidR="006C6AA7" w:rsidRDefault="006C6AA7" w:rsidP="006C6AA7">
            <w:pPr>
              <w:pStyle w:val="ListParagraph"/>
              <w:numPr>
                <w:ilvl w:val="0"/>
                <w:numId w:val="22"/>
              </w:numPr>
              <w:ind w:left="454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 w:rsidRPr="006C6AA7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MRI showed abundant </w:t>
            </w:r>
            <w:proofErr w:type="spellStart"/>
            <w:r w:rsidRPr="006C6AA7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microbleeds</w:t>
            </w:r>
            <w:proofErr w:type="spellEnd"/>
            <w:r w:rsidRPr="006C6AA7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in bilateral white matter junction, corpus callosum and internal capsule, suggestive of Critical Illness-Associated Cerebral </w:t>
            </w:r>
            <w:proofErr w:type="spellStart"/>
            <w:r w:rsidRPr="006C6AA7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Microbleeds</w:t>
            </w:r>
            <w:proofErr w:type="spellEnd"/>
          </w:p>
          <w:p w14:paraId="2255B68B" w14:textId="0B19EA9D" w:rsidR="006C6AA7" w:rsidRPr="006C6AA7" w:rsidRDefault="006C6AA7" w:rsidP="006C6AA7">
            <w:pPr>
              <w:pStyle w:val="ListParagraph"/>
              <w:numPr>
                <w:ilvl w:val="0"/>
                <w:numId w:val="22"/>
              </w:numPr>
              <w:ind w:left="454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 w:rsidRPr="006C6AA7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CSF unremarkable and negative for SARS-CoV-2 </w:t>
            </w:r>
          </w:p>
        </w:tc>
      </w:tr>
      <w:tr w:rsidR="00492D83" w:rsidRPr="00A92831" w14:paraId="19ECBAAB" w14:textId="77777777" w:rsidTr="00E65689">
        <w:trPr>
          <w:trHeight w:val="550"/>
        </w:trPr>
        <w:tc>
          <w:tcPr>
            <w:tcW w:w="1418" w:type="dxa"/>
          </w:tcPr>
          <w:p w14:paraId="672065AD" w14:textId="59A52A60" w:rsidR="00492D83" w:rsidRPr="001F01B9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arseille, France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YW5uYWM8L0F1dGhvcj48WWVhcj4yMDIwPC9ZZWFyPjxS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YW5uYWM8L0F1dGhvcj48WWVhcj4yMDIwPC9ZZWFyPjxS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65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60E986AC" w14:textId="4B4275F7" w:rsidR="00492D83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79E052BE" w14:textId="5A6FAD01" w:rsidR="00492D83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4AA86986" w14:textId="77777777" w:rsidR="00492D83" w:rsidRDefault="00492D83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 w:rsidRPr="001F01B9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63-year-old man </w:t>
            </w: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with ARDS requiring mechanical ventilation and ECMO, followed by delirium</w:t>
            </w:r>
          </w:p>
          <w:p w14:paraId="0F0BAB72" w14:textId="77777777" w:rsidR="00492D83" w:rsidRDefault="00492D83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MRI showed</w:t>
            </w:r>
            <w:r w:rsidRPr="001F01B9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1F01B9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callosal</w:t>
            </w:r>
            <w:proofErr w:type="spellEnd"/>
            <w:r w:rsidRPr="001F01B9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and </w:t>
            </w:r>
            <w:proofErr w:type="spellStart"/>
            <w:r w:rsidRPr="001F01B9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juxtacortical</w:t>
            </w:r>
            <w:proofErr w:type="spellEnd"/>
            <w:r w:rsidRPr="001F01B9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hematomas associated with countless and punctate cerebral </w:t>
            </w:r>
            <w:proofErr w:type="spellStart"/>
            <w:r w:rsidRPr="001F01B9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microbleeds</w:t>
            </w:r>
            <w:proofErr w:type="spellEnd"/>
            <w:r w:rsidRPr="001F01B9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disseminated in the corpus callosum and along the gray/white matter interface </w:t>
            </w:r>
          </w:p>
          <w:p w14:paraId="2DD33032" w14:textId="74380DD3" w:rsidR="00492D83" w:rsidRDefault="00492D83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Diagnosed as Critical Illness-associated Cerebral </w:t>
            </w:r>
            <w:proofErr w:type="spellStart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Microbleeds</w:t>
            </w:r>
            <w:proofErr w:type="spellEnd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</w:t>
            </w:r>
          </w:p>
        </w:tc>
      </w:tr>
      <w:tr w:rsidR="003C3BB1" w:rsidRPr="00A92831" w14:paraId="40216910" w14:textId="77777777" w:rsidTr="00E65689">
        <w:trPr>
          <w:trHeight w:val="550"/>
        </w:trPr>
        <w:tc>
          <w:tcPr>
            <w:tcW w:w="1418" w:type="dxa"/>
          </w:tcPr>
          <w:p w14:paraId="30A0EA73" w14:textId="4392DDCB" w:rsidR="003C3BB1" w:rsidRDefault="0091512D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ehran, Iran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ZnNoYXI8L0F1dGhvcj48WWVhcj4yMDIwPC9ZZWFyPjxS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ZnNoYXI8L0F1dGhvcj48WWVhcj4yMDIwPC9ZZWFyPjxS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66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284F1A51" w14:textId="3A7FD9DB" w:rsidR="003C3BB1" w:rsidRDefault="003C3BB1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7DB15569" w14:textId="5CC851D8" w:rsidR="003C3BB1" w:rsidRDefault="003C3BB1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150BB376" w14:textId="77777777" w:rsidR="003C3BB1" w:rsidRDefault="003C3BB1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39-year-old female with typical COVID-19 symptoms who then developed a </w:t>
            </w:r>
            <w:r w:rsidRPr="003C3BB1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para-infectious encephalitis</w:t>
            </w:r>
          </w:p>
          <w:p w14:paraId="06626C74" w14:textId="50CEE016" w:rsidR="003C3BB1" w:rsidRDefault="003C3BB1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Had self-limited seizures and decreased level of consciousness</w:t>
            </w:r>
            <w:r w:rsidRPr="003C3BB1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</w:t>
            </w:r>
          </w:p>
          <w:p w14:paraId="60E41B11" w14:textId="77777777" w:rsidR="003C3BB1" w:rsidRDefault="003C3BB1" w:rsidP="003C3BB1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MRI Brain showed FLAIR</w:t>
            </w:r>
            <w:r w:rsidRPr="003C3BB1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3C3BB1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h</w:t>
            </w: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yper</w:t>
            </w:r>
            <w:r w:rsidRPr="003C3BB1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intensities</w:t>
            </w:r>
            <w:proofErr w:type="spellEnd"/>
            <w:r w:rsidRPr="003C3BB1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in bilateral thalami, medial temporal and pons </w:t>
            </w: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with c</w:t>
            </w:r>
            <w:r w:rsidRPr="003C3BB1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orresponding </w:t>
            </w: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T1 </w:t>
            </w:r>
            <w:proofErr w:type="spellStart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hypointensities</w:t>
            </w:r>
            <w:proofErr w:type="spellEnd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and no gadolinium enhancement </w:t>
            </w:r>
          </w:p>
          <w:p w14:paraId="1726A1FF" w14:textId="2BD68CCB" w:rsidR="003C3BB1" w:rsidRPr="001F01B9" w:rsidRDefault="003C3BB1" w:rsidP="003C3BB1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CSF negative for SARS-CoV-2, unremarkable otherwise</w:t>
            </w:r>
          </w:p>
        </w:tc>
      </w:tr>
      <w:tr w:rsidR="001C6988" w:rsidRPr="00A92831" w14:paraId="347CE91B" w14:textId="77777777" w:rsidTr="00E65689">
        <w:trPr>
          <w:trHeight w:val="550"/>
        </w:trPr>
        <w:tc>
          <w:tcPr>
            <w:tcW w:w="1418" w:type="dxa"/>
          </w:tcPr>
          <w:p w14:paraId="43BD3FF6" w14:textId="01BF6FFB" w:rsidR="001C6988" w:rsidRDefault="001C6988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onnecticut, USA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Nepal&lt;/Author&gt;&lt;Year&gt;2020&lt;/Year&gt;&lt;RecNum&gt;587&lt;/RecNum&gt;&lt;DisplayText&gt;&lt;style face="superscript"&gt;267&lt;/style&gt;&lt;/DisplayText&gt;&lt;record&gt;&lt;rec-number&gt;587&lt;/rec-number&gt;&lt;foreign-keys&gt;&lt;key app="EN" db-id="psea0pzx6srvxiezztippp9mdx0tee0rt0zd" timestamp="1612936287"&gt;587&lt;/key&gt;&lt;/foreign-keys&gt;&lt;ref-type name="Journal Article"&gt;17&lt;/ref-type&gt;&lt;contributors&gt;&lt;authors&gt;&lt;author&gt;Nepal, P.&lt;/author&gt;&lt;author&gt;Batchala, P. P.&lt;/author&gt;&lt;author&gt;Songmen, S.&lt;/author&gt;&lt;author&gt;Parashar, K.&lt;/author&gt;&lt;author&gt;Sapire, J.&lt;/author&gt;&lt;/authors&gt;&lt;/contributors&gt;&lt;auth-address&gt;St. Vincent&amp;apos;s Medical Center, Bridgeport, CT, USA. Pankaj-123@live.com.&amp;#xD;University of Virginia Health System, Charlottesville, VA, USA.&amp;#xD;St. Vincent&amp;apos;s Medical Center, Bridgeport, CT, USA.&lt;/auth-address&gt;&lt;titles&gt;&lt;title&gt;An unresponsive COVID-19 patient&lt;/title&gt;&lt;secondary-title&gt;Emerg Radiol&lt;/secondary-title&gt;&lt;/titles&gt;&lt;periodical&gt;&lt;full-title&gt;Emerg Radiol&lt;/full-title&gt;&lt;/periodical&gt;&lt;pages&gt;755-759&lt;/pages&gt;&lt;volume&gt;27&lt;/volume&gt;&lt;number&gt;6&lt;/number&gt;&lt;edition&gt;2020/05/30&lt;/edition&gt;&lt;keywords&gt;&lt;keyword&gt;Betacoronavirus&lt;/keyword&gt;&lt;keyword&gt;Brain Diseases/*diagnostic imaging/*virology&lt;/keyword&gt;&lt;keyword&gt;Covid-19&lt;/keyword&gt;&lt;keyword&gt;Coronavirus Infections/*complications/*diagnostic imaging&lt;/keyword&gt;&lt;keyword&gt;Humans&lt;/keyword&gt;&lt;keyword&gt;Magnetic Resonance Imaging&lt;/keyword&gt;&lt;keyword&gt;Male&lt;/keyword&gt;&lt;keyword&gt;Middle Aged&lt;/keyword&gt;&lt;keyword&gt;Pandemics&lt;/keyword&gt;&lt;keyword&gt;Pneumonia, Viral/complications/*diagnostic imaging&lt;/keyword&gt;&lt;keyword&gt;SARS-CoV-2&lt;/keyword&gt;&lt;keyword&gt;Tomography, X-Ray Computed&lt;/keyword&gt;&lt;keyword&gt;Coronavirus disease 2019&lt;/keyword&gt;&lt;keyword&gt;Cytokine storm&lt;/keyword&gt;&lt;keyword&gt;Mri&lt;/keyword&gt;&lt;/keywords&gt;&lt;dates&gt;&lt;year&gt;2020&lt;/year&gt;&lt;pub-dates&gt;&lt;date&gt;Dec&lt;/date&gt;&lt;/pub-dates&gt;&lt;/dates&gt;&lt;isbn&gt;1438-1435 (Electronic)&amp;#xD;1070-3004 (Linking)&lt;/isbn&gt;&lt;accession-num&gt;32468357&lt;/accession-num&gt;&lt;urls&gt;&lt;related-urls&gt;&lt;url&gt;https://www.ncbi.nlm.nih.gov/pubmed/32468357&lt;/url&gt;&lt;/related-urls&gt;&lt;/urls&gt;&lt;electronic-resource-num&gt;10.1007/s10140-020-01799-w&lt;/electronic-resource-num&gt;&lt;/record&gt;&lt;/Cite&gt;&lt;/EndNote&gt;</w:instrTex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67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4E4BA6F2" w14:textId="6376E46B" w:rsidR="001C6988" w:rsidRDefault="001C6988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47505EF1" w14:textId="37078BD9" w:rsidR="001C6988" w:rsidRDefault="001C6988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5FEEFED6" w14:textId="7C11D371" w:rsidR="001C6988" w:rsidRDefault="001C6988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50-year-old male found unresponsive at home; SARS-CoV-2 positive (throat swab RT-PCR)</w:t>
            </w:r>
          </w:p>
          <w:p w14:paraId="55BBFCC5" w14:textId="77777777" w:rsidR="001C6988" w:rsidRDefault="001C6988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Exam showed posturing with bilateral upper extremity extension on </w:t>
            </w:r>
            <w:proofErr w:type="spellStart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hyperpronation</w:t>
            </w:r>
            <w:proofErr w:type="spellEnd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, normal reflexes</w:t>
            </w:r>
          </w:p>
          <w:p w14:paraId="2BBE96DA" w14:textId="77777777" w:rsidR="001C6988" w:rsidRDefault="001C6988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MRI showed multiple punctate foci of restricted diffusion in centrum </w:t>
            </w:r>
            <w:proofErr w:type="spellStart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semiovale</w:t>
            </w:r>
            <w:proofErr w:type="spellEnd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and periventricular white matter (infarcts of embolic origin)</w:t>
            </w:r>
          </w:p>
          <w:p w14:paraId="715712E6" w14:textId="2685F183" w:rsidR="001C6988" w:rsidRDefault="001C6988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High </w:t>
            </w:r>
            <w:proofErr w:type="spellStart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procalcitonin</w:t>
            </w:r>
            <w:proofErr w:type="spellEnd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uptrending</w:t>
            </w:r>
            <w:proofErr w:type="spellEnd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troponin, and progressive elevated creatinine; no improvement in 14-days</w:t>
            </w:r>
          </w:p>
        </w:tc>
      </w:tr>
      <w:tr w:rsidR="00492D83" w:rsidRPr="00A92831" w14:paraId="7809A630" w14:textId="77777777" w:rsidTr="00E65689">
        <w:trPr>
          <w:trHeight w:val="550"/>
        </w:trPr>
        <w:tc>
          <w:tcPr>
            <w:tcW w:w="1418" w:type="dxa"/>
          </w:tcPr>
          <w:p w14:paraId="28000A96" w14:textId="5147205D" w:rsidR="00492D83" w:rsidRDefault="00492D8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hiladelphia, USA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dWxpY2stU29wZXI8L0F1dGhvcj48WWVhcj4yMDIwPC9Z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dWxpY2stU29wZXI8L0F1dGhvcj48WWVhcj4yMDIwPC9Z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68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24A2D3F1" w14:textId="4F9C4202" w:rsidR="00492D83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15A987EA" w14:textId="389D18C6" w:rsidR="00492D83" w:rsidRDefault="00492D83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253839D6" w14:textId="77777777" w:rsidR="00492D83" w:rsidRDefault="00492D83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 w:rsidRPr="00100BA2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52-year-old woman with</w:t>
            </w: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bilateral hand </w:t>
            </w:r>
            <w:proofErr w:type="spellStart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paresthesias</w:t>
            </w:r>
            <w:proofErr w:type="spellEnd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followed by cough, dyspnea, headache, confusion</w:t>
            </w:r>
          </w:p>
          <w:p w14:paraId="5B549450" w14:textId="77777777" w:rsidR="00492D83" w:rsidRDefault="00492D83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Refractory hypoxemia requiring mechanical ventilation within 1 hour of presentation</w:t>
            </w:r>
          </w:p>
          <w:p w14:paraId="23CFDACD" w14:textId="7B90E58F" w:rsidR="00492D83" w:rsidRPr="001F01B9" w:rsidRDefault="00492D83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MRI showed b</w:t>
            </w:r>
            <w:r w:rsidRPr="00100BA2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ilateral </w:t>
            </w:r>
            <w:proofErr w:type="spellStart"/>
            <w:r w:rsidRPr="00100BA2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globus</w:t>
            </w:r>
            <w:proofErr w:type="spellEnd"/>
            <w:r w:rsidRPr="00100BA2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pallidus lesions </w:t>
            </w: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in keeping with hypoxic ischemic injury</w:t>
            </w:r>
          </w:p>
        </w:tc>
      </w:tr>
      <w:tr w:rsidR="000F7F4A" w:rsidRPr="00A92831" w14:paraId="5D658FBC" w14:textId="77777777" w:rsidTr="00E65689">
        <w:trPr>
          <w:trHeight w:val="550"/>
        </w:trPr>
        <w:tc>
          <w:tcPr>
            <w:tcW w:w="1418" w:type="dxa"/>
          </w:tcPr>
          <w:p w14:paraId="0514BEF5" w14:textId="280B66F1" w:rsidR="000F7F4A" w:rsidRDefault="000F7F4A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oyal Oak, USA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SYXNtdXNzZW48L0F1dGhvcj48WWVhcj4yMDIwPC9ZZWFy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SYXNtdXNzZW48L0F1dGhvcj48WWVhcj4yMDIwPC9ZZWFy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69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7EE7414" w14:textId="089B9380" w:rsidR="000F7F4A" w:rsidRDefault="000F7F4A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61E7EA25" w14:textId="53765929" w:rsidR="000F7F4A" w:rsidRDefault="000F7F4A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6C5BBA4C" w14:textId="724D8F89" w:rsidR="000F7F4A" w:rsidRDefault="000F7F4A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66-year-old woman with lethargy, aphasia, right-sided weakness, in the context of severe COVID-19</w:t>
            </w:r>
          </w:p>
          <w:p w14:paraId="24886C23" w14:textId="2FC7EE1C" w:rsidR="000F7F4A" w:rsidRDefault="000F7F4A" w:rsidP="000F7F4A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CT Head showed hypodense corpus callosum and left </w:t>
            </w:r>
            <w:proofErr w:type="spellStart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parietotemporal</w:t>
            </w:r>
            <w:proofErr w:type="spellEnd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hypodensities</w:t>
            </w:r>
            <w:proofErr w:type="spellEnd"/>
          </w:p>
          <w:p w14:paraId="24067C18" w14:textId="362B99F9" w:rsidR="000F7F4A" w:rsidRDefault="000F7F4A" w:rsidP="000F7F4A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MRI showed diffusion restriction and </w:t>
            </w:r>
            <w:proofErr w:type="spellStart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microhemorrhages</w:t>
            </w:r>
            <w:proofErr w:type="spellEnd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associated with these lesions</w:t>
            </w:r>
          </w:p>
          <w:p w14:paraId="190E8734" w14:textId="2619330B" w:rsidR="000F7F4A" w:rsidRPr="000F7F4A" w:rsidRDefault="000F7F4A" w:rsidP="000F7F4A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Attributed by the authors to a cytokine storm</w:t>
            </w:r>
          </w:p>
        </w:tc>
      </w:tr>
      <w:tr w:rsidR="00E209F0" w:rsidRPr="00A92831" w14:paraId="7165FECB" w14:textId="77777777" w:rsidTr="00E65689">
        <w:trPr>
          <w:trHeight w:val="550"/>
        </w:trPr>
        <w:tc>
          <w:tcPr>
            <w:tcW w:w="1418" w:type="dxa"/>
          </w:tcPr>
          <w:p w14:paraId="1C2ADD64" w14:textId="78F12094" w:rsidR="00E209F0" w:rsidRDefault="00E209F0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otterdam, Netherlands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van den Enden&lt;/Author&gt;&lt;Year&gt;2020&lt;/Year&gt;&lt;RecNum&gt;588&lt;/RecNum&gt;&lt;DisplayText&gt;&lt;style face="superscript"&gt;270&lt;/style&gt;&lt;/DisplayText&gt;&lt;record&gt;&lt;rec-number&gt;588&lt;/rec-number&gt;&lt;foreign-keys&gt;&lt;key app="EN" db-id="psea0pzx6srvxiezztippp9mdx0tee0rt0zd" timestamp="1612936438"&gt;588&lt;/key&gt;&lt;/foreign-keys&gt;&lt;ref-type name="Journal Article"&gt;17&lt;/ref-type&gt;&lt;contributors&gt;&lt;authors&gt;&lt;author&gt;van den Enden, A. J. M.&lt;/author&gt;&lt;author&gt;van Gils, L.&lt;/author&gt;&lt;author&gt;Labout, J. A. M.&lt;/author&gt;&lt;author&gt;van der Jagt, M.&lt;/author&gt;&lt;author&gt;Moudrous, W.&lt;/author&gt;&lt;/authors&gt;&lt;/contributors&gt;&lt;auth-address&gt;Department of Intensive Care Medicine, Maasstad Hospital, P. Box 9100, 3007 AC Rotterdam, the Netherlands.&amp;#xD;Department of Internal Medicine, Maasstad Hospital, P. Box 9100, 3007 AC Rotterdam, the Netherlands.&amp;#xD;Department of Intensive Care Adults, Erasmus MC - University Medical Center Hospital, P. Box 2040, 3000 CA Rotterdam, the Netherlands.&amp;#xD;Department of Neurology, Maasstad Hospital, P. Box 9100, 3007 AC Rotterdam, the Netherlands.&lt;/auth-address&gt;&lt;titles&gt;&lt;title&gt;Fulminant cerebral edema as a lethal manifestation of COVID-19&lt;/title&gt;&lt;secondary-title&gt;Radiol Case Rep&lt;/secondary-title&gt;&lt;/titles&gt;&lt;periodical&gt;&lt;full-title&gt;Radiology case reports&lt;/full-title&gt;&lt;abbr-1&gt;Radiol Case Rep&lt;/abbr-1&gt;&lt;/periodical&gt;&lt;pages&gt;1705-1708&lt;/pages&gt;&lt;volume&gt;15&lt;/volume&gt;&lt;number&gt;9&lt;/number&gt;&lt;edition&gt;2020/08/01&lt;/edition&gt;&lt;keywords&gt;&lt;keyword&gt;Imaging&lt;/keyword&gt;&lt;keyword&gt;Neurological complication&lt;/keyword&gt;&lt;keyword&gt;Severe Acute Respiratory Syndrome-associated Coronavirus&lt;/keyword&gt;&lt;/keywords&gt;&lt;dates&gt;&lt;year&gt;2020&lt;/year&gt;&lt;pub-dates&gt;&lt;date&gt;Sep&lt;/date&gt;&lt;/pub-dates&gt;&lt;/dates&gt;&lt;isbn&gt;1930-0433 (Print)&amp;#xD;1930-0433 (Linking)&lt;/isbn&gt;&lt;accession-num&gt;32733625&lt;/accession-num&gt;&lt;urls&gt;&lt;related-urls&gt;&lt;url&gt;https://www.ncbi.nlm.nih.gov/pubmed/32733625&lt;/url&gt;&lt;/related-urls&gt;&lt;/urls&gt;&lt;custom2&gt;PMC7332918&lt;/custom2&gt;&lt;electronic-resource-num&gt;10.1016/j.radcr.2020.06.053&lt;/electronic-resource-num&gt;&lt;/record&gt;&lt;/Cite&gt;&lt;/EndNote&gt;</w:instrTex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70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337C131B" w14:textId="6BBF7597" w:rsidR="00E209F0" w:rsidRDefault="00E209F0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39F5BB1D" w14:textId="70EC9B64" w:rsidR="00E209F0" w:rsidRDefault="00E209F0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3EAAA3C6" w14:textId="77777777" w:rsidR="00E209F0" w:rsidRDefault="00E209F0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57-year-old male with critical respiratory distress from COVID-19 bilateral pneumonia</w:t>
            </w:r>
          </w:p>
          <w:p w14:paraId="23182C3E" w14:textId="1A648DB7" w:rsidR="00E209F0" w:rsidRPr="00100BA2" w:rsidRDefault="00E209F0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Developed lethal cerebral edema after 2-weeks in the ICU despite improving respiration</w:t>
            </w:r>
          </w:p>
        </w:tc>
      </w:tr>
      <w:tr w:rsidR="000F7F4A" w:rsidRPr="00A92831" w14:paraId="039CAEAC" w14:textId="77777777" w:rsidTr="00E65689">
        <w:trPr>
          <w:trHeight w:val="550"/>
        </w:trPr>
        <w:tc>
          <w:tcPr>
            <w:tcW w:w="1418" w:type="dxa"/>
          </w:tcPr>
          <w:p w14:paraId="68B2B774" w14:textId="633DFC6F" w:rsidR="000F7F4A" w:rsidRDefault="008F380C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oston, USA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GaXNjaGVyPC9BdXRob3I+PFllYXI+MjAyMDwvWWVhcj48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GaXNjaGVyPC9BdXRob3I+PFllYXI+MjAyMDwvWWVhcj48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71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2B34CBBD" w14:textId="46F79012" w:rsidR="000F7F4A" w:rsidRDefault="000F7F4A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2378C909" w14:textId="225ECA9F" w:rsidR="000F7F4A" w:rsidRDefault="000F7F4A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7254791C" w14:textId="0C6BB0A0" w:rsidR="000F7F4A" w:rsidRDefault="000F7F4A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47-year-old man with COVID-19 and prolonged coma, </w:t>
            </w:r>
            <w:r w:rsidR="008F380C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progressing from</w:t>
            </w: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vegetative stat</w:t>
            </w:r>
            <w:r w:rsidR="008F380C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e to</w:t>
            </w: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minimally conscious state minus and plus </w:t>
            </w:r>
          </w:p>
          <w:p w14:paraId="6F31CDF0" w14:textId="7BF58901" w:rsidR="000F7F4A" w:rsidRDefault="000F7F4A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MRI showed basal ganglia and thalamic T2 </w:t>
            </w:r>
            <w:proofErr w:type="spellStart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hyperintensities</w:t>
            </w:r>
            <w:proofErr w:type="spellEnd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</w:t>
            </w:r>
          </w:p>
          <w:p w14:paraId="6BC51AA9" w14:textId="58DEBB47" w:rsidR="000F7F4A" w:rsidRPr="008F380C" w:rsidRDefault="000F7F4A" w:rsidP="008F380C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Resting-state fMRI </w:t>
            </w:r>
            <w:r w:rsidR="008F380C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during coma </w:t>
            </w: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showed </w:t>
            </w:r>
            <w:r w:rsidRPr="000F7F4A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intact functional network connectivity, and weeks later</w:t>
            </w:r>
            <w:r w:rsidR="008F380C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he</w:t>
            </w:r>
            <w:r w:rsidRPr="000F7F4A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recovered the ability to follow commands</w:t>
            </w:r>
          </w:p>
        </w:tc>
      </w:tr>
      <w:tr w:rsidR="0094232C" w:rsidRPr="00A92831" w14:paraId="5EAF2440" w14:textId="77777777" w:rsidTr="00E65689">
        <w:trPr>
          <w:trHeight w:val="550"/>
        </w:trPr>
        <w:tc>
          <w:tcPr>
            <w:tcW w:w="1418" w:type="dxa"/>
          </w:tcPr>
          <w:p w14:paraId="3B9ECE2E" w14:textId="673C7708" w:rsidR="0094232C" w:rsidRDefault="0094232C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lastRenderedPageBreak/>
              <w:t>Singapore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Zb25nPC9BdXRob3I+PFllYXI+MjAyMDwvWWVhcj48UmVj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Zb25nPC9BdXRob3I+PFllYXI+MjAyMDwvWWVhcj48UmVj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72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6588C62" w14:textId="10A24F10" w:rsidR="0094232C" w:rsidRDefault="0094232C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1E0E64FE" w14:textId="000E9D98" w:rsidR="0094232C" w:rsidRDefault="0094232C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3470E031" w14:textId="2E7313E1" w:rsidR="0094232C" w:rsidRDefault="0094232C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61-year-old man with COVID-19 and hypoxic respiratory failure and cytokine release syndrome with shock, acute kidney injury requiring renal replacement therapy, and hepatic dysfunction, on </w:t>
            </w:r>
            <w:proofErr w:type="spellStart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remdesivir</w:t>
            </w:r>
            <w:proofErr w:type="spellEnd"/>
          </w:p>
          <w:p w14:paraId="2FD7AFC2" w14:textId="77777777" w:rsidR="0094232C" w:rsidRDefault="0094232C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Markedly elevated inflammatory markers, severely </w:t>
            </w:r>
            <w:proofErr w:type="spellStart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encephalopathic</w:t>
            </w:r>
            <w:proofErr w:type="spellEnd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with flaccid tetraplegia</w:t>
            </w:r>
          </w:p>
          <w:p w14:paraId="29453280" w14:textId="261D570B" w:rsidR="0094232C" w:rsidRDefault="0094232C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CT/MRI showed finds of acute hemorrhagic </w:t>
            </w:r>
            <w:proofErr w:type="spellStart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leukoencephalitis</w:t>
            </w:r>
            <w:proofErr w:type="spellEnd"/>
          </w:p>
        </w:tc>
      </w:tr>
      <w:tr w:rsidR="00A11870" w:rsidRPr="00A92831" w14:paraId="15F0B996" w14:textId="77777777" w:rsidTr="00E65689">
        <w:trPr>
          <w:trHeight w:val="550"/>
        </w:trPr>
        <w:tc>
          <w:tcPr>
            <w:tcW w:w="1418" w:type="dxa"/>
          </w:tcPr>
          <w:p w14:paraId="6D73B621" w14:textId="3B222930" w:rsidR="00A11870" w:rsidRDefault="00A11870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ondon, UK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YXdoaW5uZXk8L0F1dGhvcj48WWVhcj4yMDIwPC9ZZWFy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YXdoaW5uZXk8L0F1dGhvcj48WWVhcj4yMDIwPC9ZZWFy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73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B1F0E65" w14:textId="0E10084E" w:rsidR="00A11870" w:rsidRDefault="00A11870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4177FCA7" w14:textId="181B5B06" w:rsidR="00A11870" w:rsidRDefault="00A11870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295FCA92" w14:textId="77777777" w:rsidR="00A11870" w:rsidRDefault="00A11870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 w:rsidRPr="00A11870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41-year-old man with acute behavioural disruption </w:t>
            </w: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and 10-day history of dry cough and fever </w:t>
            </w:r>
          </w:p>
          <w:p w14:paraId="246B2370" w14:textId="77777777" w:rsidR="00A11870" w:rsidRDefault="00A11870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S</w:t>
            </w:r>
            <w:r w:rsidRPr="00A11870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exually disinhibited</w:t>
            </w: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,</w:t>
            </w:r>
            <w:r w:rsidRPr="00A11870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pressured speech</w:t>
            </w: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,</w:t>
            </w:r>
            <w:r w:rsidRPr="00A11870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grandiose ideas</w:t>
            </w: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in keeping with mania</w:t>
            </w:r>
          </w:p>
          <w:p w14:paraId="332462D8" w14:textId="413802FF" w:rsidR="00A11870" w:rsidRPr="00A11870" w:rsidRDefault="00A11870" w:rsidP="00A11870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SARS-CoV-2 positive in swab but not in CSF </w:t>
            </w:r>
          </w:p>
        </w:tc>
      </w:tr>
      <w:tr w:rsidR="001F3032" w:rsidRPr="00A92831" w14:paraId="7C64D6BF" w14:textId="77777777" w:rsidTr="00E65689">
        <w:trPr>
          <w:trHeight w:val="550"/>
        </w:trPr>
        <w:tc>
          <w:tcPr>
            <w:tcW w:w="1418" w:type="dxa"/>
          </w:tcPr>
          <w:p w14:paraId="6C42B271" w14:textId="0CBF5FD2" w:rsidR="001F3032" w:rsidRDefault="001F3032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renoble, France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YXNlejwvQXV0aG9yPjxZZWFyPjIwMjE8L1llYXI+PFJl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YXNlejwvQXV0aG9yPjxZZWFyPjIwMjE8L1llYXI+PFJl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74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5C479C8" w14:textId="1C29B246" w:rsidR="001F3032" w:rsidRDefault="001F3032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6D80DAAD" w14:textId="06A8F775" w:rsidR="001F3032" w:rsidRDefault="001F3032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365716C8" w14:textId="0675F181" w:rsidR="0024309F" w:rsidRDefault="001F3032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 w:rsidRPr="001F3032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96-year-old woman</w:t>
            </w:r>
            <w:r w:rsidR="0024309F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: bilateral tonic-</w:t>
            </w:r>
            <w:proofErr w:type="spellStart"/>
            <w:r w:rsidR="0024309F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clonic</w:t>
            </w:r>
            <w:proofErr w:type="spellEnd"/>
            <w:r w:rsidR="0024309F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seizures, fever, then left hemiparesis; no respiratory symptoms</w:t>
            </w:r>
          </w:p>
          <w:p w14:paraId="7728520C" w14:textId="77777777" w:rsidR="0024309F" w:rsidRDefault="0024309F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Had developed anosmia, </w:t>
            </w:r>
            <w:proofErr w:type="spellStart"/>
            <w:r w:rsidR="001F3032" w:rsidRPr="001F3032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dysgeusia</w:t>
            </w:r>
            <w:proofErr w:type="spellEnd"/>
            <w:r w:rsidR="001F3032" w:rsidRPr="001F3032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, and behavioral </w:t>
            </w:r>
            <w:proofErr w:type="spellStart"/>
            <w:r w:rsidR="001F3032" w:rsidRPr="001F3032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dysexecutive</w:t>
            </w:r>
            <w:proofErr w:type="spellEnd"/>
            <w:r w:rsidR="001F3032" w:rsidRPr="001F3032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syndrome</w:t>
            </w: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two days before</w:t>
            </w:r>
          </w:p>
          <w:p w14:paraId="10C95AB3" w14:textId="32EA7BA3" w:rsidR="0024309F" w:rsidRDefault="0024309F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Nasopharyngeal SARS-CoV-2 RT-PCR initially negative but CT Chest suggestive </w:t>
            </w:r>
          </w:p>
          <w:p w14:paraId="6D32A7D5" w14:textId="77777777" w:rsidR="0024309F" w:rsidRDefault="001F3032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 w:rsidRPr="001F3032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CSF</w:t>
            </w:r>
            <w:r w:rsidR="0024309F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showed 8 </w:t>
            </w:r>
            <w:r w:rsidRPr="001F3032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leukocytes/mm</w:t>
            </w:r>
            <w:r w:rsidRPr="0024309F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  <w:vertAlign w:val="superscript"/>
              </w:rPr>
              <w:t>3</w:t>
            </w:r>
            <w:r w:rsidRPr="001F3032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(75% </w:t>
            </w:r>
            <w:proofErr w:type="spellStart"/>
            <w:r w:rsidRPr="001F3032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polymorphonuclear</w:t>
            </w:r>
            <w:proofErr w:type="spellEnd"/>
            <w:r w:rsidRPr="001F3032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neutrophilic cells)</w:t>
            </w:r>
            <w:r w:rsidR="0024309F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, </w:t>
            </w:r>
            <w:r w:rsidRPr="001F3032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negative for SARS-CoV-2</w:t>
            </w:r>
          </w:p>
          <w:p w14:paraId="44796469" w14:textId="04779CDA" w:rsidR="0024309F" w:rsidRDefault="001F3032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 w:rsidRPr="001F3032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Brain MRI </w:t>
            </w:r>
            <w:r w:rsidR="0024309F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showed </w:t>
            </w:r>
            <w:proofErr w:type="spellStart"/>
            <w:r w:rsidRPr="001F3032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hyperintensity</w:t>
            </w:r>
            <w:proofErr w:type="spellEnd"/>
            <w:r w:rsidRPr="001F3032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of olfactory tracts on T2 and diffusion-weighted imaging</w:t>
            </w:r>
          </w:p>
          <w:p w14:paraId="035203B5" w14:textId="2B72950D" w:rsidR="001F3032" w:rsidRPr="00A11870" w:rsidRDefault="001F3032" w:rsidP="00492D83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 w:rsidRPr="001F3032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Ten days after admission, SARS-CoV-2 serology returned positive </w:t>
            </w:r>
          </w:p>
        </w:tc>
      </w:tr>
      <w:tr w:rsidR="00C918DE" w:rsidRPr="00A92831" w14:paraId="566681D9" w14:textId="77777777" w:rsidTr="00E65689">
        <w:trPr>
          <w:trHeight w:val="550"/>
        </w:trPr>
        <w:tc>
          <w:tcPr>
            <w:tcW w:w="1418" w:type="dxa"/>
          </w:tcPr>
          <w:p w14:paraId="04AF54AC" w14:textId="6952D723" w:rsidR="00C918DE" w:rsidRDefault="00C918DE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oronto, Canada</w:t>
            </w:r>
            <w:r w:rsidR="0066169E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eWF0b2xsYWhpPC9BdXRob3I+PFllYXI+MjAyMTwvWWVh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eWF0b2xsYWhpPC9BdXRob3I+PFllYXI+MjAyMTwvWWVh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66169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75</w:t>
            </w:r>
            <w:r w:rsidR="0066169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54FF245" w14:textId="359040EB" w:rsidR="00C918DE" w:rsidRDefault="00C918DE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770E2C36" w14:textId="7A173E1A" w:rsidR="00C918DE" w:rsidRDefault="00C918DE" w:rsidP="00492D8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1A4EA86D" w14:textId="77777777" w:rsidR="00C918DE" w:rsidRDefault="00C918DE" w:rsidP="00A80167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18-year-old woman presented with 1-week of fever, fatigue, malaise, loss of appetite, then drowsiness and confusion, followed by urinary retention </w:t>
            </w:r>
            <w:r w:rsidR="00A80167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</w:t>
            </w: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and a generalized tonic-</w:t>
            </w:r>
            <w:proofErr w:type="spellStart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clonic</w:t>
            </w:r>
            <w:proofErr w:type="spellEnd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seizure the next day</w:t>
            </w:r>
          </w:p>
          <w:p w14:paraId="1E20A0F5" w14:textId="77777777" w:rsidR="00A80167" w:rsidRDefault="00A80167" w:rsidP="00A80167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On exam, macular rash seen, and patient was drowsy and disoriented, unable to walk or stand</w:t>
            </w:r>
          </w:p>
          <w:p w14:paraId="6FCE7F61" w14:textId="77777777" w:rsidR="00A80167" w:rsidRDefault="00A80167" w:rsidP="00A80167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Labs showed thrombocytopenia, nasopharyngeal RT-PCR positive for SARS-CoV-2</w:t>
            </w:r>
          </w:p>
          <w:p w14:paraId="1AD73787" w14:textId="77777777" w:rsidR="00A80167" w:rsidRDefault="00A80167" w:rsidP="00A80167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CT/MRI Brain were normal, but EEG showed moderated intermittent theta/delta slow-wave activity predominantly over the </w:t>
            </w:r>
            <w:proofErr w:type="spellStart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frontocentrotemporal</w:t>
            </w:r>
            <w:proofErr w:type="spellEnd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regions</w:t>
            </w:r>
          </w:p>
          <w:p w14:paraId="1DD81306" w14:textId="77777777" w:rsidR="00A80167" w:rsidRDefault="00A80167" w:rsidP="00A80167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CSF showed increased white cells but normal protein, and was negative for SARS-CoV-2 </w:t>
            </w:r>
          </w:p>
          <w:p w14:paraId="3D5C610B" w14:textId="77777777" w:rsidR="00A33CE3" w:rsidRDefault="00A33CE3" w:rsidP="00A80167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Clinical picture evolved to include myoclonic jerks, mood/behavioural changes, </w:t>
            </w:r>
            <w:proofErr w:type="spellStart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pruritis</w:t>
            </w:r>
            <w:proofErr w:type="spellEnd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, chest pain</w:t>
            </w:r>
          </w:p>
          <w:p w14:paraId="192EFB40" w14:textId="34C1C695" w:rsidR="00A33CE3" w:rsidRDefault="00A33CE3" w:rsidP="00A80167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Second admission  2-weeks later with right/bilateral jerks, MRI: </w:t>
            </w:r>
            <w:proofErr w:type="spellStart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hyperintensities</w:t>
            </w:r>
            <w:proofErr w:type="spellEnd"/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 xml:space="preserve"> in claustrum bilaterally</w:t>
            </w:r>
          </w:p>
          <w:p w14:paraId="7B26AC23" w14:textId="23FA7102" w:rsidR="00A33CE3" w:rsidRDefault="00A33CE3" w:rsidP="00A80167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Treated with 5-day course of IV methylprednisolone for “antibody-negative” autoimmune encephalitis</w:t>
            </w:r>
            <w:r w:rsidR="006D373A"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, followed by weekly pulse steroids as an outpatient</w:t>
            </w:r>
          </w:p>
          <w:p w14:paraId="75C30A13" w14:textId="37F61FC6" w:rsidR="00A33CE3" w:rsidRPr="001F3032" w:rsidRDefault="00A33CE3" w:rsidP="00A80167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  <w:t>MRI 1-month later showed resolution, jerks and seizures resolved but memory deficits persisted</w:t>
            </w:r>
          </w:p>
        </w:tc>
      </w:tr>
      <w:tr w:rsidR="002F560F" w:rsidRPr="00A92831" w14:paraId="450F594E" w14:textId="77777777" w:rsidTr="00E65689">
        <w:trPr>
          <w:trHeight w:val="251"/>
        </w:trPr>
        <w:tc>
          <w:tcPr>
            <w:tcW w:w="14175" w:type="dxa"/>
            <w:gridSpan w:val="4"/>
            <w:shd w:val="clear" w:color="auto" w:fill="D9D9D9" w:themeFill="background1" w:themeFillShade="D9"/>
          </w:tcPr>
          <w:p w14:paraId="77925D39" w14:textId="5FF999EF" w:rsidR="002F560F" w:rsidRPr="002F560F" w:rsidRDefault="002F560F" w:rsidP="002F560F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2F560F">
              <w:rPr>
                <w:rFonts w:ascii="Arial" w:hAnsi="Arial" w:cs="Arial"/>
                <w:b/>
                <w:bCs/>
                <w:sz w:val="20"/>
                <w:szCs w:val="20"/>
              </w:rPr>
              <w:t>CNS Demyelinatio</w:t>
            </w:r>
            <w:r>
              <w:rPr>
                <w:rFonts w:ascii="Arial" w:hAnsi="Arial" w:cs="Arial"/>
                <w:b/>
                <w:bCs/>
                <w:sz w:val="20"/>
                <w:szCs w:val="20"/>
              </w:rPr>
              <w:t>n</w:t>
            </w:r>
          </w:p>
        </w:tc>
      </w:tr>
      <w:tr w:rsidR="002F560F" w:rsidRPr="00A92831" w14:paraId="7F1713FE" w14:textId="77777777" w:rsidTr="00E65689">
        <w:trPr>
          <w:trHeight w:val="550"/>
        </w:trPr>
        <w:tc>
          <w:tcPr>
            <w:tcW w:w="1418" w:type="dxa"/>
          </w:tcPr>
          <w:p w14:paraId="32706E7B" w14:textId="276D23D4" w:rsidR="002F560F" w:rsidRDefault="002F560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Rochester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SZWljaGFyZDwvQXV0aG9yPjxZZWFyPjIwMjA8L1llYXI+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SZWljaGFyZDwvQXV0aG9yPjxZZWFyPjIwMjA8L1llYXI+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76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1E4B3888" w14:textId="622E5D71" w:rsidR="002F560F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46C476B3" w14:textId="27C39437" w:rsidR="002F560F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1519C57E" w14:textId="77777777" w:rsidR="002F560F" w:rsidRPr="00A92831" w:rsidRDefault="002F560F" w:rsidP="002F560F">
            <w:pPr>
              <w:pStyle w:val="ListParagraph"/>
              <w:numPr>
                <w:ilvl w:val="0"/>
                <w:numId w:val="41"/>
              </w:numPr>
              <w:ind w:left="461" w:hanging="284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71-year-old man initially presented with fatigue and exertional dyspnea while respiratory status deteriorated steadily with worsening symptoms</w:t>
            </w:r>
          </w:p>
          <w:p w14:paraId="18BA3F81" w14:textId="77777777" w:rsidR="002F560F" w:rsidRPr="00A92831" w:rsidRDefault="002F560F" w:rsidP="002F560F">
            <w:pPr>
              <w:pStyle w:val="ListParagraph"/>
              <w:numPr>
                <w:ilvl w:val="0"/>
                <w:numId w:val="41"/>
              </w:numPr>
              <w:ind w:left="461" w:hanging="284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Swab tested positive for SARS CoV-2</w:t>
            </w:r>
          </w:p>
          <w:p w14:paraId="7A0A7AD4" w14:textId="3C22EB57" w:rsidR="002F560F" w:rsidRDefault="002F560F" w:rsidP="002F560F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Post-mortem examinations of the brain </w:t>
            </w:r>
            <w:r>
              <w:rPr>
                <w:rFonts w:ascii="Arial" w:hAnsi="Arial" w:cs="Arial"/>
                <w:sz w:val="20"/>
                <w:szCs w:val="20"/>
              </w:rPr>
              <w:t>indicated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ADEM-like lesions </w:t>
            </w:r>
          </w:p>
        </w:tc>
      </w:tr>
      <w:tr w:rsidR="002F560F" w:rsidRPr="00A92831" w14:paraId="003FAE28" w14:textId="77777777" w:rsidTr="00E65689">
        <w:trPr>
          <w:trHeight w:val="550"/>
        </w:trPr>
        <w:tc>
          <w:tcPr>
            <w:tcW w:w="1418" w:type="dxa"/>
          </w:tcPr>
          <w:p w14:paraId="5DFE5E93" w14:textId="682601CD" w:rsidR="002F560F" w:rsidRDefault="002F560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530C38">
              <w:rPr>
                <w:rFonts w:ascii="Arial" w:hAnsi="Arial" w:cs="Arial"/>
                <w:b/>
                <w:bCs/>
                <w:sz w:val="20"/>
                <w:szCs w:val="20"/>
              </w:rPr>
              <w:t>*Genova, Ital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Ob3ZpPC9BdXRob3I+PFllYXI+MjAyMDwvWWVhcj48UmVj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Ob3ZpPC9BdXRob3I+PFllYXI+MjAyMDwvWWVhcj48UmVj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77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27F15C8" w14:textId="1DE78F2F" w:rsidR="002F560F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60734E1B" w14:textId="576CCC4C" w:rsidR="002F560F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03E671BB" w14:textId="77777777" w:rsidR="002F560F" w:rsidRPr="00A92831" w:rsidRDefault="002F560F" w:rsidP="002F560F">
            <w:pPr>
              <w:pStyle w:val="ListParagraph"/>
              <w:numPr>
                <w:ilvl w:val="0"/>
                <w:numId w:val="41"/>
              </w:numPr>
              <w:ind w:left="461" w:hanging="284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64-year-old female presented with previous influenza-like syndrome and both anosmia an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ageus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>. Patient developed bilateral vision impairment associated with sensory deficit on right leg</w:t>
            </w:r>
          </w:p>
          <w:p w14:paraId="3AA5B88C" w14:textId="77777777" w:rsidR="002F560F" w:rsidRPr="00A92831" w:rsidRDefault="002F560F" w:rsidP="002F560F">
            <w:pPr>
              <w:pStyle w:val="ListParagraph"/>
              <w:numPr>
                <w:ilvl w:val="0"/>
                <w:numId w:val="41"/>
              </w:numPr>
              <w:ind w:left="461" w:hanging="284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MRI consistent with ADEM; PCR for SARS-CoV-2 negative on nasal swab but positive in CSF sample</w:t>
            </w:r>
          </w:p>
          <w:p w14:paraId="42884158" w14:textId="2E0496D7" w:rsidR="002F560F" w:rsidRDefault="002F560F" w:rsidP="002F560F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Findings </w:t>
            </w:r>
            <w:r>
              <w:rPr>
                <w:rFonts w:ascii="Arial" w:hAnsi="Arial" w:cs="Arial"/>
                <w:sz w:val="20"/>
                <w:szCs w:val="20"/>
              </w:rPr>
              <w:t>indicative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of immune-mediated CNS disease that occurred after SARS-CoV-2 infection</w:t>
            </w:r>
          </w:p>
        </w:tc>
      </w:tr>
      <w:tr w:rsidR="002F560F" w:rsidRPr="00A92831" w14:paraId="799118D7" w14:textId="77777777" w:rsidTr="00E65689">
        <w:trPr>
          <w:trHeight w:val="550"/>
        </w:trPr>
        <w:tc>
          <w:tcPr>
            <w:tcW w:w="1418" w:type="dxa"/>
          </w:tcPr>
          <w:p w14:paraId="5D6C8E2D" w14:textId="3DD17C05" w:rsidR="002F560F" w:rsidRDefault="002F560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Tehran, Iran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bdi&lt;/Author&gt;&lt;Year&gt;2020&lt;/Year&gt;&lt;RecNum&gt;442&lt;/RecNum&gt;&lt;DisplayText&gt;&lt;style face="superscript"&gt;278&lt;/style&gt;&lt;/DisplayText&gt;&lt;record&gt;&lt;rec-number&gt;442&lt;/rec-number&gt;&lt;foreign-keys&gt;&lt;key app="EN" db-id="psea0pzx6srvxiezztippp9mdx0tee0rt0zd" timestamp="1601656683"&gt;442&lt;/key&gt;&lt;/foreign-keys&gt;&lt;ref-type name="Journal Article"&gt;17&lt;/ref-type&gt;&lt;contributors&gt;&lt;authors&gt;&lt;author&gt;Abdi, Siamak&lt;/author&gt;&lt;author&gt;Ghorbani, Askar&lt;/author&gt;&lt;author&gt;Fatehi, Farzad&lt;/author&gt;&lt;/authors&gt;&lt;/contributors&gt;&lt;titles&gt;&lt;title&gt;The association of SARS-CoV-2 infection and acute disseminated encephalomyelitis without prominent clinical pulmonary symptoms&lt;/title&gt;&lt;secondary-title&gt;Journal of the neurological sciences&lt;/secondary-title&gt;&lt;alt-title&gt;J Neurol Sci&lt;/alt-title&gt;&lt;/titles&gt;&lt;periodical&gt;&lt;full-title&gt;Journal of the Neurological Sciences&lt;/full-title&gt;&lt;/periodical&gt;&lt;alt-periodical&gt;&lt;full-title&gt;J Neurol Sci&lt;/full-title&gt;&lt;/alt-periodical&gt;&lt;pages&gt;117001-117001&lt;/pages&gt;&lt;volume&gt;416&lt;/volume&gt;&lt;keywords&gt;&lt;keyword&gt;Acute disseminated encephalomyelitis&lt;/keyword&gt;&lt;keyword&gt;Immune-mediated&lt;/keyword&gt;&lt;keyword&gt;SARS-CoV-2&lt;/keyword&gt;&lt;/keywords&gt;&lt;dates&gt;&lt;year&gt;2020&lt;/year&gt;&lt;/dates&gt;&lt;publisher&gt;Elsevier B.V.&lt;/publisher&gt;&lt;isbn&gt;1878-5883&amp;#xD;0022-510X&lt;/isbn&gt;&lt;accession-num&gt;32590204&lt;/accession-num&gt;&lt;urls&gt;&lt;related-urls&gt;&lt;url&gt;https://pubmed.ncbi.nlm.nih.gov/32590204&lt;/url&gt;&lt;url&gt;https://www.ncbi.nlm.nih.gov/pmc/articles/PMC7301801/&lt;/url&gt;&lt;/related-urls&gt;&lt;/urls&gt;&lt;electronic-resource-num&gt;10.1016/j.jns.2020.117001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78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2897366E" w14:textId="10D12E25" w:rsidR="002F560F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4C0FEAE2" w14:textId="43E3FD29" w:rsidR="002F560F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1C73DED2" w14:textId="77777777" w:rsidR="002F560F" w:rsidRPr="00A92831" w:rsidRDefault="002F560F" w:rsidP="002F560F">
            <w:pPr>
              <w:pStyle w:val="ListParagraph"/>
              <w:numPr>
                <w:ilvl w:val="0"/>
                <w:numId w:val="41"/>
              </w:numPr>
              <w:ind w:left="461" w:hanging="284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58-year-old male presented with decreased level of consciousness and the inability to walk</w:t>
            </w:r>
          </w:p>
          <w:p w14:paraId="2437D85C" w14:textId="77777777" w:rsidR="002F560F" w:rsidRPr="00A92831" w:rsidRDefault="002F560F" w:rsidP="002F560F">
            <w:pPr>
              <w:pStyle w:val="ListParagraph"/>
              <w:numPr>
                <w:ilvl w:val="0"/>
                <w:numId w:val="41"/>
              </w:numPr>
              <w:ind w:left="461" w:hanging="284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asopharyngeal swab was positive for SARS-CoV-2, imaging consistent with ADEM</w:t>
            </w:r>
          </w:p>
          <w:p w14:paraId="19B2C089" w14:textId="0D74127F" w:rsidR="002F560F" w:rsidRDefault="002F560F" w:rsidP="002F560F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Findings suggested that COVID-19 infection might have led to the development of ADEM</w:t>
            </w:r>
          </w:p>
        </w:tc>
      </w:tr>
      <w:tr w:rsidR="002F560F" w:rsidRPr="00A92831" w14:paraId="7D6136BC" w14:textId="77777777" w:rsidTr="00E65689">
        <w:trPr>
          <w:trHeight w:val="550"/>
        </w:trPr>
        <w:tc>
          <w:tcPr>
            <w:tcW w:w="1418" w:type="dxa"/>
          </w:tcPr>
          <w:p w14:paraId="7784DA36" w14:textId="6F0875A2" w:rsidR="002F560F" w:rsidRPr="002F560F" w:rsidRDefault="002F560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2F560F">
              <w:rPr>
                <w:rFonts w:ascii="Arial" w:hAnsi="Arial" w:cs="Arial"/>
                <w:sz w:val="20"/>
                <w:szCs w:val="20"/>
              </w:rPr>
              <w:lastRenderedPageBreak/>
              <w:t>Marseille, France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cnVuPC9BdXRob3I+PFllYXI+MjAyMDwvWWVhcj48UmVj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cnVuPC9BdXRob3I+PFllYXI+MjAyMDwvWWVhcj48UmVj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79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3EB43823" w14:textId="2D3D75D1" w:rsidR="002F560F" w:rsidRPr="002F560F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2F560F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22DA6D8F" w14:textId="29DDA6FF" w:rsidR="002F560F" w:rsidRPr="002F560F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2F560F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375C56D5" w14:textId="77777777" w:rsidR="002F560F" w:rsidRPr="002F560F" w:rsidRDefault="002F560F" w:rsidP="002F560F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2F560F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54-year-old woman with typical COVID-19 symptoms followed by altered mental status</w:t>
            </w:r>
          </w:p>
          <w:p w14:paraId="6C7C0D2E" w14:textId="77777777" w:rsidR="002F560F" w:rsidRPr="002F560F" w:rsidRDefault="002F560F" w:rsidP="002F560F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2F560F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CSF unremarkable, SARS-CoV-2 negative, slowing on EEG</w:t>
            </w:r>
          </w:p>
          <w:p w14:paraId="30A9CE6F" w14:textId="6E129BD0" w:rsidR="002F560F" w:rsidRPr="002F560F" w:rsidRDefault="002F560F" w:rsidP="002F560F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</w:rPr>
            </w:pPr>
            <w:r w:rsidRPr="002F560F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MRI showed bilateral but asymmetrical lesions with periventricular, </w:t>
            </w:r>
            <w:proofErr w:type="spellStart"/>
            <w:r w:rsidRPr="002F560F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globus</w:t>
            </w:r>
            <w:proofErr w:type="spellEnd"/>
            <w:r w:rsidRPr="002F560F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pallidus, deep white matter involvement and contrast enhancement, raising the question of acute demyelination (normal vessels)</w:t>
            </w:r>
          </w:p>
        </w:tc>
      </w:tr>
      <w:tr w:rsidR="002F560F" w:rsidRPr="00A92831" w14:paraId="5F998780" w14:textId="77777777" w:rsidTr="00E65689">
        <w:trPr>
          <w:trHeight w:val="550"/>
        </w:trPr>
        <w:tc>
          <w:tcPr>
            <w:tcW w:w="1418" w:type="dxa"/>
          </w:tcPr>
          <w:p w14:paraId="13BB0073" w14:textId="149BE814" w:rsidR="002F560F" w:rsidRDefault="002F560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onnecticut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arsons&lt;/Author&gt;&lt;Year&gt;2020&lt;/Year&gt;&lt;RecNum&gt;432&lt;/RecNum&gt;&lt;DisplayText&gt;&lt;style face="superscript"&gt;280&lt;/style&gt;&lt;/DisplayText&gt;&lt;record&gt;&lt;rec-number&gt;432&lt;/rec-number&gt;&lt;foreign-keys&gt;&lt;key app="EN" db-id="psea0pzx6srvxiezztippp9mdx0tee0rt0zd" timestamp="1601656681"&gt;432&lt;/key&gt;&lt;/foreign-keys&gt;&lt;ref-type name="Journal Article"&gt;17&lt;/ref-type&gt;&lt;contributors&gt;&lt;authors&gt;&lt;author&gt;Parsons, Timothy&lt;/author&gt;&lt;author&gt;Banks, Sarah&lt;/author&gt;&lt;author&gt;Bae, Chay&lt;/author&gt;&lt;author&gt;Gelber, Joel&lt;/author&gt;&lt;author&gt;Alahmadi, Hussein&lt;/author&gt;&lt;author&gt;Tichauer, Matthew&lt;/author&gt;&lt;/authors&gt;&lt;/contributors&gt;&lt;titles&gt;&lt;title&gt;COVID-19-associated acute disseminated encephalomyelitis (ADEM)&lt;/title&gt;&lt;secondary-title&gt;Journal of neurology&lt;/secondary-title&gt;&lt;alt-title&gt;J Neurol&lt;/alt-title&gt;&lt;/titles&gt;&lt;periodical&gt;&lt;full-title&gt;Journal of Neurology&lt;/full-title&gt;&lt;/periodical&gt;&lt;alt-periodical&gt;&lt;full-title&gt;J Neurol&lt;/full-title&gt;&lt;/alt-periodical&gt;&lt;pages&gt;1-4&lt;/pages&gt;&lt;keywords&gt;&lt;keyword&gt;ADEM&lt;/keyword&gt;&lt;keyword&gt;COVID-19&lt;/keyword&gt;&lt;keyword&gt;Coronavirus&lt;/keyword&gt;&lt;keyword&gt;Demyelinating disease&lt;/keyword&gt;&lt;keyword&gt;Post-infectious&lt;/keyword&gt;&lt;/keywords&gt;&lt;dates&gt;&lt;year&gt;2020&lt;/year&gt;&lt;/dates&gt;&lt;publisher&gt;Springer Berlin Heidelberg&lt;/publisher&gt;&lt;isbn&gt;1432-1459&amp;#xD;0340-5354&lt;/isbn&gt;&lt;accession-num&gt;32474657&lt;/accession-num&gt;&lt;urls&gt;&lt;related-urls&gt;&lt;url&gt;https://pubmed.ncbi.nlm.nih.gov/32474657&lt;/url&gt;&lt;url&gt;https://www.ncbi.nlm.nih.gov/pmc/articles/PMC7260459/&lt;/url&gt;&lt;/related-urls&gt;&lt;/urls&gt;&lt;electronic-resource-num&gt;10.1007/s00415-020-09951-9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80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80D03CA" w14:textId="56CF96C1" w:rsidR="002F560F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7656FED9" w14:textId="74D747FF" w:rsidR="002F560F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01F1F255" w14:textId="77777777" w:rsidR="002F560F" w:rsidRPr="00A92831" w:rsidRDefault="002F560F" w:rsidP="002F560F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1-year-old female with COVID-19 developed coma and impaire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oculocephalic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response to one side </w:t>
            </w:r>
          </w:p>
          <w:p w14:paraId="39EA618C" w14:textId="77777777" w:rsidR="002F560F" w:rsidRPr="00A92831" w:rsidRDefault="002F560F" w:rsidP="002F560F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MRI Brain showed acute multifocal demyelinating lesions, CSF negative for infection</w:t>
            </w:r>
          </w:p>
          <w:p w14:paraId="6FAD1A51" w14:textId="77777777" w:rsidR="002F560F" w:rsidRPr="00A92831" w:rsidRDefault="002F560F" w:rsidP="002F560F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After high-dose steroids and IVIG, regained consciousness over several weeks. </w:t>
            </w:r>
          </w:p>
          <w:p w14:paraId="027BB9F4" w14:textId="5ED779D4" w:rsidR="002F560F" w:rsidRDefault="002F560F" w:rsidP="002F560F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 w:rsidRPr="00A92831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Final diagnosis was acute disseminated encephalomyelitis (ADEM) due to COVID-19</w:t>
            </w:r>
          </w:p>
        </w:tc>
      </w:tr>
      <w:tr w:rsidR="002F560F" w:rsidRPr="00A92831" w14:paraId="1D680300" w14:textId="77777777" w:rsidTr="00E65689">
        <w:trPr>
          <w:trHeight w:val="550"/>
        </w:trPr>
        <w:tc>
          <w:tcPr>
            <w:tcW w:w="1418" w:type="dxa"/>
          </w:tcPr>
          <w:p w14:paraId="44FD7A10" w14:textId="4499E98F" w:rsidR="002F560F" w:rsidRDefault="002F560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ehran, Iran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ab2doaTwvQXV0aG9yPjxZZWFyPjIwMjA8L1llYXI+PFJl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ab2doaTwvQXV0aG9yPjxZZWFyPjIwMjA8L1llYXI+PFJl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81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4B40A01D" w14:textId="6EA46FD8" w:rsidR="002F560F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094B4C62" w14:textId="3563B485" w:rsidR="002F560F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4D112051" w14:textId="77777777" w:rsidR="002F560F" w:rsidRDefault="002F560F" w:rsidP="002F560F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</w:rPr>
            </w:pPr>
            <w:r w:rsidRPr="002F560F">
              <w:rPr>
                <w:rFonts w:ascii="Arial" w:hAnsi="Arial" w:cs="Arial"/>
                <w:sz w:val="20"/>
                <w:szCs w:val="20"/>
              </w:rPr>
              <w:t xml:space="preserve">21-year-old male with encephalomyelitis </w:t>
            </w:r>
            <w:r>
              <w:rPr>
                <w:rFonts w:ascii="Arial" w:hAnsi="Arial" w:cs="Arial"/>
                <w:sz w:val="20"/>
                <w:szCs w:val="20"/>
              </w:rPr>
              <w:t>following GI and respiratory infectious symptoms</w:t>
            </w:r>
          </w:p>
          <w:p w14:paraId="2511A0A3" w14:textId="77777777" w:rsidR="002F560F" w:rsidRDefault="002F560F" w:rsidP="002F560F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wo CSF samples showed mono</w:t>
            </w:r>
            <w:r w:rsidRPr="002F560F">
              <w:rPr>
                <w:rFonts w:ascii="Arial" w:hAnsi="Arial" w:cs="Arial"/>
                <w:sz w:val="20"/>
                <w:szCs w:val="20"/>
              </w:rPr>
              <w:t xml:space="preserve">nuclear </w:t>
            </w:r>
            <w:proofErr w:type="spellStart"/>
            <w:r w:rsidRPr="002F560F">
              <w:rPr>
                <w:rFonts w:ascii="Arial" w:hAnsi="Arial" w:cs="Arial"/>
                <w:sz w:val="20"/>
                <w:szCs w:val="20"/>
              </w:rPr>
              <w:t>pleocytosis</w:t>
            </w:r>
            <w:proofErr w:type="spellEnd"/>
            <w:r w:rsidRPr="002F560F">
              <w:rPr>
                <w:rFonts w:ascii="Arial" w:hAnsi="Arial" w:cs="Arial"/>
                <w:sz w:val="20"/>
                <w:szCs w:val="20"/>
              </w:rPr>
              <w:t xml:space="preserve">, elevated protein, and </w:t>
            </w:r>
            <w:proofErr w:type="spellStart"/>
            <w:r w:rsidRPr="002F560F">
              <w:rPr>
                <w:rFonts w:ascii="Arial" w:hAnsi="Arial" w:cs="Arial"/>
                <w:sz w:val="20"/>
                <w:szCs w:val="20"/>
              </w:rPr>
              <w:t>hypoglycorrhachia</w:t>
            </w:r>
            <w:proofErr w:type="spellEnd"/>
          </w:p>
          <w:p w14:paraId="304C658E" w14:textId="77777777" w:rsidR="002F560F" w:rsidRDefault="002F560F" w:rsidP="002F560F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RI Brain </w:t>
            </w:r>
            <w:r w:rsidRPr="002F560F">
              <w:rPr>
                <w:rFonts w:ascii="Arial" w:hAnsi="Arial" w:cs="Arial"/>
                <w:sz w:val="20"/>
                <w:szCs w:val="20"/>
              </w:rPr>
              <w:t xml:space="preserve">showed bilateral posterior internal capsule lesions extending to the ventral portion of the pons and a marbled splenium </w:t>
            </w:r>
            <w:proofErr w:type="spellStart"/>
            <w:r w:rsidRPr="002F560F">
              <w:rPr>
                <w:rFonts w:ascii="Arial" w:hAnsi="Arial" w:cs="Arial"/>
                <w:sz w:val="20"/>
                <w:szCs w:val="20"/>
              </w:rPr>
              <w:t>hyperintensity</w:t>
            </w:r>
            <w:proofErr w:type="spellEnd"/>
            <w:r w:rsidRPr="002F560F">
              <w:rPr>
                <w:rFonts w:ascii="Arial" w:hAnsi="Arial" w:cs="Arial"/>
                <w:sz w:val="20"/>
                <w:szCs w:val="20"/>
              </w:rPr>
              <w:t xml:space="preserve"> pattern</w:t>
            </w:r>
          </w:p>
          <w:p w14:paraId="7DE0D857" w14:textId="77777777" w:rsidR="002F560F" w:rsidRDefault="002F560F" w:rsidP="002F560F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</w:rPr>
            </w:pPr>
            <w:r w:rsidRPr="002F560F">
              <w:rPr>
                <w:rFonts w:ascii="Arial" w:hAnsi="Arial" w:cs="Arial"/>
                <w:sz w:val="20"/>
                <w:szCs w:val="20"/>
              </w:rPr>
              <w:t>Cervical and thoracic MRI showed longitudinally extensive transverse myelitis</w:t>
            </w:r>
            <w:r>
              <w:rPr>
                <w:rFonts w:ascii="Arial" w:hAnsi="Arial" w:cs="Arial"/>
                <w:sz w:val="20"/>
                <w:szCs w:val="20"/>
              </w:rPr>
              <w:t xml:space="preserve">, negative AQP4 and MOG antibodies </w:t>
            </w:r>
          </w:p>
          <w:p w14:paraId="28BE08E5" w14:textId="35D8870E" w:rsidR="002F560F" w:rsidRDefault="002F560F" w:rsidP="002F560F">
            <w:pPr>
              <w:pStyle w:val="ListParagraph"/>
              <w:numPr>
                <w:ilvl w:val="0"/>
                <w:numId w:val="22"/>
              </w:numPr>
              <w:ind w:left="458" w:hanging="284"/>
              <w:rPr>
                <w:rFonts w:ascii="Arial" w:hAnsi="Arial" w:cs="Arial"/>
                <w:color w:val="333333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Chest CT and IgG testing in keeping with COVID-19 but oropharyngeal swabs negative – authors diagnosed a post-COVID-19 demyelinating event in the CNS </w:t>
            </w:r>
          </w:p>
        </w:tc>
      </w:tr>
      <w:tr w:rsidR="00B14CA6" w:rsidRPr="00A92831" w14:paraId="04AFB143" w14:textId="77777777" w:rsidTr="00E65689">
        <w:trPr>
          <w:trHeight w:val="550"/>
        </w:trPr>
        <w:tc>
          <w:tcPr>
            <w:tcW w:w="1418" w:type="dxa"/>
          </w:tcPr>
          <w:p w14:paraId="2E0B60E0" w14:textId="2FA66CFB" w:rsidR="00B14CA6" w:rsidRDefault="00B14CA6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rescia, Italy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aYW5pbjwvQXV0aG9yPjxZZWFyPjIwMjA8L1llYXI+PFJl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aYW5pbjwvQXV0aG9yPjxZZWFyPjIwMjA8L1llYXI+PFJl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82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5902FB8" w14:textId="3CCC7B93" w:rsidR="00B14CA6" w:rsidRDefault="00B14CA6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07835E1E" w14:textId="0BAD7FE9" w:rsidR="00B14CA6" w:rsidRDefault="00B14CA6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23311B8B" w14:textId="77777777" w:rsidR="00B14CA6" w:rsidRDefault="00B14CA6" w:rsidP="00B14CA6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4-year-old female with COVID-19</w:t>
            </w:r>
            <w:r w:rsidRPr="00B14CA6">
              <w:rPr>
                <w:rFonts w:ascii="Arial" w:hAnsi="Arial" w:cs="Arial"/>
                <w:sz w:val="20"/>
                <w:szCs w:val="20"/>
              </w:rPr>
              <w:t xml:space="preserve"> interstitial pneumonia and seizures</w:t>
            </w:r>
          </w:p>
          <w:p w14:paraId="44C9024A" w14:textId="77777777" w:rsidR="00B14CA6" w:rsidRDefault="00B14CA6" w:rsidP="00B14CA6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</w:rPr>
            </w:pPr>
            <w:r w:rsidRPr="00B14CA6">
              <w:rPr>
                <w:rFonts w:ascii="Arial" w:hAnsi="Arial" w:cs="Arial"/>
                <w:sz w:val="20"/>
                <w:szCs w:val="20"/>
              </w:rPr>
              <w:t>MRI showed demyelinating</w:t>
            </w:r>
            <w:r>
              <w:rPr>
                <w:rFonts w:ascii="Arial" w:hAnsi="Arial" w:cs="Arial"/>
                <w:sz w:val="20"/>
                <w:szCs w:val="20"/>
              </w:rPr>
              <w:t>-type</w:t>
            </w:r>
            <w:r w:rsidRPr="00B14CA6">
              <w:rPr>
                <w:rFonts w:ascii="Arial" w:hAnsi="Arial" w:cs="Arial"/>
                <w:sz w:val="20"/>
                <w:szCs w:val="20"/>
              </w:rPr>
              <w:t xml:space="preserve"> lesions</w:t>
            </w:r>
            <w:r>
              <w:rPr>
                <w:rFonts w:ascii="Arial" w:hAnsi="Arial" w:cs="Arial"/>
                <w:sz w:val="20"/>
                <w:szCs w:val="20"/>
              </w:rPr>
              <w:t xml:space="preserve"> in the brain and C-spine</w:t>
            </w:r>
          </w:p>
          <w:p w14:paraId="3A7530E4" w14:textId="3D35674E" w:rsidR="00B14CA6" w:rsidRDefault="00B14CA6" w:rsidP="00B14CA6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SF unremarkable and negative for SARS-CoV-2</w:t>
            </w:r>
          </w:p>
          <w:p w14:paraId="55BE682F" w14:textId="221EF10D" w:rsidR="00B14CA6" w:rsidRPr="002F560F" w:rsidRDefault="00B14CA6" w:rsidP="00B14CA6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</w:rPr>
            </w:pPr>
            <w:r w:rsidRPr="00B14CA6">
              <w:rPr>
                <w:rFonts w:ascii="Arial" w:hAnsi="Arial" w:cs="Arial"/>
                <w:sz w:val="20"/>
                <w:szCs w:val="20"/>
              </w:rPr>
              <w:t xml:space="preserve">High-dose steroid treatment </w:t>
            </w:r>
            <w:r>
              <w:rPr>
                <w:rFonts w:ascii="Arial" w:hAnsi="Arial" w:cs="Arial"/>
                <w:sz w:val="20"/>
                <w:szCs w:val="20"/>
              </w:rPr>
              <w:t xml:space="preserve">was followed by </w:t>
            </w:r>
            <w:r w:rsidRPr="00B14CA6">
              <w:rPr>
                <w:rFonts w:ascii="Arial" w:hAnsi="Arial" w:cs="Arial"/>
                <w:sz w:val="20"/>
                <w:szCs w:val="20"/>
              </w:rPr>
              <w:t>neurological and respiratory recovery</w:t>
            </w:r>
          </w:p>
        </w:tc>
      </w:tr>
      <w:tr w:rsidR="002F560F" w:rsidRPr="00A92831" w14:paraId="5325691C" w14:textId="77777777" w:rsidTr="00E65689">
        <w:trPr>
          <w:trHeight w:val="215"/>
        </w:trPr>
        <w:tc>
          <w:tcPr>
            <w:tcW w:w="14175" w:type="dxa"/>
            <w:gridSpan w:val="4"/>
            <w:shd w:val="clear" w:color="auto" w:fill="E7E6E6" w:themeFill="background2"/>
          </w:tcPr>
          <w:p w14:paraId="1CBE7F46" w14:textId="70F2D20A" w:rsidR="002F560F" w:rsidRPr="00A92831" w:rsidRDefault="002F560F" w:rsidP="002F560F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>Myelitis</w:t>
            </w:r>
            <w:r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(including Necrotizing and Transverse Myelitis)</w:t>
            </w:r>
          </w:p>
        </w:tc>
      </w:tr>
      <w:tr w:rsidR="002F560F" w:rsidRPr="00A92831" w14:paraId="4738D0AD" w14:textId="77777777" w:rsidTr="00E65689">
        <w:tc>
          <w:tcPr>
            <w:tcW w:w="1418" w:type="dxa"/>
          </w:tcPr>
          <w:p w14:paraId="5D3E385A" w14:textId="4C1B36A7" w:rsidR="002F560F" w:rsidRPr="00A92831" w:rsidRDefault="002F560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entral Connecticut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arsons&lt;/Author&gt;&lt;Year&gt;2020&lt;/Year&gt;&lt;RecNum&gt;432&lt;/RecNum&gt;&lt;DisplayText&gt;&lt;style face="superscript"&gt;280&lt;/style&gt;&lt;/DisplayText&gt;&lt;record&gt;&lt;rec-number&gt;432&lt;/rec-number&gt;&lt;foreign-keys&gt;&lt;key app="EN" db-id="psea0pzx6srvxiezztippp9mdx0tee0rt0zd" timestamp="1601656681"&gt;432&lt;/key&gt;&lt;/foreign-keys&gt;&lt;ref-type name="Journal Article"&gt;17&lt;/ref-type&gt;&lt;contributors&gt;&lt;authors&gt;&lt;author&gt;Parsons, Timothy&lt;/author&gt;&lt;author&gt;Banks, Sarah&lt;/author&gt;&lt;author&gt;Bae, Chay&lt;/author&gt;&lt;author&gt;Gelber, Joel&lt;/author&gt;&lt;author&gt;Alahmadi, Hussein&lt;/author&gt;&lt;author&gt;Tichauer, Matthew&lt;/author&gt;&lt;/authors&gt;&lt;/contributors&gt;&lt;titles&gt;&lt;title&gt;COVID-19-associated acute disseminated encephalomyelitis (ADEM)&lt;/title&gt;&lt;secondary-title&gt;Journal of neurology&lt;/secondary-title&gt;&lt;alt-title&gt;J Neurol&lt;/alt-title&gt;&lt;/titles&gt;&lt;periodical&gt;&lt;full-title&gt;Journal of Neurology&lt;/full-title&gt;&lt;/periodical&gt;&lt;alt-periodical&gt;&lt;full-title&gt;J Neurol&lt;/full-title&gt;&lt;/alt-periodical&gt;&lt;pages&gt;1-4&lt;/pages&gt;&lt;keywords&gt;&lt;keyword&gt;ADEM&lt;/keyword&gt;&lt;keyword&gt;COVID-19&lt;/keyword&gt;&lt;keyword&gt;Coronavirus&lt;/keyword&gt;&lt;keyword&gt;Demyelinating disease&lt;/keyword&gt;&lt;keyword&gt;Post-infectious&lt;/keyword&gt;&lt;/keywords&gt;&lt;dates&gt;&lt;year&gt;2020&lt;/year&gt;&lt;/dates&gt;&lt;publisher&gt;Springer Berlin Heidelberg&lt;/publisher&gt;&lt;isbn&gt;1432-1459&amp;#xD;0340-5354&lt;/isbn&gt;&lt;accession-num&gt;32474657&lt;/accession-num&gt;&lt;urls&gt;&lt;related-urls&gt;&lt;url&gt;https://pubmed.ncbi.nlm.nih.gov/32474657&lt;/url&gt;&lt;url&gt;https://www.ncbi.nlm.nih.gov/pmc/articles/PMC7260459/&lt;/url&gt;&lt;/related-urls&gt;&lt;/urls&gt;&lt;electronic-resource-num&gt;10.1007/s00415-020-09951-9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80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3704C517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4D09C884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0B5E3C89" w14:textId="17C32482" w:rsidR="002F560F" w:rsidRPr="00A92831" w:rsidRDefault="002F560F" w:rsidP="002F560F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51-year-old woman presented with dyspnea, fever, and vomiting with no pertinent neurological history</w:t>
            </w:r>
          </w:p>
          <w:p w14:paraId="3944F94F" w14:textId="77777777" w:rsidR="002F560F" w:rsidRPr="00A92831" w:rsidRDefault="002F560F" w:rsidP="002F560F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Tested positive for SARS-CoV-2 from nasopharyngeal swab</w:t>
            </w:r>
          </w:p>
          <w:p w14:paraId="261D259D" w14:textId="77777777" w:rsidR="002F560F" w:rsidRPr="00A92831" w:rsidRDefault="002F560F" w:rsidP="002F560F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Developed coma and impaire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oculocephalic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response to one side</w:t>
            </w:r>
          </w:p>
        </w:tc>
      </w:tr>
      <w:tr w:rsidR="002F560F" w:rsidRPr="00A92831" w14:paraId="22F984A7" w14:textId="77777777" w:rsidTr="00E65689">
        <w:tc>
          <w:tcPr>
            <w:tcW w:w="1418" w:type="dxa"/>
          </w:tcPr>
          <w:p w14:paraId="69AA521D" w14:textId="1C0125D8" w:rsidR="002F560F" w:rsidRPr="00A92831" w:rsidRDefault="002F560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Dubai, UAE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lKetbi&lt;/Author&gt;&lt;Year&gt;2020&lt;/Year&gt;&lt;RecNum&gt;433&lt;/RecNum&gt;&lt;DisplayText&gt;&lt;style face="superscript"&gt;283&lt;/style&gt;&lt;/DisplayText&gt;&lt;record&gt;&lt;rec-number&gt;433&lt;/rec-number&gt;&lt;foreign-keys&gt;&lt;key app="EN" db-id="psea0pzx6srvxiezztippp9mdx0tee0rt0zd" timestamp="1601656681"&gt;433&lt;/key&gt;&lt;/foreign-keys&gt;&lt;ref-type name="Journal Article"&gt;17&lt;/ref-type&gt;&lt;contributors&gt;&lt;authors&gt;&lt;author&gt;AlKetbi, Reem&lt;/author&gt;&lt;author&gt;AlNuaimi, Dana&lt;/author&gt;&lt;author&gt;AlMulla, Muna&lt;/author&gt;&lt;author&gt;AlTalai, Nouf&lt;/author&gt;&lt;author&gt;Samir, Mohammed&lt;/author&gt;&lt;author&gt;Kumar, Navin&lt;/author&gt;&lt;author&gt;AlBastaki, Usama&lt;/author&gt;&lt;/authors&gt;&lt;/contributors&gt;&lt;titles&gt;&lt;title&gt;Acute myelitis as a neurological complication of Covid-19: A case report and MRI findings&lt;/title&gt;&lt;secondary-title&gt;Radiology case reports&lt;/secondary-title&gt;&lt;alt-title&gt;Radiol Case Rep&lt;/alt-title&gt;&lt;/titles&gt;&lt;periodical&gt;&lt;full-title&gt;Radiology case reports&lt;/full-title&gt;&lt;abbr-1&gt;Radiol Case Rep&lt;/abbr-1&gt;&lt;/periodical&gt;&lt;alt-periodical&gt;&lt;full-title&gt;Radiology case reports&lt;/full-title&gt;&lt;abbr-1&gt;Radiol Case Rep&lt;/abbr-1&gt;&lt;/alt-periodical&gt;&lt;pages&gt;1591-1595&lt;/pages&gt;&lt;volume&gt;15&lt;/volume&gt;&lt;number&gt;9&lt;/number&gt;&lt;keywords&gt;&lt;keyword&gt;Acute Myelitis&lt;/keyword&gt;&lt;keyword&gt;Angiotensin Converting Enzyme-2&lt;/keyword&gt;&lt;keyword&gt;Covid-19&lt;/keyword&gt;&lt;keyword&gt;Magnetic Resonance Imaging&lt;/keyword&gt;&lt;keyword&gt;Novel Corona Virus&lt;/keyword&gt;&lt;keyword&gt;Pulmonary Embolism&lt;/keyword&gt;&lt;/keywords&gt;&lt;dates&gt;&lt;year&gt;2020&lt;/year&gt;&lt;/dates&gt;&lt;publisher&gt;Elsevier&lt;/publisher&gt;&lt;isbn&gt;1930-0433&lt;/isbn&gt;&lt;accession-num&gt;32685076&lt;/accession-num&gt;&lt;urls&gt;&lt;related-urls&gt;&lt;url&gt;https://pubmed.ncbi.nlm.nih.gov/32685076&lt;/url&gt;&lt;url&gt;https://www.ncbi.nlm.nih.gov/pmc/articles/PMC7275163/&lt;/url&gt;&lt;/related-urls&gt;&lt;/urls&gt;&lt;electronic-resource-num&gt;10.1016/j.radcr.2020.06.001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83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461D1780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651B51BB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641B50AB" w14:textId="77777777" w:rsidR="002F560F" w:rsidRPr="00A92831" w:rsidRDefault="002F560F" w:rsidP="002F560F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32-year-old male presented with previous high-grade fever and flu-like symptoms, as well as sudden bilateral lower limb weakness</w:t>
            </w:r>
          </w:p>
          <w:p w14:paraId="06F292E1" w14:textId="77777777" w:rsidR="002F560F" w:rsidRPr="00A92831" w:rsidRDefault="002F560F" w:rsidP="002F560F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Findings were suggestive of acute myelitis likely as direct damage or a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sequalae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of a post infectious process of COVID-19</w:t>
            </w:r>
          </w:p>
        </w:tc>
      </w:tr>
      <w:tr w:rsidR="002F560F" w:rsidRPr="00A92831" w14:paraId="04AFEA15" w14:textId="77777777" w:rsidTr="00E65689">
        <w:tc>
          <w:tcPr>
            <w:tcW w:w="1418" w:type="dxa"/>
          </w:tcPr>
          <w:p w14:paraId="5962B603" w14:textId="0740C25A" w:rsidR="002F560F" w:rsidRPr="00A92831" w:rsidRDefault="002F560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Esslingen, German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unz&lt;/Author&gt;&lt;Year&gt;2020&lt;/Year&gt;&lt;RecNum&gt;434&lt;/RecNum&gt;&lt;DisplayText&gt;&lt;style face="superscript"&gt;284&lt;/style&gt;&lt;/DisplayText&gt;&lt;record&gt;&lt;rec-number&gt;434&lt;/rec-number&gt;&lt;foreign-keys&gt;&lt;key app="EN" db-id="psea0pzx6srvxiezztippp9mdx0tee0rt0zd" timestamp="1601656681"&gt;434&lt;/key&gt;&lt;/foreign-keys&gt;&lt;ref-type name="Journal Article"&gt;17&lt;/ref-type&gt;&lt;contributors&gt;&lt;authors&gt;&lt;author&gt;Munz, Maike&lt;/author&gt;&lt;author&gt;Wessendorf, Swen&lt;/author&gt;&lt;author&gt;Koretsis, Georgios&lt;/author&gt;&lt;author&gt;Tewald, Friedemann&lt;/author&gt;&lt;author&gt;Baegi, Reem&lt;/author&gt;&lt;author&gt;Krämer, Stefan&lt;/author&gt;&lt;author&gt;Geissler, Michael&lt;/author&gt;&lt;author&gt;Reinhard, Matthias&lt;/author&gt;&lt;/authors&gt;&lt;/contributors&gt;&lt;titles&gt;&lt;title&gt;Acute transverse myelitis after COVID-19 pneumonia&lt;/title&gt;&lt;secondary-title&gt;Journal of neurology&lt;/secondary-title&gt;&lt;alt-title&gt;J Neurol&lt;/alt-title&gt;&lt;/titles&gt;&lt;periodical&gt;&lt;full-title&gt;Journal of Neurology&lt;/full-title&gt;&lt;/periodical&gt;&lt;alt-periodical&gt;&lt;full-title&gt;J Neurol&lt;/full-title&gt;&lt;/alt-periodical&gt;&lt;pages&gt;2196-2197&lt;/pages&gt;&lt;volume&gt;267&lt;/volume&gt;&lt;number&gt;8&lt;/number&gt;&lt;edition&gt;2020/05/26&lt;/edition&gt;&lt;keywords&gt;&lt;keyword&gt;Acute Disease&lt;/keyword&gt;&lt;keyword&gt;Antiviral Agents/administration &amp;amp; dosage&lt;/keyword&gt;&lt;keyword&gt;*Betacoronavirus&lt;/keyword&gt;&lt;keyword&gt;Coronavirus Infections/*complications/*diagnostic imaging/drug therapy&lt;/keyword&gt;&lt;keyword&gt;Humans&lt;/keyword&gt;&lt;keyword&gt;Male&lt;/keyword&gt;&lt;keyword&gt;Middle Aged&lt;/keyword&gt;&lt;keyword&gt;Myelitis, Transverse/*diagnostic imaging/drug therapy/*etiology&lt;/keyword&gt;&lt;keyword&gt;Pandemics&lt;/keyword&gt;&lt;keyword&gt;Pneumonia, Viral/*complications/*diagnostic imaging/drug therapy&lt;/keyword&gt;&lt;/keywords&gt;&lt;dates&gt;&lt;year&gt;2020&lt;/year&gt;&lt;/dates&gt;&lt;publisher&gt;Springer Berlin Heidelberg&lt;/publisher&gt;&lt;isbn&gt;1432-1459&amp;#xD;0340-5354&lt;/isbn&gt;&lt;accession-num&gt;32458198&lt;/accession-num&gt;&lt;urls&gt;&lt;related-urls&gt;&lt;url&gt;https://pubmed.ncbi.nlm.nih.gov/32458198&lt;/url&gt;&lt;url&gt;https://www.ncbi.nlm.nih.gov/pmc/articles/PMC7250275/&lt;/url&gt;&lt;/related-urls&gt;&lt;/urls&gt;&lt;electronic-resource-num&gt;10.1007/s00415-020-09934-w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84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3AED6589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405D0772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4BF36F9D" w14:textId="6FC24D76" w:rsidR="002F560F" w:rsidRPr="00A92831" w:rsidRDefault="002F560F" w:rsidP="002F560F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60-year-old patient admitted with typical respiratory symptoms of COVID-19, no neurological symptoms. </w:t>
            </w:r>
          </w:p>
          <w:p w14:paraId="56641049" w14:textId="77777777" w:rsidR="002F560F" w:rsidRPr="00A92831" w:rsidRDefault="002F560F" w:rsidP="002F560F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Tested positive for SARS-CoV-2 </w:t>
            </w:r>
          </w:p>
          <w:p w14:paraId="09B1CA70" w14:textId="789CB112" w:rsidR="002F560F" w:rsidRPr="00A92831" w:rsidRDefault="002F560F" w:rsidP="002F560F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Developed multifocal transverse myelitis shortly after COVID-19 infection</w:t>
            </w:r>
          </w:p>
        </w:tc>
      </w:tr>
      <w:tr w:rsidR="002F560F" w:rsidRPr="00A92831" w14:paraId="6891E0A1" w14:textId="77777777" w:rsidTr="00E65689">
        <w:tc>
          <w:tcPr>
            <w:tcW w:w="1418" w:type="dxa"/>
          </w:tcPr>
          <w:p w14:paraId="42588E02" w14:textId="42FD471A" w:rsidR="002F560F" w:rsidRPr="00A92831" w:rsidRDefault="002F560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Los Angeles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aaG91PC9BdXRob3I+PFllYXI+MjAyMDwvWWVhcj48UmVj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aaG91PC9BdXRob3I+PFllYXI+MjAyMDwvWWVhcj48UmVj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85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A4CACD4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4A8F3381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72B7CAAE" w14:textId="6CBA48BB" w:rsidR="002F560F" w:rsidRPr="00A92831" w:rsidRDefault="002F560F" w:rsidP="002F560F">
            <w:pPr>
              <w:pStyle w:val="ListParagraph"/>
              <w:numPr>
                <w:ilvl w:val="0"/>
                <w:numId w:val="41"/>
              </w:numPr>
              <w:ind w:left="461" w:hanging="284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6-year-old male presented with vision loss first affecting the left eye, then right eye 3 days later</w:t>
            </w:r>
          </w:p>
          <w:p w14:paraId="0FE767DB" w14:textId="77777777" w:rsidR="002F560F" w:rsidRPr="00A92831" w:rsidRDefault="002F560F" w:rsidP="002F560F">
            <w:pPr>
              <w:pStyle w:val="ListParagraph"/>
              <w:numPr>
                <w:ilvl w:val="0"/>
                <w:numId w:val="41"/>
              </w:numPr>
              <w:ind w:left="461" w:hanging="284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Testing from nasal and oropharyngeal swabs returned positive for SARS-CoV-2</w:t>
            </w:r>
          </w:p>
          <w:p w14:paraId="3B87ECBD" w14:textId="1E885750" w:rsidR="002F560F" w:rsidRPr="00A92831" w:rsidRDefault="002F560F" w:rsidP="002F560F">
            <w:pPr>
              <w:pStyle w:val="ListParagraph"/>
              <w:numPr>
                <w:ilvl w:val="0"/>
                <w:numId w:val="25"/>
              </w:numPr>
              <w:ind w:left="461" w:hanging="284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Findings suggested bilateral severe optic neuritis and myelitis were triggered by COVID-19 infection</w:t>
            </w:r>
          </w:p>
        </w:tc>
      </w:tr>
      <w:tr w:rsidR="002F560F" w:rsidRPr="00A92831" w14:paraId="6B39D2FA" w14:textId="77777777" w:rsidTr="00E65689">
        <w:tc>
          <w:tcPr>
            <w:tcW w:w="1418" w:type="dxa"/>
          </w:tcPr>
          <w:p w14:paraId="3F6375C0" w14:textId="209F0E7A" w:rsidR="002F560F" w:rsidRPr="00A92831" w:rsidRDefault="002F560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Michigan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aideniuc&lt;/Author&gt;&lt;Year&gt;2020&lt;/Year&gt;&lt;RecNum&gt;437&lt;/RecNum&gt;&lt;DisplayText&gt;&lt;style face="superscript"&gt;286&lt;/style&gt;&lt;/DisplayText&gt;&lt;record&gt;&lt;rec-number&gt;437&lt;/rec-number&gt;&lt;foreign-keys&gt;&lt;key app="EN" db-id="psea0pzx6srvxiezztippp9mdx0tee0rt0zd" timestamp="1601656682"&gt;437&lt;/key&gt;&lt;/foreign-keys&gt;&lt;ref-type name="Journal Article"&gt;17&lt;/ref-type&gt;&lt;contributors&gt;&lt;authors&gt;&lt;author&gt;Maideniuc, C.&lt;/author&gt;&lt;author&gt;Memon, A. B.&lt;/author&gt;&lt;/authors&gt;&lt;/contributors&gt;&lt;auth-address&gt;Department of Neurology, Saint Joseph Mercy Hospital, Ann Arbor, MI, USA.&amp;#xD;Department of Neurology, Henry Ford Hospital, 2799 W Grand Blvd, Detroit, MI, 48202, USA. amemon2@hfhs.org.&amp;#xD;School of Medicine, Wayne State University, Detroit, MI, USA. amemon2@hfhs.org.&lt;/auth-address&gt;&lt;titles&gt;&lt;title&gt;Acute necrotizing myelitis and acute motor axonal neuropathy in a COVID-19 patient&lt;/title&gt;&lt;secondary-title&gt;J Neurol&lt;/secondary-title&gt;&lt;/titles&gt;&lt;periodical&gt;&lt;full-title&gt;J Neurol&lt;/full-title&gt;&lt;/periodical&gt;&lt;pages&gt;1-3&lt;/pages&gt;&lt;edition&gt;2020/08/11&lt;/edition&gt;&lt;keywords&gt;&lt;keyword&gt;Anm&lt;/keyword&gt;&lt;keyword&gt;Gbs&lt;/keyword&gt;&lt;keyword&gt;Inflammation&lt;/keyword&gt;&lt;keyword&gt;Post-infectious&lt;/keyword&gt;&lt;keyword&gt;SARS-CoV2&lt;/keyword&gt;&lt;/keywords&gt;&lt;dates&gt;&lt;year&gt;2020&lt;/year&gt;&lt;pub-dates&gt;&lt;date&gt;Aug 9&lt;/date&gt;&lt;/pub-dates&gt;&lt;/dates&gt;&lt;isbn&gt;0340-5354 (Print)&amp;#xD;0340-5354&lt;/isbn&gt;&lt;accession-num&gt;32772172&lt;/accession-num&gt;&lt;urls&gt;&lt;/urls&gt;&lt;custom2&gt;PMC7415129&lt;/custom2&gt;&lt;electronic-resource-num&gt;10.1007/s00415-020-10145-6&lt;/electronic-resource-num&gt;&lt;remote-database-provider&gt;NLM&lt;/remote-database-provider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86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65A92ADA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25DDE0D0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4C064974" w14:textId="77777777" w:rsidR="002F560F" w:rsidRPr="00A92831" w:rsidRDefault="002F560F" w:rsidP="002F560F">
            <w:pPr>
              <w:pStyle w:val="ListParagraph"/>
              <w:numPr>
                <w:ilvl w:val="0"/>
                <w:numId w:val="41"/>
              </w:numPr>
              <w:ind w:left="461" w:hanging="284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61-year-old female presented with progressive weakness</w:t>
            </w:r>
          </w:p>
          <w:p w14:paraId="283CC255" w14:textId="77777777" w:rsidR="002F560F" w:rsidRPr="00A92831" w:rsidRDefault="002F560F" w:rsidP="002F560F">
            <w:pPr>
              <w:pStyle w:val="ListParagraph"/>
              <w:numPr>
                <w:ilvl w:val="0"/>
                <w:numId w:val="41"/>
              </w:numPr>
              <w:ind w:left="461" w:hanging="284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SARS-CoV-2 was positive in the nasopharyngeal swab but negative in the CSF</w:t>
            </w:r>
          </w:p>
          <w:p w14:paraId="3DF7EC87" w14:textId="77777777" w:rsidR="002F560F" w:rsidRPr="00A92831" w:rsidRDefault="002F560F" w:rsidP="002F560F">
            <w:pPr>
              <w:pStyle w:val="ListParagraph"/>
              <w:numPr>
                <w:ilvl w:val="0"/>
                <w:numId w:val="25"/>
              </w:numPr>
              <w:ind w:left="461" w:hanging="284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Patient developed acute necrotizing myelitis and acute motor axonal neuropathy at the same time </w:t>
            </w:r>
          </w:p>
        </w:tc>
      </w:tr>
      <w:tr w:rsidR="002F560F" w:rsidRPr="00A92831" w14:paraId="428A7535" w14:textId="77777777" w:rsidTr="00E65689">
        <w:tc>
          <w:tcPr>
            <w:tcW w:w="1418" w:type="dxa"/>
          </w:tcPr>
          <w:p w14:paraId="245FBC28" w14:textId="3BE56A18" w:rsidR="002F560F" w:rsidRPr="00A92831" w:rsidRDefault="002F560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ew York </w:t>
            </w: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City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Utukuri&lt;/Author&gt;&lt;Year&gt;2020&lt;/Year&gt;&lt;RecNum&gt;438&lt;/RecNum&gt;&lt;DisplayText&gt;&lt;style face="superscript"&gt;287&lt;/style&gt;&lt;/DisplayText&gt;&lt;record&gt;&lt;rec-number&gt;438&lt;/rec-number&gt;&lt;foreign-keys&gt;&lt;key app="EN" db-id="psea0pzx6srvxiezztippp9mdx0tee0rt0zd" timestamp="1601656682"&gt;438&lt;/key&gt;&lt;/foreign-keys&gt;&lt;ref-type name="Journal Article"&gt;17&lt;/ref-type&gt;&lt;contributors&gt;&lt;authors&gt;&lt;author&gt;Utukuri, P.S.&lt;/author&gt;&lt;author&gt;Bautista, A.&lt;/author&gt;&lt;author&gt;Lignelli, A.&lt;/author&gt;&lt;author&gt;Moonis, G.&lt;/author&gt;&lt;/authors&gt;&lt;/contributors&gt;&lt;titles&gt;&lt;title&gt;Possible Acute Disseminated Encephalomyelitis Related to Severe Acute Respiratory Syndrome Coronavirus 2 Infection&lt;/title&gt;&lt;secondary-title&gt;American Journal of Neuroradiology&lt;/secondary-title&gt;&lt;/titles&gt;&lt;periodical&gt;&lt;full-title&gt;American Journal of Neuroradiology&lt;/full-title&gt;&lt;/periodical&gt;&lt;dates&gt;&lt;year&gt;2020&lt;/year&gt;&lt;/dates&gt;&lt;urls&gt;&lt;related-urls&gt;&lt;url&gt;http://www.ajnr.org/content/ajnr/early/2020/07/16/ajnr.A6714.full.pdf&lt;/url&gt;&lt;/related-urls&gt;&lt;/urls&gt;&lt;electronic-resource-num&gt;10.3174/ajnr.A6714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87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559" w:type="dxa"/>
          </w:tcPr>
          <w:p w14:paraId="07C1FD69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Case report</w:t>
            </w:r>
          </w:p>
        </w:tc>
        <w:tc>
          <w:tcPr>
            <w:tcW w:w="1276" w:type="dxa"/>
          </w:tcPr>
          <w:p w14:paraId="3823656F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40F72752" w14:textId="77777777" w:rsidR="002F560F" w:rsidRPr="00A92831" w:rsidRDefault="002F560F" w:rsidP="002F560F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44-year-old man initially presenting with urinary retention for 2 days with additional symptoms of bilateral </w:t>
            </w: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 xml:space="preserve">lower extremity weakness and numbness, and an inability to walk </w:t>
            </w:r>
          </w:p>
          <w:p w14:paraId="64AC4004" w14:textId="0491DDF1" w:rsidR="002F560F" w:rsidRPr="00A92831" w:rsidRDefault="002F560F" w:rsidP="002F560F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SARS-CoV-2 tested positive, CSF unremarkable</w:t>
            </w:r>
          </w:p>
          <w:p w14:paraId="66A77D9A" w14:textId="43DDBD38" w:rsidR="002F560F" w:rsidRPr="00A92831" w:rsidRDefault="002F560F" w:rsidP="002F560F">
            <w:pPr>
              <w:pStyle w:val="ListParagraph"/>
              <w:numPr>
                <w:ilvl w:val="0"/>
                <w:numId w:val="25"/>
              </w:numPr>
              <w:ind w:left="477" w:hanging="283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Imaging findings suggested ADEM </w:t>
            </w:r>
          </w:p>
        </w:tc>
      </w:tr>
      <w:tr w:rsidR="002F560F" w:rsidRPr="00A92831" w14:paraId="206D91AD" w14:textId="77777777" w:rsidTr="00E65689">
        <w:tc>
          <w:tcPr>
            <w:tcW w:w="1418" w:type="dxa"/>
          </w:tcPr>
          <w:p w14:paraId="54BF3A2F" w14:textId="6DF5B937" w:rsidR="002F560F" w:rsidRPr="00A92831" w:rsidRDefault="002F560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Rennaz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, Switzerland 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Zachariadis&lt;/Author&gt;&lt;Year&gt;2020&lt;/Year&gt;&lt;RecNum&gt;439&lt;/RecNum&gt;&lt;DisplayText&gt;&lt;style face="superscript"&gt;288&lt;/style&gt;&lt;/DisplayText&gt;&lt;record&gt;&lt;rec-number&gt;439&lt;/rec-number&gt;&lt;foreign-keys&gt;&lt;key app="EN" db-id="psea0pzx6srvxiezztippp9mdx0tee0rt0zd" timestamp="1601656682"&gt;439&lt;/key&gt;&lt;/foreign-keys&gt;&lt;ref-type name="Journal Article"&gt;17&lt;/ref-type&gt;&lt;contributors&gt;&lt;authors&gt;&lt;author&gt;Zachariadis, Alexandros&lt;/author&gt;&lt;author&gt;Tulbu, Anca&lt;/author&gt;&lt;author&gt;Strambo, Davide&lt;/author&gt;&lt;author&gt;Dumoulin, Alexis&lt;/author&gt;&lt;author&gt;Di Virgilio, Gabriella&lt;/author&gt;&lt;/authors&gt;&lt;/contributors&gt;&lt;titles&gt;&lt;title&gt;Transverse myelitis related to COVID-19 infection&lt;/title&gt;&lt;secondary-title&gt;Journal of Neurology&lt;/secondary-title&gt;&lt;/titles&gt;&lt;periodical&gt;&lt;full-title&gt;Journal of Neurology&lt;/full-title&gt;&lt;/periodical&gt;&lt;dates&gt;&lt;year&gt;2020&lt;/year&gt;&lt;pub-dates&gt;&lt;date&gt;2020/06/29&lt;/date&gt;&lt;/pub-dates&gt;&lt;/dates&gt;&lt;isbn&gt;1432-1459&lt;/isbn&gt;&lt;urls&gt;&lt;related-urls&gt;&lt;url&gt;https://doi.org/10.1007/s00415-020-09997-9&lt;/url&gt;&lt;/related-urls&gt;&lt;/urls&gt;&lt;electronic-resource-num&gt;10.1007/s00415-020-09997-9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88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4728054D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656027D9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34E5979C" w14:textId="318DC069" w:rsidR="002F560F" w:rsidRPr="00A92831" w:rsidRDefault="002F560F" w:rsidP="002F560F">
            <w:pPr>
              <w:pStyle w:val="ListParagraph"/>
              <w:numPr>
                <w:ilvl w:val="0"/>
                <w:numId w:val="41"/>
              </w:numPr>
              <w:ind w:left="461" w:hanging="284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63-year old male had a viral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prodrome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for 7 days followed by progressive weakness in lower limbs</w:t>
            </w:r>
          </w:p>
          <w:p w14:paraId="66F60519" w14:textId="415AE716" w:rsidR="002F560F" w:rsidRPr="00A92831" w:rsidRDefault="002F560F" w:rsidP="002F560F">
            <w:pPr>
              <w:pStyle w:val="ListParagraph"/>
              <w:numPr>
                <w:ilvl w:val="0"/>
                <w:numId w:val="41"/>
              </w:numPr>
              <w:ind w:left="461" w:hanging="284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The pathogenic virus was deemed to likely have been SARS-CoV-2, although tests were negative</w:t>
            </w:r>
          </w:p>
          <w:p w14:paraId="072E9096" w14:textId="77777777" w:rsidR="002F560F" w:rsidRPr="00A92831" w:rsidRDefault="002F560F" w:rsidP="002F560F">
            <w:pPr>
              <w:pStyle w:val="ListParagraph"/>
              <w:numPr>
                <w:ilvl w:val="0"/>
                <w:numId w:val="25"/>
              </w:numPr>
              <w:ind w:left="461" w:hanging="284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Findings suggest transverse myelitis appeared 2 weeks after the mild viral symptoms presumably caused by COVID-19 infection</w:t>
            </w:r>
          </w:p>
        </w:tc>
      </w:tr>
      <w:tr w:rsidR="002F560F" w:rsidRPr="00A92831" w14:paraId="1526A5D1" w14:textId="77777777" w:rsidTr="00E65689">
        <w:tc>
          <w:tcPr>
            <w:tcW w:w="1418" w:type="dxa"/>
          </w:tcPr>
          <w:p w14:paraId="7E1EBC1C" w14:textId="59485439" w:rsidR="002F560F" w:rsidRPr="00A92831" w:rsidRDefault="002F560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Sydney, Australi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aG93PC9BdXRob3I+PFllYXI+MjAyMDwvWWVhcj48UmVj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aG93PC9BdXRob3I+PFllYXI+MjAyMDwvWWVhcj48UmVj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89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559" w:type="dxa"/>
          </w:tcPr>
          <w:p w14:paraId="7C237800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77BFA5B0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0E443D5D" w14:textId="77777777" w:rsidR="002F560F" w:rsidRPr="00A92831" w:rsidRDefault="002F560F" w:rsidP="002F560F">
            <w:pPr>
              <w:pStyle w:val="ListParagraph"/>
              <w:numPr>
                <w:ilvl w:val="0"/>
                <w:numId w:val="25"/>
              </w:numPr>
              <w:ind w:left="461" w:hanging="284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60-year-old male presented with bilateral lower limb weakness, urinary retention and constipation</w:t>
            </w:r>
          </w:p>
          <w:p w14:paraId="6AF2C5F7" w14:textId="77777777" w:rsidR="002F560F" w:rsidRPr="00A92831" w:rsidRDefault="002F560F" w:rsidP="002F560F">
            <w:pPr>
              <w:pStyle w:val="ListParagraph"/>
              <w:numPr>
                <w:ilvl w:val="0"/>
                <w:numId w:val="25"/>
              </w:numPr>
              <w:ind w:left="461" w:hanging="284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Diagnosed with COVID-19 10-days prior </w:t>
            </w:r>
          </w:p>
          <w:p w14:paraId="7EA182DF" w14:textId="77777777" w:rsidR="002F560F" w:rsidRPr="00A92831" w:rsidRDefault="002F560F" w:rsidP="002F560F">
            <w:pPr>
              <w:pStyle w:val="ListParagraph"/>
              <w:numPr>
                <w:ilvl w:val="0"/>
                <w:numId w:val="25"/>
              </w:numPr>
              <w:ind w:left="461" w:hanging="284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eurological symptoms and recent viral infection suggested post-viral acute transverse myelitis </w:t>
            </w:r>
          </w:p>
        </w:tc>
      </w:tr>
      <w:tr w:rsidR="002F560F" w:rsidRPr="00A92831" w14:paraId="2A14FA66" w14:textId="77777777" w:rsidTr="00E65689">
        <w:tc>
          <w:tcPr>
            <w:tcW w:w="1418" w:type="dxa"/>
          </w:tcPr>
          <w:p w14:paraId="14CEE19F" w14:textId="68FC1634" w:rsidR="002F560F" w:rsidRPr="00A92831" w:rsidRDefault="002F560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Varese, Ital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Giorgianni&lt;/Author&gt;&lt;Year&gt;2020&lt;/Year&gt;&lt;RecNum&gt;456&lt;/RecNum&gt;&lt;DisplayText&gt;&lt;style face="superscript"&gt;290&lt;/style&gt;&lt;/DisplayText&gt;&lt;record&gt;&lt;rec-number&gt;456&lt;/rec-number&gt;&lt;foreign-keys&gt;&lt;key app="EN" db-id="psea0pzx6srvxiezztippp9mdx0tee0rt0zd" timestamp="1601656687"&gt;456&lt;/key&gt;&lt;/foreign-keys&gt;&lt;ref-type name="Journal Article"&gt;17&lt;/ref-type&gt;&lt;contributors&gt;&lt;authors&gt;&lt;author&gt;Giorgianni, Andrea&lt;/author&gt;&lt;author&gt;Vinacci, Gabriele&lt;/author&gt;&lt;author&gt;Agosti, Edoardo&lt;/author&gt;&lt;author&gt;Cariddi, Lucia Princiotta&lt;/author&gt;&lt;author&gt;Mauri, Marco&lt;/author&gt;&lt;author&gt;Baruzzi, Fabio&lt;/author&gt;&lt;author&gt;Versino, Maurizio&lt;/author&gt;&lt;/authors&gt;&lt;/contributors&gt;&lt;titles&gt;&lt;title&gt;Transient acute-onset tetraparesis in a COVID-19 patient&lt;/title&gt;&lt;secondary-title&gt;Spinal Cord&lt;/secondary-title&gt;&lt;/titles&gt;&lt;periodical&gt;&lt;full-title&gt;Spinal Cord&lt;/full-title&gt;&lt;/periodical&gt;&lt;dates&gt;&lt;year&gt;2020&lt;/year&gt;&lt;pub-dates&gt;&lt;date&gt;2020/06/02&lt;/date&gt;&lt;/pub-dates&gt;&lt;/dates&gt;&lt;isbn&gt;1476-5624&lt;/isbn&gt;&lt;urls&gt;&lt;related-urls&gt;&lt;url&gt;https://doi.org/10.1038/s41393-020-0493-8&lt;/url&gt;&lt;/related-urls&gt;&lt;/urls&gt;&lt;electronic-resource-num&gt;10.1038/s41393-020-0493-8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90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FB23EEA" w14:textId="4EB24D80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54249303" w14:textId="77180B5B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16B01B02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2-year-old female presented with worsening dyspnea, fever and loss of consciousness</w:t>
            </w:r>
          </w:p>
          <w:p w14:paraId="7D08D62B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Bilateral ground-glass opacity involving lung parenchyma suggested COVID-19 and RT-PCR resulted positive for SARS-CoV-2 </w:t>
            </w:r>
          </w:p>
          <w:p w14:paraId="570D2389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On 15</w:t>
            </w:r>
            <w:r w:rsidRPr="00A92831">
              <w:rPr>
                <w:rFonts w:ascii="Arial" w:hAnsi="Arial" w:cs="Arial"/>
                <w:sz w:val="20"/>
                <w:szCs w:val="20"/>
                <w:vertAlign w:val="superscript"/>
              </w:rPr>
              <w:t>th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day, developed acute flacci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tetraparesis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>, more pronounced in distal muscles, with hyperreflexia, fecal and urinary incontinence</w:t>
            </w:r>
          </w:p>
          <w:p w14:paraId="2E19189C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Brain and spine MRI only showed subacute small frontal hemorrhage </w:t>
            </w:r>
          </w:p>
          <w:p w14:paraId="1A28CB89" w14:textId="13D1EA59" w:rsidR="002F560F" w:rsidRPr="00A92831" w:rsidRDefault="002F560F" w:rsidP="002F560F">
            <w:pPr>
              <w:pStyle w:val="ListParagraph"/>
              <w:numPr>
                <w:ilvl w:val="0"/>
                <w:numId w:val="41"/>
              </w:numPr>
              <w:ind w:left="461" w:hanging="284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RT-PCR CSF sample was negative for SARS-CoV-2 infection </w:t>
            </w:r>
          </w:p>
        </w:tc>
      </w:tr>
      <w:tr w:rsidR="002F560F" w:rsidRPr="00A92831" w14:paraId="6DE55010" w14:textId="77777777" w:rsidTr="00E65689">
        <w:tc>
          <w:tcPr>
            <w:tcW w:w="1418" w:type="dxa"/>
          </w:tcPr>
          <w:p w14:paraId="7DD4EF64" w14:textId="0922F5C1" w:rsidR="002F560F" w:rsidRPr="00A92831" w:rsidRDefault="002F560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Terrassa, Spain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otoca&lt;/Author&gt;&lt;Year&gt;2020&lt;/Year&gt;&lt;RecNum&gt;443&lt;/RecNum&gt;&lt;DisplayText&gt;&lt;style face="superscript"&gt;291&lt;/style&gt;&lt;/DisplayText&gt;&lt;record&gt;&lt;rec-number&gt;443&lt;/rec-number&gt;&lt;foreign-keys&gt;&lt;key app="EN" db-id="psea0pzx6srvxiezztippp9mdx0tee0rt0zd" timestamp="1601656683"&gt;443&lt;/key&gt;&lt;/foreign-keys&gt;&lt;ref-type name="Journal Article"&gt;17&lt;/ref-type&gt;&lt;contributors&gt;&lt;authors&gt;&lt;author&gt;Sotoca, Javier&lt;/author&gt;&lt;author&gt;Rodríguez-Álvarez, Yensa&lt;/author&gt;&lt;/authors&gt;&lt;/contributors&gt;&lt;titles&gt;&lt;title&gt;COVID-19-associated acute necrotizing myelitis&lt;/title&gt;&lt;secondary-title&gt;Neurology(R) neuroimmunology &amp;amp; neuroinflammation&lt;/secondary-title&gt;&lt;alt-title&gt;Neurol Neuroimmunol Neuroinflamm&lt;/alt-title&gt;&lt;/titles&gt;&lt;periodical&gt;&lt;full-title&gt;Neurology(R) neuroimmunology &amp;amp; neuroinflammation&lt;/full-title&gt;&lt;abbr-1&gt;Neurol Neuroimmunol Neuroinflamm&lt;/abbr-1&gt;&lt;/periodical&gt;&lt;alt-periodical&gt;&lt;full-title&gt;Neurology(R) neuroimmunology &amp;amp; neuroinflammation&lt;/full-title&gt;&lt;abbr-1&gt;Neurol Neuroimmunol Neuroinflamm&lt;/abbr-1&gt;&lt;/alt-periodical&gt;&lt;pages&gt;e803&lt;/pages&gt;&lt;volume&gt;7&lt;/volume&gt;&lt;number&gt;5&lt;/number&gt;&lt;keywords&gt;&lt;keyword&gt;Acute Disease&lt;/keyword&gt;&lt;keyword&gt;Aged&lt;/keyword&gt;&lt;keyword&gt;*Betacoronavirus&lt;/keyword&gt;&lt;keyword&gt;Coronavirus Infections/*complications/*diagnostic imaging&lt;/keyword&gt;&lt;keyword&gt;Female&lt;/keyword&gt;&lt;keyword&gt;Humans&lt;/keyword&gt;&lt;keyword&gt;Myelitis, Transverse/*diagnostic imaging/*etiology&lt;/keyword&gt;&lt;keyword&gt;Pandemics&lt;/keyword&gt;&lt;keyword&gt;Pneumonia, Viral/*complications/*diagnostic imaging&lt;/keyword&gt;&lt;/keywords&gt;&lt;dates&gt;&lt;year&gt;2020&lt;/year&gt;&lt;/dates&gt;&lt;publisher&gt;Lippincott Williams &amp;amp; Wilkins&lt;/publisher&gt;&lt;isbn&gt;2332-7812&lt;/isbn&gt;&lt;accession-num&gt;32522767&lt;/accession-num&gt;&lt;urls&gt;&lt;related-urls&gt;&lt;url&gt;https://pubmed.ncbi.nlm.nih.gov/32522767&lt;/url&gt;&lt;url&gt;https://www.ncbi.nlm.nih.gov/pmc/articles/PMC7309521/&lt;/url&gt;&lt;/related-urls&gt;&lt;/urls&gt;&lt;electronic-resource-num&gt;10.1212/NXI.0000000000000803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91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6CF0D200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6DB541CF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5DAA8D1F" w14:textId="78063651" w:rsidR="002F560F" w:rsidRPr="00A92831" w:rsidRDefault="002F560F" w:rsidP="002F560F">
            <w:pPr>
              <w:pStyle w:val="ListParagraph"/>
              <w:numPr>
                <w:ilvl w:val="0"/>
                <w:numId w:val="41"/>
              </w:numPr>
              <w:ind w:left="461" w:hanging="284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69-year-old female with cervical pain, imbalance, motor weakness, and prior fever and dry cough</w:t>
            </w:r>
          </w:p>
          <w:p w14:paraId="72F4BFE4" w14:textId="77777777" w:rsidR="002F560F" w:rsidRPr="00A92831" w:rsidRDefault="002F560F" w:rsidP="002F560F">
            <w:pPr>
              <w:pStyle w:val="ListParagraph"/>
              <w:numPr>
                <w:ilvl w:val="0"/>
                <w:numId w:val="41"/>
              </w:numPr>
              <w:ind w:left="461" w:hanging="284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SARS-CoV-2 PCR was positive in nasopharyngeal swab and negative in CSF</w:t>
            </w:r>
          </w:p>
          <w:p w14:paraId="327281AB" w14:textId="77777777" w:rsidR="002F560F" w:rsidRPr="00A92831" w:rsidRDefault="002F560F" w:rsidP="002F560F">
            <w:pPr>
              <w:pStyle w:val="ListParagraph"/>
              <w:numPr>
                <w:ilvl w:val="0"/>
                <w:numId w:val="25"/>
              </w:numPr>
              <w:ind w:left="461" w:hanging="284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Findings led to the diagnosis of acute necrotizing myelitis alongside the COVID-19 infection </w:t>
            </w:r>
          </w:p>
        </w:tc>
      </w:tr>
      <w:tr w:rsidR="002F560F" w:rsidRPr="00A92831" w14:paraId="418B16A3" w14:textId="77777777" w:rsidTr="00E65689">
        <w:tc>
          <w:tcPr>
            <w:tcW w:w="1418" w:type="dxa"/>
          </w:tcPr>
          <w:p w14:paraId="026D9334" w14:textId="639EF541" w:rsidR="002F560F" w:rsidRPr="00A92831" w:rsidRDefault="002F560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530C38">
              <w:rPr>
                <w:rFonts w:ascii="Arial" w:hAnsi="Arial" w:cs="Arial"/>
                <w:b/>
                <w:bCs/>
                <w:sz w:val="20"/>
                <w:szCs w:val="20"/>
              </w:rPr>
              <w:t>*São Paulo, Brazil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Domingues&lt;/Author&gt;&lt;Year&gt;2020&lt;/Year&gt;&lt;RecNum&gt;283&lt;/RecNum&gt;&lt;DisplayText&gt;&lt;style face="superscript"&gt;292&lt;/style&gt;&lt;/DisplayText&gt;&lt;record&gt;&lt;rec-number&gt;283&lt;/rec-number&gt;&lt;foreign-keys&gt;&lt;key app="EN" db-id="psea0pzx6srvxiezztippp9mdx0tee0rt0zd" timestamp="1601656648"&gt;283&lt;/key&gt;&lt;/foreign-keys&gt;&lt;ref-type name="Journal Article"&gt;17&lt;/ref-type&gt;&lt;contributors&gt;&lt;authors&gt;&lt;author&gt;Domingues, Renan Barros&lt;/author&gt;&lt;author&gt;Mendes-Correa, Maria Cássia&lt;/author&gt;&lt;author&gt;de Moura Leite, Fernando Brunale Vilela&lt;/author&gt;&lt;author&gt;Sabino, Ester Cerdeira&lt;/author&gt;&lt;author&gt;Salarini, Diego Zanotti&lt;/author&gt;&lt;author&gt;Claro, Ingra&lt;/author&gt;&lt;author&gt;Santos, Daniel Wagner&lt;/author&gt;&lt;author&gt;de Jesus, Jaqueline Goes&lt;/author&gt;&lt;author&gt;Ferreira, Noely Evangelista&lt;/author&gt;&lt;author&gt;Romano, Camila Malta&lt;/author&gt;&lt;author&gt;Soares, Carlos Augusto Senne&lt;/author&gt;&lt;/authors&gt;&lt;/contributors&gt;&lt;titles&gt;&lt;title&gt;First case of SARS-COV-2 sequencing in cerebrospinal fluid of a patient with suspected demyelinating disease&lt;/title&gt;&lt;secondary-title&gt;Journal of neurology&lt;/secondary-title&gt;&lt;alt-title&gt;J Neurol&lt;/alt-title&gt;&lt;/titles&gt;&lt;periodical&gt;&lt;full-title&gt;Journal of Neurology&lt;/full-title&gt;&lt;/periodical&gt;&lt;alt-periodical&gt;&lt;full-title&gt;J Neurol&lt;/full-title&gt;&lt;/alt-periodical&gt;&lt;pages&gt;1-3&lt;/pages&gt;&lt;keywords&gt;&lt;keyword&gt;COVID-19&lt;/keyword&gt;&lt;keyword&gt;Cerebrospinal fluid&lt;/keyword&gt;&lt;keyword&gt;Clinically isolated syndrome&lt;/keyword&gt;&lt;keyword&gt;SARS-COV-2&lt;/keyword&gt;&lt;/keywords&gt;&lt;dates&gt;&lt;year&gt;2020&lt;/year&gt;&lt;/dates&gt;&lt;publisher&gt;Springer Berlin Heidelberg&lt;/publisher&gt;&lt;isbn&gt;1432-1459&amp;#xD;0340-5354&lt;/isbn&gt;&lt;accession-num&gt;32564153&lt;/accession-num&gt;&lt;urls&gt;&lt;related-urls&gt;&lt;url&gt;https://pubmed.ncbi.nlm.nih.gov/32564153&lt;/url&gt;&lt;url&gt;https://www.ncbi.nlm.nih.gov/pmc/articles/PMC7305694/&lt;/url&gt;&lt;/related-urls&gt;&lt;/urls&gt;&lt;electronic-resource-num&gt;10.1007/s00415-020-09996-w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92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40B4E644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76F29745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53A2175E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42-year-old patient presented with hypoesthesia and 3-week history of mild respiratory symptoms including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coryz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and nasal obstruction without fever </w:t>
            </w:r>
          </w:p>
          <w:p w14:paraId="0C67612B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ervical spine MRI showed small left lateral ventral lesion without mass effect, without enhancement</w:t>
            </w:r>
          </w:p>
          <w:p w14:paraId="7507774C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RT-PCR nasal and pharyngeal samples for SARS-CoV-2 was negative</w:t>
            </w:r>
          </w:p>
          <w:p w14:paraId="3A78A628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RT-PCR CSF examination 16-days later was positive for SARS-CoV-2 </w:t>
            </w:r>
          </w:p>
        </w:tc>
      </w:tr>
      <w:tr w:rsidR="002F560F" w:rsidRPr="00A92831" w14:paraId="0E7E82FE" w14:textId="77777777" w:rsidTr="00E65689">
        <w:tc>
          <w:tcPr>
            <w:tcW w:w="14175" w:type="dxa"/>
            <w:gridSpan w:val="4"/>
            <w:shd w:val="clear" w:color="auto" w:fill="E7E6E6" w:themeFill="background2"/>
          </w:tcPr>
          <w:p w14:paraId="51F3BBF5" w14:textId="32450DA0" w:rsidR="002F560F" w:rsidRPr="00A92831" w:rsidRDefault="002F560F" w:rsidP="002F560F">
            <w:pPr>
              <w:pStyle w:val="f-body"/>
              <w:spacing w:before="0" w:beforeAutospacing="0" w:after="0" w:afterAutospacing="0"/>
              <w:jc w:val="center"/>
              <w:textAlignment w:val="baseline"/>
              <w:rPr>
                <w:rFonts w:ascii="Arial" w:hAnsi="Arial" w:cs="Arial"/>
                <w:b/>
                <w:sz w:val="20"/>
                <w:szCs w:val="20"/>
              </w:rPr>
            </w:pPr>
            <w:r w:rsidRPr="00A92831">
              <w:rPr>
                <w:rFonts w:ascii="Arial" w:hAnsi="Arial" w:cs="Arial"/>
                <w:b/>
                <w:sz w:val="20"/>
                <w:szCs w:val="20"/>
              </w:rPr>
              <w:t>Seizures</w:t>
            </w:r>
          </w:p>
        </w:tc>
      </w:tr>
      <w:tr w:rsidR="002F560F" w:rsidRPr="00A92831" w14:paraId="2BFA1199" w14:textId="77777777" w:rsidTr="00E65689">
        <w:tc>
          <w:tcPr>
            <w:tcW w:w="1418" w:type="dxa"/>
          </w:tcPr>
          <w:p w14:paraId="68F29F98" w14:textId="0D4AE78C" w:rsidR="002F560F" w:rsidRPr="00A92831" w:rsidRDefault="002F560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Boston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nand&lt;/Author&gt;&lt;Year&gt;2020&lt;/Year&gt;&lt;RecNum&gt;266&lt;/RecNum&gt;&lt;DisplayText&gt;&lt;style face="superscript"&gt;293&lt;/style&gt;&lt;/DisplayText&gt;&lt;record&gt;&lt;rec-number&gt;266&lt;/rec-number&gt;&lt;foreign-keys&gt;&lt;key app="EN" db-id="psea0pzx6srvxiezztippp9mdx0tee0rt0zd" timestamp="1601656644"&gt;266&lt;/key&gt;&lt;/foreign-keys&gt;&lt;ref-type name="Journal Article"&gt;17&lt;/ref-type&gt;&lt;contributors&gt;&lt;authors&gt;&lt;author&gt;Anand, Pria&lt;/author&gt;&lt;author&gt;Al-Faraj, Abrar&lt;/author&gt;&lt;author&gt;Sader, Elie&lt;/author&gt;&lt;author&gt;Dashkoff, Jonathan&lt;/author&gt;&lt;author&gt;Abdennadher, Myriam&lt;/author&gt;&lt;author&gt;Murugesan, Rubachandran&lt;/author&gt;&lt;author&gt;Cervantes-Arslanian, Anna M.&lt;/author&gt;&lt;author&gt;Daneshmand, Ali&lt;/author&gt;&lt;/authors&gt;&lt;/contributors&gt;&lt;titles&gt;&lt;title&gt;Seizure as the presenting symptom of COVID-19: A retrospective case series&lt;/title&gt;&lt;secondary-title&gt;Epilepsy &amp;amp; behavior : E&amp;amp;B&lt;/secondary-title&gt;&lt;alt-title&gt;Epilepsy Behav&lt;/alt-title&gt;&lt;/titles&gt;&lt;periodical&gt;&lt;full-title&gt;Epilepsy &amp;amp; behavior : E&amp;amp;B&lt;/full-title&gt;&lt;abbr-1&gt;Epilepsy Behav&lt;/abbr-1&gt;&lt;/periodical&gt;&lt;alt-periodical&gt;&lt;full-title&gt;Epilepsy &amp;amp; behavior : E&amp;amp;B&lt;/full-title&gt;&lt;abbr-1&gt;Epilepsy Behav&lt;/abbr-1&gt;&lt;/alt-periodical&gt;&lt;pages&gt;107335-107335&lt;/pages&gt;&lt;volume&gt;112&lt;/volume&gt;&lt;keywords&gt;&lt;keyword&gt;COVID-19&lt;/keyword&gt;&lt;keyword&gt;Epilepsy&lt;/keyword&gt;&lt;keyword&gt;Neuroinfectious diseases&lt;/keyword&gt;&lt;keyword&gt;SARS-CoV-2&lt;/keyword&gt;&lt;keyword&gt;Seizure&lt;/keyword&gt;&lt;/keywords&gt;&lt;dates&gt;&lt;year&gt;2020&lt;/year&gt;&lt;/dates&gt;&lt;publisher&gt;Elsevier Inc.&lt;/publisher&gt;&lt;isbn&gt;1525-5069&amp;#xD;1525-5050&lt;/isbn&gt;&lt;accession-num&gt;32739397&lt;/accession-num&gt;&lt;urls&gt;&lt;related-urls&gt;&lt;url&gt;https://pubmed.ncbi.nlm.nih.gov/32739397&lt;/url&gt;&lt;url&gt;https://www.ncbi.nlm.nih.gov/pmc/articles/PMC7373049/&lt;/url&gt;&lt;/related-urls&gt;&lt;/urls&gt;&lt;electronic-resource-num&gt;10.1016/j.yebeh.2020.107335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93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3EE16D0D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Retrospective case series</w:t>
            </w:r>
          </w:p>
        </w:tc>
        <w:tc>
          <w:tcPr>
            <w:tcW w:w="1276" w:type="dxa"/>
          </w:tcPr>
          <w:p w14:paraId="6921559A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9922" w:type="dxa"/>
          </w:tcPr>
          <w:p w14:paraId="5EE28039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Patients ranged from 37 to 88-years-old </w:t>
            </w:r>
          </w:p>
          <w:p w14:paraId="325DFC39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3 patients had history of well-controlled epilepsy </w:t>
            </w:r>
          </w:p>
          <w:p w14:paraId="5AA1F7AA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4 patients had new onset seizures, including 2 patients with prior history of remote stroke </w:t>
            </w:r>
          </w:p>
          <w:p w14:paraId="12A71040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3 patients had no prior symptoms of COVID-19 </w:t>
            </w:r>
          </w:p>
          <w:p w14:paraId="2E271269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In all patients seizures prompted presentation to emergency department </w:t>
            </w:r>
          </w:p>
        </w:tc>
      </w:tr>
      <w:tr w:rsidR="002F560F" w:rsidRPr="00A92831" w14:paraId="3391DFD8" w14:textId="77777777" w:rsidTr="00E65689">
        <w:tc>
          <w:tcPr>
            <w:tcW w:w="1418" w:type="dxa"/>
          </w:tcPr>
          <w:p w14:paraId="3381F10D" w14:textId="19E12C8A" w:rsidR="002F560F" w:rsidRPr="00A92831" w:rsidRDefault="002F560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ew York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Hepburn&lt;/Author&gt;&lt;Year&gt;2020&lt;/Year&gt;&lt;RecNum&gt;267&lt;/RecNum&gt;&lt;DisplayText&gt;&lt;style face="superscript"&gt;294&lt;/style&gt;&lt;/DisplayText&gt;&lt;record&gt;&lt;rec-number&gt;267&lt;/rec-number&gt;&lt;foreign-keys&gt;&lt;key app="EN" db-id="psea0pzx6srvxiezztippp9mdx0tee0rt0zd" timestamp="1601656644"&gt;267&lt;/key&gt;&lt;/foreign-keys&gt;&lt;ref-type name="Journal Article"&gt;17&lt;/ref-type&gt;&lt;contributors&gt;&lt;authors&gt;&lt;author&gt;Hepburn, Madihah&lt;/author&gt;&lt;author&gt;Mullaguri, Naresh&lt;/author&gt;&lt;author&gt;George, Pravin&lt;/author&gt;&lt;author&gt;Hantus, Stephen&lt;/author&gt;&lt;author&gt;Punia, Vineet&lt;/author&gt;&lt;author&gt;Bhimraj, Adarsh&lt;/author&gt;&lt;author&gt;Newey, Christopher R.&lt;/author&gt;&lt;/authors&gt;&lt;/contributors&gt;&lt;titles&gt;&lt;title&gt;Acute Symptomatic Seizures in Critically Ill Patients with COVID-19: Is There an Association?&lt;/title&gt;&lt;secondary-title&gt;Neurocritical care&lt;/secondary-title&gt;&lt;alt-title&gt;Neurocrit Care&lt;/alt-title&gt;&lt;/titles&gt;&lt;periodical&gt;&lt;full-title&gt;Neurocritical care&lt;/full-title&gt;&lt;abbr-1&gt;Neurocrit Care&lt;/abbr-1&gt;&lt;/periodical&gt;&lt;alt-periodical&gt;&lt;full-title&gt;Neurocritical care&lt;/full-title&gt;&lt;abbr-1&gt;Neurocrit Care&lt;/abbr-1&gt;&lt;/alt-periodical&gt;&lt;pages&gt;1-5&lt;/pages&gt;&lt;keywords&gt;&lt;keyword&gt;Coronavirus&lt;/keyword&gt;&lt;keyword&gt;Seizures&lt;/keyword&gt;&lt;keyword&gt;Status epilepticus&lt;/keyword&gt;&lt;/keywords&gt;&lt;dates&gt;&lt;year&gt;2020&lt;/year&gt;&lt;/dates&gt;&lt;publisher&gt;Springer US&lt;/publisher&gt;&lt;isbn&gt;1556-0961&amp;#xD;1541-6933&lt;/isbn&gt;&lt;accession-num&gt;32462412&lt;/accession-num&gt;&lt;urls&gt;&lt;related-urls&gt;&lt;url&gt;https://pubmed.ncbi.nlm.nih.gov/32462412&lt;/url&gt;&lt;url&gt;https://www.ncbi.nlm.nih.gov/pmc/articles/PMC7253233/&lt;/url&gt;&lt;/related-urls&gt;&lt;/urls&gt;&lt;electronic-resource-num&gt;10.1007/s12028-020-01006-1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94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1B094ABA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4E849497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9922" w:type="dxa"/>
          </w:tcPr>
          <w:p w14:paraId="4F454896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Two advanced-age, non-epileptic, male patients with history of lung disease presented with concern for infection and tested positive for SARS-CoV-2 </w:t>
            </w:r>
          </w:p>
          <w:p w14:paraId="2FFE7344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Developed acute encephalopathy days into hospitalization with clinical and electrographic seizures </w:t>
            </w:r>
          </w:p>
          <w:p w14:paraId="4F98CA33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Resolution of seizures achieved with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levetiracetam</w:t>
            </w:r>
            <w:proofErr w:type="spellEnd"/>
          </w:p>
        </w:tc>
      </w:tr>
      <w:tr w:rsidR="002F560F" w:rsidRPr="00A92831" w14:paraId="13822A9A" w14:textId="77777777" w:rsidTr="00E65689">
        <w:tc>
          <w:tcPr>
            <w:tcW w:w="1418" w:type="dxa"/>
          </w:tcPr>
          <w:p w14:paraId="5741AD22" w14:textId="536A3A75" w:rsidR="002F560F" w:rsidRPr="00A92831" w:rsidRDefault="002F560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irmingham, USA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omani&lt;/Author&gt;&lt;Year&gt;2020&lt;/Year&gt;&lt;RecNum&gt;637&lt;/RecNum&gt;&lt;DisplayText&gt;&lt;style face="superscript"&gt;295&lt;/style&gt;&lt;/DisplayText&gt;&lt;record&gt;&lt;rec-number&gt;637&lt;/rec-number&gt;&lt;foreign-keys&gt;&lt;key app="EN" db-id="psea0pzx6srvxiezztippp9mdx0tee0rt0zd" timestamp="1613883940"&gt;637&lt;/key&gt;&lt;/foreign-keys&gt;&lt;ref-type name="Journal Article"&gt;17&lt;/ref-type&gt;&lt;contributors&gt;&lt;authors&gt;&lt;author&gt;Somani, S.&lt;/author&gt;&lt;author&gt;Pati, S.&lt;/author&gt;&lt;author&gt;Gaston, T.&lt;/author&gt;&lt;author&gt;Chitlangia, A.&lt;/author&gt;&lt;author&gt;Agnihotri, S.&lt;/author&gt;&lt;/authors&gt;&lt;/contributors&gt;&lt;auth-address&gt;Department of Neurology, University of Alabama at Birmingham, Birmingham, AL, USA.&lt;/auth-address&gt;&lt;titles&gt;&lt;title&gt;De Novo Status Epilepticus in patients with COVID-19&lt;/title&gt;&lt;secondary-title&gt;Ann Clin Transl Neurol&lt;/secondary-title&gt;&lt;/titles&gt;&lt;periodical&gt;&lt;full-title&gt;Ann Clin Transl Neurol&lt;/full-title&gt;&lt;/periodical&gt;&lt;pages&gt;1240-1244&lt;/pages&gt;&lt;volume&gt;7&lt;/volume&gt;&lt;number&gt;7&lt;/number&gt;&lt;edition&gt;2020/05/15&lt;/edition&gt;&lt;keywords&gt;&lt;keyword&gt;African Americans&lt;/keyword&gt;&lt;keyword&gt;Aged&lt;/keyword&gt;&lt;keyword&gt;Anticonvulsants/therapeutic use&lt;/keyword&gt;&lt;keyword&gt;Betacoronavirus&lt;/keyword&gt;&lt;keyword&gt;Covid-19&lt;/keyword&gt;&lt;keyword&gt;Coronavirus Infections/*complications&lt;/keyword&gt;&lt;keyword&gt;Electroencephalography&lt;/keyword&gt;&lt;keyword&gt;Female&lt;/keyword&gt;&lt;keyword&gt;Humans&lt;/keyword&gt;&lt;keyword&gt;Levetiracetam/therapeutic use&lt;/keyword&gt;&lt;keyword&gt;Middle Aged&lt;/keyword&gt;&lt;keyword&gt;Pandemics&lt;/keyword&gt;&lt;keyword&gt;Pneumonia, Viral/*complications&lt;/keyword&gt;&lt;keyword&gt;Retrospective Studies&lt;/keyword&gt;&lt;keyword&gt;SARS-CoV-2&lt;/keyword&gt;&lt;keyword&gt;Status Epilepticus/diagnosis/drug therapy/*etiology&lt;/keyword&gt;&lt;/keywords&gt;&lt;dates&gt;&lt;year&gt;2020&lt;/year&gt;&lt;pub-dates&gt;&lt;date&gt;Jul&lt;/date&gt;&lt;/pub-dates&gt;&lt;/dates&gt;&lt;isbn&gt;2328-9503 (Electronic)&amp;#xD;2328-9503 (Linking)&lt;/isbn&gt;&lt;accession-num&gt;32407609&lt;/accession-num&gt;&lt;urls&gt;&lt;related-urls&gt;&lt;url&gt;https://www.ncbi.nlm.nih.gov/pubmed/32407609&lt;/url&gt;&lt;/related-urls&gt;&lt;/urls&gt;&lt;custom2&gt;PMC7273010&lt;/custom2&gt;&lt;electronic-resource-num&gt;10.1002/acn3.51071&lt;/electronic-resource-num&gt;&lt;/record&gt;&lt;/Cite&gt;&lt;/EndNote&gt;</w:instrTex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95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D9BDC94" w14:textId="4E9D52CF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Case series </w:t>
            </w:r>
          </w:p>
        </w:tc>
        <w:tc>
          <w:tcPr>
            <w:tcW w:w="1276" w:type="dxa"/>
          </w:tcPr>
          <w:p w14:paraId="2F69CA78" w14:textId="047E9E7A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9922" w:type="dxa"/>
          </w:tcPr>
          <w:p w14:paraId="54991A4D" w14:textId="77777777" w:rsidR="002F560F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De novo status epilepticus in two </w:t>
            </w:r>
            <w:r w:rsidRPr="00CD0055">
              <w:rPr>
                <w:rFonts w:ascii="Arial" w:hAnsi="Arial" w:cs="Arial"/>
                <w:sz w:val="20"/>
                <w:szCs w:val="20"/>
              </w:rPr>
              <w:t>African</w:t>
            </w:r>
            <w:r w:rsidRPr="00CD0055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CD0055">
              <w:rPr>
                <w:rFonts w:ascii="Arial" w:hAnsi="Arial" w:cs="Arial"/>
                <w:sz w:val="20"/>
                <w:szCs w:val="20"/>
              </w:rPr>
              <w:t>American women with laboratory</w:t>
            </w:r>
            <w:r w:rsidRPr="00CD0055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CD0055">
              <w:rPr>
                <w:rFonts w:ascii="Arial" w:hAnsi="Arial" w:cs="Arial"/>
                <w:sz w:val="20"/>
                <w:szCs w:val="20"/>
              </w:rPr>
              <w:t>confirmed</w:t>
            </w:r>
            <w:r>
              <w:rPr>
                <w:rFonts w:ascii="Arial" w:hAnsi="Arial" w:cs="Arial"/>
                <w:sz w:val="20"/>
                <w:szCs w:val="20"/>
              </w:rPr>
              <w:t xml:space="preserve"> COVID-19</w:t>
            </w:r>
          </w:p>
          <w:p w14:paraId="088939FC" w14:textId="22FB309D" w:rsidR="002F560F" w:rsidRPr="00CD0055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eizures were the initial presentation in one, the other had fluctuating mental status and pneumonia</w:t>
            </w:r>
          </w:p>
        </w:tc>
      </w:tr>
      <w:tr w:rsidR="002F560F" w:rsidRPr="00A92831" w14:paraId="5D3BB0C0" w14:textId="77777777" w:rsidTr="00E65689">
        <w:tc>
          <w:tcPr>
            <w:tcW w:w="1418" w:type="dxa"/>
          </w:tcPr>
          <w:p w14:paraId="7E4528B9" w14:textId="44F5D035" w:rsidR="002F560F" w:rsidRPr="00A92831" w:rsidRDefault="002F560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Dublin, </w:t>
            </w: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Ireland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eW9uczwvQXV0aG9yPjxZZWFyPjIwMjA8L1llYXI+PFJl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eW9uczwvQXV0aG9yPjxZZWFyPjIwMjA8L1llYXI+PFJl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96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3E383772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Case report</w:t>
            </w:r>
          </w:p>
        </w:tc>
        <w:tc>
          <w:tcPr>
            <w:tcW w:w="1276" w:type="dxa"/>
          </w:tcPr>
          <w:p w14:paraId="0DB3DC2C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48122999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20-year-old previously healthy young male brought to hospital following seizure with a 3-day history </w:t>
            </w: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 xml:space="preserve">complaining of myalgia, lethargy and fever </w:t>
            </w:r>
          </w:p>
          <w:p w14:paraId="7BD2B376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asopharyngeal swab for SARS-CoV-2 was negative, with a second swab 2-days later testing positive </w:t>
            </w:r>
          </w:p>
        </w:tc>
      </w:tr>
      <w:tr w:rsidR="002F560F" w:rsidRPr="00A92831" w14:paraId="2AB5BA1A" w14:textId="77777777" w:rsidTr="00E65689">
        <w:tc>
          <w:tcPr>
            <w:tcW w:w="1418" w:type="dxa"/>
          </w:tcPr>
          <w:p w14:paraId="55F88B64" w14:textId="3A8C4CB1" w:rsidR="002F560F" w:rsidRPr="00A92831" w:rsidRDefault="002F560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Ital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Fasano&lt;/Author&gt;&lt;Year&gt;2020&lt;/Year&gt;&lt;RecNum&gt;269&lt;/RecNum&gt;&lt;DisplayText&gt;&lt;style face="superscript"&gt;297&lt;/style&gt;&lt;/DisplayText&gt;&lt;record&gt;&lt;rec-number&gt;269&lt;/rec-number&gt;&lt;foreign-keys&gt;&lt;key app="EN" db-id="psea0pzx6srvxiezztippp9mdx0tee0rt0zd" timestamp="1601656645"&gt;269&lt;/key&gt;&lt;/foreign-keys&gt;&lt;ref-type name="Journal Article"&gt;17&lt;/ref-type&gt;&lt;contributors&gt;&lt;authors&gt;&lt;author&gt;Fasano, Antonio&lt;/author&gt;&lt;author&gt;Cavallieri, Francesco&lt;/author&gt;&lt;author&gt;Canali, Elena&lt;/author&gt;&lt;author&gt;Valzania, Franco&lt;/author&gt;&lt;/authors&gt;&lt;/contributors&gt;&lt;titles&gt;&lt;title&gt;First motor seizure as presenting symptom of SARS-CoV-2 infection&lt;/title&gt;&lt;secondary-title&gt;Neurological sciences : official journal of the Italian Neurological Society and of the Italian Society of Clinical Neurophysiology&lt;/secondary-title&gt;&lt;alt-title&gt;Neurol Sci&lt;/alt-title&gt;&lt;/titles&gt;&lt;alt-periodical&gt;&lt;full-title&gt;Neurol Sci&lt;/full-title&gt;&lt;/alt-periodical&gt;&lt;pages&gt;1651-1653&lt;/pages&gt;&lt;volume&gt;41&lt;/volume&gt;&lt;number&gt;7&lt;/number&gt;&lt;edition&gt;2020/05/16&lt;/edition&gt;&lt;keywords&gt;&lt;keyword&gt;*Betacoronavirus&lt;/keyword&gt;&lt;keyword&gt;Brain/pathology&lt;/keyword&gt;&lt;keyword&gt;Coronavirus Infections/complications/diagnosis/drug therapy/*pathology&lt;/keyword&gt;&lt;keyword&gt;Drug Combinations&lt;/keyword&gt;&lt;keyword&gt;Humans&lt;/keyword&gt;&lt;keyword&gt;Lopinavir&lt;/keyword&gt;&lt;keyword&gt;Male&lt;/keyword&gt;&lt;keyword&gt;Middle Aged&lt;/keyword&gt;&lt;keyword&gt;Pandemics&lt;/keyword&gt;&lt;keyword&gt;Pneumonia, Viral/complications/diagnosis/drug therapy/*pathology&lt;/keyword&gt;&lt;keyword&gt;Ritonavir&lt;/keyword&gt;&lt;keyword&gt;Seizures/*pathology/*virology&lt;/keyword&gt;&lt;keyword&gt;Treatment Outcome&lt;/keyword&gt;&lt;/keywords&gt;&lt;dates&gt;&lt;year&gt;2020&lt;/year&gt;&lt;/dates&gt;&lt;publisher&gt;Springer International Publishing&lt;/publisher&gt;&lt;isbn&gt;1590-3478&amp;#xD;1590-1874&lt;/isbn&gt;&lt;accession-num&gt;32417987&lt;/accession-num&gt;&lt;urls&gt;&lt;related-urls&gt;&lt;url&gt;https://pubmed.ncbi.nlm.nih.gov/32417987&lt;/url&gt;&lt;url&gt;https://www.ncbi.nlm.nih.gov/pmc/articles/PMC7229435/&lt;/url&gt;&lt;/related-urls&gt;&lt;/urls&gt;&lt;electronic-resource-num&gt;10.1007/s10072-020-04460-z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97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3B086CC5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4D419B8E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68F97631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4-year-old firefighter with no neurological history admitted after a single seizure characterized by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clonic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movements in the right arm and loss of consciousness </w:t>
            </w:r>
          </w:p>
          <w:p w14:paraId="45382D50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Reported suffering from conjunctivitis in the last 10 days and a mild fever in the past week </w:t>
            </w:r>
          </w:p>
          <w:p w14:paraId="172F250A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asopharyngeal swabs tested positive for SARS-CoV-2 </w:t>
            </w:r>
          </w:p>
          <w:p w14:paraId="06ACB559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Seizure as a possible symptom of SARS-CoV-2 </w:t>
            </w:r>
          </w:p>
        </w:tc>
      </w:tr>
      <w:tr w:rsidR="002F560F" w:rsidRPr="00A92831" w14:paraId="26D3A405" w14:textId="77777777" w:rsidTr="00E65689">
        <w:tc>
          <w:tcPr>
            <w:tcW w:w="1418" w:type="dxa"/>
          </w:tcPr>
          <w:p w14:paraId="18B135B7" w14:textId="57A30AB1" w:rsidR="002F560F" w:rsidRPr="00A92831" w:rsidRDefault="002F560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Japan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YWRvbm88L0F1dGhvcj48WWVhcj4yMDIwPC9ZZWFyPjxS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YWRvbm88L0F1dGhvcj48WWVhcj4yMDIwPC9ZZWFyPjxS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98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61665EC8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2F4F0C6D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069C8F69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44-year-old male presented with intermittent twitch on the left hand and face with a history 6-months prior he has epilepsy following cerebral venous thrombosis </w:t>
            </w:r>
          </w:p>
          <w:p w14:paraId="3F367281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Anosmia and glass-like shadows suggested COVID-19 and RT-PCR tested positive for SARS-CoV-2 </w:t>
            </w:r>
          </w:p>
        </w:tc>
      </w:tr>
      <w:tr w:rsidR="002F560F" w:rsidRPr="00A92831" w14:paraId="2355391A" w14:textId="77777777" w:rsidTr="00E65689">
        <w:tc>
          <w:tcPr>
            <w:tcW w:w="1418" w:type="dxa"/>
          </w:tcPr>
          <w:p w14:paraId="20480F89" w14:textId="04FD48CF" w:rsidR="002F560F" w:rsidRPr="00A92831" w:rsidRDefault="002F560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Kempen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>, German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ogmin&lt;/Author&gt;&lt;Year&gt;2020&lt;/Year&gt;&lt;RecNum&gt;271&lt;/RecNum&gt;&lt;DisplayText&gt;&lt;style face="superscript"&gt;299&lt;/style&gt;&lt;/DisplayText&gt;&lt;record&gt;&lt;rec-number&gt;271&lt;/rec-number&gt;&lt;foreign-keys&gt;&lt;key app="EN" db-id="psea0pzx6srvxiezztippp9mdx0tee0rt0zd" timestamp="1601656645"&gt;271&lt;/key&gt;&lt;/foreign-keys&gt;&lt;ref-type name="Journal Article"&gt;17&lt;/ref-type&gt;&lt;contributors&gt;&lt;authors&gt;&lt;author&gt;Logmin, Kazimierz&lt;/author&gt;&lt;author&gt;Karam, Mohamed&lt;/author&gt;&lt;author&gt;Schichel, Tanja&lt;/author&gt;&lt;author&gt;Harmel, Jens&lt;/author&gt;&lt;author&gt;Wojtecki, Lars&lt;/author&gt;&lt;/authors&gt;&lt;/contributors&gt;&lt;titles&gt;&lt;title&gt;Non-epileptic seizures in autonomic dysfunction as the initial symptom of COVID-19&lt;/title&gt;&lt;secondary-title&gt;Journal of Neurology&lt;/secondary-title&gt;&lt;/titles&gt;&lt;periodical&gt;&lt;full-title&gt;Journal of Neurology&lt;/full-title&gt;&lt;/periodical&gt;&lt;pages&gt;2490-2491&lt;/pages&gt;&lt;volume&gt;267&lt;/volume&gt;&lt;number&gt;9&lt;/number&gt;&lt;dates&gt;&lt;year&gt;2020&lt;/year&gt;&lt;pub-dates&gt;&lt;date&gt;2020/09/01&lt;/date&gt;&lt;/pub-dates&gt;&lt;/dates&gt;&lt;isbn&gt;1432-1459&lt;/isbn&gt;&lt;urls&gt;&lt;related-urls&gt;&lt;url&gt;https://doi.org/10.1007/s00415-020-09904-2&lt;/url&gt;&lt;/related-urls&gt;&lt;/urls&gt;&lt;electronic-resource-num&gt;10.1007/s00415-020-09904-2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99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788CBB2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25FB25BC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2EE36E5F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70-year-old female admitted due to recurrent non-epileptic seizures/convulsive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syncopes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660DFA84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Fever, cough, as ore through, loss of gustation or olfaction were not reported, and vital signs and clinical examination did not show abnormalities </w:t>
            </w:r>
          </w:p>
          <w:p w14:paraId="41508926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That evening patient exhibited signs of dyspnea; oropharyngeal swabs were positive for SARS-CoV-2 </w:t>
            </w:r>
          </w:p>
          <w:p w14:paraId="49AA3F8F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Seizure as a possible initial symptom of SARS-CoV-2 </w:t>
            </w:r>
          </w:p>
        </w:tc>
      </w:tr>
      <w:tr w:rsidR="002F560F" w:rsidRPr="00A92831" w14:paraId="47D30A4B" w14:textId="77777777" w:rsidTr="00E65689">
        <w:tc>
          <w:tcPr>
            <w:tcW w:w="1418" w:type="dxa"/>
          </w:tcPr>
          <w:p w14:paraId="177C605B" w14:textId="0831CE8E" w:rsidR="002F560F" w:rsidRPr="00A92831" w:rsidRDefault="002F560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United States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ohal&lt;/Author&gt;&lt;Year&gt;2020&lt;/Year&gt;&lt;RecNum&gt;272&lt;/RecNum&gt;&lt;DisplayText&gt;&lt;style face="superscript"&gt;300&lt;/style&gt;&lt;/DisplayText&gt;&lt;record&gt;&lt;rec-number&gt;272&lt;/rec-number&gt;&lt;foreign-keys&gt;&lt;key app="EN" db-id="psea0pzx6srvxiezztippp9mdx0tee0rt0zd" timestamp="1601656646"&gt;272&lt;/key&gt;&lt;/foreign-keys&gt;&lt;ref-type name="Journal Article"&gt;17&lt;/ref-type&gt;&lt;contributors&gt;&lt;authors&gt;&lt;author&gt;Sohal, Sandeep&lt;/author&gt;&lt;author&gt;Mansur, Mossammat&lt;/author&gt;&lt;/authors&gt;&lt;/contributors&gt;&lt;titles&gt;&lt;title&gt;COVID-19 Presenting with Seizures&lt;/title&gt;&lt;secondary-title&gt;IDCases&lt;/secondary-title&gt;&lt;alt-title&gt;IDCases&lt;/alt-title&gt;&lt;/titles&gt;&lt;periodical&gt;&lt;full-title&gt;IDCases&lt;/full-title&gt;&lt;abbr-1&gt;IDCases&lt;/abbr-1&gt;&lt;/periodical&gt;&lt;alt-periodical&gt;&lt;full-title&gt;IDCases&lt;/full-title&gt;&lt;abbr-1&gt;IDCases&lt;/abbr-1&gt;&lt;/alt-periodical&gt;&lt;pages&gt;e00782-e00782&lt;/pages&gt;&lt;volume&gt;20&lt;/volume&gt;&lt;keywords&gt;&lt;keyword&gt;COVID 19&lt;/keyword&gt;&lt;keyword&gt;Pandemic&lt;/keyword&gt;&lt;keyword&gt;SARS&lt;/keyword&gt;&lt;keyword&gt;SARS CoV-2&lt;/keyword&gt;&lt;keyword&gt;coronavirus&lt;/keyword&gt;&lt;keyword&gt;novel coronavirus&lt;/keyword&gt;&lt;/keywords&gt;&lt;dates&gt;&lt;year&gt;2020&lt;/year&gt;&lt;/dates&gt;&lt;publisher&gt;Elsevier&lt;/publisher&gt;&lt;isbn&gt;2214-2509&lt;/isbn&gt;&lt;accession-num&gt;32363146&lt;/accession-num&gt;&lt;urls&gt;&lt;related-urls&gt;&lt;url&gt;https://pubmed.ncbi.nlm.nih.gov/32363146&lt;/url&gt;&lt;url&gt;https://www.ncbi.nlm.nih.gov/pmc/articles/PMC7194035/&lt;/url&gt;&lt;/related-urls&gt;&lt;/urls&gt;&lt;electronic-resource-num&gt;10.1016/j.idcr.2020.e00782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00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559" w:type="dxa"/>
          </w:tcPr>
          <w:p w14:paraId="19894898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42B2B846" w14:textId="77777777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5D543317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72-year-old male with history of hypertension, coronary artery disease with stent, diabetes type 2 and stage kidney disease presented with complaints of weakness after experiencing hypoglycemic episode </w:t>
            </w:r>
          </w:p>
          <w:p w14:paraId="0238D526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Abnormal labs suggested COVID-19 and the RT-PCR was SARS-CoV-2 positive </w:t>
            </w:r>
          </w:p>
          <w:p w14:paraId="5955B379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24 hour EEG showed six left temporal seizures </w:t>
            </w:r>
          </w:p>
        </w:tc>
      </w:tr>
      <w:tr w:rsidR="002F560F" w:rsidRPr="00A92831" w14:paraId="16605A7B" w14:textId="77777777" w:rsidTr="00E65689">
        <w:tc>
          <w:tcPr>
            <w:tcW w:w="1418" w:type="dxa"/>
          </w:tcPr>
          <w:p w14:paraId="56361510" w14:textId="00CD1A13" w:rsidR="002F560F" w:rsidRPr="00A92831" w:rsidRDefault="002F560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antes, France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YWxsb3k8L0F1dGhvcj48WWVhcj4yMDIwPC9ZZWFyPjxS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YWxsb3k8L0F1dGhvcj48WWVhcj4yMDIwPC9ZZWFyPjxS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01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73D2E7EB" w14:textId="08F7831B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7D180BCB" w14:textId="097BCC98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42446B62" w14:textId="4F67988E" w:rsidR="002F560F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9-year-old male with n</w:t>
            </w:r>
            <w:r w:rsidRPr="00DA1EEE">
              <w:rPr>
                <w:rFonts w:ascii="Arial" w:hAnsi="Arial" w:cs="Arial"/>
                <w:sz w:val="20"/>
                <w:szCs w:val="20"/>
              </w:rPr>
              <w:t>on-</w:t>
            </w:r>
            <w:proofErr w:type="spellStart"/>
            <w:r w:rsidRPr="00DA1EEE">
              <w:rPr>
                <w:rFonts w:ascii="Arial" w:hAnsi="Arial" w:cs="Arial"/>
                <w:sz w:val="20"/>
                <w:szCs w:val="20"/>
              </w:rPr>
              <w:t>lesional</w:t>
            </w:r>
            <w:proofErr w:type="spellEnd"/>
            <w:r w:rsidRPr="00DA1EEE">
              <w:rPr>
                <w:rFonts w:ascii="Arial" w:hAnsi="Arial" w:cs="Arial"/>
                <w:sz w:val="20"/>
                <w:szCs w:val="20"/>
              </w:rPr>
              <w:t xml:space="preserve"> status epilepticus</w:t>
            </w:r>
            <w:r>
              <w:rPr>
                <w:rFonts w:ascii="Arial" w:hAnsi="Arial" w:cs="Arial"/>
                <w:sz w:val="20"/>
                <w:szCs w:val="20"/>
              </w:rPr>
              <w:t>, confirmed COVID-19</w:t>
            </w:r>
          </w:p>
          <w:p w14:paraId="1E895A77" w14:textId="4ABBF4B8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RI and CSF unremarkable, CSF negative for SARS-CoV-2 – improved with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clobazam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/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levetiracetam</w:t>
            </w:r>
            <w:proofErr w:type="spellEnd"/>
          </w:p>
        </w:tc>
      </w:tr>
      <w:tr w:rsidR="002F560F" w:rsidRPr="00A92831" w14:paraId="6B5A018C" w14:textId="77777777" w:rsidTr="00E65689">
        <w:tc>
          <w:tcPr>
            <w:tcW w:w="1418" w:type="dxa"/>
          </w:tcPr>
          <w:p w14:paraId="08BCB763" w14:textId="76CDE63B" w:rsidR="002F560F" w:rsidRDefault="002F560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adrid, Spain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b21lei1Fbmp1dG88L0F1dGhvcj48WWVhcj4yMDIwPC9Z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b21lei1Fbmp1dG88L0F1dGhvcj48WWVhcj4yMDIwPC9Z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02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4AD41320" w14:textId="14EEC674" w:rsidR="002F560F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44EE9B60" w14:textId="27401873" w:rsidR="002F560F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533DF066" w14:textId="77777777" w:rsidR="002F560F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74-year-old male with </w:t>
            </w:r>
            <w:r w:rsidRPr="00A34094">
              <w:rPr>
                <w:rFonts w:ascii="Arial" w:hAnsi="Arial" w:cs="Arial"/>
                <w:sz w:val="20"/>
                <w:szCs w:val="20"/>
              </w:rPr>
              <w:t>IgG kappa multiple myeloma</w:t>
            </w:r>
            <w:r>
              <w:rPr>
                <w:rFonts w:ascii="Arial" w:hAnsi="Arial" w:cs="Arial"/>
                <w:sz w:val="20"/>
                <w:szCs w:val="20"/>
              </w:rPr>
              <w:t>, severe bilateral COVID-19 pneumonia</w:t>
            </w:r>
          </w:p>
          <w:p w14:paraId="10CB892B" w14:textId="3DBF4179" w:rsidR="002F560F" w:rsidRPr="00A34094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eveloped refractory status epilepticus with MRI showing posterior reversible encephalopathy syndrome</w:t>
            </w:r>
          </w:p>
        </w:tc>
      </w:tr>
      <w:tr w:rsidR="002F560F" w:rsidRPr="00A92831" w14:paraId="2689DA12" w14:textId="77777777" w:rsidTr="00E65689">
        <w:tc>
          <w:tcPr>
            <w:tcW w:w="1418" w:type="dxa"/>
          </w:tcPr>
          <w:p w14:paraId="2D78C623" w14:textId="7C21C5E9" w:rsidR="002F560F" w:rsidRDefault="002F560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aris, France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ZSBHdWVubmVjPC9BdXRob3I+PFllYXI+MjAyMDwvWWVh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ZSBHdWVubmVjPC9BdXRob3I+PFllYXI+MjAyMDwvWWVh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03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D55EE0E" w14:textId="436F3786" w:rsidR="002F560F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349A518C" w14:textId="1CB1DE95" w:rsidR="002F560F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79643ACB" w14:textId="0EA926F1" w:rsidR="002F560F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9-year-old male admitted for status epilepticus preceded by anosmia and typical COVID-19 symptoms</w:t>
            </w:r>
          </w:p>
          <w:p w14:paraId="0E4EB5F7" w14:textId="1BACC1A8" w:rsidR="002F560F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B03573">
              <w:rPr>
                <w:rFonts w:ascii="Arial" w:hAnsi="Arial" w:cs="Arial"/>
                <w:sz w:val="20"/>
                <w:szCs w:val="20"/>
              </w:rPr>
              <w:t>RT-PCR positive (tracheal) for SARS-</w:t>
            </w:r>
            <w:r>
              <w:rPr>
                <w:rFonts w:ascii="Arial" w:hAnsi="Arial" w:cs="Arial"/>
                <w:sz w:val="20"/>
                <w:szCs w:val="20"/>
              </w:rPr>
              <w:t>CoV-2, CSF unremarkable and negative for SARS-CoV-2</w:t>
            </w:r>
          </w:p>
          <w:p w14:paraId="1F37461F" w14:textId="77C6D8C0" w:rsidR="002F560F" w:rsidRPr="00B03573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EG &amp; MRI showed right frontal lobe involvement (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hyperintense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on MRI, lateralized discharges on EEG)</w:t>
            </w:r>
          </w:p>
        </w:tc>
      </w:tr>
      <w:tr w:rsidR="002F560F" w:rsidRPr="00A92831" w14:paraId="53B750B1" w14:textId="77777777" w:rsidTr="00E65689">
        <w:tc>
          <w:tcPr>
            <w:tcW w:w="14175" w:type="dxa"/>
            <w:gridSpan w:val="4"/>
            <w:shd w:val="clear" w:color="auto" w:fill="E7E6E6" w:themeFill="background2"/>
          </w:tcPr>
          <w:p w14:paraId="2BAE2B13" w14:textId="7B22BF72" w:rsidR="002F560F" w:rsidRPr="00A92831" w:rsidRDefault="002F560F" w:rsidP="002F560F">
            <w:pPr>
              <w:pStyle w:val="f-body"/>
              <w:spacing w:before="0" w:beforeAutospacing="0" w:after="0" w:afterAutospacing="0"/>
              <w:jc w:val="center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Movement disorders </w:t>
            </w:r>
          </w:p>
        </w:tc>
      </w:tr>
      <w:tr w:rsidR="002F560F" w:rsidRPr="00A92831" w14:paraId="31580046" w14:textId="77777777" w:rsidTr="00E65689">
        <w:tc>
          <w:tcPr>
            <w:tcW w:w="1418" w:type="dxa"/>
          </w:tcPr>
          <w:p w14:paraId="4959A1E3" w14:textId="016F2CCE" w:rsidR="002F560F" w:rsidRPr="00A92831" w:rsidRDefault="002F560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Paris, France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unha&lt;/Author&gt;&lt;RecNum&gt;473&lt;/RecNum&gt;&lt;DisplayText&gt;&lt;style face="superscript"&gt;304&lt;/style&gt;&lt;/DisplayText&gt;&lt;record&gt;&lt;rec-number&gt;473&lt;/rec-number&gt;&lt;foreign-keys&gt;&lt;key app="EN" db-id="psea0pzx6srvxiezztippp9mdx0tee0rt0zd" timestamp="1601656691"&gt;473&lt;/key&gt;&lt;/foreign-keys&gt;&lt;ref-type name="Journal Article"&gt;17&lt;/ref-type&gt;&lt;contributors&gt;&lt;authors&gt;&lt;author&gt;Cunha, Paulina&lt;/author&gt;&lt;author&gt;Herlin, Bastien&lt;/author&gt;&lt;author&gt;Vassilev, Kosta&lt;/author&gt;&lt;author&gt;Kas, Aurelie&lt;/author&gt;&lt;author&gt;Lehericy, Stephane&lt;/author&gt;&lt;author&gt;Worbe, Yulia&lt;/author&gt;&lt;author&gt;Apartis, Emmanuelle&lt;/author&gt;&lt;author&gt;Vidailhet, Marie&lt;/author&gt;&lt;author&gt;Dupont, Sophie&lt;/author&gt;&lt;/authors&gt;&lt;/contributors&gt;&lt;titles&gt;&lt;title&gt;Movement disorders as a new neurological clinical picture in severe SARS-CoV-2 infection&lt;/title&gt;&lt;secondary-title&gt;European Journal of Neurology&lt;/secondary-title&gt;&lt;/titles&gt;&lt;periodical&gt;&lt;full-title&gt;European journal of neurology&lt;/full-title&gt;&lt;abbr-1&gt;Eur J Neurol&lt;/abbr-1&gt;&lt;/periodical&gt;&lt;volume&gt;n/a&lt;/volume&gt;&lt;number&gt;n/a&lt;/number&gt;&lt;dates&gt;&lt;/dates&gt;&lt;isbn&gt;1351-5101&lt;/isbn&gt;&lt;urls&gt;&lt;related-urls&gt;&lt;url&gt;https://onlinelibrary.wiley.com/doi/abs/10.1111/ene.14474&lt;/url&gt;&lt;/related-urls&gt;&lt;/urls&gt;&lt;electronic-resource-num&gt;10.1111/ene.14474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04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EA459E2" w14:textId="21D78312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5218F377" w14:textId="45CA49D5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9922" w:type="dxa"/>
          </w:tcPr>
          <w:p w14:paraId="7CE3E5F4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All patients underwent intubation and mechanical ventilation</w:t>
            </w:r>
          </w:p>
          <w:p w14:paraId="4DF9CB0F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Abnormal movements developed 23 ± 7 days after ICU discharge</w:t>
            </w:r>
            <w:r w:rsidRPr="00A92831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</w:t>
            </w:r>
          </w:p>
          <w:p w14:paraId="02EFDD63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4 patients had upper limbs postural and action-tremor, 1 patient also had irregular orthostatic tremor </w:t>
            </w:r>
          </w:p>
          <w:p w14:paraId="7AB702BD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1 patient had bilateral upper limbs jerky/myoclonic abnormal movements </w:t>
            </w:r>
          </w:p>
          <w:p w14:paraId="2240F732" w14:textId="2299A0B5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Overall EEG recordings supported a mixed cortical-subcortical pattern of myoclonic jerks </w:t>
            </w:r>
          </w:p>
        </w:tc>
      </w:tr>
      <w:tr w:rsidR="002F560F" w:rsidRPr="00A92831" w14:paraId="578D8563" w14:textId="77777777" w:rsidTr="00E65689">
        <w:tc>
          <w:tcPr>
            <w:tcW w:w="1418" w:type="dxa"/>
          </w:tcPr>
          <w:p w14:paraId="31AAF252" w14:textId="299E0670" w:rsidR="002F560F" w:rsidRPr="00A92831" w:rsidRDefault="002F560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Madrid, Spain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Rábano-Suárez&lt;/Author&gt;&lt;Year&gt;2020&lt;/Year&gt;&lt;RecNum&gt;453&lt;/RecNum&gt;&lt;DisplayText&gt;&lt;style face="superscript"&gt;305&lt;/style&gt;&lt;/DisplayText&gt;&lt;record&gt;&lt;rec-number&gt;453&lt;/rec-number&gt;&lt;foreign-keys&gt;&lt;key app="EN" db-id="psea0pzx6srvxiezztippp9mdx0tee0rt0zd" timestamp="1601656686"&gt;453&lt;/key&gt;&lt;/foreign-keys&gt;&lt;ref-type name="Journal Article"&gt;17&lt;/ref-type&gt;&lt;contributors&gt;&lt;authors&gt;&lt;author&gt;Rábano-Suárez, Pablo&lt;/author&gt;&lt;author&gt;Bermejo-Guerrero, Laura&lt;/author&gt;&lt;author&gt;Méndez-Guerrero, Antonio&lt;/author&gt;&lt;author&gt;Parra-Serrano, Javier&lt;/author&gt;&lt;author&gt;Toledo-Alfocea, Daniel&lt;/author&gt;&lt;author&gt;Sánchez-Tejerina, Daniel&lt;/author&gt;&lt;author&gt;Santos-Fernández, Teresa&lt;/author&gt;&lt;author&gt;Folgueira-López, María Dolores&lt;/author&gt;&lt;author&gt;Gutiérrez-Gutiérrez, Judit&lt;/author&gt;&lt;author&gt;Ayuso-García, Blanca&lt;/author&gt;&lt;author&gt;González de la Aleja, Jesús&lt;/author&gt;&lt;author&gt;Benito-León, Julián&lt;/author&gt;&lt;/authors&gt;&lt;/contributors&gt;&lt;titles&gt;&lt;title&gt;Generalized myoclonus in COVID-19&lt;/title&gt;&lt;secondary-title&gt;Neurology&lt;/secondary-title&gt;&lt;/titles&gt;&lt;periodical&gt;&lt;full-title&gt;Neurology&lt;/full-title&gt;&lt;/periodical&gt;&lt;pages&gt;e767-e772&lt;/pages&gt;&lt;volume&gt;95&lt;/volume&gt;&lt;number&gt;6&lt;/number&gt;&lt;dates&gt;&lt;year&gt;2020&lt;/year&gt;&lt;/dates&gt;&lt;urls&gt;&lt;related-urls&gt;&lt;url&gt;https://n.neurology.org/content/neurology/95/6/e767.full.pdf&lt;/url&gt;&lt;/related-urls&gt;&lt;/urls&gt;&lt;electronic-resource-num&gt;10.1212/wnl.0000000000009829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05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061F0CBC" w14:textId="09B176A2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276" w:type="dxa"/>
          </w:tcPr>
          <w:p w14:paraId="70382CB6" w14:textId="30A39CFC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9922" w:type="dxa"/>
          </w:tcPr>
          <w:p w14:paraId="2E70E077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Three patients (2 males, 1 female) from 63 to 88-year-old presented with hypersomnia and generalized myoclonus following onset of COVID-19 </w:t>
            </w:r>
          </w:p>
          <w:p w14:paraId="3B5FF059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Myoclonus generalized with both positive and negative jerks </w:t>
            </w:r>
          </w:p>
          <w:p w14:paraId="36182699" w14:textId="6A946C3B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Recovery, at least partially, with immunotherapy</w:t>
            </w:r>
          </w:p>
        </w:tc>
      </w:tr>
      <w:tr w:rsidR="002F560F" w:rsidRPr="00A92831" w14:paraId="72FD4917" w14:textId="77777777" w:rsidTr="00E65689">
        <w:tc>
          <w:tcPr>
            <w:tcW w:w="1418" w:type="dxa"/>
          </w:tcPr>
          <w:p w14:paraId="76230E4F" w14:textId="5A2D6C50" w:rsidR="002F560F" w:rsidRPr="00A92831" w:rsidRDefault="002F560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E63B32">
              <w:rPr>
                <w:rFonts w:ascii="Arial" w:hAnsi="Arial" w:cs="Arial"/>
                <w:b/>
                <w:bCs/>
                <w:sz w:val="20"/>
                <w:szCs w:val="20"/>
              </w:rPr>
              <w:t>* Shiraz, Iran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GYWRha2FyPC9BdXRob3I+PFllYXI+MjAyMDwvWWVhcj48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GYWRha2FyPC9BdXRob3I+PFllYXI+MjAyMDwvWWVhcj48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06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39E8E76F" w14:textId="42D3EF3C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3703552E" w14:textId="79E9DEC1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23CF0ECD" w14:textId="77777777" w:rsidR="002F560F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E63B32">
              <w:rPr>
                <w:rFonts w:ascii="Arial" w:hAnsi="Arial" w:cs="Arial"/>
                <w:sz w:val="20"/>
                <w:szCs w:val="20"/>
              </w:rPr>
              <w:t xml:space="preserve">47-year-old male </w:t>
            </w:r>
            <w:r>
              <w:rPr>
                <w:rFonts w:ascii="Arial" w:hAnsi="Arial" w:cs="Arial"/>
                <w:sz w:val="20"/>
                <w:szCs w:val="20"/>
              </w:rPr>
              <w:t xml:space="preserve">with </w:t>
            </w:r>
            <w:r w:rsidRPr="00E63B32">
              <w:rPr>
                <w:rFonts w:ascii="Arial" w:hAnsi="Arial" w:cs="Arial"/>
                <w:sz w:val="20"/>
                <w:szCs w:val="20"/>
              </w:rPr>
              <w:t>progressive vertigo and ataxia for 7 days</w:t>
            </w:r>
            <w:r>
              <w:rPr>
                <w:rFonts w:ascii="Arial" w:hAnsi="Arial" w:cs="Arial"/>
                <w:sz w:val="20"/>
                <w:szCs w:val="20"/>
              </w:rPr>
              <w:t xml:space="preserve"> and cerebellar  findings on exam</w:t>
            </w:r>
          </w:p>
          <w:p w14:paraId="74AD22D0" w14:textId="77777777" w:rsidR="002F560F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RI Brain showed cerebellar </w:t>
            </w:r>
            <w:r w:rsidRPr="00E63B32">
              <w:rPr>
                <w:rFonts w:ascii="Arial" w:hAnsi="Arial" w:cs="Arial"/>
                <w:sz w:val="20"/>
                <w:szCs w:val="20"/>
              </w:rPr>
              <w:t>edema with leptomeningeal enhancement</w:t>
            </w:r>
          </w:p>
          <w:p w14:paraId="4919E9B7" w14:textId="77777777" w:rsidR="002F560F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lastRenderedPageBreak/>
              <w:t xml:space="preserve">CSF showed </w:t>
            </w:r>
            <w:r w:rsidRPr="00E63B32">
              <w:rPr>
                <w:rFonts w:ascii="Arial" w:hAnsi="Arial" w:cs="Arial"/>
                <w:sz w:val="20"/>
                <w:szCs w:val="20"/>
              </w:rPr>
              <w:t xml:space="preserve">mild lymphocytic </w:t>
            </w:r>
            <w:proofErr w:type="spellStart"/>
            <w:r w:rsidRPr="00E63B32">
              <w:rPr>
                <w:rFonts w:ascii="Arial" w:hAnsi="Arial" w:cs="Arial"/>
                <w:sz w:val="20"/>
                <w:szCs w:val="20"/>
              </w:rPr>
              <w:t>pleocytosis</w:t>
            </w:r>
            <w:proofErr w:type="spellEnd"/>
            <w:r w:rsidRPr="00E63B32">
              <w:rPr>
                <w:rFonts w:ascii="Arial" w:hAnsi="Arial" w:cs="Arial"/>
                <w:sz w:val="20"/>
                <w:szCs w:val="20"/>
              </w:rPr>
              <w:t>, elevated protein, and lactate dehydrogenase</w:t>
            </w:r>
          </w:p>
          <w:p w14:paraId="7ED31C79" w14:textId="77777777" w:rsidR="002F560F" w:rsidRPr="00E63B32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E63B32">
              <w:rPr>
                <w:rFonts w:ascii="Arial" w:hAnsi="Arial" w:cs="Arial"/>
                <w:b/>
                <w:bCs/>
                <w:sz w:val="20"/>
                <w:szCs w:val="20"/>
              </w:rPr>
              <w:t>SARS-CoV-2 RNA was detected in the oropharyngeal/nasopharyngeal and CSF specimens</w:t>
            </w:r>
          </w:p>
          <w:p w14:paraId="15E7A6F9" w14:textId="3DDCC1FF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Patient improved while on </w:t>
            </w:r>
            <w:r w:rsidRPr="00E63B32">
              <w:rPr>
                <w:rFonts w:ascii="Arial" w:hAnsi="Arial" w:cs="Arial"/>
                <w:sz w:val="20"/>
                <w:szCs w:val="20"/>
              </w:rPr>
              <w:t xml:space="preserve">treatment with </w:t>
            </w:r>
            <w:proofErr w:type="spellStart"/>
            <w:r w:rsidRPr="00E63B32">
              <w:rPr>
                <w:rFonts w:ascii="Arial" w:hAnsi="Arial" w:cs="Arial"/>
                <w:sz w:val="20"/>
                <w:szCs w:val="20"/>
              </w:rPr>
              <w:t>lopinavir</w:t>
            </w:r>
            <w:proofErr w:type="spellEnd"/>
            <w:r w:rsidRPr="00E63B32">
              <w:rPr>
                <w:rFonts w:ascii="Arial" w:hAnsi="Arial" w:cs="Arial"/>
                <w:sz w:val="20"/>
                <w:szCs w:val="20"/>
              </w:rPr>
              <w:t xml:space="preserve">/ritonavir </w:t>
            </w:r>
          </w:p>
        </w:tc>
      </w:tr>
      <w:tr w:rsidR="002F560F" w:rsidRPr="00A92831" w14:paraId="375C70DF" w14:textId="77777777" w:rsidTr="00E65689">
        <w:tc>
          <w:tcPr>
            <w:tcW w:w="1418" w:type="dxa"/>
          </w:tcPr>
          <w:p w14:paraId="003D6E55" w14:textId="299DE727" w:rsidR="002F560F" w:rsidRPr="00A92831" w:rsidRDefault="002F560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Ahmedabad, Indi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hah&lt;/Author&gt;&lt;Year&gt;2020&lt;/Year&gt;&lt;RecNum&gt;487&lt;/RecNum&gt;&lt;DisplayText&gt;&lt;style face="superscript"&gt;307&lt;/style&gt;&lt;/DisplayText&gt;&lt;record&gt;&lt;rec-number&gt;487&lt;/rec-number&gt;&lt;foreign-keys&gt;&lt;key app="EN" db-id="psea0pzx6srvxiezztippp9mdx0tee0rt0zd" timestamp="1601751092"&gt;487&lt;/key&gt;&lt;/foreign-keys&gt;&lt;ref-type name="Journal Article"&gt;17&lt;/ref-type&gt;&lt;contributors&gt;&lt;authors&gt;&lt;author&gt;Shah, P. B.&lt;/author&gt;&lt;author&gt;Desai, S. D.&lt;/author&gt;&lt;/authors&gt;&lt;/contributors&gt;&lt;auth-address&gt;From the Privya Clinic (P.B.S.), Ahmedabad, ; and Department of Neurology (S.D.D.), Shree Krishna Hospital and Pramukhswami Medical College, Karamsad, Anand, India.&amp;#xD;From the Privya Clinic (P.B.S.), Ahmedabad, ; and Department of Neurology (S.D.D.), Shree Krishna Hospital and Pramukhswami Medical College, Karamsad, Anand, India. drsoahamdesai@yahoo.com.&lt;/auth-address&gt;&lt;titles&gt;&lt;title&gt;Opsoclonus myoclonus ataxia syndrome (OMAS) in the setting of COVID-19 infection&lt;/title&gt;&lt;secondary-title&gt;Neurology&lt;/secondary-title&gt;&lt;/titles&gt;&lt;periodical&gt;&lt;full-title&gt;Neurology&lt;/full-title&gt;&lt;/periodical&gt;&lt;edition&gt;2020/10/03&lt;/edition&gt;&lt;dates&gt;&lt;year&gt;2020&lt;/year&gt;&lt;pub-dates&gt;&lt;date&gt;Oct 1&lt;/date&gt;&lt;/pub-dates&gt;&lt;/dates&gt;&lt;isbn&gt;1526-632X (Electronic)&amp;#xD;0028-3878 (Linking)&lt;/isbn&gt;&lt;accession-num&gt;33004603&lt;/accession-num&gt;&lt;urls&gt;&lt;related-urls&gt;&lt;url&gt;https://www.ncbi.nlm.nih.gov/pubmed/33004603&lt;/url&gt;&lt;/related-urls&gt;&lt;/urls&gt;&lt;electronic-resource-num&gt;10.1212/WNL.0000000000010978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07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4FBE7484" w14:textId="48A1E632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ase report</w:t>
            </w:r>
          </w:p>
        </w:tc>
        <w:tc>
          <w:tcPr>
            <w:tcW w:w="1276" w:type="dxa"/>
          </w:tcPr>
          <w:p w14:paraId="5888CA4A" w14:textId="07F30369" w:rsidR="002F560F" w:rsidRPr="00A92831" w:rsidRDefault="002F560F" w:rsidP="002F560F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9922" w:type="dxa"/>
          </w:tcPr>
          <w:p w14:paraId="1246A3DF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Middle-aged patient with imbalance and involuntary jerky movements of the body, 3-weeks  after initial recovery from COVID-19 lung infection (positive CT thorax and RT-PCR nasal swab)</w:t>
            </w:r>
          </w:p>
          <w:p w14:paraId="6288702C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Opsoclonus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>, cortical myoclonus and cerebellar ataxia on exam</w:t>
            </w:r>
          </w:p>
          <w:p w14:paraId="7F7554B1" w14:textId="77777777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Unremarkable MRI Brain, CSF studies, and antibody studies  </w:t>
            </w:r>
          </w:p>
          <w:p w14:paraId="12C5550C" w14:textId="6E4FAC53" w:rsidR="002F560F" w:rsidRPr="00A92831" w:rsidRDefault="002F560F" w:rsidP="002F560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Recovered after treatment with IV methylprednisolone, sodium valproate, clonazepam,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levetiracetam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</w:tbl>
    <w:p w14:paraId="75ABBA3F" w14:textId="77777777" w:rsidR="00497B68" w:rsidRPr="00A92831" w:rsidRDefault="00497B68" w:rsidP="00342684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sz w:val="20"/>
          <w:szCs w:val="20"/>
        </w:rPr>
        <w:sectPr w:rsidR="00497B68" w:rsidRPr="00A92831" w:rsidSect="00740009">
          <w:pgSz w:w="15840" w:h="12240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450B307F" w14:textId="1EAC086D" w:rsidR="00D034D4" w:rsidRDefault="00497B68" w:rsidP="00D034D4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0"/>
          <w:szCs w:val="20"/>
        </w:rPr>
      </w:pPr>
      <w:r w:rsidRPr="00A92831">
        <w:rPr>
          <w:rFonts w:ascii="Arial" w:hAnsi="Arial" w:cs="Arial"/>
          <w:b/>
          <w:bCs/>
          <w:sz w:val="20"/>
          <w:szCs w:val="20"/>
        </w:rPr>
        <w:lastRenderedPageBreak/>
        <w:t>Supplementary Table</w:t>
      </w:r>
      <w:r w:rsidR="00606673">
        <w:rPr>
          <w:rFonts w:ascii="Arial" w:hAnsi="Arial" w:cs="Arial"/>
          <w:b/>
          <w:bCs/>
          <w:sz w:val="20"/>
          <w:szCs w:val="20"/>
        </w:rPr>
        <w:t xml:space="preserve"> 7</w:t>
      </w:r>
      <w:r w:rsidRPr="00A92831">
        <w:rPr>
          <w:rFonts w:ascii="Arial" w:hAnsi="Arial" w:cs="Arial"/>
          <w:b/>
          <w:bCs/>
          <w:sz w:val="20"/>
          <w:szCs w:val="20"/>
        </w:rPr>
        <w:t xml:space="preserve">. </w:t>
      </w:r>
      <w:r w:rsidR="00D034D4" w:rsidRPr="00105015">
        <w:rPr>
          <w:rFonts w:ascii="Arial" w:hAnsi="Arial" w:cs="Arial"/>
          <w:b/>
          <w:bCs/>
          <w:sz w:val="20"/>
          <w:szCs w:val="20"/>
        </w:rPr>
        <w:t xml:space="preserve">Key evidence of </w:t>
      </w:r>
      <w:r w:rsidR="00D034D4">
        <w:rPr>
          <w:rFonts w:ascii="Arial" w:hAnsi="Arial" w:cs="Arial"/>
          <w:b/>
          <w:bCs/>
          <w:sz w:val="20"/>
          <w:szCs w:val="20"/>
        </w:rPr>
        <w:t>P</w:t>
      </w:r>
      <w:r w:rsidR="00D034D4" w:rsidRPr="00105015">
        <w:rPr>
          <w:rFonts w:ascii="Arial" w:hAnsi="Arial" w:cs="Arial"/>
          <w:b/>
          <w:bCs/>
          <w:sz w:val="20"/>
          <w:szCs w:val="20"/>
        </w:rPr>
        <w:t xml:space="preserve">NS manifestations of COVID-19 from cohort studies and large case series (&gt;10 patients). </w:t>
      </w:r>
      <w:r w:rsidR="00D034D4" w:rsidRPr="00105015">
        <w:rPr>
          <w:rFonts w:ascii="Arial" w:hAnsi="Arial" w:cs="Arial"/>
          <w:sz w:val="20"/>
          <w:szCs w:val="20"/>
        </w:rPr>
        <w:t>Studies are listed in descending order of sample size.</w:t>
      </w:r>
    </w:p>
    <w:p w14:paraId="48CBF56B" w14:textId="77777777" w:rsidR="000A78CE" w:rsidRPr="00105015" w:rsidRDefault="000A78CE" w:rsidP="00D034D4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sz w:val="20"/>
          <w:szCs w:val="20"/>
        </w:rPr>
      </w:pPr>
    </w:p>
    <w:tbl>
      <w:tblPr>
        <w:tblW w:w="14034" w:type="dxa"/>
        <w:tblInd w:w="-57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1559"/>
        <w:gridCol w:w="1418"/>
        <w:gridCol w:w="9781"/>
      </w:tblGrid>
      <w:tr w:rsidR="00D034D4" w:rsidRPr="00105015" w14:paraId="67BF1E9B" w14:textId="77777777" w:rsidTr="000A78CE">
        <w:tc>
          <w:tcPr>
            <w:tcW w:w="1276" w:type="dxa"/>
          </w:tcPr>
          <w:p w14:paraId="59504324" w14:textId="77777777" w:rsidR="00D034D4" w:rsidRPr="00105015" w:rsidRDefault="00D034D4" w:rsidP="00D034D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05015">
              <w:rPr>
                <w:rFonts w:ascii="Arial" w:hAnsi="Arial" w:cs="Arial"/>
                <w:b/>
                <w:bCs/>
                <w:sz w:val="20"/>
                <w:szCs w:val="20"/>
              </w:rPr>
              <w:t>Location</w:t>
            </w:r>
          </w:p>
        </w:tc>
        <w:tc>
          <w:tcPr>
            <w:tcW w:w="1559" w:type="dxa"/>
          </w:tcPr>
          <w:p w14:paraId="772C8F18" w14:textId="77777777" w:rsidR="00D034D4" w:rsidRPr="00105015" w:rsidRDefault="00D034D4" w:rsidP="00D034D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05015">
              <w:rPr>
                <w:rFonts w:ascii="Arial" w:hAnsi="Arial" w:cs="Arial"/>
                <w:b/>
                <w:bCs/>
                <w:sz w:val="20"/>
                <w:szCs w:val="20"/>
              </w:rPr>
              <w:t>Study Type</w:t>
            </w:r>
          </w:p>
        </w:tc>
        <w:tc>
          <w:tcPr>
            <w:tcW w:w="1418" w:type="dxa"/>
          </w:tcPr>
          <w:p w14:paraId="037A95D1" w14:textId="77777777" w:rsidR="00D034D4" w:rsidRPr="00105015" w:rsidRDefault="00D034D4" w:rsidP="00D034D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05015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Number of patients </w:t>
            </w:r>
          </w:p>
        </w:tc>
        <w:tc>
          <w:tcPr>
            <w:tcW w:w="9781" w:type="dxa"/>
          </w:tcPr>
          <w:p w14:paraId="10D21D6A" w14:textId="77777777" w:rsidR="00D034D4" w:rsidRPr="00105015" w:rsidRDefault="00D034D4" w:rsidP="00D034D4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105015">
              <w:rPr>
                <w:rFonts w:ascii="Arial" w:hAnsi="Arial" w:cs="Arial"/>
                <w:b/>
                <w:bCs/>
                <w:sz w:val="20"/>
                <w:szCs w:val="20"/>
              </w:rPr>
              <w:t>Key findings</w:t>
            </w:r>
          </w:p>
        </w:tc>
      </w:tr>
      <w:tr w:rsidR="00D034D4" w:rsidRPr="00105015" w14:paraId="4767DB48" w14:textId="77777777" w:rsidTr="00D034D4">
        <w:tc>
          <w:tcPr>
            <w:tcW w:w="14034" w:type="dxa"/>
            <w:gridSpan w:val="4"/>
            <w:shd w:val="clear" w:color="auto" w:fill="E7E6E6" w:themeFill="background2"/>
          </w:tcPr>
          <w:p w14:paraId="2A061BDE" w14:textId="579913D2" w:rsidR="00D034D4" w:rsidRPr="00D034D4" w:rsidRDefault="00D034D4" w:rsidP="00D034D4">
            <w:pPr>
              <w:pStyle w:val="f-body"/>
              <w:spacing w:before="0" w:beforeAutospacing="0" w:after="0" w:afterAutospacing="0"/>
              <w:jc w:val="center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proofErr w:type="spellStart"/>
            <w:r w:rsidRPr="00D034D4">
              <w:rPr>
                <w:rFonts w:ascii="Arial" w:hAnsi="Arial" w:cs="Arial"/>
                <w:b/>
                <w:bCs/>
                <w:sz w:val="20"/>
                <w:szCs w:val="20"/>
              </w:rPr>
              <w:t>Guillain</w:t>
            </w:r>
            <w:r w:rsidR="003F7B9F">
              <w:rPr>
                <w:rFonts w:ascii="Arial" w:hAnsi="Arial" w:cs="Arial"/>
                <w:b/>
                <w:bCs/>
                <w:sz w:val="20"/>
                <w:szCs w:val="20"/>
              </w:rPr>
              <w:t>-</w:t>
            </w:r>
            <w:r w:rsidRPr="00D034D4">
              <w:rPr>
                <w:rFonts w:ascii="Arial" w:hAnsi="Arial" w:cs="Arial"/>
                <w:b/>
                <w:bCs/>
                <w:sz w:val="20"/>
                <w:szCs w:val="20"/>
              </w:rPr>
              <w:t>Barré</w:t>
            </w:r>
            <w:proofErr w:type="spellEnd"/>
            <w:r w:rsidRPr="00D034D4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syndrome (GBS)</w:t>
            </w:r>
          </w:p>
        </w:tc>
      </w:tr>
      <w:tr w:rsidR="00D13441" w:rsidRPr="00105015" w14:paraId="5CEF2779" w14:textId="77777777" w:rsidTr="000A78CE">
        <w:tc>
          <w:tcPr>
            <w:tcW w:w="1276" w:type="dxa"/>
          </w:tcPr>
          <w:p w14:paraId="378D6E75" w14:textId="49D0E5AC" w:rsidR="00D13441" w:rsidRDefault="00D13441" w:rsidP="00D13441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0658BE">
              <w:rPr>
                <w:rFonts w:ascii="Arial" w:hAnsi="Arial" w:cs="Arial"/>
                <w:sz w:val="20"/>
                <w:szCs w:val="20"/>
              </w:rPr>
              <w:t>Multi-national</w:t>
            </w:r>
            <w:r>
              <w:rPr>
                <w:rFonts w:ascii="Arial" w:hAnsi="Arial" w:cs="Arial"/>
                <w:sz w:val="20"/>
                <w:szCs w:val="20"/>
              </w:rPr>
              <w:t xml:space="preserve"> (but primarily USA)</w:t>
            </w:r>
            <w:r w:rsidR="00197C9E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184165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Taquet&lt;/Author&gt;&lt;Year&gt;2021&lt;/Year&gt;&lt;RecNum&gt;713&lt;/RecNum&gt;&lt;DisplayText&gt;&lt;style face="superscript"&gt;97&lt;/style&gt;&lt;/DisplayText&gt;&lt;record&gt;&lt;rec-number&gt;713&lt;/rec-number&gt;&lt;foreign-keys&gt;&lt;key app="EN" db-id="psea0pzx6srvxiezztippp9mdx0tee0rt0zd" timestamp="1617832914"&gt;713&lt;/key&gt;&lt;/foreign-keys&gt;&lt;ref-type name="Journal Article"&gt;17&lt;/ref-type&gt;&lt;contributors&gt;&lt;authors&gt;&lt;author&gt;Taquet, M.&lt;/author&gt;&lt;author&gt;Geddes, J.R.&lt;/author&gt;&lt;author&gt;Husain, M.&lt;/author&gt;&lt;author&gt;Luciano, S.&lt;/author&gt;&lt;author&gt;Harrison, P.J.&lt;/author&gt;&lt;/authors&gt;&lt;/contributors&gt;&lt;titles&gt;&lt;title&gt;6-month neurological and psychiatric outcomes in 236 379 survivors of COVID-19: a retrospective cohort study using electronic health records&lt;/title&gt;&lt;secondary-title&gt;Lancet Psychiatry&lt;/secondary-title&gt;&lt;/titles&gt;&lt;periodical&gt;&lt;full-title&gt;Lancet Psychiatry&lt;/full-title&gt;&lt;/periodical&gt;&lt;edition&gt;April 6, 2021&lt;/edition&gt;&lt;dates&gt;&lt;year&gt;2021&lt;/year&gt;&lt;/dates&gt;&lt;urls&gt;&lt;/urls&gt;&lt;electronic-resource-num&gt;10.1016/S2215-0366(21)00084-5&lt;/electronic-resource-num&gt;&lt;/record&gt;&lt;/Cite&gt;&lt;/EndNote&gt;</w:instrText>
            </w:r>
            <w:r w:rsidR="00197C9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184165" w:rsidRPr="00184165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97</w:t>
            </w:r>
            <w:r w:rsidR="00197C9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47D3417D" w14:textId="1C9060EE" w:rsidR="00D13441" w:rsidRDefault="00D13441" w:rsidP="00D13441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etrospective cohort study</w:t>
            </w:r>
          </w:p>
        </w:tc>
        <w:tc>
          <w:tcPr>
            <w:tcW w:w="1418" w:type="dxa"/>
          </w:tcPr>
          <w:p w14:paraId="0E844117" w14:textId="69E34055" w:rsidR="00D13441" w:rsidRDefault="00D13441" w:rsidP="00D13441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36,379</w:t>
            </w:r>
          </w:p>
        </w:tc>
        <w:tc>
          <w:tcPr>
            <w:tcW w:w="9781" w:type="dxa"/>
          </w:tcPr>
          <w:p w14:paraId="4E27EDB8" w14:textId="77777777" w:rsidR="00D13441" w:rsidRPr="000658BE" w:rsidRDefault="00D13441" w:rsidP="00D13441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Analysis of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TriNetX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database including matched controls with influenza and other respiratory infections (n=236,038 for controls) – see Table 4 for more details</w:t>
            </w:r>
          </w:p>
          <w:p w14:paraId="6CD79ACF" w14:textId="06279B7A" w:rsidR="00D13441" w:rsidRPr="00983B0A" w:rsidRDefault="00D13441" w:rsidP="00D13441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bookmarkStart w:id="3" w:name="_Hlk68728191"/>
            <w:r w:rsidRPr="00983B0A">
              <w:rPr>
                <w:rFonts w:ascii="Arial" w:hAnsi="Arial" w:cs="Arial"/>
                <w:sz w:val="20"/>
                <w:szCs w:val="20"/>
              </w:rPr>
              <w:t>Estimated 6-month incidence</w:t>
            </w:r>
            <w:r>
              <w:rPr>
                <w:rFonts w:ascii="Arial" w:hAnsi="Arial" w:cs="Arial"/>
                <w:sz w:val="20"/>
                <w:szCs w:val="20"/>
              </w:rPr>
              <w:t xml:space="preserve"> of GBS: 0.08% (95%CI 0.06-0.11); of any nerve, nerve root, or plexus disorder: 2.85% (2.69-3.03); of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myoneural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junction or muscle disease: 0.45% (0.40-0.52)</w:t>
            </w:r>
          </w:p>
          <w:p w14:paraId="265AF7C7" w14:textId="58922516" w:rsidR="00D13441" w:rsidRPr="00983B0A" w:rsidRDefault="00D13441" w:rsidP="00D13441">
            <w:pPr>
              <w:pStyle w:val="f-body"/>
              <w:numPr>
                <w:ilvl w:val="0"/>
                <w:numId w:val="48"/>
              </w:numPr>
              <w:spacing w:before="0" w:beforeAutospacing="0" w:after="0" w:afterAutospacing="0"/>
              <w:ind w:left="454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983B0A">
              <w:rPr>
                <w:rFonts w:ascii="Arial" w:hAnsi="Arial" w:cs="Arial"/>
                <w:sz w:val="20"/>
                <w:szCs w:val="20"/>
              </w:rPr>
              <w:t>In subgroup with intensive care</w:t>
            </w:r>
            <w:r>
              <w:rPr>
                <w:rFonts w:ascii="Arial" w:hAnsi="Arial" w:cs="Arial"/>
                <w:sz w:val="20"/>
                <w:szCs w:val="20"/>
              </w:rPr>
              <w:t xml:space="preserve"> admission</w:t>
            </w:r>
            <w:r w:rsidRPr="00983B0A">
              <w:rPr>
                <w:rFonts w:ascii="Arial" w:hAnsi="Arial" w:cs="Arial"/>
                <w:sz w:val="20"/>
                <w:szCs w:val="20"/>
              </w:rPr>
              <w:t>, incidence</w:t>
            </w:r>
            <w:r>
              <w:rPr>
                <w:rFonts w:ascii="Arial" w:hAnsi="Arial" w:cs="Arial"/>
                <w:sz w:val="20"/>
                <w:szCs w:val="20"/>
              </w:rPr>
              <w:t xml:space="preserve"> of GBS: 0.33% (0.21-0.54); of any nerve, nerve root, or plexus disorder: 4.24% (3.58-5.03);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myoneural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junction or muscle disease: 3.35% (2.76-4.05)</w:t>
            </w:r>
          </w:p>
          <w:p w14:paraId="02C1B952" w14:textId="51BFFCC3" w:rsidR="00D13441" w:rsidRPr="00D034D4" w:rsidRDefault="00D13441" w:rsidP="00D13441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ese disorders were</w:t>
            </w:r>
            <w:r w:rsidRPr="00983B0A">
              <w:rPr>
                <w:rFonts w:ascii="Arial" w:hAnsi="Arial" w:cs="Arial"/>
                <w:sz w:val="20"/>
                <w:szCs w:val="20"/>
              </w:rPr>
              <w:t xml:space="preserve"> more common in patients who had COVID-19 than in those who had influenza (</w:t>
            </w:r>
            <w:r>
              <w:rPr>
                <w:rFonts w:ascii="Arial" w:hAnsi="Arial" w:cs="Arial"/>
                <w:sz w:val="20"/>
                <w:szCs w:val="20"/>
              </w:rPr>
              <w:t>e.g. GBS – HR</w:t>
            </w:r>
            <w:r w:rsidRPr="00983B0A">
              <w:rPr>
                <w:rFonts w:ascii="Arial" w:hAnsi="Arial" w:cs="Arial"/>
                <w:sz w:val="20"/>
                <w:szCs w:val="20"/>
              </w:rPr>
              <w:t xml:space="preserve"> 1.</w:t>
            </w:r>
            <w:r>
              <w:rPr>
                <w:rFonts w:ascii="Arial" w:hAnsi="Arial" w:cs="Arial"/>
                <w:sz w:val="20"/>
                <w:szCs w:val="20"/>
              </w:rPr>
              <w:t>21</w:t>
            </w:r>
            <w:r w:rsidRPr="00983B0A">
              <w:rPr>
                <w:rFonts w:ascii="Arial" w:hAnsi="Arial" w:cs="Arial"/>
                <w:sz w:val="20"/>
                <w:szCs w:val="20"/>
              </w:rPr>
              <w:t xml:space="preserve">, 95% CI </w:t>
            </w:r>
            <w:r>
              <w:rPr>
                <w:rFonts w:ascii="Arial" w:hAnsi="Arial" w:cs="Arial"/>
                <w:sz w:val="20"/>
                <w:szCs w:val="20"/>
              </w:rPr>
              <w:t>0</w:t>
            </w:r>
            <w:r w:rsidRPr="00983B0A">
              <w:rPr>
                <w:rFonts w:ascii="Arial" w:hAnsi="Arial" w:cs="Arial"/>
                <w:sz w:val="20"/>
                <w:szCs w:val="20"/>
              </w:rPr>
              <w:t>.</w:t>
            </w:r>
            <w:r>
              <w:rPr>
                <w:rFonts w:ascii="Arial" w:hAnsi="Arial" w:cs="Arial"/>
                <w:sz w:val="20"/>
                <w:szCs w:val="20"/>
              </w:rPr>
              <w:t>72</w:t>
            </w:r>
            <w:r w:rsidRPr="00983B0A">
              <w:rPr>
                <w:rFonts w:ascii="Arial" w:hAnsi="Arial" w:cs="Arial"/>
                <w:sz w:val="20"/>
                <w:szCs w:val="20"/>
              </w:rPr>
              <w:t>–</w:t>
            </w:r>
            <w:r>
              <w:rPr>
                <w:rFonts w:ascii="Arial" w:hAnsi="Arial" w:cs="Arial"/>
                <w:sz w:val="20"/>
                <w:szCs w:val="20"/>
              </w:rPr>
              <w:t>2</w:t>
            </w:r>
            <w:r w:rsidRPr="00983B0A">
              <w:rPr>
                <w:rFonts w:ascii="Arial" w:hAnsi="Arial" w:cs="Arial"/>
                <w:sz w:val="20"/>
                <w:szCs w:val="20"/>
              </w:rPr>
              <w:t>.</w:t>
            </w:r>
            <w:r>
              <w:rPr>
                <w:rFonts w:ascii="Arial" w:hAnsi="Arial" w:cs="Arial"/>
                <w:sz w:val="20"/>
                <w:szCs w:val="20"/>
              </w:rPr>
              <w:t>04</w:t>
            </w:r>
            <w:r w:rsidRPr="00983B0A">
              <w:rPr>
                <w:rFonts w:ascii="Arial" w:hAnsi="Arial" w:cs="Arial"/>
                <w:sz w:val="20"/>
                <w:szCs w:val="20"/>
              </w:rPr>
              <w:t>) and those who had other respiratory tract infections (</w:t>
            </w:r>
            <w:r>
              <w:rPr>
                <w:rFonts w:ascii="Arial" w:hAnsi="Arial" w:cs="Arial"/>
                <w:sz w:val="20"/>
                <w:szCs w:val="20"/>
              </w:rPr>
              <w:t>2</w:t>
            </w:r>
            <w:r w:rsidRPr="00983B0A">
              <w:rPr>
                <w:rFonts w:ascii="Arial" w:hAnsi="Arial" w:cs="Arial"/>
                <w:sz w:val="20"/>
                <w:szCs w:val="20"/>
              </w:rPr>
              <w:t>.</w:t>
            </w:r>
            <w:r>
              <w:rPr>
                <w:rFonts w:ascii="Arial" w:hAnsi="Arial" w:cs="Arial"/>
                <w:sz w:val="20"/>
                <w:szCs w:val="20"/>
              </w:rPr>
              <w:t>06</w:t>
            </w:r>
            <w:r w:rsidRPr="00983B0A">
              <w:rPr>
                <w:rFonts w:ascii="Arial" w:hAnsi="Arial" w:cs="Arial"/>
                <w:sz w:val="20"/>
                <w:szCs w:val="20"/>
              </w:rPr>
              <w:t>, 1.</w:t>
            </w:r>
            <w:r>
              <w:rPr>
                <w:rFonts w:ascii="Arial" w:hAnsi="Arial" w:cs="Arial"/>
                <w:sz w:val="20"/>
                <w:szCs w:val="20"/>
              </w:rPr>
              <w:t>43</w:t>
            </w:r>
            <w:r w:rsidRPr="00983B0A">
              <w:rPr>
                <w:rFonts w:ascii="Arial" w:hAnsi="Arial" w:cs="Arial"/>
                <w:sz w:val="20"/>
                <w:szCs w:val="20"/>
              </w:rPr>
              <w:t>–</w:t>
            </w:r>
            <w:r>
              <w:rPr>
                <w:rFonts w:ascii="Arial" w:hAnsi="Arial" w:cs="Arial"/>
                <w:sz w:val="20"/>
                <w:szCs w:val="20"/>
              </w:rPr>
              <w:t>2.96</w:t>
            </w:r>
            <w:r w:rsidRPr="00983B0A">
              <w:rPr>
                <w:rFonts w:ascii="Arial" w:hAnsi="Arial" w:cs="Arial"/>
                <w:sz w:val="20"/>
                <w:szCs w:val="20"/>
              </w:rPr>
              <w:t>)</w:t>
            </w:r>
            <w:r>
              <w:rPr>
                <w:rFonts w:ascii="Arial" w:hAnsi="Arial" w:cs="Arial"/>
                <w:sz w:val="20"/>
                <w:szCs w:val="20"/>
              </w:rPr>
              <w:t xml:space="preserve">. </w:t>
            </w:r>
            <w:r w:rsidRPr="00983B0A">
              <w:rPr>
                <w:rFonts w:ascii="Arial" w:hAnsi="Arial" w:cs="Arial"/>
                <w:sz w:val="20"/>
                <w:szCs w:val="20"/>
              </w:rPr>
              <w:t>HRs were higher in patients who had more severe COVID-19</w:t>
            </w:r>
            <w:bookmarkEnd w:id="3"/>
          </w:p>
        </w:tc>
      </w:tr>
      <w:tr w:rsidR="00D13441" w:rsidRPr="00105015" w14:paraId="58A0C615" w14:textId="77777777" w:rsidTr="000A78CE">
        <w:tc>
          <w:tcPr>
            <w:tcW w:w="1276" w:type="dxa"/>
          </w:tcPr>
          <w:p w14:paraId="76542581" w14:textId="3444387B" w:rsidR="00D13441" w:rsidRPr="00105015" w:rsidRDefault="00D13441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pain (61 centres)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GcmFnaWVsPC9BdXRob3I+PFllYXI+MjAyMTwvWWVhcj48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GcmFnaWVsPC9BdXRob3I+PFllYXI+MjAyMTwvWWVhcj48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08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10F3126" w14:textId="662DD3D7" w:rsidR="00D13441" w:rsidRDefault="00D13441" w:rsidP="00D13441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</w:t>
            </w:r>
            <w:r w:rsidRPr="00D034D4">
              <w:rPr>
                <w:rFonts w:ascii="Arial" w:hAnsi="Arial" w:cs="Arial"/>
                <w:sz w:val="20"/>
                <w:szCs w:val="20"/>
              </w:rPr>
              <w:t xml:space="preserve">etrospective, case–control, </w:t>
            </w:r>
            <w:r>
              <w:rPr>
                <w:rFonts w:ascii="Arial" w:hAnsi="Arial" w:cs="Arial"/>
                <w:sz w:val="20"/>
                <w:szCs w:val="20"/>
              </w:rPr>
              <w:t>ED</w:t>
            </w:r>
            <w:r w:rsidRPr="00D034D4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D034D4">
              <w:rPr>
                <w:rFonts w:ascii="Arial" w:hAnsi="Arial" w:cs="Arial"/>
                <w:sz w:val="20"/>
                <w:szCs w:val="20"/>
              </w:rPr>
              <w:t>based, multicenter study</w:t>
            </w:r>
          </w:p>
          <w:p w14:paraId="152FC997" w14:textId="7FAFA1E5" w:rsidR="00D13441" w:rsidRPr="00105015" w:rsidRDefault="00D13441" w:rsidP="00D13441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8" w:type="dxa"/>
          </w:tcPr>
          <w:p w14:paraId="655565EB" w14:textId="7319FC2D" w:rsidR="00D13441" w:rsidRPr="00105015" w:rsidRDefault="00D13441" w:rsidP="00D13441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71,904 with COVID-19</w:t>
            </w:r>
          </w:p>
        </w:tc>
        <w:tc>
          <w:tcPr>
            <w:tcW w:w="9781" w:type="dxa"/>
          </w:tcPr>
          <w:p w14:paraId="6CA611A4" w14:textId="768BB41A" w:rsidR="00D13441" w:rsidRDefault="00D13441" w:rsidP="00D13441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D034D4">
              <w:rPr>
                <w:rFonts w:ascii="Arial" w:hAnsi="Arial" w:cs="Arial"/>
                <w:sz w:val="20"/>
                <w:szCs w:val="20"/>
              </w:rPr>
              <w:t>11</w:t>
            </w:r>
            <w:r>
              <w:rPr>
                <w:rFonts w:ascii="Arial" w:hAnsi="Arial" w:cs="Arial"/>
                <w:sz w:val="20"/>
                <w:szCs w:val="20"/>
              </w:rPr>
              <w:t xml:space="preserve"> GBS cases identified among </w:t>
            </w:r>
            <w:r w:rsidRPr="00D034D4">
              <w:rPr>
                <w:rFonts w:ascii="Arial" w:hAnsi="Arial" w:cs="Arial"/>
                <w:sz w:val="20"/>
                <w:szCs w:val="20"/>
              </w:rPr>
              <w:t>71,904 COVID patients</w:t>
            </w:r>
            <w:r>
              <w:rPr>
                <w:rFonts w:ascii="Arial" w:hAnsi="Arial" w:cs="Arial"/>
                <w:sz w:val="20"/>
                <w:szCs w:val="20"/>
              </w:rPr>
              <w:t xml:space="preserve"> seen over 2 months at 61 emergency departments (EDs) during the peak of the pandemic’s first wave in Spain</w:t>
            </w:r>
          </w:p>
          <w:p w14:paraId="71398672" w14:textId="77777777" w:rsidR="00D13441" w:rsidRDefault="00D13441" w:rsidP="00D13441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D034D4">
              <w:rPr>
                <w:rFonts w:ascii="Arial" w:hAnsi="Arial" w:cs="Arial"/>
                <w:sz w:val="20"/>
                <w:szCs w:val="20"/>
              </w:rPr>
              <w:t>The relative frequency of GBS was higher in COVID (0.15</w:t>
            </w:r>
            <w:r>
              <w:rPr>
                <w:rFonts w:ascii="Arial" w:hAnsi="Arial" w:cs="Arial"/>
                <w:sz w:val="20"/>
                <w:szCs w:val="20"/>
              </w:rPr>
              <w:t>%</w:t>
            </w:r>
            <w:r w:rsidRPr="00D034D4">
              <w:rPr>
                <w:rFonts w:ascii="Arial" w:hAnsi="Arial" w:cs="Arial"/>
                <w:sz w:val="20"/>
                <w:szCs w:val="20"/>
              </w:rPr>
              <w:t>) than non</w:t>
            </w:r>
            <w:r w:rsidRPr="00D034D4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D034D4">
              <w:rPr>
                <w:rFonts w:ascii="Arial" w:hAnsi="Arial" w:cs="Arial"/>
                <w:sz w:val="20"/>
                <w:szCs w:val="20"/>
              </w:rPr>
              <w:t>COVID (0.02</w:t>
            </w:r>
            <w:r>
              <w:rPr>
                <w:rFonts w:ascii="Arial" w:hAnsi="Arial" w:cs="Arial"/>
                <w:sz w:val="20"/>
                <w:szCs w:val="20"/>
              </w:rPr>
              <w:t>%</w:t>
            </w:r>
            <w:r w:rsidRPr="00D034D4">
              <w:rPr>
                <w:rFonts w:ascii="Arial" w:hAnsi="Arial" w:cs="Arial"/>
                <w:sz w:val="20"/>
                <w:szCs w:val="20"/>
              </w:rPr>
              <w:t>) patients (OR</w:t>
            </w:r>
            <w:r>
              <w:rPr>
                <w:rFonts w:ascii="Arial" w:hAnsi="Arial" w:cs="Arial"/>
                <w:sz w:val="20"/>
                <w:szCs w:val="20"/>
              </w:rPr>
              <w:t xml:space="preserve">: </w:t>
            </w:r>
            <w:r w:rsidRPr="00D034D4">
              <w:rPr>
                <w:rFonts w:ascii="Arial" w:hAnsi="Arial" w:cs="Arial"/>
                <w:sz w:val="20"/>
                <w:szCs w:val="20"/>
              </w:rPr>
              <w:t>6.30, 95%</w:t>
            </w:r>
            <w:r>
              <w:rPr>
                <w:rFonts w:ascii="Arial" w:hAnsi="Arial" w:cs="Arial"/>
                <w:sz w:val="20"/>
                <w:szCs w:val="20"/>
              </w:rPr>
              <w:t>CI</w:t>
            </w:r>
            <w:r w:rsidRPr="00D034D4">
              <w:rPr>
                <w:rFonts w:ascii="Arial" w:hAnsi="Arial" w:cs="Arial"/>
                <w:sz w:val="20"/>
                <w:szCs w:val="20"/>
              </w:rPr>
              <w:t xml:space="preserve"> 3.18–12.5), as was standardized incidence (9.44 and 0.69 cases/100,000 inhabitant</w:t>
            </w:r>
            <w:r w:rsidRPr="00D034D4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D034D4">
              <w:rPr>
                <w:rFonts w:ascii="Arial" w:hAnsi="Arial" w:cs="Arial"/>
                <w:sz w:val="20"/>
                <w:szCs w:val="20"/>
              </w:rPr>
              <w:t>years, respectively, OR</w:t>
            </w:r>
            <w:r>
              <w:rPr>
                <w:rFonts w:ascii="Arial" w:hAnsi="Arial" w:cs="Arial"/>
                <w:sz w:val="20"/>
                <w:szCs w:val="20"/>
              </w:rPr>
              <w:t>:</w:t>
            </w:r>
            <w:r w:rsidRPr="00D034D4">
              <w:rPr>
                <w:rFonts w:ascii="Arial" w:hAnsi="Arial" w:cs="Arial"/>
                <w:sz w:val="20"/>
                <w:szCs w:val="20"/>
              </w:rPr>
              <w:t xml:space="preserve"> 13.5, 95% CI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D034D4">
              <w:rPr>
                <w:rFonts w:ascii="Arial" w:hAnsi="Arial" w:cs="Arial"/>
                <w:sz w:val="20"/>
                <w:szCs w:val="20"/>
              </w:rPr>
              <w:t>9.87–18.4)</w:t>
            </w:r>
          </w:p>
          <w:p w14:paraId="6099B8E9" w14:textId="77777777" w:rsidR="00D13441" w:rsidRDefault="00D13441" w:rsidP="00D13441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</w:t>
            </w:r>
            <w:r w:rsidRPr="00D034D4">
              <w:rPr>
                <w:rFonts w:ascii="Arial" w:hAnsi="Arial" w:cs="Arial"/>
                <w:sz w:val="20"/>
                <w:szCs w:val="20"/>
              </w:rPr>
              <w:t>lfactory–gustatory disorders were more frequent in COVID</w:t>
            </w:r>
            <w:r w:rsidRPr="00D034D4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D034D4">
              <w:rPr>
                <w:rFonts w:ascii="Arial" w:hAnsi="Arial" w:cs="Arial"/>
                <w:sz w:val="20"/>
                <w:szCs w:val="20"/>
              </w:rPr>
              <w:t>GBS than non</w:t>
            </w:r>
            <w:r w:rsidRPr="00D034D4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D034D4">
              <w:rPr>
                <w:rFonts w:ascii="Arial" w:hAnsi="Arial" w:cs="Arial"/>
                <w:sz w:val="20"/>
                <w:szCs w:val="20"/>
              </w:rPr>
              <w:t>COVID–GBS and COVID–non</w:t>
            </w:r>
            <w:r w:rsidRPr="00D034D4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D034D4">
              <w:rPr>
                <w:rFonts w:ascii="Arial" w:hAnsi="Arial" w:cs="Arial"/>
                <w:sz w:val="20"/>
                <w:szCs w:val="20"/>
              </w:rPr>
              <w:t>GBS patients</w:t>
            </w:r>
          </w:p>
          <w:p w14:paraId="45C60453" w14:textId="48C96192" w:rsidR="00D13441" w:rsidRPr="00105015" w:rsidRDefault="00D13441" w:rsidP="00D13441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D034D4">
              <w:rPr>
                <w:rFonts w:ascii="Arial" w:hAnsi="Arial" w:cs="Arial"/>
                <w:sz w:val="20"/>
                <w:szCs w:val="20"/>
              </w:rPr>
              <w:t>Although COVID</w:t>
            </w:r>
            <w:r w:rsidRPr="00D034D4">
              <w:rPr>
                <w:rFonts w:ascii="Cambria Math" w:hAnsi="Cambria Math" w:cs="Cambria Math"/>
                <w:sz w:val="20"/>
                <w:szCs w:val="20"/>
              </w:rPr>
              <w:t>‐</w:t>
            </w:r>
            <w:r w:rsidRPr="00D034D4">
              <w:rPr>
                <w:rFonts w:ascii="Arial" w:hAnsi="Arial" w:cs="Arial"/>
                <w:sz w:val="20"/>
                <w:szCs w:val="20"/>
              </w:rPr>
              <w:t>GBS patients were more frequently admitted to intensive care, mortality was not increased v</w:t>
            </w:r>
            <w:r>
              <w:rPr>
                <w:rFonts w:ascii="Arial" w:hAnsi="Arial" w:cs="Arial"/>
                <w:sz w:val="20"/>
                <w:szCs w:val="20"/>
              </w:rPr>
              <w:t>s non-COVID controls</w:t>
            </w:r>
            <w:r w:rsidRPr="00D034D4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D13441" w:rsidRPr="00105015" w14:paraId="115E2FF1" w14:textId="77777777" w:rsidTr="000A78CE">
        <w:tc>
          <w:tcPr>
            <w:tcW w:w="1276" w:type="dxa"/>
          </w:tcPr>
          <w:p w14:paraId="2ADBFCFB" w14:textId="30D5F196" w:rsidR="00D13441" w:rsidRPr="00105015" w:rsidRDefault="00D13441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United Kingdom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ZWRkaWU8L0F1dGhvcj48WWVhcj4yMDIxPC9ZZWFyPjxS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ZWRkaWU8L0F1dGhvcj48WWVhcj4yMDIxPC9ZZWFyPjxS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09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5484EB7F" w14:textId="47193BB0" w:rsidR="00D13441" w:rsidRPr="00105015" w:rsidRDefault="00D13441" w:rsidP="00D13441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ational registry study (with two comparative periods)</w:t>
            </w:r>
          </w:p>
        </w:tc>
        <w:tc>
          <w:tcPr>
            <w:tcW w:w="1418" w:type="dxa"/>
          </w:tcPr>
          <w:p w14:paraId="0A4B3777" w14:textId="51044AEB" w:rsidR="00D13441" w:rsidRPr="00105015" w:rsidRDefault="00D13441" w:rsidP="00D13441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5 with probable or definite COVID-19</w:t>
            </w:r>
          </w:p>
        </w:tc>
        <w:tc>
          <w:tcPr>
            <w:tcW w:w="9781" w:type="dxa"/>
          </w:tcPr>
          <w:p w14:paraId="58079137" w14:textId="451F23B7" w:rsidR="00D13441" w:rsidRDefault="00D13441" w:rsidP="00D13441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</w:t>
            </w:r>
            <w:r w:rsidRPr="00FC4BA8">
              <w:rPr>
                <w:rFonts w:ascii="Arial" w:hAnsi="Arial" w:cs="Arial"/>
                <w:sz w:val="20"/>
                <w:szCs w:val="20"/>
              </w:rPr>
              <w:t>pidemiology of GBS cases reported to the UK National Immunoglobulin Database was studied from 2016</w:t>
            </w: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Pr="00FC4BA8">
              <w:rPr>
                <w:rFonts w:ascii="Arial" w:hAnsi="Arial" w:cs="Arial"/>
                <w:sz w:val="20"/>
                <w:szCs w:val="20"/>
              </w:rPr>
              <w:t>2019 and compared to cases reported during the COVID-19 pandemic</w:t>
            </w:r>
          </w:p>
          <w:p w14:paraId="76920919" w14:textId="77777777" w:rsidR="00D13441" w:rsidRDefault="00D13441" w:rsidP="00D13441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FC4BA8">
              <w:rPr>
                <w:rFonts w:ascii="Arial" w:hAnsi="Arial" w:cs="Arial"/>
                <w:sz w:val="20"/>
                <w:szCs w:val="20"/>
              </w:rPr>
              <w:t>UK population data for COVID-19 infection collated from UK public health bodies</w:t>
            </w:r>
          </w:p>
          <w:p w14:paraId="69D9592F" w14:textId="627D4B0F" w:rsidR="00D13441" w:rsidRDefault="00D13441" w:rsidP="00D13441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</w:t>
            </w:r>
            <w:r w:rsidRPr="00FC4BA8">
              <w:rPr>
                <w:rFonts w:ascii="Arial" w:hAnsi="Arial" w:cs="Arial"/>
                <w:sz w:val="20"/>
                <w:szCs w:val="20"/>
              </w:rPr>
              <w:t xml:space="preserve">embers of the British Peripheral Nerve Society </w:t>
            </w:r>
            <w:r>
              <w:rPr>
                <w:rFonts w:ascii="Arial" w:hAnsi="Arial" w:cs="Arial"/>
                <w:sz w:val="20"/>
                <w:szCs w:val="20"/>
              </w:rPr>
              <w:t xml:space="preserve">also </w:t>
            </w:r>
            <w:r w:rsidRPr="00FC4BA8">
              <w:rPr>
                <w:rFonts w:ascii="Arial" w:hAnsi="Arial" w:cs="Arial"/>
                <w:sz w:val="20"/>
                <w:szCs w:val="20"/>
              </w:rPr>
              <w:t xml:space="preserve">prospectively reported incident cases of GBS during the pandemic at their hospitals to a central </w:t>
            </w:r>
            <w:r>
              <w:rPr>
                <w:rFonts w:ascii="Arial" w:hAnsi="Arial" w:cs="Arial"/>
                <w:sz w:val="20"/>
                <w:szCs w:val="20"/>
              </w:rPr>
              <w:t>register</w:t>
            </w:r>
          </w:p>
          <w:p w14:paraId="74465A5C" w14:textId="03A5392A" w:rsidR="00D13441" w:rsidRDefault="00D13441" w:rsidP="00D13441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</w:t>
            </w:r>
            <w:r w:rsidRPr="00FC4BA8">
              <w:rPr>
                <w:rFonts w:ascii="Arial" w:hAnsi="Arial" w:cs="Arial"/>
                <w:sz w:val="20"/>
                <w:szCs w:val="20"/>
              </w:rPr>
              <w:t>ncidence of GBS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FC4BA8">
              <w:rPr>
                <w:rFonts w:ascii="Arial" w:hAnsi="Arial" w:cs="Arial"/>
                <w:sz w:val="20"/>
                <w:szCs w:val="20"/>
              </w:rPr>
              <w:t>2016</w:t>
            </w: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Pr="00FC4BA8">
              <w:rPr>
                <w:rFonts w:ascii="Arial" w:hAnsi="Arial" w:cs="Arial"/>
                <w:sz w:val="20"/>
                <w:szCs w:val="20"/>
              </w:rPr>
              <w:t>2019 was 1.65</w:t>
            </w: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Pr="00FC4BA8">
              <w:rPr>
                <w:rFonts w:ascii="Arial" w:hAnsi="Arial" w:cs="Arial"/>
                <w:sz w:val="20"/>
                <w:szCs w:val="20"/>
              </w:rPr>
              <w:t>1.88</w:t>
            </w:r>
            <w:r>
              <w:rPr>
                <w:rFonts w:ascii="Arial" w:hAnsi="Arial" w:cs="Arial"/>
                <w:sz w:val="20"/>
                <w:szCs w:val="20"/>
              </w:rPr>
              <w:t xml:space="preserve">/100,000 individuals/year, and </w:t>
            </w:r>
            <w:r>
              <w:rPr>
                <w:rFonts w:ascii="Arial" w:hAnsi="Arial" w:cs="Arial"/>
                <w:sz w:val="20"/>
                <w:szCs w:val="20"/>
                <w:u w:val="single"/>
              </w:rPr>
              <w:t>fell</w:t>
            </w:r>
            <w:r>
              <w:rPr>
                <w:rFonts w:ascii="Arial" w:hAnsi="Arial" w:cs="Arial"/>
                <w:sz w:val="20"/>
                <w:szCs w:val="20"/>
              </w:rPr>
              <w:t xml:space="preserve"> March-May 2020 compared to the same months of 2016-2019</w:t>
            </w:r>
          </w:p>
          <w:p w14:paraId="007D4D34" w14:textId="6297FC3B" w:rsidR="00D13441" w:rsidRDefault="00D13441" w:rsidP="00D13441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FC4BA8">
              <w:rPr>
                <w:rFonts w:ascii="Arial" w:hAnsi="Arial" w:cs="Arial"/>
                <w:sz w:val="20"/>
                <w:szCs w:val="20"/>
              </w:rPr>
              <w:t xml:space="preserve">GBS </w:t>
            </w:r>
            <w:r>
              <w:rPr>
                <w:rFonts w:ascii="Arial" w:hAnsi="Arial" w:cs="Arial"/>
                <w:sz w:val="20"/>
                <w:szCs w:val="20"/>
              </w:rPr>
              <w:t>&amp;</w:t>
            </w:r>
            <w:r w:rsidRPr="00FC4BA8">
              <w:rPr>
                <w:rFonts w:ascii="Arial" w:hAnsi="Arial" w:cs="Arial"/>
                <w:sz w:val="20"/>
                <w:szCs w:val="20"/>
              </w:rPr>
              <w:t xml:space="preserve"> COVID-19 incidence</w:t>
            </w:r>
            <w:r>
              <w:rPr>
                <w:rFonts w:ascii="Arial" w:hAnsi="Arial" w:cs="Arial"/>
                <w:sz w:val="20"/>
                <w:szCs w:val="20"/>
              </w:rPr>
              <w:t>s</w:t>
            </w:r>
            <w:r w:rsidRPr="00FC4BA8">
              <w:rPr>
                <w:rFonts w:ascii="Arial" w:hAnsi="Arial" w:cs="Arial"/>
                <w:sz w:val="20"/>
                <w:szCs w:val="20"/>
              </w:rPr>
              <w:t xml:space="preserve"> during pandemic varied </w:t>
            </w:r>
            <w:r>
              <w:rPr>
                <w:rFonts w:ascii="Arial" w:hAnsi="Arial" w:cs="Arial"/>
                <w:sz w:val="20"/>
                <w:szCs w:val="20"/>
              </w:rPr>
              <w:t>among</w:t>
            </w:r>
            <w:r w:rsidRPr="00FC4BA8">
              <w:rPr>
                <w:rFonts w:ascii="Arial" w:hAnsi="Arial" w:cs="Arial"/>
                <w:sz w:val="20"/>
                <w:szCs w:val="20"/>
              </w:rPr>
              <w:t xml:space="preserve"> regions</w:t>
            </w:r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Pr="00FC4BA8">
              <w:rPr>
                <w:rFonts w:ascii="Arial" w:hAnsi="Arial" w:cs="Arial"/>
                <w:sz w:val="20"/>
                <w:szCs w:val="20"/>
              </w:rPr>
              <w:t xml:space="preserve">did not correlate with </w:t>
            </w:r>
            <w:r>
              <w:rPr>
                <w:rFonts w:ascii="Arial" w:hAnsi="Arial" w:cs="Arial"/>
                <w:sz w:val="20"/>
                <w:szCs w:val="20"/>
              </w:rPr>
              <w:t>each</w:t>
            </w:r>
            <w:r w:rsidRPr="00FC4BA8">
              <w:rPr>
                <w:rFonts w:ascii="Arial" w:hAnsi="Arial" w:cs="Arial"/>
                <w:sz w:val="20"/>
                <w:szCs w:val="20"/>
              </w:rPr>
              <w:t xml:space="preserve"> other </w:t>
            </w:r>
          </w:p>
          <w:p w14:paraId="2EDF32AE" w14:textId="77777777" w:rsidR="00D13441" w:rsidRDefault="00D13441" w:rsidP="00D13441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FC4BA8">
              <w:rPr>
                <w:rFonts w:ascii="Arial" w:hAnsi="Arial" w:cs="Arial"/>
                <w:sz w:val="20"/>
                <w:szCs w:val="20"/>
              </w:rPr>
              <w:t>47 GBS cases were reported</w:t>
            </w:r>
            <w:r>
              <w:rPr>
                <w:rFonts w:ascii="Arial" w:hAnsi="Arial" w:cs="Arial"/>
                <w:sz w:val="20"/>
                <w:szCs w:val="20"/>
              </w:rPr>
              <w:t xml:space="preserve"> to the central register</w:t>
            </w:r>
            <w:r w:rsidRPr="00FC4BA8">
              <w:rPr>
                <w:rFonts w:ascii="Arial" w:hAnsi="Arial" w:cs="Arial"/>
                <w:sz w:val="20"/>
                <w:szCs w:val="20"/>
              </w:rPr>
              <w:t xml:space="preserve"> (COVID-19 status: 13 definite, 12 probable, 22 non-COVID-19)</w:t>
            </w:r>
          </w:p>
          <w:p w14:paraId="6D789F2A" w14:textId="77777777" w:rsidR="00D13441" w:rsidRDefault="00D13441" w:rsidP="00D13441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</w:t>
            </w:r>
            <w:r w:rsidRPr="00FC4BA8">
              <w:rPr>
                <w:rFonts w:ascii="Arial" w:hAnsi="Arial" w:cs="Arial"/>
                <w:sz w:val="20"/>
                <w:szCs w:val="20"/>
              </w:rPr>
              <w:t>o significant differences in pattern of weakness, time to nadir, neurophysiology, CSF findings or outcome between these groups</w:t>
            </w:r>
            <w:r>
              <w:rPr>
                <w:rFonts w:ascii="Arial" w:hAnsi="Arial" w:cs="Arial"/>
                <w:sz w:val="20"/>
                <w:szCs w:val="20"/>
              </w:rPr>
              <w:t>, but intubation more frequent in COVID-19 group (54% vs 23%)</w:t>
            </w:r>
          </w:p>
          <w:p w14:paraId="779B06BB" w14:textId="12DF617F" w:rsidR="00D13441" w:rsidRPr="00105015" w:rsidRDefault="00D13441" w:rsidP="00D13441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oncluded there were</w:t>
            </w:r>
            <w:r w:rsidRPr="00FC4BA8">
              <w:rPr>
                <w:rFonts w:ascii="Arial" w:hAnsi="Arial" w:cs="Arial"/>
                <w:sz w:val="20"/>
                <w:szCs w:val="20"/>
              </w:rPr>
              <w:t xml:space="preserve"> no epidemiological or phenotypic clues of SARS-CoV-2 being causative of GBS</w:t>
            </w:r>
          </w:p>
        </w:tc>
      </w:tr>
      <w:tr w:rsidR="00D13441" w:rsidRPr="00105015" w14:paraId="4381FFD9" w14:textId="77777777" w:rsidTr="000A78CE">
        <w:tc>
          <w:tcPr>
            <w:tcW w:w="1276" w:type="dxa"/>
          </w:tcPr>
          <w:p w14:paraId="6561FBB4" w14:textId="71926228" w:rsidR="00D13441" w:rsidRPr="00105015" w:rsidRDefault="00D13441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orthern Italy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GaWxvc3RvPC9BdXRob3I+PFllYXI+MjAyMDwvWWVhcj48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GaWxvc3RvPC9BdXRob3I+PFllYXI+MjAyMDwvWWVhcj48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10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14:paraId="7B020958" w14:textId="5D8928A9" w:rsidR="00D13441" w:rsidRPr="00105015" w:rsidRDefault="00D13441" w:rsidP="00D13441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Retrospective case-control </w:t>
            </w:r>
            <w:r>
              <w:rPr>
                <w:rFonts w:ascii="Arial" w:hAnsi="Arial" w:cs="Arial"/>
                <w:sz w:val="20"/>
                <w:szCs w:val="20"/>
              </w:rPr>
              <w:lastRenderedPageBreak/>
              <w:t>study</w:t>
            </w:r>
          </w:p>
        </w:tc>
        <w:tc>
          <w:tcPr>
            <w:tcW w:w="1418" w:type="dxa"/>
          </w:tcPr>
          <w:p w14:paraId="182D76D2" w14:textId="0FB76888" w:rsidR="00D13441" w:rsidRPr="00105015" w:rsidRDefault="00D13441" w:rsidP="00D13441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lastRenderedPageBreak/>
              <w:t>30 with COVID-19</w:t>
            </w:r>
          </w:p>
        </w:tc>
        <w:tc>
          <w:tcPr>
            <w:tcW w:w="9781" w:type="dxa"/>
          </w:tcPr>
          <w:p w14:paraId="428970B7" w14:textId="7EF39D9B" w:rsidR="00D13441" w:rsidRDefault="00D13441" w:rsidP="00D13441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GBS cases (n=34) diagnosed in 12 referral hospitals from Lombardy and Veneto (which had the highest number of COVID-19 patients in Northern Italy) in March-April 2020 were compared to control </w:t>
            </w:r>
            <w:r>
              <w:rPr>
                <w:rFonts w:ascii="Arial" w:hAnsi="Arial" w:cs="Arial"/>
                <w:sz w:val="20"/>
                <w:szCs w:val="20"/>
              </w:rPr>
              <w:lastRenderedPageBreak/>
              <w:t xml:space="preserve">population of GBS cases (n=13) diagnosed in March-April 2019 at the same hospitals </w:t>
            </w:r>
          </w:p>
          <w:p w14:paraId="783E3E5B" w14:textId="77777777" w:rsidR="00D13441" w:rsidRDefault="00D13441" w:rsidP="00D13441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0 of 34 (88.2%) patients with GBS in 2020 had COVID-19</w:t>
            </w:r>
          </w:p>
          <w:p w14:paraId="76B49ACC" w14:textId="4DDFCABF" w:rsidR="00D13441" w:rsidRDefault="00D13441" w:rsidP="00D13441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6063D7">
              <w:rPr>
                <w:rFonts w:ascii="Arial" w:hAnsi="Arial" w:cs="Arial"/>
                <w:sz w:val="20"/>
                <w:szCs w:val="20"/>
              </w:rPr>
              <w:t>Incidence in 2020 was 0.202/100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6063D7">
              <w:rPr>
                <w:rFonts w:ascii="Arial" w:hAnsi="Arial" w:cs="Arial"/>
                <w:sz w:val="20"/>
                <w:szCs w:val="20"/>
              </w:rPr>
              <w:t>000/month vs 0.077/100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6063D7">
              <w:rPr>
                <w:rFonts w:ascii="Arial" w:hAnsi="Arial" w:cs="Arial"/>
                <w:sz w:val="20"/>
                <w:szCs w:val="20"/>
              </w:rPr>
              <w:t>000/month in</w:t>
            </w:r>
            <w:r>
              <w:rPr>
                <w:rFonts w:ascii="Arial" w:hAnsi="Arial" w:cs="Arial"/>
                <w:sz w:val="20"/>
                <w:szCs w:val="20"/>
              </w:rPr>
              <w:t xml:space="preserve"> 2019 – </w:t>
            </w:r>
            <w:r w:rsidRPr="006063D7">
              <w:rPr>
                <w:rFonts w:ascii="Arial" w:hAnsi="Arial" w:cs="Arial"/>
                <w:sz w:val="20"/>
                <w:szCs w:val="20"/>
              </w:rPr>
              <w:t>a 2.6-fold increase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56CC773D" w14:textId="77777777" w:rsidR="00D13441" w:rsidRDefault="00D13441" w:rsidP="00D13441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6063D7">
              <w:rPr>
                <w:rFonts w:ascii="Arial" w:hAnsi="Arial" w:cs="Arial"/>
                <w:sz w:val="20"/>
                <w:szCs w:val="20"/>
              </w:rPr>
              <w:t>Estimated incidence of GBS in COVID-19-positive patients was 47.9/100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6063D7">
              <w:rPr>
                <w:rFonts w:ascii="Arial" w:hAnsi="Arial" w:cs="Arial"/>
                <w:sz w:val="20"/>
                <w:szCs w:val="20"/>
              </w:rPr>
              <w:t>000</w:t>
            </w:r>
            <w:r>
              <w:rPr>
                <w:rFonts w:ascii="Arial" w:hAnsi="Arial" w:cs="Arial"/>
                <w:sz w:val="20"/>
                <w:szCs w:val="20"/>
              </w:rPr>
              <w:t xml:space="preserve"> overall and </w:t>
            </w:r>
            <w:r w:rsidRPr="006063D7">
              <w:rPr>
                <w:rFonts w:ascii="Arial" w:hAnsi="Arial" w:cs="Arial"/>
                <w:sz w:val="20"/>
                <w:szCs w:val="20"/>
              </w:rPr>
              <w:t>236/100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6063D7">
              <w:rPr>
                <w:rFonts w:ascii="Arial" w:hAnsi="Arial" w:cs="Arial"/>
                <w:sz w:val="20"/>
                <w:szCs w:val="20"/>
              </w:rPr>
              <w:t>000</w:t>
            </w:r>
            <w:r>
              <w:rPr>
                <w:rFonts w:ascii="Arial" w:hAnsi="Arial" w:cs="Arial"/>
                <w:sz w:val="20"/>
                <w:szCs w:val="20"/>
              </w:rPr>
              <w:t xml:space="preserve"> if hospitalized</w:t>
            </w:r>
          </w:p>
          <w:p w14:paraId="30D0560D" w14:textId="7FDAE552" w:rsidR="00D13441" w:rsidRPr="006063D7" w:rsidRDefault="00D13441" w:rsidP="00D13441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6063D7">
              <w:rPr>
                <w:rFonts w:ascii="Arial" w:hAnsi="Arial" w:cs="Arial"/>
                <w:sz w:val="20"/>
                <w:szCs w:val="20"/>
              </w:rPr>
              <w:t>COVID-</w:t>
            </w:r>
            <w:r>
              <w:rPr>
                <w:rFonts w:ascii="Arial" w:hAnsi="Arial" w:cs="Arial"/>
                <w:sz w:val="20"/>
                <w:szCs w:val="20"/>
              </w:rPr>
              <w:t>GBS</w:t>
            </w:r>
            <w:r w:rsidRPr="006063D7">
              <w:rPr>
                <w:rFonts w:ascii="Arial" w:hAnsi="Arial" w:cs="Arial"/>
                <w:sz w:val="20"/>
                <w:szCs w:val="20"/>
              </w:rPr>
              <w:t xml:space="preserve"> patients, compared with </w:t>
            </w:r>
            <w:r>
              <w:rPr>
                <w:rFonts w:ascii="Arial" w:hAnsi="Arial" w:cs="Arial"/>
                <w:sz w:val="20"/>
                <w:szCs w:val="20"/>
              </w:rPr>
              <w:t>non-</w:t>
            </w:r>
            <w:r w:rsidRPr="006063D7">
              <w:rPr>
                <w:rFonts w:ascii="Arial" w:hAnsi="Arial" w:cs="Arial"/>
                <w:sz w:val="20"/>
                <w:szCs w:val="20"/>
              </w:rPr>
              <w:t>COVID-</w:t>
            </w:r>
            <w:r>
              <w:rPr>
                <w:rFonts w:ascii="Arial" w:hAnsi="Arial" w:cs="Arial"/>
                <w:sz w:val="20"/>
                <w:szCs w:val="20"/>
              </w:rPr>
              <w:t>GBS patients</w:t>
            </w:r>
            <w:r w:rsidRPr="006063D7">
              <w:rPr>
                <w:rFonts w:ascii="Arial" w:hAnsi="Arial" w:cs="Arial"/>
                <w:sz w:val="20"/>
                <w:szCs w:val="20"/>
              </w:rPr>
              <w:t>, showed lower MRC sum scor</w:t>
            </w:r>
            <w:r>
              <w:rPr>
                <w:rFonts w:ascii="Arial" w:hAnsi="Arial" w:cs="Arial"/>
                <w:sz w:val="20"/>
                <w:szCs w:val="20"/>
              </w:rPr>
              <w:t>e</w:t>
            </w:r>
            <w:r w:rsidRPr="006063D7">
              <w:rPr>
                <w:rFonts w:ascii="Arial" w:hAnsi="Arial" w:cs="Arial"/>
                <w:sz w:val="20"/>
                <w:szCs w:val="20"/>
              </w:rPr>
              <w:t xml:space="preserve">, higher frequency of demyelinating subtype, more frequent </w:t>
            </w:r>
            <w:r>
              <w:rPr>
                <w:rFonts w:ascii="Arial" w:hAnsi="Arial" w:cs="Arial"/>
                <w:sz w:val="20"/>
                <w:szCs w:val="20"/>
              </w:rPr>
              <w:t xml:space="preserve">hypotension, </w:t>
            </w:r>
            <w:r w:rsidRPr="006063D7">
              <w:rPr>
                <w:rFonts w:ascii="Arial" w:hAnsi="Arial" w:cs="Arial"/>
                <w:sz w:val="20"/>
                <w:szCs w:val="20"/>
              </w:rPr>
              <w:t>and higher rate of admission to intensive care unit</w:t>
            </w:r>
          </w:p>
        </w:tc>
      </w:tr>
    </w:tbl>
    <w:p w14:paraId="7640F679" w14:textId="77777777" w:rsidR="00D034D4" w:rsidRDefault="00D034D4" w:rsidP="00961FB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sz w:val="20"/>
          <w:szCs w:val="20"/>
        </w:rPr>
        <w:sectPr w:rsidR="00D034D4" w:rsidSect="00740009">
          <w:pgSz w:w="15840" w:h="12240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0C0E50B1" w14:textId="07C6F210" w:rsidR="00497B68" w:rsidRPr="00A92831" w:rsidRDefault="00D034D4" w:rsidP="00961FB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lastRenderedPageBreak/>
        <w:t xml:space="preserve">Supplementary Table 8. </w:t>
      </w:r>
      <w:r w:rsidR="00497B68" w:rsidRPr="00A92831">
        <w:rPr>
          <w:rFonts w:ascii="Arial" w:hAnsi="Arial" w:cs="Arial"/>
          <w:b/>
          <w:bCs/>
          <w:sz w:val="20"/>
          <w:szCs w:val="20"/>
        </w:rPr>
        <w:t>Relevant case reports or brief series (≤</w:t>
      </w:r>
      <w:r w:rsidR="00115B40" w:rsidRPr="00A92831">
        <w:rPr>
          <w:rFonts w:ascii="Arial" w:hAnsi="Arial" w:cs="Arial"/>
          <w:b/>
          <w:bCs/>
          <w:sz w:val="20"/>
          <w:szCs w:val="20"/>
        </w:rPr>
        <w:t>10</w:t>
      </w:r>
      <w:r w:rsidR="00497B68" w:rsidRPr="00A92831">
        <w:rPr>
          <w:rFonts w:ascii="Arial" w:hAnsi="Arial" w:cs="Arial"/>
          <w:b/>
          <w:bCs/>
          <w:sz w:val="20"/>
          <w:szCs w:val="20"/>
        </w:rPr>
        <w:t xml:space="preserve"> patients) on PNS manifestations of COVID-19</w:t>
      </w:r>
    </w:p>
    <w:p w14:paraId="2CCDC802" w14:textId="77777777" w:rsidR="00961FBA" w:rsidRPr="00A92831" w:rsidRDefault="00961FBA" w:rsidP="00961FB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sz w:val="20"/>
          <w:szCs w:val="20"/>
        </w:rPr>
      </w:pPr>
    </w:p>
    <w:tbl>
      <w:tblPr>
        <w:tblW w:w="13892" w:type="dxa"/>
        <w:tblInd w:w="-57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140"/>
        <w:gridCol w:w="1255"/>
        <w:gridCol w:w="10497"/>
      </w:tblGrid>
      <w:tr w:rsidR="00F77894" w:rsidRPr="00A92831" w14:paraId="6478D9F2" w14:textId="77777777" w:rsidTr="00E65689">
        <w:tc>
          <w:tcPr>
            <w:tcW w:w="2140" w:type="dxa"/>
          </w:tcPr>
          <w:p w14:paraId="1C3A45E2" w14:textId="77777777" w:rsidR="00497B68" w:rsidRPr="00A92831" w:rsidRDefault="00497B68" w:rsidP="00961FB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>Location</w:t>
            </w:r>
          </w:p>
        </w:tc>
        <w:tc>
          <w:tcPr>
            <w:tcW w:w="1255" w:type="dxa"/>
          </w:tcPr>
          <w:p w14:paraId="0297AFB2" w14:textId="77777777" w:rsidR="00497B68" w:rsidRPr="00A92831" w:rsidRDefault="00497B68" w:rsidP="00961FB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Number of patients </w:t>
            </w:r>
          </w:p>
        </w:tc>
        <w:tc>
          <w:tcPr>
            <w:tcW w:w="10497" w:type="dxa"/>
          </w:tcPr>
          <w:p w14:paraId="103BE2CF" w14:textId="77777777" w:rsidR="00497B68" w:rsidRPr="00A92831" w:rsidRDefault="00497B68" w:rsidP="00961FB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>Key findings</w:t>
            </w:r>
          </w:p>
        </w:tc>
      </w:tr>
      <w:tr w:rsidR="00F77894" w:rsidRPr="00A92831" w14:paraId="3BED3821" w14:textId="77777777" w:rsidTr="00E65689">
        <w:tc>
          <w:tcPr>
            <w:tcW w:w="13892" w:type="dxa"/>
            <w:gridSpan w:val="3"/>
            <w:shd w:val="clear" w:color="auto" w:fill="E7E6E6" w:themeFill="background2"/>
          </w:tcPr>
          <w:p w14:paraId="24145AD4" w14:textId="4EFFDFA1" w:rsidR="00497B68" w:rsidRPr="00A92831" w:rsidRDefault="00497B68" w:rsidP="00961FBA">
            <w:pPr>
              <w:pStyle w:val="f-body"/>
              <w:spacing w:before="0" w:beforeAutospacing="0" w:after="0" w:afterAutospacing="0"/>
              <w:ind w:left="477"/>
              <w:jc w:val="center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proofErr w:type="spellStart"/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>Guillain-Barré</w:t>
            </w:r>
            <w:proofErr w:type="spellEnd"/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Syndrome (GBS)</w:t>
            </w:r>
          </w:p>
        </w:tc>
      </w:tr>
      <w:tr w:rsidR="00F77894" w:rsidRPr="00A92831" w14:paraId="5B7864A0" w14:textId="77777777" w:rsidTr="00E65689">
        <w:trPr>
          <w:trHeight w:val="390"/>
        </w:trPr>
        <w:tc>
          <w:tcPr>
            <w:tcW w:w="2140" w:type="dxa"/>
          </w:tcPr>
          <w:p w14:paraId="168F1DE9" w14:textId="7DD93CC5" w:rsidR="00497B68" w:rsidRPr="00A92831" w:rsidRDefault="00497B68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Besançon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>, France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Tatu&lt;/Author&gt;&lt;Year&gt;2020&lt;/Year&gt;&lt;RecNum&gt;301&lt;/RecNum&gt;&lt;DisplayText&gt;&lt;style face="superscript"&gt;311&lt;/style&gt;&lt;/DisplayText&gt;&lt;record&gt;&lt;rec-number&gt;301&lt;/rec-number&gt;&lt;foreign-keys&gt;&lt;key app="EN" db-id="psea0pzx6srvxiezztippp9mdx0tee0rt0zd" timestamp="1601656652"&gt;301&lt;/key&gt;&lt;/foreign-keys&gt;&lt;ref-type name="Journal Article"&gt;17&lt;/ref-type&gt;&lt;contributors&gt;&lt;authors&gt;&lt;author&gt;Tatu, Laurent&lt;/author&gt;&lt;author&gt;Nono, Sandra&lt;/author&gt;&lt;author&gt;Grácio, Simone&lt;/author&gt;&lt;author&gt;Koçer, Serdar&lt;/author&gt;&lt;/authors&gt;&lt;/contributors&gt;&lt;titles&gt;&lt;title&gt;Guillain-Barré syndrome in the COVID-19 era: another occasional cluster?&lt;/title&gt;&lt;secondary-title&gt;Journal of neurology&lt;/secondary-title&gt;&lt;alt-title&gt;J Neurol&lt;/alt-title&gt;&lt;/titles&gt;&lt;periodical&gt;&lt;full-title&gt;Journal of Neurology&lt;/full-title&gt;&lt;/periodical&gt;&lt;alt-periodical&gt;&lt;full-title&gt;J Neurol&lt;/full-title&gt;&lt;/alt-periodical&gt;&lt;pages&gt;1-3&lt;/pages&gt;&lt;dates&gt;&lt;year&gt;2020&lt;/year&gt;&lt;/dates&gt;&lt;publisher&gt;Springer Berlin Heidelberg&lt;/publisher&gt;&lt;isbn&gt;1432-1459&amp;#xD;0340-5354&lt;/isbn&gt;&lt;accession-num&gt;32577868&lt;/accession-num&gt;&lt;urls&gt;&lt;related-urls&gt;&lt;url&gt;https://pubmed.ncbi.nlm.nih.gov/32577868&lt;/url&gt;&lt;url&gt;https://www.ncbi.nlm.nih.gov/pmc/articles/PMC7309426/&lt;/url&gt;&lt;/related-urls&gt;&lt;/urls&gt;&lt;electronic-resource-num&gt;10.1007/s00415-020-10005-3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11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0B7B37E8" w14:textId="77777777" w:rsidR="00497B68" w:rsidRPr="00A92831" w:rsidRDefault="00497B68" w:rsidP="00961FB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10497" w:type="dxa"/>
          </w:tcPr>
          <w:p w14:paraId="111C84F8" w14:textId="1B3F568D" w:rsidR="00497B68" w:rsidRPr="00A92831" w:rsidRDefault="00497B68" w:rsidP="00961FBA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Reported unusual</w:t>
            </w:r>
            <w:r w:rsidR="00917C65" w:rsidRPr="00A92831">
              <w:rPr>
                <w:rFonts w:ascii="Arial" w:hAnsi="Arial" w:cs="Arial"/>
                <w:sz w:val="20"/>
                <w:szCs w:val="20"/>
              </w:rPr>
              <w:t>ly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high number of GBS cases, admitting 7 patients while in previous 3 years, in same time period and region, usually admit 0 to 2 cases </w:t>
            </w:r>
          </w:p>
          <w:p w14:paraId="0E25CEBA" w14:textId="77777777" w:rsidR="00497B68" w:rsidRPr="00A92831" w:rsidRDefault="00497B68" w:rsidP="00961FBA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SARS-CoV-2 nasopharyngeal swab and serology were negative in all six patients </w:t>
            </w:r>
          </w:p>
        </w:tc>
      </w:tr>
      <w:tr w:rsidR="00F77894" w:rsidRPr="00A92831" w14:paraId="3B9099A2" w14:textId="77777777" w:rsidTr="00E65689">
        <w:trPr>
          <w:trHeight w:val="640"/>
        </w:trPr>
        <w:tc>
          <w:tcPr>
            <w:tcW w:w="2140" w:type="dxa"/>
          </w:tcPr>
          <w:p w14:paraId="34B92AAA" w14:textId="3BA40813" w:rsidR="00497B68" w:rsidRPr="00A92831" w:rsidRDefault="00497B68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Ital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anganotti&lt;/Author&gt;&lt;RecNum&gt;291&lt;/RecNum&gt;&lt;DisplayText&gt;&lt;style face="superscript"&gt;312&lt;/style&gt;&lt;/DisplayText&gt;&lt;record&gt;&lt;rec-number&gt;291&lt;/rec-number&gt;&lt;foreign-keys&gt;&lt;key app="EN" db-id="psea0pzx6srvxiezztippp9mdx0tee0rt0zd" timestamp="1601656649"&gt;291&lt;/key&gt;&lt;/foreign-keys&gt;&lt;ref-type name="Journal Article"&gt;17&lt;/ref-type&gt;&lt;contributors&gt;&lt;authors&gt;&lt;author&gt;Manganotti, Paolo&lt;/author&gt;&lt;author&gt;Bellavita, Giulia&lt;/author&gt;&lt;author&gt;D&amp;apos;Acunto, Laura&lt;/author&gt;&lt;author&gt;Tommasini, Valentina&lt;/author&gt;&lt;author&gt;Fabris, Martina&lt;/author&gt;&lt;author&gt;Sartori, Arianna&lt;/author&gt;&lt;author&gt;Bonzi, Lucia&lt;/author&gt;&lt;author&gt;Buoite Stella, Alex&lt;/author&gt;&lt;author&gt;Pesavento, Valentina&lt;/author&gt;&lt;/authors&gt;&lt;/contributors&gt;&lt;titles&gt;&lt;title&gt;Clinical neurophysiology and cerebrospinal liquor analysis to detect Guillain-Barré syndrome and polyneuritis cranialis in COVID-19 patients: A case series&lt;/title&gt;&lt;secondary-title&gt;Journal of Medical Virology&lt;/secondary-title&gt;&lt;/titles&gt;&lt;periodical&gt;&lt;full-title&gt;Journal of Medical Virology&lt;/full-title&gt;&lt;/periodical&gt;&lt;volume&gt;n/a&lt;/volume&gt;&lt;number&gt;n/a&lt;/number&gt;&lt;dates&gt;&lt;/dates&gt;&lt;isbn&gt;0146-6615&lt;/isbn&gt;&lt;urls&gt;&lt;related-urls&gt;&lt;url&gt;https://onlinelibrary.wiley.com/doi/abs/10.1002/jmv.26289&lt;/url&gt;&lt;/related-urls&gt;&lt;/urls&gt;&lt;electronic-resource-num&gt;10.1002/jmv.26289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12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3EA67BBF" w14:textId="77777777" w:rsidR="00497B68" w:rsidRPr="00A92831" w:rsidRDefault="00497B68" w:rsidP="00961FB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10497" w:type="dxa"/>
          </w:tcPr>
          <w:p w14:paraId="13E62CE0" w14:textId="55AC3C85" w:rsidR="00497B68" w:rsidRPr="00A92831" w:rsidRDefault="00497B68" w:rsidP="00961FBA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Five COVID-19 patients ranging from 49 to 94-years-old developed neurological symptoms, mainly expressing as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polyradiculoneuritis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and cranial polyneuritis and diagnosed with GBS based on clinical presentation, CSF analysis, and </w:t>
            </w:r>
            <w:r w:rsidR="0014419D" w:rsidRPr="00A92831">
              <w:rPr>
                <w:rFonts w:ascii="Arial" w:hAnsi="Arial" w:cs="Arial"/>
                <w:sz w:val="20"/>
                <w:szCs w:val="20"/>
              </w:rPr>
              <w:t>nerve conduction studies (NCS)</w:t>
            </w:r>
          </w:p>
          <w:p w14:paraId="005442BA" w14:textId="77777777" w:rsidR="00497B68" w:rsidRPr="00A92831" w:rsidRDefault="00497B68" w:rsidP="00961FBA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PCR for SARS-CoV-2 in CSF tested in four out of five patients, with all negative tests  </w:t>
            </w:r>
          </w:p>
        </w:tc>
      </w:tr>
      <w:tr w:rsidR="00F77894" w:rsidRPr="00A92831" w14:paraId="05090F17" w14:textId="77777777" w:rsidTr="00E65689">
        <w:trPr>
          <w:trHeight w:val="1249"/>
        </w:trPr>
        <w:tc>
          <w:tcPr>
            <w:tcW w:w="2140" w:type="dxa"/>
          </w:tcPr>
          <w:p w14:paraId="3562C14F" w14:textId="2A0F065F" w:rsidR="00497B68" w:rsidRPr="00A92831" w:rsidRDefault="00497B68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Switzerland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ascano&lt;/Author&gt;&lt;Year&gt;2020&lt;/Year&gt;&lt;RecNum&gt;298&lt;/RecNum&gt;&lt;DisplayText&gt;&lt;style face="superscript"&gt;313&lt;/style&gt;&lt;/DisplayText&gt;&lt;record&gt;&lt;rec-number&gt;298&lt;/rec-number&gt;&lt;foreign-keys&gt;&lt;key app="EN" db-id="psea0pzx6srvxiezztippp9mdx0tee0rt0zd" timestamp="1601656651"&gt;298&lt;/key&gt;&lt;/foreign-keys&gt;&lt;ref-type name="Journal Article"&gt;17&lt;/ref-type&gt;&lt;contributors&gt;&lt;authors&gt;&lt;author&gt;Lascano, A. M.&lt;/author&gt;&lt;author&gt;Epiney, J.-B.&lt;/author&gt;&lt;author&gt;Coen, M.&lt;/author&gt;&lt;author&gt;Serratrice, J.&lt;/author&gt;&lt;author&gt;Bernard-Valnet, R.&lt;/author&gt;&lt;author&gt;Lalive, P. H.&lt;/author&gt;&lt;author&gt;Kuntzer, T.&lt;/author&gt;&lt;author&gt;Hübers, A.&lt;/author&gt;&lt;/authors&gt;&lt;/contributors&gt;&lt;titles&gt;&lt;title&gt;SARS-CoV-2 and Guillain–Barré syndrome: AIDP variant with a favourable outcome&lt;/title&gt;&lt;secondary-title&gt;European Journal of Neurology&lt;/secondary-title&gt;&lt;/titles&gt;&lt;periodical&gt;&lt;full-title&gt;European journal of neurology&lt;/full-title&gt;&lt;abbr-1&gt;Eur J Neurol&lt;/abbr-1&gt;&lt;/periodical&gt;&lt;pages&gt;1751-1753&lt;/pages&gt;&lt;volume&gt;27&lt;/volume&gt;&lt;number&gt;9&lt;/number&gt;&lt;dates&gt;&lt;year&gt;2020&lt;/year&gt;&lt;/dates&gt;&lt;isbn&gt;1351-5101&lt;/isbn&gt;&lt;urls&gt;&lt;related-urls&gt;&lt;url&gt;https://onlinelibrary.wiley.com/doi/abs/10.1111/ene.14368&lt;/url&gt;&lt;/related-urls&gt;&lt;/urls&gt;&lt;electronic-resource-num&gt;10.1111/ene.14368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13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289EB351" w14:textId="77777777" w:rsidR="00497B68" w:rsidRPr="00A92831" w:rsidRDefault="00497B68" w:rsidP="00961FB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10497" w:type="dxa"/>
          </w:tcPr>
          <w:p w14:paraId="6B51E611" w14:textId="77777777" w:rsidR="00497B68" w:rsidRPr="00A92831" w:rsidRDefault="00497B68" w:rsidP="00961FBA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Three patients presented demyelinating electrophysiological pattern</w:t>
            </w:r>
          </w:p>
          <w:p w14:paraId="3FF40A7E" w14:textId="77777777" w:rsidR="00497B68" w:rsidRPr="00A92831" w:rsidRDefault="00497B68" w:rsidP="00961FBA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eurological symptoms appeared within the first 22 days (7, 15, and 22 days) after appearance of typical COVID-19-related symptoms  </w:t>
            </w:r>
          </w:p>
          <w:p w14:paraId="10436868" w14:textId="77777777" w:rsidR="00497B68" w:rsidRPr="00A92831" w:rsidRDefault="00497B68" w:rsidP="00961FBA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SARS-CoV-2 of the CSF was tested in two out of three patients with negative results and positive nasopharyngeal swab; third case showed SARS-CoV-2 seroconversion in the serum and the fourth nasopharyngeal swab was positive </w:t>
            </w:r>
          </w:p>
        </w:tc>
      </w:tr>
      <w:tr w:rsidR="00912AD2" w:rsidRPr="00A92831" w14:paraId="1BB617E3" w14:textId="77777777" w:rsidTr="00E65689">
        <w:trPr>
          <w:trHeight w:val="802"/>
        </w:trPr>
        <w:tc>
          <w:tcPr>
            <w:tcW w:w="2140" w:type="dxa"/>
          </w:tcPr>
          <w:p w14:paraId="5FC7C7D2" w14:textId="55E26816" w:rsidR="00912AD2" w:rsidRPr="00A92831" w:rsidRDefault="00912AD2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Kashan, Iran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Ebrahimzadeh&lt;/Author&gt;&lt;Year&gt;2020&lt;/Year&gt;&lt;RecNum&gt;663&lt;/RecNum&gt;&lt;DisplayText&gt;&lt;style face="superscript"&gt;314&lt;/style&gt;&lt;/DisplayText&gt;&lt;record&gt;&lt;rec-number&gt;663&lt;/rec-number&gt;&lt;foreign-keys&gt;&lt;key app="EN" db-id="psea0pzx6srvxiezztippp9mdx0tee0rt0zd" timestamp="1615650903"&gt;663&lt;/key&gt;&lt;/foreign-keys&gt;&lt;ref-type name="Journal Article"&gt;17&lt;/ref-type&gt;&lt;contributors&gt;&lt;authors&gt;&lt;author&gt;Ebrahimzadeh, S.A.&lt;/author&gt;&lt;author&gt;Ghoreishi, A.&lt;/author&gt;&lt;author&gt;Rahimian, N.&lt;/author&gt;&lt;/authors&gt;&lt;/contributors&gt;&lt;titles&gt;&lt;title&gt;Guillain-Barré Syndrome associated with the Coronavirus Disease 2019 (COVID-19)&lt;/title&gt;&lt;secondary-title&gt;Neurol Clin Pract&lt;/secondary-title&gt;&lt;/titles&gt;&lt;periodical&gt;&lt;full-title&gt;Neurol Clin Pract&lt;/full-title&gt;&lt;/periodical&gt;&lt;edition&gt;May 21, 2020&lt;/edition&gt;&lt;dates&gt;&lt;year&gt;2020&lt;/year&gt;&lt;/dates&gt;&lt;urls&gt;&lt;/urls&gt;&lt;electronic-resource-num&gt;10.1212/CPJ.0000000000000879&lt;/electronic-resource-num&gt;&lt;/record&gt;&lt;/Cite&gt;&lt;/EndNote&gt;</w:instrTex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14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0E49A5F9" w14:textId="1C670C62" w:rsidR="00912AD2" w:rsidRPr="00A92831" w:rsidRDefault="00912AD2" w:rsidP="00961FB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0497" w:type="dxa"/>
          </w:tcPr>
          <w:p w14:paraId="25CEE389" w14:textId="31A19626" w:rsidR="00912AD2" w:rsidRPr="00912AD2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6-year-old male and 65-year-old male with progressive ascending weakness several days after COVID-19</w:t>
            </w:r>
          </w:p>
          <w:p w14:paraId="04851A35" w14:textId="00103DBE" w:rsidR="00912AD2" w:rsidRDefault="00912AD2" w:rsidP="00961FBA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CS and CSF were in keeping with GBS</w:t>
            </w:r>
          </w:p>
          <w:p w14:paraId="3A70FD66" w14:textId="7643CC31" w:rsidR="00912AD2" w:rsidRPr="00912AD2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econd patient received IVIG (first one was already ambulatory without treatment</w:t>
            </w:r>
          </w:p>
        </w:tc>
      </w:tr>
      <w:tr w:rsidR="00F77894" w:rsidRPr="00A92831" w14:paraId="78B3D2F7" w14:textId="77777777" w:rsidTr="00E65689">
        <w:trPr>
          <w:trHeight w:val="1249"/>
        </w:trPr>
        <w:tc>
          <w:tcPr>
            <w:tcW w:w="2140" w:type="dxa"/>
          </w:tcPr>
          <w:p w14:paraId="47948666" w14:textId="33ECAC1E" w:rsidR="00497B68" w:rsidRPr="00A92831" w:rsidRDefault="00497B68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Italy 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ssini&lt;/Author&gt;&lt;Year&gt;2020&lt;/Year&gt;&lt;RecNum&gt;288&lt;/RecNum&gt;&lt;DisplayText&gt;&lt;style face="superscript"&gt;315&lt;/style&gt;&lt;/DisplayText&gt;&lt;record&gt;&lt;rec-number&gt;288&lt;/rec-number&gt;&lt;foreign-keys&gt;&lt;key app="EN" db-id="psea0pzx6srvxiezztippp9mdx0tee0rt0zd" timestamp="1601656649"&gt;288&lt;/key&gt;&lt;/foreign-keys&gt;&lt;ref-type name="Journal Article"&gt;17&lt;/ref-type&gt;&lt;contributors&gt;&lt;authors&gt;&lt;author&gt;Assini, Andrea&lt;/author&gt;&lt;author&gt;Benedetti, Luana&lt;/author&gt;&lt;author&gt;Di Maio, Silvia&lt;/author&gt;&lt;author&gt;Schirinzi, Erika&lt;/author&gt;&lt;author&gt;Del Sette, Massimo&lt;/author&gt;&lt;/authors&gt;&lt;/contributors&gt;&lt;titles&gt;&lt;title&gt;New clinical manifestation of COVID-19 related Guillain-Barrè syndrome highly responsive to intravenous immunoglobulins: two Italian cases&lt;/title&gt;&lt;secondary-title&gt;Neurological Sciences&lt;/secondary-title&gt;&lt;/titles&gt;&lt;periodical&gt;&lt;full-title&gt;Neurological Sciences&lt;/full-title&gt;&lt;/periodical&gt;&lt;pages&gt;1657-1658&lt;/pages&gt;&lt;volume&gt;41&lt;/volume&gt;&lt;number&gt;7&lt;/number&gt;&lt;dates&gt;&lt;year&gt;2020&lt;/year&gt;&lt;pub-dates&gt;&lt;date&gt;2020/07/01&lt;/date&gt;&lt;/pub-dates&gt;&lt;/dates&gt;&lt;isbn&gt;1590-3478&lt;/isbn&gt;&lt;urls&gt;&lt;related-urls&gt;&lt;url&gt;https://doi.org/10.1007/s10072-020-04484-5&lt;/url&gt;&lt;/related-urls&gt;&lt;/urls&gt;&lt;electronic-resource-num&gt;10.1007/s10072-020-04484-5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15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27F4D4DE" w14:textId="77777777" w:rsidR="00497B68" w:rsidRPr="00A92831" w:rsidRDefault="00497B68" w:rsidP="00961FB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0497" w:type="dxa"/>
          </w:tcPr>
          <w:p w14:paraId="76970C02" w14:textId="687985E1" w:rsidR="00497B68" w:rsidRPr="00A92831" w:rsidRDefault="00497B68" w:rsidP="00961FBA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55-year-old man hospitalized for severe respiratory syndrome tested positive for COVID-19, after 20 days of admission to ICU, patient showed acute onset of bilateral eyelid ptosis, dysphagia and dysphonia</w:t>
            </w:r>
            <w:r w:rsidR="00961FBA" w:rsidRPr="00A92831">
              <w:rPr>
                <w:rFonts w:ascii="Arial" w:hAnsi="Arial" w:cs="Arial"/>
                <w:sz w:val="20"/>
                <w:szCs w:val="20"/>
              </w:rPr>
              <w:t>. N</w:t>
            </w:r>
            <w:r w:rsidR="0014419D" w:rsidRPr="00A92831">
              <w:rPr>
                <w:rFonts w:ascii="Arial" w:hAnsi="Arial" w:cs="Arial"/>
                <w:sz w:val="20"/>
                <w:szCs w:val="20"/>
              </w:rPr>
              <w:t xml:space="preserve">CS </w:t>
            </w:r>
            <w:r w:rsidRPr="00A92831">
              <w:rPr>
                <w:rFonts w:ascii="Arial" w:hAnsi="Arial" w:cs="Arial"/>
                <w:sz w:val="20"/>
                <w:szCs w:val="20"/>
              </w:rPr>
              <w:t>revealed symmetric demyelinating findings</w:t>
            </w:r>
            <w:r w:rsidR="00961FBA" w:rsidRPr="00A92831">
              <w:rPr>
                <w:rFonts w:ascii="Arial" w:hAnsi="Arial" w:cs="Arial"/>
                <w:sz w:val="20"/>
                <w:szCs w:val="20"/>
              </w:rPr>
              <w:t>;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administered intravenous immunoglobulins </w:t>
            </w:r>
            <w:r w:rsidR="00961FBA" w:rsidRPr="00A92831">
              <w:rPr>
                <w:rFonts w:ascii="Arial" w:hAnsi="Arial" w:cs="Arial"/>
                <w:sz w:val="20"/>
                <w:szCs w:val="20"/>
              </w:rPr>
              <w:t xml:space="preserve">(IVIG) 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with very rapid clinical response on swallowing, speech, tongue motility and strength, as well as eyelid ptosis </w:t>
            </w:r>
          </w:p>
          <w:p w14:paraId="0646FCAC" w14:textId="2922D4FB" w:rsidR="00961FBA" w:rsidRPr="00A92831" w:rsidRDefault="00497B68" w:rsidP="00961FBA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60-year-old man hospitalized for fever and cough</w:t>
            </w:r>
            <w:r w:rsidR="00961FBA" w:rsidRPr="00A92831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Pr="00A92831">
              <w:rPr>
                <w:rFonts w:ascii="Arial" w:hAnsi="Arial" w:cs="Arial"/>
                <w:sz w:val="20"/>
                <w:szCs w:val="20"/>
              </w:rPr>
              <w:t>positive for COVID-19</w:t>
            </w:r>
            <w:r w:rsidR="00961FBA" w:rsidRPr="00A92831">
              <w:rPr>
                <w:rFonts w:ascii="Arial" w:hAnsi="Arial" w:cs="Arial"/>
                <w:sz w:val="20"/>
                <w:szCs w:val="20"/>
              </w:rPr>
              <w:t>.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20 days </w:t>
            </w:r>
            <w:r w:rsidR="00961FBA" w:rsidRPr="00A92831">
              <w:rPr>
                <w:rFonts w:ascii="Arial" w:hAnsi="Arial" w:cs="Arial"/>
                <w:sz w:val="20"/>
                <w:szCs w:val="20"/>
              </w:rPr>
              <w:t>late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r, </w:t>
            </w:r>
            <w:r w:rsidR="00961FBA" w:rsidRPr="00A92831">
              <w:rPr>
                <w:rFonts w:ascii="Arial" w:hAnsi="Arial" w:cs="Arial"/>
                <w:sz w:val="20"/>
                <w:szCs w:val="20"/>
              </w:rPr>
              <w:t>he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presented with acute weakness in lower limbs with distal distribution and</w:t>
            </w:r>
            <w:r w:rsidR="00961FBA" w:rsidRPr="00A92831">
              <w:rPr>
                <w:rFonts w:ascii="Arial" w:hAnsi="Arial" w:cs="Arial"/>
                <w:sz w:val="20"/>
                <w:szCs w:val="20"/>
              </w:rPr>
              <w:t xml:space="preserve"> right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foot drop</w:t>
            </w:r>
            <w:r w:rsidR="00961FBA" w:rsidRPr="00A92831">
              <w:rPr>
                <w:rFonts w:ascii="Arial" w:hAnsi="Arial" w:cs="Arial"/>
                <w:sz w:val="20"/>
                <w:szCs w:val="20"/>
              </w:rPr>
              <w:t>.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961FBA" w:rsidRPr="00A92831">
              <w:rPr>
                <w:rFonts w:ascii="Arial" w:hAnsi="Arial" w:cs="Arial"/>
                <w:sz w:val="20"/>
                <w:szCs w:val="20"/>
              </w:rPr>
              <w:t>NCS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showed Acute Motor</w:t>
            </w:r>
            <w:r w:rsidR="00961FBA" w:rsidRPr="00A92831">
              <w:rPr>
                <w:rFonts w:ascii="Arial" w:hAnsi="Arial" w:cs="Arial"/>
                <w:sz w:val="20"/>
                <w:szCs w:val="20"/>
              </w:rPr>
              <w:t xml:space="preserve"> &amp;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Sensory Axonal Neuropathy</w:t>
            </w:r>
            <w:r w:rsidR="00961FBA" w:rsidRPr="00A92831">
              <w:rPr>
                <w:rFonts w:ascii="Arial" w:hAnsi="Arial" w:cs="Arial"/>
                <w:sz w:val="20"/>
                <w:szCs w:val="20"/>
              </w:rPr>
              <w:t>.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961FBA" w:rsidRPr="00A92831">
              <w:rPr>
                <w:rFonts w:ascii="Arial" w:hAnsi="Arial" w:cs="Arial"/>
                <w:sz w:val="20"/>
                <w:szCs w:val="20"/>
              </w:rPr>
              <w:t xml:space="preserve">Improvement seen after </w:t>
            </w:r>
            <w:r w:rsidRPr="00A92831">
              <w:rPr>
                <w:rFonts w:ascii="Arial" w:hAnsi="Arial" w:cs="Arial"/>
                <w:sz w:val="20"/>
                <w:szCs w:val="20"/>
              </w:rPr>
              <w:t>5-days</w:t>
            </w:r>
            <w:r w:rsidR="00961FBA" w:rsidRPr="00A92831">
              <w:rPr>
                <w:rFonts w:ascii="Arial" w:hAnsi="Arial" w:cs="Arial"/>
                <w:sz w:val="20"/>
                <w:szCs w:val="20"/>
              </w:rPr>
              <w:t xml:space="preserve"> of IVIG.</w:t>
            </w:r>
          </w:p>
          <w:p w14:paraId="1BB48DE2" w14:textId="41B2DFF8" w:rsidR="00497B68" w:rsidRPr="00A92831" w:rsidRDefault="00961FBA" w:rsidP="00961FBA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o</w:t>
            </w:r>
            <w:r w:rsidR="00497B68" w:rsidRPr="00A92831">
              <w:rPr>
                <w:rFonts w:ascii="Arial" w:hAnsi="Arial" w:cs="Arial"/>
                <w:sz w:val="20"/>
                <w:szCs w:val="20"/>
              </w:rPr>
              <w:t xml:space="preserve"> SARS-CoV-2 detected in CSF </w:t>
            </w:r>
            <w:r w:rsidRPr="00A92831">
              <w:rPr>
                <w:rFonts w:ascii="Arial" w:hAnsi="Arial" w:cs="Arial"/>
                <w:sz w:val="20"/>
                <w:szCs w:val="20"/>
              </w:rPr>
              <w:t>in either case</w:t>
            </w:r>
          </w:p>
        </w:tc>
      </w:tr>
      <w:tr w:rsidR="00F77894" w:rsidRPr="00A92831" w14:paraId="1F33DC34" w14:textId="77777777" w:rsidTr="00E65689">
        <w:trPr>
          <w:trHeight w:val="751"/>
        </w:trPr>
        <w:tc>
          <w:tcPr>
            <w:tcW w:w="2140" w:type="dxa"/>
          </w:tcPr>
          <w:p w14:paraId="25B152F4" w14:textId="59B3C3E7" w:rsidR="00497B68" w:rsidRPr="00A92831" w:rsidRDefault="00497B68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ew York City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Dinkin&lt;/Author&gt;&lt;Year&gt;2020&lt;/Year&gt;&lt;RecNum&gt;206&lt;/RecNum&gt;&lt;DisplayText&gt;&lt;style face="superscript"&gt;316&lt;/style&gt;&lt;/DisplayText&gt;&lt;record&gt;&lt;rec-number&gt;206&lt;/rec-number&gt;&lt;foreign-keys&gt;&lt;key app="EN" db-id="psea0pzx6srvxiezztippp9mdx0tee0rt0zd" timestamp="1588386525"&gt;206&lt;/key&gt;&lt;/foreign-keys&gt;&lt;ref-type name="Journal Article"&gt;17&lt;/ref-type&gt;&lt;contributors&gt;&lt;authors&gt;&lt;author&gt;Dinkin, M.&lt;/author&gt;&lt;author&gt;Gao, V.&lt;/author&gt;&lt;author&gt;Kahan, J.&lt;/author&gt;&lt;author&gt;Bobker, S.&lt;/author&gt;&lt;author&gt;Simonetto, M.&lt;/author&gt;&lt;author&gt;Wechsler, P.&lt;/author&gt;&lt;author&gt;Harpe, J.&lt;/author&gt;&lt;author&gt;Greer, C.&lt;/author&gt;&lt;author&gt;Mints, G.&lt;/author&gt;&lt;author&gt;Salama, G.&lt;/author&gt;&lt;author&gt;Tsiouris, A.J.&lt;/author&gt;&lt;author&gt;Leifer, D.&lt;/author&gt;&lt;/authors&gt;&lt;/contributors&gt;&lt;titles&gt;&lt;title&gt;COVID-19 presenting with ophthalmoparesis from cranial nerve palsy&lt;/title&gt;&lt;secondary-title&gt;Neurology&lt;/secondary-title&gt;&lt;/titles&gt;&lt;periodical&gt;&lt;full-title&gt;Neurology&lt;/full-title&gt;&lt;/periodical&gt;&lt;edition&gt;May 1, 2020&lt;/edition&gt;&lt;dates&gt;&lt;year&gt;2020&lt;/year&gt;&lt;/dates&gt;&lt;urls&gt;&lt;/urls&gt;&lt;electronic-resource-num&gt; 10.1212/WNL.0000000000009700 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16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1EC832FC" w14:textId="77777777" w:rsidR="00497B68" w:rsidRPr="00A92831" w:rsidRDefault="00497B68" w:rsidP="00961FB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</w:t>
            </w:r>
          </w:p>
          <w:p w14:paraId="0158A6F2" w14:textId="77777777" w:rsidR="00497B68" w:rsidRPr="00A92831" w:rsidRDefault="00497B68" w:rsidP="00961FB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497" w:type="dxa"/>
          </w:tcPr>
          <w:p w14:paraId="41094AA3" w14:textId="77777777" w:rsidR="00497B68" w:rsidRPr="00A92831" w:rsidRDefault="00497B68" w:rsidP="00961FBA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36-year-old man with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ophthalmoparesis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, leg paresthesia, an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areflex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suggesting GBS, with MRI showing enhancement and enlargement of the left oculomotor nerve; improved with 3 days of IVIG</w:t>
            </w:r>
          </w:p>
          <w:p w14:paraId="1C8115F3" w14:textId="77777777" w:rsidR="00497B68" w:rsidRPr="00A92831" w:rsidRDefault="00497B68" w:rsidP="00961FBA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71-year-old woman with painless diplopia, optic nerve sheath enhancement on MRI; lumbar puncture was normal with normal opening pressure</w:t>
            </w:r>
          </w:p>
        </w:tc>
      </w:tr>
      <w:tr w:rsidR="00912AD2" w:rsidRPr="00A92831" w14:paraId="26395101" w14:textId="77777777" w:rsidTr="00E65689">
        <w:trPr>
          <w:trHeight w:val="751"/>
        </w:trPr>
        <w:tc>
          <w:tcPr>
            <w:tcW w:w="2140" w:type="dxa"/>
          </w:tcPr>
          <w:p w14:paraId="216BA8E3" w14:textId="45F81CD3" w:rsidR="00912AD2" w:rsidRPr="00A92831" w:rsidRDefault="00912AD2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Elkhouly&lt;/Author&gt;&lt;Year&gt;2020&lt;/Year&gt;&lt;RecNum&gt;475&lt;/RecNum&gt;&lt;DisplayText&gt;&lt;style face="superscript"&gt;317&lt;/style&gt;&lt;/DisplayText&gt;&lt;record&gt;&lt;rec-number&gt;475&lt;/rec-number&gt;&lt;foreign-keys&gt;&lt;key app="EN" db-id="psea0pzx6srvxiezztippp9mdx0tee0rt0zd" timestamp="1601656691"&gt;475&lt;/key&gt;&lt;/foreign-keys&gt;&lt;ref-type name="Journal Article"&gt;17&lt;/ref-type&gt;&lt;contributors&gt;&lt;authors&gt;&lt;author&gt;Elkhouly, Ahmed&lt;/author&gt;&lt;author&gt;Kaplan, Adam C.&lt;/author&gt;&lt;/authors&gt;&lt;/contributors&gt;&lt;titles&gt;&lt;title&gt;Noteworthy Neurological Manifestations Associated With COVID-19 Infection&lt;/title&gt;&lt;secondary-title&gt;Cureus&lt;/secondary-title&gt;&lt;alt-title&gt;Cureus&lt;/alt-title&gt;&lt;/titles&gt;&lt;periodical&gt;&lt;full-title&gt;Cureus&lt;/full-title&gt;&lt;/periodical&gt;&lt;alt-periodical&gt;&lt;full-title&gt;Cureus&lt;/full-title&gt;&lt;/alt-periodical&gt;&lt;pages&gt;e8992-e8992&lt;/pages&gt;&lt;volume&gt;12&lt;/volume&gt;&lt;number&gt;7&lt;/number&gt;&lt;keywords&gt;&lt;keyword&gt;bell&amp;apos;s palsy&lt;/keyword&gt;&lt;keyword&gt;covid-19&lt;/keyword&gt;&lt;keyword&gt;guillain-barre syndrome&lt;/keyword&gt;&lt;/keywords&gt;&lt;dates&gt;&lt;year&gt;2020&lt;/year&gt;&lt;/dates&gt;&lt;publisher&gt;Cureus&lt;/publisher&gt;&lt;isbn&gt;2168-8184&lt;/isbn&gt;&lt;accession-num&gt;32775074&lt;/accession-num&gt;&lt;urls&gt;&lt;related-urls&gt;&lt;url&gt;https://pubmed.ncbi.nlm.nih.gov/32775074&lt;/url&gt;&lt;url&gt;https://www.ncbi.nlm.nih.gov/pmc/articles/PMC7402542/&lt;/url&gt;&lt;/related-urls&gt;&lt;/urls&gt;&lt;electronic-resource-num&gt;10.7759/cureus.8992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17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3A3AC0B1" w14:textId="4B59B048" w:rsidR="00912AD2" w:rsidRPr="00A92831" w:rsidRDefault="00912AD2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0497" w:type="dxa"/>
          </w:tcPr>
          <w:p w14:paraId="4ACC90FF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Two patients, a 48-year-old female and 75-year-old-male, presented with COVID-19 symptoms such as cough, shortness of breath and fever </w:t>
            </w:r>
          </w:p>
          <w:p w14:paraId="7AFF10ED" w14:textId="24E3747C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Developed neurological symptoms and were diagnosed with Bell’s palsy and GBS respectively </w:t>
            </w:r>
          </w:p>
        </w:tc>
      </w:tr>
      <w:tr w:rsidR="00912AD2" w:rsidRPr="00A92831" w14:paraId="1BFD75CC" w14:textId="77777777" w:rsidTr="00E65689">
        <w:trPr>
          <w:trHeight w:val="1249"/>
        </w:trPr>
        <w:tc>
          <w:tcPr>
            <w:tcW w:w="2140" w:type="dxa"/>
          </w:tcPr>
          <w:p w14:paraId="239370F6" w14:textId="47F20884" w:rsidR="00912AD2" w:rsidRPr="00A92831" w:rsidRDefault="00912AD2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Qazvin, Iran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aybast&lt;/Author&gt;&lt;Year&gt;2020&lt;/Year&gt;&lt;RecNum&gt;460&lt;/RecNum&gt;&lt;DisplayText&gt;&lt;style face="superscript"&gt;318&lt;/style&gt;&lt;/DisplayText&gt;&lt;record&gt;&lt;rec-number&gt;460&lt;/rec-number&gt;&lt;foreign-keys&gt;&lt;key app="EN" db-id="psea0pzx6srvxiezztippp9mdx0tee0rt0zd" timestamp="1601656688"&gt;460&lt;/key&gt;&lt;/foreign-keys&gt;&lt;ref-type name="Journal Article"&gt;17&lt;/ref-type&gt;&lt;contributors&gt;&lt;authors&gt;&lt;author&gt;Paybast, Sepideh&lt;/author&gt;&lt;author&gt;Gorji, Reza&lt;/author&gt;&lt;author&gt;Mavandadi, Shirin&lt;/author&gt;&lt;/authors&gt;&lt;/contributors&gt;&lt;titles&gt;&lt;title&gt;Guillain-Barré Syndrome as a Neurological Complication of Novel COVID-19 Infection: A Case Report and Review of the Literature&lt;/title&gt;&lt;secondary-title&gt;The neurologist&lt;/secondary-title&gt;&lt;alt-title&gt;Neurologist&lt;/alt-title&gt;&lt;/titles&gt;&lt;periodical&gt;&lt;full-title&gt;The neurologist&lt;/full-title&gt;&lt;abbr-1&gt;Neurologist&lt;/abbr-1&gt;&lt;/periodical&gt;&lt;alt-periodical&gt;&lt;full-title&gt;The neurologist&lt;/full-title&gt;&lt;abbr-1&gt;Neurologist&lt;/abbr-1&gt;&lt;/alt-periodical&gt;&lt;pages&gt;101-103&lt;/pages&gt;&lt;volume&gt;25&lt;/volume&gt;&lt;number&gt;4&lt;/number&gt;&lt;keywords&gt;&lt;keyword&gt;Adolescent&lt;/keyword&gt;&lt;keyword&gt;Adult&lt;/keyword&gt;&lt;keyword&gt;Betacoronavirus&lt;/keyword&gt;&lt;keyword&gt;Coronavirus Infections/*complications&lt;/keyword&gt;&lt;keyword&gt;Female&lt;/keyword&gt;&lt;keyword&gt;Guillain-Barre Syndrome/*virology&lt;/keyword&gt;&lt;keyword&gt;Humans&lt;/keyword&gt;&lt;keyword&gt;Male&lt;/keyword&gt;&lt;keyword&gt;Pandemics&lt;/keyword&gt;&lt;keyword&gt;Pneumonia, Viral/*complications&lt;/keyword&gt;&lt;/keywords&gt;&lt;dates&gt;&lt;year&gt;2020&lt;/year&gt;&lt;/dates&gt;&lt;publisher&gt;Lippincott Williams &amp;amp; Wilkins&lt;/publisher&gt;&lt;isbn&gt;2331-2637&amp;#xD;1074-7931&lt;/isbn&gt;&lt;accession-num&gt;32618839&lt;/accession-num&gt;&lt;urls&gt;&lt;related-urls&gt;&lt;url&gt;https://pubmed.ncbi.nlm.nih.gov/32618839&lt;/url&gt;&lt;url&gt;https://www.ncbi.nlm.nih.gov/pmc/articles/PMC7363390/&lt;/url&gt;&lt;/related-urls&gt;&lt;/urls&gt;&lt;electronic-resource-num&gt;10.1097/NRL.0000000000000291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18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6A615E70" w14:textId="77777777" w:rsidR="00912AD2" w:rsidRPr="00A92831" w:rsidRDefault="00912AD2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0497" w:type="dxa"/>
          </w:tcPr>
          <w:p w14:paraId="3470DD0F" w14:textId="0ACA1B84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38-year-old male presented with 5-day history of ascending paresthesia and bilateral facial droop and his 14-year-old daughter presented with 2-day history of progressive ascending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quadriparesthes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with mild lower limb weakness</w:t>
            </w:r>
          </w:p>
          <w:p w14:paraId="68DD5147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eurological examination and electromyography-nerve conduction study findings were consisted with GBS; throat swab sample was positive for COVID-19 </w:t>
            </w:r>
          </w:p>
          <w:p w14:paraId="0D83FFEA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Example of familial occurrence of GBS after COVID-19 infection </w:t>
            </w:r>
          </w:p>
        </w:tc>
      </w:tr>
      <w:tr w:rsidR="00912AD2" w:rsidRPr="00A92831" w14:paraId="09BD8D34" w14:textId="77777777" w:rsidTr="00E65689">
        <w:trPr>
          <w:trHeight w:val="1249"/>
        </w:trPr>
        <w:tc>
          <w:tcPr>
            <w:tcW w:w="2140" w:type="dxa"/>
          </w:tcPr>
          <w:p w14:paraId="659CD904" w14:textId="541B9282" w:rsidR="00912AD2" w:rsidRPr="00A92831" w:rsidRDefault="00912AD2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Bursa, Turke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Oguz-Akarsu&lt;/Author&gt;&lt;Year&gt;2020&lt;/Year&gt;&lt;RecNum&gt;293&lt;/RecNum&gt;&lt;DisplayText&gt;&lt;style face="superscript"&gt;319&lt;/style&gt;&lt;/DisplayText&gt;&lt;record&gt;&lt;rec-number&gt;293&lt;/rec-number&gt;&lt;foreign-keys&gt;&lt;key app="EN" db-id="psea0pzx6srvxiezztippp9mdx0tee0rt0zd" timestamp="1601656650"&gt;293&lt;/key&gt;&lt;/foreign-keys&gt;&lt;ref-type name="Journal Article"&gt;17&lt;/ref-type&gt;&lt;contributors&gt;&lt;authors&gt;&lt;author&gt;Oguz-Akarsu, Emel&lt;/author&gt;&lt;author&gt;Ozpar, Rifat&lt;/author&gt;&lt;author&gt;Mirzayev, Haci&lt;/author&gt;&lt;author&gt;Acet-Ozturk, Nilufer Aylin&lt;/author&gt;&lt;author&gt;Hakyemez, Bahattin&lt;/author&gt;&lt;author&gt;Ediger, Dane&lt;/author&gt;&lt;author&gt;Karli, Necdet&lt;/author&gt;&lt;author&gt;Pandemic Study Team&lt;/author&gt;&lt;/authors&gt;&lt;/contributors&gt;&lt;titles&gt;&lt;title&gt;Guillain-Barré Syndrome in a Patient With Minimal Symptoms of COVID-19 Infection&lt;/title&gt;&lt;secondary-title&gt;Muscle &amp;amp; Nerve&lt;/secondary-title&gt;&lt;/titles&gt;&lt;periodical&gt;&lt;full-title&gt;Muscle &amp;amp; Nerve&lt;/full-title&gt;&lt;/periodical&gt;&lt;pages&gt;E54-E57&lt;/pages&gt;&lt;volume&gt;62&lt;/volume&gt;&lt;number&gt;3&lt;/number&gt;&lt;dates&gt;&lt;year&gt;2020&lt;/year&gt;&lt;/dates&gt;&lt;isbn&gt;0148-639X&lt;/isbn&gt;&lt;urls&gt;&lt;related-urls&gt;&lt;url&gt;https://onlinelibrary.wiley.com/doi/abs/10.1002/mus.26992&lt;/url&gt;&lt;/related-urls&gt;&lt;/urls&gt;&lt;electronic-resource-num&gt;10.1002/mus.26992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19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4D3E5A59" w14:textId="77777777" w:rsidR="00912AD2" w:rsidRPr="00A92831" w:rsidRDefault="00912AD2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6C1CF7BF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3-year-old female presented with 3-day history of dysarthria associated with progressive weakness and numbness of lower extremities, could only walk with assistance, slight weakness in her hand muscles; GBS was considered most likely diagnosis </w:t>
            </w:r>
          </w:p>
          <w:p w14:paraId="2E595E69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asopharyngeal swab for SARS-CoV-2 was positive </w:t>
            </w:r>
          </w:p>
          <w:p w14:paraId="3587BE15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CSF test for SARS-CoV-2 was negative </w:t>
            </w:r>
          </w:p>
          <w:p w14:paraId="33940099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Improved neurologic findings two weeks after onset of symptoms</w:t>
            </w:r>
          </w:p>
          <w:p w14:paraId="4FE7C6AC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Speculate pathophysiologic mechanism of GBS in COVID-19 to be para-infectious rather than post-infectious </w:t>
            </w:r>
          </w:p>
        </w:tc>
      </w:tr>
      <w:tr w:rsidR="00912AD2" w:rsidRPr="00A92831" w14:paraId="01E11C0A" w14:textId="77777777" w:rsidTr="00E65689">
        <w:trPr>
          <w:trHeight w:val="992"/>
        </w:trPr>
        <w:tc>
          <w:tcPr>
            <w:tcW w:w="2140" w:type="dxa"/>
          </w:tcPr>
          <w:p w14:paraId="47DEB9C4" w14:textId="48E1F103" w:rsidR="00912AD2" w:rsidRPr="00A92831" w:rsidRDefault="00912AD2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Geneva, Switzerland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ascano&lt;/Author&gt;&lt;Year&gt;2020&lt;/Year&gt;&lt;RecNum&gt;298&lt;/RecNum&gt;&lt;DisplayText&gt;&lt;style face="superscript"&gt;313&lt;/style&gt;&lt;/DisplayText&gt;&lt;record&gt;&lt;rec-number&gt;298&lt;/rec-number&gt;&lt;foreign-keys&gt;&lt;key app="EN" db-id="psea0pzx6srvxiezztippp9mdx0tee0rt0zd" timestamp="1601656651"&gt;298&lt;/key&gt;&lt;/foreign-keys&gt;&lt;ref-type name="Journal Article"&gt;17&lt;/ref-type&gt;&lt;contributors&gt;&lt;authors&gt;&lt;author&gt;Lascano, A. M.&lt;/author&gt;&lt;author&gt;Epiney, J.-B.&lt;/author&gt;&lt;author&gt;Coen, M.&lt;/author&gt;&lt;author&gt;Serratrice, J.&lt;/author&gt;&lt;author&gt;Bernard-Valnet, R.&lt;/author&gt;&lt;author&gt;Lalive, P. H.&lt;/author&gt;&lt;author&gt;Kuntzer, T.&lt;/author&gt;&lt;author&gt;Hübers, A.&lt;/author&gt;&lt;/authors&gt;&lt;/contributors&gt;&lt;titles&gt;&lt;title&gt;SARS-CoV-2 and Guillain–Barré syndrome: AIDP variant with a favourable outcome&lt;/title&gt;&lt;secondary-title&gt;European Journal of Neurology&lt;/secondary-title&gt;&lt;/titles&gt;&lt;periodical&gt;&lt;full-title&gt;European journal of neurology&lt;/full-title&gt;&lt;abbr-1&gt;Eur J Neurol&lt;/abbr-1&gt;&lt;/periodical&gt;&lt;pages&gt;1751-1753&lt;/pages&gt;&lt;volume&gt;27&lt;/volume&gt;&lt;number&gt;9&lt;/number&gt;&lt;dates&gt;&lt;year&gt;2020&lt;/year&gt;&lt;/dates&gt;&lt;isbn&gt;1351-5101&lt;/isbn&gt;&lt;urls&gt;&lt;related-urls&gt;&lt;url&gt;https://onlinelibrary.wiley.com/doi/abs/10.1111/ene.14368&lt;/url&gt;&lt;/related-urls&gt;&lt;/urls&gt;&lt;electronic-resource-num&gt;10.1111/ene.14368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13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46895EAF" w14:textId="77777777" w:rsidR="00912AD2" w:rsidRPr="00A92831" w:rsidRDefault="00912AD2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1F02282F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Man in his seventies was hospitalized because of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paraparesis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>, distal allodynia, difficulties in voiding and constipation; ten days prior he developed myalgia, fatigue and a dry cough</w:t>
            </w:r>
          </w:p>
          <w:p w14:paraId="3C75923E" w14:textId="77777777" w:rsidR="00912AD2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asopharyngeal swab tested positive for SARS-CoV-2 prior to first signs of polyneuropathy</w:t>
            </w:r>
          </w:p>
          <w:p w14:paraId="27C9C040" w14:textId="75AE5812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eurological findings suggested acute inflammatory demyelinating polyneuropathy</w:t>
            </w:r>
          </w:p>
        </w:tc>
      </w:tr>
      <w:tr w:rsidR="00912AD2" w:rsidRPr="00A92831" w14:paraId="065B73A2" w14:textId="77777777" w:rsidTr="00E65689">
        <w:trPr>
          <w:trHeight w:val="1249"/>
        </w:trPr>
        <w:tc>
          <w:tcPr>
            <w:tcW w:w="2140" w:type="dxa"/>
          </w:tcPr>
          <w:p w14:paraId="33FD555E" w14:textId="2A80285A" w:rsidR="00912AD2" w:rsidRPr="00A92831" w:rsidDel="002E4C12" w:rsidRDefault="00912AD2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Innsbruck, Austri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Helbok&lt;/Author&gt;&lt;Year&gt;2020&lt;/Year&gt;&lt;RecNum&gt;461&lt;/RecNum&gt;&lt;DisplayText&gt;&lt;style face="superscript"&gt;320&lt;/style&gt;&lt;/DisplayText&gt;&lt;record&gt;&lt;rec-number&gt;461&lt;/rec-number&gt;&lt;foreign-keys&gt;&lt;key app="EN" db-id="psea0pzx6srvxiezztippp9mdx0tee0rt0zd" timestamp="1601656688"&gt;461&lt;/key&gt;&lt;/foreign-keys&gt;&lt;ref-type name="Journal Article"&gt;17&lt;/ref-type&gt;&lt;contributors&gt;&lt;authors&gt;&lt;author&gt;Helbok, R.&lt;/author&gt;&lt;author&gt;Beer, R.&lt;/author&gt;&lt;author&gt;Löscher, W.&lt;/author&gt;&lt;author&gt;Boesch, S.&lt;/author&gt;&lt;author&gt;Reindl, M.&lt;/author&gt;&lt;author&gt;Hornung, R.&lt;/author&gt;&lt;author&gt;Schiefecker, A.J.&lt;/author&gt;&lt;author&gt;Deisenhammer, F.&lt;/author&gt;&lt;author&gt;Pfausler, B.&lt;/author&gt;&lt;/authors&gt;&lt;/contributors&gt;&lt;titles&gt;&lt;title&gt;Guillain-Barré syndrome in a patient with antibodies against SARS-COV-2&lt;/title&gt;&lt;secondary-title&gt;European Journal of Neurology&lt;/secondary-title&gt;&lt;/titles&gt;&lt;periodical&gt;&lt;full-title&gt;European journal of neurology&lt;/full-title&gt;&lt;abbr-1&gt;Eur J Neurol&lt;/abbr-1&gt;&lt;/periodical&gt;&lt;pages&gt;1754-1756&lt;/pages&gt;&lt;volume&gt;27&lt;/volume&gt;&lt;number&gt;9&lt;/number&gt;&lt;dates&gt;&lt;year&gt;2020&lt;/year&gt;&lt;/dates&gt;&lt;isbn&gt;1351-5101&lt;/isbn&gt;&lt;urls&gt;&lt;related-urls&gt;&lt;url&gt;https://onlinelibrary.wiley.com/doi/abs/10.1111/ene.14388&lt;/url&gt;&lt;/related-urls&gt;&lt;/urls&gt;&lt;electronic-resource-num&gt;10.1111/ene.14388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20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18C0D7A9" w14:textId="77777777" w:rsidR="00912AD2" w:rsidRPr="00A92831" w:rsidRDefault="00912AD2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391E3713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68-year-old male developed dry cough, headache, fatigue, myalgia and fever followed by anosmia an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ageus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, tested negative for SARS-CoV-2 RNA </w:t>
            </w:r>
          </w:p>
          <w:p w14:paraId="5733B515" w14:textId="55411FBE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Patient recovered from respiratory symptoms, but still complained of severe fatigue and developed symmetric distal tingling in both feet</w:t>
            </w:r>
          </w:p>
          <w:p w14:paraId="0263C658" w14:textId="3858B23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GBS diagnosed based on neurological presentation; administered IVIG </w:t>
            </w:r>
          </w:p>
          <w:p w14:paraId="0CC1EADA" w14:textId="54D74171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Oropharyngeal swabs repeatedly negative but anti-SARS-CoV-2 antibodies highly positive in serum and CSF </w:t>
            </w:r>
          </w:p>
        </w:tc>
      </w:tr>
      <w:tr w:rsidR="00912AD2" w:rsidRPr="00A92831" w14:paraId="7CC1C086" w14:textId="77777777" w:rsidTr="00E65689">
        <w:trPr>
          <w:trHeight w:val="802"/>
        </w:trPr>
        <w:tc>
          <w:tcPr>
            <w:tcW w:w="2140" w:type="dxa"/>
          </w:tcPr>
          <w:p w14:paraId="7D6FB76F" w14:textId="60CD123A" w:rsidR="00912AD2" w:rsidRPr="00A92831" w:rsidRDefault="00912AD2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Iran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Farzi&lt;/Author&gt;&lt;Year&gt;2020&lt;/Year&gt;&lt;RecNum&gt;299&lt;/RecNum&gt;&lt;DisplayText&gt;&lt;style face="superscript"&gt;321&lt;/style&gt;&lt;/DisplayText&gt;&lt;record&gt;&lt;rec-number&gt;299&lt;/rec-number&gt;&lt;foreign-keys&gt;&lt;key app="EN" db-id="psea0pzx6srvxiezztippp9mdx0tee0rt0zd" timestamp="1601656651"&gt;299&lt;/key&gt;&lt;/foreign-keys&gt;&lt;ref-type name="Journal Article"&gt;17&lt;/ref-type&gt;&lt;contributors&gt;&lt;authors&gt;&lt;author&gt;Farzi, Mohammad Amin&lt;/author&gt;&lt;author&gt;Ayromlou, Hormoz&lt;/author&gt;&lt;author&gt;Jahanbakhsh, Naser&lt;/author&gt;&lt;author&gt;Bavil, Parisa Hadavi&lt;/author&gt;&lt;author&gt;Janzadeh, Abdolali&lt;/author&gt;&lt;author&gt;Shayan, Farid Karkon&lt;/author&gt;&lt;/authors&gt;&lt;/contributors&gt;&lt;titles&gt;&lt;title&gt;Guillain-Barré syndrome in a patient infected with SARS-CoV-2, a case report&lt;/title&gt;&lt;secondary-title&gt;Journal of neuroimmunology&lt;/secondary-title&gt;&lt;alt-title&gt;J Neuroimmunol&lt;/alt-title&gt;&lt;/titles&gt;&lt;periodical&gt;&lt;full-title&gt;Journal of neuroimmunology&lt;/full-title&gt;&lt;abbr-1&gt;J Neuroimmunol&lt;/abbr-1&gt;&lt;/periodical&gt;&lt;alt-periodical&gt;&lt;full-title&gt;Journal of neuroimmunology&lt;/full-title&gt;&lt;abbr-1&gt;J Neuroimmunol&lt;/abbr-1&gt;&lt;/alt-periodical&gt;&lt;pages&gt;577294-577294&lt;/pages&gt;&lt;volume&gt;346&lt;/volume&gt;&lt;keywords&gt;&lt;keyword&gt;COVID-19&lt;/keyword&gt;&lt;keyword&gt;Guillain-Barré syndrome&lt;/keyword&gt;&lt;keyword&gt;SARS-CoV-2&lt;/keyword&gt;&lt;/keywords&gt;&lt;dates&gt;&lt;year&gt;2020&lt;/year&gt;&lt;/dates&gt;&lt;publisher&gt;Elsevier B.V.&lt;/publisher&gt;&lt;isbn&gt;1872-8421&amp;#xD;0165-5728&lt;/isbn&gt;&lt;accession-num&gt;32590125&lt;/accession-num&gt;&lt;urls&gt;&lt;related-urls&gt;&lt;url&gt;https://pubmed.ncbi.nlm.nih.gov/32590125&lt;/url&gt;&lt;url&gt;https://www.ncbi.nlm.nih.gov/pmc/articles/PMC7305747/&lt;/url&gt;&lt;/related-urls&gt;&lt;/urls&gt;&lt;electronic-resource-num&gt;10.1016/j.jneuroim.2020.577294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21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41DD1642" w14:textId="77777777" w:rsidR="00912AD2" w:rsidRPr="00A92831" w:rsidRDefault="00912AD2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59ABC268" w14:textId="30A89C3E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41-year-old male developed ascending paresthesia and paralysis after SARS-CoV-2 infection</w:t>
            </w:r>
          </w:p>
          <w:p w14:paraId="2D4E0738" w14:textId="5CD6AFD5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Electrodiagnostic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evaluation revealed demyelinating type polyneuropathy, suggesting GBS </w:t>
            </w:r>
          </w:p>
          <w:p w14:paraId="2577B75A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CSF was negative for SARS-CoV-2 </w:t>
            </w:r>
          </w:p>
        </w:tc>
      </w:tr>
      <w:tr w:rsidR="00912AD2" w:rsidRPr="00A92831" w14:paraId="547F9201" w14:textId="77777777" w:rsidTr="00E65689">
        <w:trPr>
          <w:trHeight w:val="1249"/>
        </w:trPr>
        <w:tc>
          <w:tcPr>
            <w:tcW w:w="2140" w:type="dxa"/>
          </w:tcPr>
          <w:p w14:paraId="3003C3CD" w14:textId="4F5CF49B" w:rsidR="00912AD2" w:rsidRPr="00A92831" w:rsidRDefault="00912AD2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Ital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bGJlcnRpPC9BdXRob3I+PFllYXI+MjAyMDwvWWVhcj48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bGJlcnRpPC9BdXRob3I+PFllYXI+MjAyMDwvWWVhcj48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22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1B7B5156" w14:textId="77777777" w:rsidR="00912AD2" w:rsidRPr="00A92831" w:rsidRDefault="00912AD2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64EC1D1E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71-year-old male patient presented with a 3-day history of subacute onset of paresthesia at limb extremities, followed by distal weakness rapidly evolving to a severe, flacci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tetraparesis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5125EFAC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1-week prior he had a low grade fever for a few days </w:t>
            </w:r>
          </w:p>
          <w:p w14:paraId="37688947" w14:textId="6E2F2EBD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eurological findings interpreted as severe form of acute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polyradiculoneuritis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with prominent demyelinating features, suggesting GBS </w:t>
            </w:r>
          </w:p>
          <w:p w14:paraId="406742EF" w14:textId="330E542F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Administered high-dose IVIG, severe respiratory failure developed in first 24 hours </w:t>
            </w:r>
          </w:p>
        </w:tc>
      </w:tr>
      <w:tr w:rsidR="00912AD2" w:rsidRPr="00A92831" w14:paraId="67FF3FC0" w14:textId="77777777" w:rsidTr="00E65689">
        <w:trPr>
          <w:trHeight w:val="274"/>
        </w:trPr>
        <w:tc>
          <w:tcPr>
            <w:tcW w:w="2140" w:type="dxa"/>
          </w:tcPr>
          <w:p w14:paraId="3D111FA2" w14:textId="46779905" w:rsidR="00912AD2" w:rsidRPr="00A92831" w:rsidRDefault="00912AD2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Ital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adroni&lt;/Author&gt;&lt;Year&gt;2020&lt;/Year&gt;&lt;RecNum&gt;463&lt;/RecNum&gt;&lt;DisplayText&gt;&lt;style face="superscript"&gt;323&lt;/style&gt;&lt;/DisplayText&gt;&lt;record&gt;&lt;rec-number&gt;463&lt;/rec-number&gt;&lt;foreign-keys&gt;&lt;key app="EN" db-id="psea0pzx6srvxiezztippp9mdx0tee0rt0zd" timestamp="1601656688"&gt;463&lt;/key&gt;&lt;/foreign-keys&gt;&lt;ref-type name="Journal Article"&gt;17&lt;/ref-type&gt;&lt;contributors&gt;&lt;authors&gt;&lt;author&gt;Padroni, Marina&lt;/author&gt;&lt;author&gt;Mastrangelo, Vincenzo&lt;/author&gt;&lt;author&gt;Asioli, Gian Maria&lt;/author&gt;&lt;author&gt;Pavolucci, Lucia&lt;/author&gt;&lt;author&gt;Abu-Rumeileh, Samir&lt;/author&gt;&lt;author&gt;Piscaglia, Maria Grazia&lt;/author&gt;&lt;author&gt;Querzani, Pietro&lt;/author&gt;&lt;author&gt;Callegarini, Claudio&lt;/author&gt;&lt;author&gt;Foschi, Matteo&lt;/author&gt;&lt;/authors&gt;&lt;/contributors&gt;&lt;titles&gt;&lt;title&gt;Guillain-Barré syndrome following COVID-19: new infection, old complication?&lt;/title&gt;&lt;secondary-title&gt;Journal of neurology&lt;/secondary-title&gt;&lt;alt-title&gt;J Neurol&lt;/alt-title&gt;&lt;/titles&gt;&lt;periodical&gt;&lt;full-title&gt;Journal of Neurology&lt;/full-title&gt;&lt;/periodical&gt;&lt;alt-periodical&gt;&lt;full-title&gt;J Neurol&lt;/full-title&gt;&lt;/alt-periodical&gt;&lt;pages&gt;1877-1879&lt;/pages&gt;&lt;volume&gt;267&lt;/volume&gt;&lt;number&gt;7&lt;/number&gt;&lt;edition&gt;2020/04/24&lt;/edition&gt;&lt;keywords&gt;&lt;keyword&gt;Aged&lt;/keyword&gt;&lt;keyword&gt;*Betacoronavirus&lt;/keyword&gt;&lt;keyword&gt;Coronavirus Infections/*complications/*diagnosis/physiopathology&lt;/keyword&gt;&lt;keyword&gt;Female&lt;/keyword&gt;&lt;keyword&gt;Guillain-Barre Syndrome/*diagnosis/*etiology/physiopathology&lt;/keyword&gt;&lt;keyword&gt;Humans&lt;/keyword&gt;&lt;keyword&gt;Pandemics&lt;/keyword&gt;&lt;keyword&gt;Pneumonia, Viral/*complications/*diagnosis/physiopathology&lt;/keyword&gt;&lt;/keywords&gt;&lt;dates&gt;&lt;year&gt;2020&lt;/year&gt;&lt;/dates&gt;&lt;publisher&gt;Springer Berlin Heidelberg&lt;/publisher&gt;&lt;isbn&gt;1432-1459&amp;#xD;0340-5354&lt;/isbn&gt;&lt;accession-num&gt;32333166&lt;/accession-num&gt;&lt;urls&gt;&lt;related-urls&gt;&lt;url&gt;https://pubmed.ncbi.nlm.nih.gov/32333166&lt;/url&gt;&lt;url&gt;https://www.ncbi.nlm.nih.gov/pmc/articles/PMC7180646/&lt;/url&gt;&lt;/related-urls&gt;&lt;/urls&gt;&lt;electronic-resource-num&gt;10.1007/s00415-020-09849-6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23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54F75993" w14:textId="77777777" w:rsidR="00912AD2" w:rsidRPr="00A92831" w:rsidRDefault="00912AD2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3034406F" w14:textId="6F956595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70-year-old female presented with asthenia, hand</w:t>
            </w:r>
            <w:r>
              <w:rPr>
                <w:rFonts w:ascii="Arial" w:hAnsi="Arial" w:cs="Arial"/>
                <w:sz w:val="20"/>
                <w:szCs w:val="20"/>
              </w:rPr>
              <w:t>s/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feet paresthesia and gait difficulties progressing </w:t>
            </w:r>
            <w:r>
              <w:rPr>
                <w:rFonts w:ascii="Arial" w:hAnsi="Arial" w:cs="Arial"/>
                <w:sz w:val="20"/>
                <w:szCs w:val="20"/>
              </w:rPr>
              <w:t xml:space="preserve">over 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1 day </w:t>
            </w:r>
          </w:p>
          <w:p w14:paraId="5F98A89B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24-days prior she had developed a fever and dry cough and 1-day later tested positive for COVID-19, symptoms of which resolved in a few days </w:t>
            </w:r>
          </w:p>
          <w:p w14:paraId="7E892AAE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europhysiologic findings were consistent with a diagnosis of GBS </w:t>
            </w:r>
          </w:p>
          <w:p w14:paraId="38F9F380" w14:textId="42E31338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Administered 5-days IVIG however did not improve symptoms and patient was intubated due to respiratory failure due to worsening of muscle weakness </w:t>
            </w:r>
          </w:p>
        </w:tc>
      </w:tr>
      <w:tr w:rsidR="00912AD2" w:rsidRPr="00A92831" w14:paraId="4F8F579D" w14:textId="77777777" w:rsidTr="00E65689">
        <w:trPr>
          <w:trHeight w:val="841"/>
        </w:trPr>
        <w:tc>
          <w:tcPr>
            <w:tcW w:w="2140" w:type="dxa"/>
          </w:tcPr>
          <w:p w14:paraId="463DA92D" w14:textId="79193143" w:rsidR="00912AD2" w:rsidRPr="00A92831" w:rsidRDefault="00912AD2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Ital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gosti&lt;/Author&gt;&lt;Year&gt;2020&lt;/Year&gt;&lt;RecNum&gt;464&lt;/RecNum&gt;&lt;DisplayText&gt;&lt;style face="superscript"&gt;324&lt;/style&gt;&lt;/DisplayText&gt;&lt;record&gt;&lt;rec-number&gt;464&lt;/rec-number&gt;&lt;foreign-keys&gt;&lt;key app="EN" db-id="psea0pzx6srvxiezztippp9mdx0tee0rt0zd" timestamp="1601656689"&gt;464&lt;/key&gt;&lt;/foreign-keys&gt;&lt;ref-type name="Journal Article"&gt;17&lt;/ref-type&gt;&lt;contributors&gt;&lt;authors&gt;&lt;author&gt;Agosti, Edoardo&lt;/author&gt;&lt;author&gt;Giorgianni, Andrea&lt;/author&gt;&lt;author&gt;D&amp;apos;Amore, Francesco&lt;/author&gt;&lt;author&gt;Vinacci, Gabriele&lt;/author&gt;&lt;author&gt;Balbi, Sergio&lt;/author&gt;&lt;author&gt;Locatelli, Davide&lt;/author&gt;&lt;/authors&gt;&lt;/contributors&gt;&lt;titles&gt;&lt;title&gt;Is Guillain-Barrè syndrome triggered by SARS-CoV-2? Case report and literature review&lt;/title&gt;&lt;secondary-title&gt;Neurological sciences : official journal of the Italian Neurological Society and of the Italian Society of Clinical Neurophysiology&lt;/secondary-title&gt;&lt;alt-title&gt;Neurol Sci&lt;/alt-title&gt;&lt;/titles&gt;&lt;alt-periodical&gt;&lt;full-title&gt;Neurol Sci&lt;/full-title&gt;&lt;/alt-periodical&gt;&lt;pages&gt;1-6&lt;/pages&gt;&lt;keywords&gt;&lt;keyword&gt;AIDP&lt;/keyword&gt;&lt;keyword&gt;COVID-19&lt;/keyword&gt;&lt;keyword&gt;Guillain-Barrè&lt;/keyword&gt;&lt;keyword&gt;Neuropathy&lt;/keyword&gt;&lt;keyword&gt;Para-infectious&lt;/keyword&gt;&lt;keyword&gt;SARS-CoV-2&lt;/keyword&gt;&lt;/keywords&gt;&lt;dates&gt;&lt;year&gt;2020&lt;/year&gt;&lt;/dates&gt;&lt;publisher&gt;Springer International Publishing&lt;/publisher&gt;&lt;isbn&gt;1590-3478&amp;#xD;1590-1874&lt;/isbn&gt;&lt;accession-num&gt;32643136&lt;/accession-num&gt;&lt;urls&gt;&lt;related-urls&gt;&lt;url&gt;https://pubmed.ncbi.nlm.nih.gov/32643136&lt;/url&gt;&lt;url&gt;https://www.ncbi.nlm.nih.gov/pmc/articles/PMC7343406/&lt;/url&gt;&lt;/related-urls&gt;&lt;/urls&gt;&lt;electronic-resource-num&gt;10.1007/s10072-020-04553-9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24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469009ED" w14:textId="77777777" w:rsidR="00912AD2" w:rsidRPr="00A92831" w:rsidRDefault="00912AD2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1ED99620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68-year-old male presented with acute progressive symmetric ascending flacci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tetraparesis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1C6118FA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Oropharyngeal swab for SARS-CoV-2 tested positive</w:t>
            </w:r>
          </w:p>
          <w:p w14:paraId="5407F002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eurological examination, CSF assessment and electrophysiological studies suggested Acute Inflammatory Demyelinating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Polyradiculoneuropathy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>, subtype of GBS</w:t>
            </w:r>
          </w:p>
        </w:tc>
      </w:tr>
      <w:tr w:rsidR="00912AD2" w:rsidRPr="00A92831" w14:paraId="64B81EC9" w14:textId="77777777" w:rsidTr="00E65689">
        <w:trPr>
          <w:trHeight w:val="1249"/>
        </w:trPr>
        <w:tc>
          <w:tcPr>
            <w:tcW w:w="2140" w:type="dxa"/>
          </w:tcPr>
          <w:p w14:paraId="49210889" w14:textId="7AF80519" w:rsidR="00912AD2" w:rsidRPr="00A92831" w:rsidRDefault="00912AD2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Ital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PdHRhdmlhbmk8L0F1dGhvcj48WWVhcj4yMDIwPC9ZZWFy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PdHRhdmlhbmk8L0F1dGhvcj48WWVhcj4yMDIwPC9ZZWFy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25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13515C32" w14:textId="77777777" w:rsidR="00912AD2" w:rsidRPr="00A92831" w:rsidRDefault="00912AD2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334A9746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66-year-old woman presented with a 3-day history of increasing difficulty walking, acute fatigue, and 10-days earlier a mild fever and cough that spontaneously resolved</w:t>
            </w:r>
          </w:p>
          <w:p w14:paraId="4F9A193E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Rhinopharyngeal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swab for SARS-CoV-2 was negative </w:t>
            </w:r>
          </w:p>
          <w:p w14:paraId="65C73DEE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She was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paraparetic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with a rapidly progressive symmetric weakness in lower limbs, initial distal weakness in upper limbs, and diffuse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areflex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, suggesting GBS </w:t>
            </w:r>
          </w:p>
          <w:p w14:paraId="279FCE92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SARS-CoV-2 was not detected in CSF</w:t>
            </w:r>
          </w:p>
          <w:p w14:paraId="38C47B39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Progression of neurological symptoms and respiratory symptoms progressed simultaneously, resembling para-infectious manifestation </w:t>
            </w:r>
          </w:p>
        </w:tc>
      </w:tr>
      <w:tr w:rsidR="00912AD2" w:rsidRPr="00A92831" w14:paraId="18414E5C" w14:textId="77777777" w:rsidTr="00E65689">
        <w:trPr>
          <w:trHeight w:val="1051"/>
        </w:trPr>
        <w:tc>
          <w:tcPr>
            <w:tcW w:w="2140" w:type="dxa"/>
          </w:tcPr>
          <w:p w14:paraId="0681E023" w14:textId="7ECC8F82" w:rsidR="00912AD2" w:rsidRPr="00A92831" w:rsidRDefault="00912AD2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Ital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Riva&lt;/Author&gt;&lt;Year&gt;2020&lt;/Year&gt;&lt;RecNum&gt;290&lt;/RecNum&gt;&lt;DisplayText&gt;&lt;style face="superscript"&gt;326&lt;/style&gt;&lt;/DisplayText&gt;&lt;record&gt;&lt;rec-number&gt;290&lt;/rec-number&gt;&lt;foreign-keys&gt;&lt;key app="EN" db-id="psea0pzx6srvxiezztippp9mdx0tee0rt0zd" timestamp="1601656649"&gt;290&lt;/key&gt;&lt;/foreign-keys&gt;&lt;ref-type name="Journal Article"&gt;17&lt;/ref-type&gt;&lt;contributors&gt;&lt;authors&gt;&lt;author&gt;Riva, Nilo&lt;/author&gt;&lt;author&gt;Russo, Tommaso&lt;/author&gt;&lt;author&gt;Falzone, Yuri Matteo&lt;/author&gt;&lt;author&gt;Strollo, Marta&lt;/author&gt;&lt;author&gt;Amadio, Stefano&lt;/author&gt;&lt;author&gt;Del Carro, Ubaldo&lt;/author&gt;&lt;author&gt;Locatelli, Massimo&lt;/author&gt;&lt;author&gt;Filippi, Massimo&lt;/author&gt;&lt;author&gt;Fazio, Raffaella&lt;/author&gt;&lt;/authors&gt;&lt;/contributors&gt;&lt;titles&gt;&lt;title&gt;Post-infectious Guillain–Barré syndrome related to SARS-CoV-2 infection: a case report&lt;/title&gt;&lt;secondary-title&gt;Journal of Neurology&lt;/secondary-title&gt;&lt;/titles&gt;&lt;periodical&gt;&lt;full-title&gt;Journal of Neurology&lt;/full-title&gt;&lt;/periodical&gt;&lt;pages&gt;2492-2494&lt;/pages&gt;&lt;volume&gt;267&lt;/volume&gt;&lt;number&gt;9&lt;/number&gt;&lt;dates&gt;&lt;year&gt;2020&lt;/year&gt;&lt;pub-dates&gt;&lt;date&gt;2020/09/01&lt;/date&gt;&lt;/pub-dates&gt;&lt;/dates&gt;&lt;isbn&gt;1432-1459&lt;/isbn&gt;&lt;urls&gt;&lt;related-urls&gt;&lt;url&gt;https://doi.org/10.1007/s00415-020-09907-z&lt;/url&gt;&lt;/related-urls&gt;&lt;/urls&gt;&lt;electronic-resource-num&gt;10.1007/s00415-020-09907-z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26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3F804D65" w14:textId="77777777" w:rsidR="00912AD2" w:rsidRPr="00A92831" w:rsidRDefault="00912AD2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3825FBC0" w14:textId="72B3E87E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Man in 60s presented with 3-day history of progressive limb weakness and distal paresthesia </w:t>
            </w:r>
          </w:p>
          <w:p w14:paraId="2437C959" w14:textId="4E8A5233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20-days prior, he had developed fever, headache and myalgia, followed by anosmia an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ageusia</w:t>
            </w:r>
            <w:proofErr w:type="spellEnd"/>
          </w:p>
          <w:p w14:paraId="0B341195" w14:textId="107D9B03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Polymerase-chain reaction for SARS-CoV-2 on CSF tested negative but SARS-CoV-2 IgG tested positive </w:t>
            </w:r>
          </w:p>
          <w:p w14:paraId="67934815" w14:textId="08E57850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Treated with 5-day course of IVIG </w:t>
            </w:r>
          </w:p>
        </w:tc>
      </w:tr>
      <w:tr w:rsidR="00912AD2" w:rsidRPr="00A92831" w14:paraId="22AAF334" w14:textId="77777777" w:rsidTr="00E65689">
        <w:trPr>
          <w:trHeight w:val="658"/>
        </w:trPr>
        <w:tc>
          <w:tcPr>
            <w:tcW w:w="2140" w:type="dxa"/>
          </w:tcPr>
          <w:p w14:paraId="1C67D526" w14:textId="74254717" w:rsidR="00912AD2" w:rsidRPr="00A92831" w:rsidRDefault="00912AD2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Jingzhou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>, Chin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Zhao&lt;/Author&gt;&lt;Year&gt;2020&lt;/Year&gt;&lt;RecNum&gt;115&lt;/RecNum&gt;&lt;DisplayText&gt;&lt;style face="superscript"&gt;327&lt;/style&gt;&lt;/DisplayText&gt;&lt;record&gt;&lt;rec-number&gt;115&lt;/rec-number&gt;&lt;foreign-keys&gt;&lt;key app="EN" db-id="psea0pzx6srvxiezztippp9mdx0tee0rt0zd" timestamp="1587073739"&gt;115&lt;/key&gt;&lt;/foreign-keys&gt;&lt;ref-type name="Journal Article"&gt;17&lt;/ref-type&gt;&lt;contributors&gt;&lt;authors&gt;&lt;author&gt;Zhao, H.&lt;/author&gt;&lt;author&gt;Shen, D.&lt;/author&gt;&lt;author&gt;Zhou, H.&lt;/author&gt;&lt;author&gt;Liu, J.&lt;/author&gt;&lt;author&gt;Chen, S.&lt;/author&gt;&lt;/authors&gt;&lt;/contributors&gt;&lt;auth-address&gt;Department of Neurology, Jingzhou Central Hospital, Jingzhou, China.&amp;#xD;Department of Neurology, Shanghai Ruijin Hospital, Shanghai Jiao Tong University School of Medicine, Shanghai 200025, China.&amp;#xD;Department of Neurology, Shanghai Ruijin Hospital, Shanghai Jiao Tong University School of Medicine, Shanghai 200025, China. Electronic address: mztcs@163.com.&lt;/auth-address&gt;&lt;titles&gt;&lt;title&gt;Guillain-Barre syndrome associated with SARS-CoV-2 infection: causality or coincidence?&lt;/title&gt;&lt;secondary-title&gt;Lancet Neurol&lt;/secondary-title&gt;&lt;/titles&gt;&lt;periodical&gt;&lt;full-title&gt;Lancet Neurol&lt;/full-title&gt;&lt;/periodical&gt;&lt;edition&gt;2020/04/05&lt;/edition&gt;&lt;dates&gt;&lt;year&gt;2020&lt;/year&gt;&lt;pub-dates&gt;&lt;date&gt;Apr 1&lt;/date&gt;&lt;/pub-dates&gt;&lt;/dates&gt;&lt;isbn&gt;1474-4465 (Electronic)&amp;#xD;1474-4422 (Linking)&lt;/isbn&gt;&lt;accession-num&gt;32246917&lt;/accession-num&gt;&lt;urls&gt;&lt;related-urls&gt;&lt;url&gt;https://www.ncbi.nlm.nih.gov/pubmed/32246917&lt;/url&gt;&lt;/related-urls&gt;&lt;/urls&gt;&lt;electronic-resource-num&gt;10.1016/S1474-4422(20)30109-5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27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5668CF59" w14:textId="77777777" w:rsidR="00912AD2" w:rsidRPr="00A92831" w:rsidRDefault="00912AD2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0DE75A2F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61-year-old woman presented with GBS eight days before developing typical COVID-19 symptoms</w:t>
            </w:r>
          </w:p>
          <w:p w14:paraId="7F7B702C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GBS may have been her initial symptom of GBS</w:t>
            </w:r>
          </w:p>
          <w:p w14:paraId="3D8B438B" w14:textId="41ECD7BF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CSF showe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albuminocytologic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dissociation (high protein with white cells &lt;5/mm</w:t>
            </w:r>
            <w:r w:rsidRPr="00A92831">
              <w:rPr>
                <w:rFonts w:ascii="Arial" w:hAnsi="Arial" w:cs="Arial"/>
                <w:sz w:val="20"/>
                <w:szCs w:val="20"/>
                <w:vertAlign w:val="superscript"/>
              </w:rPr>
              <w:t>3</w:t>
            </w:r>
            <w:r w:rsidRPr="00A92831">
              <w:rPr>
                <w:rFonts w:ascii="Arial" w:hAnsi="Arial" w:cs="Arial"/>
                <w:sz w:val="20"/>
                <w:szCs w:val="20"/>
              </w:rPr>
              <w:t>) typical of GBS</w:t>
            </w:r>
          </w:p>
        </w:tc>
      </w:tr>
      <w:tr w:rsidR="00912AD2" w:rsidRPr="00A92831" w14:paraId="76EFA822" w14:textId="77777777" w:rsidTr="00E65689">
        <w:trPr>
          <w:trHeight w:val="924"/>
        </w:trPr>
        <w:tc>
          <w:tcPr>
            <w:tcW w:w="2140" w:type="dxa"/>
          </w:tcPr>
          <w:p w14:paraId="1340E537" w14:textId="3E1A36BA" w:rsidR="00912AD2" w:rsidRPr="00A92831" w:rsidRDefault="004C1DF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hyperlink r:id="rId14" w:history="1">
              <w:r w:rsidR="00912AD2" w:rsidRPr="00A92831">
                <w:rPr>
                  <w:rStyle w:val="Hyperlink"/>
                  <w:rFonts w:ascii="Arial" w:hAnsi="Arial" w:cs="Arial"/>
                  <w:color w:val="auto"/>
                  <w:sz w:val="20"/>
                  <w:szCs w:val="20"/>
                  <w:u w:val="none"/>
                </w:rPr>
                <w:t>London, UK</w:t>
              </w:r>
            </w:hyperlink>
            <w:r w:rsidR="00912AD2"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XZWJiPC9BdXRob3I+PFllYXI+MjAyMDwvWWVhcj48UmVj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XZWJiPC9BdXRob3I+PFllYXI+MjAyMDwvWWVhcj48UmVj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912AD2"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28</w:t>
            </w:r>
            <w:r w:rsidR="00912AD2"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3BA621DB" w14:textId="77777777" w:rsidR="00912AD2" w:rsidRPr="00A92831" w:rsidRDefault="00912AD2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6F6DB535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7-year-old male with a progressive flaccid symmetrical motor and sensory neuropathy following 1-week history of cough and malaise </w:t>
            </w:r>
          </w:p>
          <w:p w14:paraId="5ECDAC9C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Diagnosed with GBS secondary to COVID-19, suggested post-infectious complication </w:t>
            </w:r>
          </w:p>
          <w:p w14:paraId="1363CE57" w14:textId="5F5B0CF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Administered IVIG, proceeding to have worsening respiratory function</w:t>
            </w:r>
          </w:p>
        </w:tc>
      </w:tr>
      <w:tr w:rsidR="00912AD2" w:rsidRPr="00A92831" w14:paraId="1E15CB6E" w14:textId="77777777" w:rsidTr="00E65689">
        <w:trPr>
          <w:trHeight w:val="796"/>
        </w:trPr>
        <w:tc>
          <w:tcPr>
            <w:tcW w:w="2140" w:type="dxa"/>
          </w:tcPr>
          <w:p w14:paraId="631219F5" w14:textId="508438E5" w:rsidR="00912AD2" w:rsidRPr="00A92831" w:rsidRDefault="00912AD2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Madrid, Spain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KdWxpYW8gQ2FhbWHDsW88L0F1dGhvcj48WWVhcj4yMDIw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KdWxpYW8gQ2FhbWHDsW88L0F1dGhvcj48WWVhcj4yMDIw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29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487AC4B7" w14:textId="77777777" w:rsidR="00912AD2" w:rsidRPr="00A92831" w:rsidRDefault="00912AD2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28D96BDC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61-year-old patient had fever and coughing without dyspnea on day 1 of illness </w:t>
            </w:r>
          </w:p>
          <w:p w14:paraId="380BA66C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asopharyngeal sampling RT-PCR indicated SARS-CoV-2 </w:t>
            </w:r>
          </w:p>
          <w:p w14:paraId="31FC4C5C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On day 10, noted liquid dripping on his right facial commissure </w:t>
            </w:r>
          </w:p>
          <w:p w14:paraId="370A3812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Rare variant of GBS in COVID-19 infection </w:t>
            </w:r>
          </w:p>
        </w:tc>
      </w:tr>
      <w:tr w:rsidR="00912AD2" w:rsidRPr="00A92831" w14:paraId="2C9E3940" w14:textId="77777777" w:rsidTr="00E65689">
        <w:trPr>
          <w:trHeight w:val="978"/>
        </w:trPr>
        <w:tc>
          <w:tcPr>
            <w:tcW w:w="2140" w:type="dxa"/>
          </w:tcPr>
          <w:p w14:paraId="4529F9FA" w14:textId="77777777" w:rsidR="00912AD2" w:rsidRPr="00A92831" w:rsidRDefault="00912AD2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Monza,</w:t>
            </w:r>
          </w:p>
          <w:p w14:paraId="7667BC71" w14:textId="2604A09D" w:rsidR="00912AD2" w:rsidRPr="00A92831" w:rsidRDefault="004C1DF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hyperlink r:id="rId15" w:history="1">
              <w:r w:rsidR="00912AD2" w:rsidRPr="00A92831">
                <w:rPr>
                  <w:rStyle w:val="Hyperlink"/>
                  <w:rFonts w:ascii="Arial" w:hAnsi="Arial" w:cs="Arial"/>
                  <w:color w:val="auto"/>
                  <w:sz w:val="20"/>
                  <w:szCs w:val="20"/>
                  <w:u w:val="none"/>
                </w:rPr>
                <w:t>Italy</w:t>
              </w:r>
            </w:hyperlink>
            <w:r w:rsidR="00912AD2"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lberti&lt;/Author&gt;&lt;Year&gt;2020&lt;/Year&gt;&lt;RecNum&gt;296&lt;/RecNum&gt;&lt;DisplayText&gt;&lt;style face="superscript"&gt;330&lt;/style&gt;&lt;/DisplayText&gt;&lt;record&gt;&lt;rec-number&gt;296&lt;/rec-number&gt;&lt;foreign-keys&gt;&lt;key app="EN" db-id="fp0zs9tf4xrp2oexa5ev505w2dtzpv2tp5aw" timestamp="1598561785"&gt;296&lt;/key&gt;&lt;/foreign-keys&gt;&lt;ref-type name="Journal Article"&gt;17&lt;/ref-type&gt;&lt;contributors&gt;&lt;authors&gt;&lt;author&gt;Alberti, Paola&lt;/author&gt;&lt;author&gt;Beretta, Simone&lt;/author&gt;&lt;author&gt;Piatti, Marco&lt;/author&gt;&lt;author&gt;Karantzoulis, Aristotelis&lt;/author&gt;&lt;author&gt;Piatti, Maria Luisa&lt;/author&gt;&lt;author&gt;Santoro, Patrizia&lt;/author&gt;&lt;author&gt;Viganò, Martina&lt;/author&gt;&lt;author&gt;Giovannelli, Ginevra&lt;/author&gt;&lt;author&gt;Pirro, Fiammetta&lt;/author&gt;&lt;author&gt;Montisano, Danilo Antonio&lt;/author&gt;&lt;author&gt;Appollonio, Ildebrando&lt;/author&gt;&lt;author&gt;Ferrarese, Carlo&lt;/author&gt;&lt;/authors&gt;&lt;/contributors&gt;&lt;titles&gt;&lt;title&gt;Guillain-Barré syndrome related to COVID-19 infection&lt;/title&gt;&lt;secondary-title&gt;Neurology - Neuroimmunology Neuroinflammation&lt;/secondary-title&gt;&lt;/titles&gt;&lt;pages&gt;e741&lt;/pages&gt;&lt;volume&gt;7&lt;/volume&gt;&lt;number&gt;4&lt;/number&gt;&lt;dates&gt;&lt;year&gt;2020&lt;/year&gt;&lt;/dates&gt;&lt;urls&gt;&lt;related-urls&gt;&lt;url&gt;https://nn.neurology.org/content/nnn/7/4/e741.full.pdf&lt;/url&gt;&lt;/related-urls&gt;&lt;/urls&gt;&lt;electronic-resource-num&gt;10.1212/nxi.0000000000000741&lt;/electronic-resource-num&gt;&lt;/record&gt;&lt;/Cite&gt;&lt;/EndNote&gt;</w:instrText>
            </w:r>
            <w:r w:rsidR="00912AD2"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30</w:t>
            </w:r>
            <w:r w:rsidR="00912AD2"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04B525FA" w14:textId="77777777" w:rsidR="00912AD2" w:rsidRPr="00A92831" w:rsidRDefault="00912AD2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347EA317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71-year-old male patient presented with a 3-day history of subacute onset of paresthesia at limb extremities, followed by distal weakness rapidly evolving to severe </w:t>
            </w:r>
          </w:p>
          <w:p w14:paraId="794376D4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He had a low-grade fever for a few days the week prior </w:t>
            </w:r>
          </w:p>
          <w:p w14:paraId="2C329C2D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asopharyngeal swab tested positive for SARS-CoV-2 while CSF was negative </w:t>
            </w:r>
          </w:p>
        </w:tc>
      </w:tr>
      <w:tr w:rsidR="00912AD2" w:rsidRPr="00A92831" w14:paraId="19CBFA41" w14:textId="77777777" w:rsidTr="00E65689">
        <w:trPr>
          <w:trHeight w:val="1249"/>
        </w:trPr>
        <w:tc>
          <w:tcPr>
            <w:tcW w:w="2140" w:type="dxa"/>
          </w:tcPr>
          <w:p w14:paraId="4D0709FE" w14:textId="11F6EA81" w:rsidR="00912AD2" w:rsidRPr="00A92831" w:rsidRDefault="00912AD2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Morocco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El Otmani&lt;/Author&gt;&lt;Year&gt;2020&lt;/Year&gt;&lt;RecNum&gt;292&lt;/RecNum&gt;&lt;DisplayText&gt;&lt;style face="superscript"&gt;331&lt;/style&gt;&lt;/DisplayText&gt;&lt;record&gt;&lt;rec-number&gt;292&lt;/rec-number&gt;&lt;foreign-keys&gt;&lt;key app="EN" db-id="psea0pzx6srvxiezztippp9mdx0tee0rt0zd" timestamp="1601656650"&gt;292&lt;/key&gt;&lt;/foreign-keys&gt;&lt;ref-type name="Journal Article"&gt;17&lt;/ref-type&gt;&lt;contributors&gt;&lt;authors&gt;&lt;author&gt;El Otmani, H.&lt;/author&gt;&lt;author&gt;El Moutawakil, B.&lt;/author&gt;&lt;author&gt;Rafai, M. A.&lt;/author&gt;&lt;author&gt;El Benna, N.&lt;/author&gt;&lt;author&gt;El Kettani, C.&lt;/author&gt;&lt;author&gt;Soussi, M.&lt;/author&gt;&lt;author&gt;El Mdaghri, N.&lt;/author&gt;&lt;author&gt;Barrou, H.&lt;/author&gt;&lt;author&gt;Afif, H.&lt;/author&gt;&lt;/authors&gt;&lt;/contributors&gt;&lt;titles&gt;&lt;title&gt;Covid-19 and Guillain-Barré syndrome: More than a coincidence!&lt;/title&gt;&lt;secondary-title&gt;Revue neurologique&lt;/secondary-title&gt;&lt;alt-title&gt;Rev Neurol (Paris)&lt;/alt-title&gt;&lt;/titles&gt;&lt;periodical&gt;&lt;full-title&gt;Revue neurologique&lt;/full-title&gt;&lt;abbr-1&gt;Rev Neurol (Paris)&lt;/abbr-1&gt;&lt;/periodical&gt;&lt;alt-periodical&gt;&lt;full-title&gt;Revue neurologique&lt;/full-title&gt;&lt;abbr-1&gt;Rev Neurol (Paris)&lt;/abbr-1&gt;&lt;/alt-periodical&gt;&lt;pages&gt;518-519&lt;/pages&gt;&lt;volume&gt;176&lt;/volume&gt;&lt;number&gt;6&lt;/number&gt;&lt;edition&gt;2020/04/24&lt;/edition&gt;&lt;keywords&gt;&lt;keyword&gt;Betacoronavirus&lt;/keyword&gt;&lt;keyword&gt;Coronavirus Infections&lt;/keyword&gt;&lt;keyword&gt;*Guillain-Barre Syndrome&lt;/keyword&gt;&lt;keyword&gt;Humans&lt;/keyword&gt;&lt;keyword&gt;Pandemics&lt;/keyword&gt;&lt;keyword&gt;Pneumonia, Viral&lt;/keyword&gt;&lt;keyword&gt;*SARS Virus&lt;/keyword&gt;&lt;/keywords&gt;&lt;dates&gt;&lt;year&gt;2020&lt;/year&gt;&lt;/dates&gt;&lt;publisher&gt;Elsevier Masson SAS.&lt;/publisher&gt;&lt;isbn&gt;0035-3787&lt;/isbn&gt;&lt;accession-num&gt;32359804&lt;/accession-num&gt;&lt;urls&gt;&lt;related-urls&gt;&lt;url&gt;https://pubmed.ncbi.nlm.nih.gov/32359804&lt;/url&gt;&lt;url&gt;https://www.ncbi.nlm.nih.gov/pmc/articles/PMC7180370/&lt;/url&gt;&lt;/related-urls&gt;&lt;/urls&gt;&lt;electronic-resource-num&gt;10.1016/j.neurol.2020.04.007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31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22172287" w14:textId="77777777" w:rsidR="00912AD2" w:rsidRPr="00A92831" w:rsidRDefault="00912AD2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6C9452EE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70-year-old female receiving prednisone as maintenance therapy for rheumatoid arthritis, presented with a rapidly, bilateral weakness and tingling sensation in all four extremities; 3-days prior to the symptom’s onset the patient presented with an episode of dry cough spontaneously resolving within 48 hours </w:t>
            </w:r>
          </w:p>
          <w:p w14:paraId="113E7604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eurological findings were consistent with AMSAN, a subtype of GBS </w:t>
            </w:r>
          </w:p>
          <w:p w14:paraId="24422D2E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Oropharyngeal swab was positive for SARS-CoV-2 while CSF was negative </w:t>
            </w:r>
          </w:p>
        </w:tc>
      </w:tr>
      <w:tr w:rsidR="00912AD2" w:rsidRPr="00A92831" w14:paraId="68669126" w14:textId="77777777" w:rsidTr="00E65689">
        <w:trPr>
          <w:trHeight w:val="1249"/>
        </w:trPr>
        <w:tc>
          <w:tcPr>
            <w:tcW w:w="2140" w:type="dxa"/>
          </w:tcPr>
          <w:p w14:paraId="414C6076" w14:textId="0785BCEF" w:rsidR="00912AD2" w:rsidRPr="00A92831" w:rsidRDefault="00912AD2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New York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brams&lt;/Author&gt;&lt;Year&gt;2020&lt;/Year&gt;&lt;RecNum&gt;296&lt;/RecNum&gt;&lt;DisplayText&gt;&lt;style face="superscript"&gt;332&lt;/style&gt;&lt;/DisplayText&gt;&lt;record&gt;&lt;rec-number&gt;296&lt;/rec-number&gt;&lt;foreign-keys&gt;&lt;key app="EN" db-id="psea0pzx6srvxiezztippp9mdx0tee0rt0zd" timestamp="1601656651"&gt;296&lt;/key&gt;&lt;/foreign-keys&gt;&lt;ref-type name="Journal Article"&gt;17&lt;/ref-type&gt;&lt;contributors&gt;&lt;authors&gt;&lt;author&gt;Abrams, Rory M. C.&lt;/author&gt;&lt;author&gt;Kim, Brian D.&lt;/author&gt;&lt;author&gt;Markantone, Desiree M.&lt;/author&gt;&lt;author&gt;Reilly, Kaitlin&lt;/author&gt;&lt;author&gt;Paniz-Mondolfi, Alberto E.&lt;/author&gt;&lt;author&gt;Gitman, Melissa R.&lt;/author&gt;&lt;author&gt;Choo, S. Yoon&lt;/author&gt;&lt;author&gt;Tse, Winona&lt;/author&gt;&lt;author&gt;Robinson-Papp, Jessica&lt;/author&gt;&lt;/authors&gt;&lt;/contributors&gt;&lt;titles&gt;&lt;title&gt;Severe rapidly progressive Guillain-Barré syndrome in the setting of acute COVID-19 disease&lt;/title&gt;&lt;secondary-title&gt;Journal of neurovirology&lt;/secondary-title&gt;&lt;alt-title&gt;J Neurovirol&lt;/alt-title&gt;&lt;/titles&gt;&lt;periodical&gt;&lt;full-title&gt;Journal of neurovirology&lt;/full-title&gt;&lt;abbr-1&gt;J Neurovirol&lt;/abbr-1&gt;&lt;/periodical&gt;&lt;alt-periodical&gt;&lt;full-title&gt;Journal of neurovirology&lt;/full-title&gt;&lt;abbr-1&gt;J Neurovirol&lt;/abbr-1&gt;&lt;/alt-periodical&gt;&lt;pages&gt;1-3&lt;/pages&gt;&lt;keywords&gt;&lt;keyword&gt;Coronavirus-19&lt;/keyword&gt;&lt;keyword&gt;Guillain-Barré syndrome&lt;/keyword&gt;&lt;keyword&gt;Neuromuscular disorders&lt;/keyword&gt;&lt;keyword&gt;Polyneuropathy&lt;/keyword&gt;&lt;keyword&gt;SARS-CoV-2&lt;/keyword&gt;&lt;/keywords&gt;&lt;dates&gt;&lt;year&gt;2020&lt;/year&gt;&lt;/dates&gt;&lt;publisher&gt;Springer International Publishing&lt;/publisher&gt;&lt;isbn&gt;1538-2443&amp;#xD;1355-0284&lt;/isbn&gt;&lt;accession-num&gt;32720233&lt;/accession-num&gt;&lt;urls&gt;&lt;related-urls&gt;&lt;url&gt;https://pubmed.ncbi.nlm.nih.gov/32720233&lt;/url&gt;&lt;url&gt;https://www.ncbi.nlm.nih.gov/pmc/articles/PMC7384559/&lt;/url&gt;&lt;/related-urls&gt;&lt;/urls&gt;&lt;electronic-resource-num&gt;10.1007/s13365-020-00884-7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32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2A1D6855" w14:textId="77777777" w:rsidR="00912AD2" w:rsidRPr="00A92831" w:rsidRDefault="00912AD2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45385A13" w14:textId="31DCD4EB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67-year-old female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with rapidly progressive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quadriparesis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, low back pain,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paresthesias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>, urinary retention</w:t>
            </w:r>
          </w:p>
          <w:p w14:paraId="1DE45289" w14:textId="13C8718B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0-days prior developed a cough, nausea, and diminished appetite</w:t>
            </w:r>
          </w:p>
          <w:p w14:paraId="5B3F1E1F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asopharyngeal SARS-CoV-2 RT-PCR test was positive </w:t>
            </w:r>
          </w:p>
          <w:p w14:paraId="1F7368A0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Motor dysfunctions continued to progress </w:t>
            </w:r>
          </w:p>
          <w:p w14:paraId="2981820A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CSF was negative for SARS-CoV-2 </w:t>
            </w:r>
          </w:p>
        </w:tc>
      </w:tr>
      <w:tr w:rsidR="00912AD2" w:rsidRPr="00A92831" w14:paraId="1BCCC7CB" w14:textId="77777777" w:rsidTr="00E65689">
        <w:trPr>
          <w:trHeight w:val="1249"/>
        </w:trPr>
        <w:tc>
          <w:tcPr>
            <w:tcW w:w="2140" w:type="dxa"/>
          </w:tcPr>
          <w:p w14:paraId="41DB3EA3" w14:textId="1FEBB510" w:rsidR="00912AD2" w:rsidRPr="00A92831" w:rsidRDefault="00912AD2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Pittsburgh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dTwvQXV0aG9yPjxZZWFyPjIwMjA8L1llYXI+PFJlY051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dTwvQXV0aG9yPjxZZWFyPjIwMjA8L1llYXI+PFJlY051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33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12FED945" w14:textId="77777777" w:rsidR="00912AD2" w:rsidRPr="00A92831" w:rsidRDefault="00912AD2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55E1EEAD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72-year-old male presented with symmetric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paresthesias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and ascending appendicular weakness </w:t>
            </w:r>
          </w:p>
          <w:p w14:paraId="578E4F0B" w14:textId="1F0B1A81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7-days prior developed diarrhea, anorexia, and chills, </w:t>
            </w:r>
            <w:r>
              <w:rPr>
                <w:rFonts w:ascii="Arial" w:hAnsi="Arial" w:cs="Arial"/>
                <w:sz w:val="20"/>
                <w:szCs w:val="20"/>
              </w:rPr>
              <w:t>which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resolved in 5 days </w:t>
            </w:r>
          </w:p>
          <w:p w14:paraId="097B3DEE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asopharyngeal PCR SARS-CoV-2 was positive </w:t>
            </w:r>
          </w:p>
          <w:p w14:paraId="58037A46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Prominent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dysautonom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1876ACB8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Microbiological CSF testing was negative, including for SARS-CoV-2</w:t>
            </w:r>
          </w:p>
        </w:tc>
      </w:tr>
      <w:tr w:rsidR="00912AD2" w:rsidRPr="00A92831" w14:paraId="042BBB86" w14:textId="77777777" w:rsidTr="00E65689">
        <w:trPr>
          <w:trHeight w:val="822"/>
        </w:trPr>
        <w:tc>
          <w:tcPr>
            <w:tcW w:w="2140" w:type="dxa"/>
          </w:tcPr>
          <w:p w14:paraId="1A196C06" w14:textId="1CD75DC2" w:rsidR="00912AD2" w:rsidRPr="00A92831" w:rsidRDefault="00912AD2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Pittsburgh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SYW5hPC9BdXRob3I+PFllYXI+MjAyMDwvWWVhcj48UmVj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SYW5hPC9BdXRob3I+PFllYXI+MjAyMDwvWWVhcj48UmVj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34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255" w:type="dxa"/>
          </w:tcPr>
          <w:p w14:paraId="5C51DB46" w14:textId="77777777" w:rsidR="00912AD2" w:rsidRPr="00A92831" w:rsidRDefault="00912AD2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4B55F601" w14:textId="51082E68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4-year-old male patient with ascending limb weakness and numbness followed </w:t>
            </w:r>
            <w:r>
              <w:rPr>
                <w:rFonts w:ascii="Arial" w:hAnsi="Arial" w:cs="Arial"/>
                <w:sz w:val="20"/>
                <w:szCs w:val="20"/>
              </w:rPr>
              <w:t xml:space="preserve">respiratory 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symptoms </w:t>
            </w:r>
          </w:p>
          <w:p w14:paraId="3BCB5B95" w14:textId="18936652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-weeks prior developed rhinorrhea, odynophagia, fevers, chills</w:t>
            </w:r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Pr="00A92831">
              <w:rPr>
                <w:rFonts w:ascii="Arial" w:hAnsi="Arial" w:cs="Arial"/>
                <w:sz w:val="20"/>
                <w:szCs w:val="20"/>
              </w:rPr>
              <w:t>night sweats; wife was positive for COVID-19</w:t>
            </w:r>
          </w:p>
          <w:p w14:paraId="26396D88" w14:textId="43A100BE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CS consistent with GBS; administered 5-days of IVIG </w:t>
            </w:r>
          </w:p>
        </w:tc>
      </w:tr>
      <w:tr w:rsidR="00912AD2" w:rsidRPr="00A92831" w14:paraId="2C531EF4" w14:textId="77777777" w:rsidTr="00E65689">
        <w:trPr>
          <w:trHeight w:val="1249"/>
        </w:trPr>
        <w:tc>
          <w:tcPr>
            <w:tcW w:w="2140" w:type="dxa"/>
          </w:tcPr>
          <w:p w14:paraId="1CC5B13D" w14:textId="652B3E7B" w:rsidR="00912AD2" w:rsidRPr="00A92831" w:rsidRDefault="00912AD2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Saint-Étienne, France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amdessanche&lt;/Author&gt;&lt;Year&gt;2020&lt;/Year&gt;&lt;RecNum&gt;468&lt;/RecNum&gt;&lt;DisplayText&gt;&lt;style face="superscript"&gt;335&lt;/style&gt;&lt;/DisplayText&gt;&lt;record&gt;&lt;rec-number&gt;468&lt;/rec-number&gt;&lt;foreign-keys&gt;&lt;key app="EN" db-id="psea0pzx6srvxiezztippp9mdx0tee0rt0zd" timestamp="1601656690"&gt;468&lt;/key&gt;&lt;/foreign-keys&gt;&lt;ref-type name="Journal Article"&gt;17&lt;/ref-type&gt;&lt;contributors&gt;&lt;authors&gt;&lt;author&gt;Camdessanche, J. P.&lt;/author&gt;&lt;author&gt;Morel, J.&lt;/author&gt;&lt;author&gt;Pozzetto, B.&lt;/author&gt;&lt;author&gt;Paul, S.&lt;/author&gt;&lt;author&gt;Tholance, Y.&lt;/author&gt;&lt;author&gt;Botelho-Nevers, E.&lt;/author&gt;&lt;/authors&gt;&lt;/contributors&gt;&lt;titles&gt;&lt;title&gt;COVID-19 may induce Guillain-Barré syndrome&lt;/title&gt;&lt;secondary-title&gt;Revue neurologique&lt;/secondary-title&gt;&lt;alt-title&gt;Rev Neurol (Paris)&lt;/alt-title&gt;&lt;/titles&gt;&lt;periodical&gt;&lt;full-title&gt;Revue neurologique&lt;/full-title&gt;&lt;abbr-1&gt;Rev Neurol (Paris)&lt;/abbr-1&gt;&lt;/periodical&gt;&lt;alt-periodical&gt;&lt;full-title&gt;Revue neurologique&lt;/full-title&gt;&lt;abbr-1&gt;Rev Neurol (Paris)&lt;/abbr-1&gt;&lt;/alt-periodical&gt;&lt;pages&gt;516-518&lt;/pages&gt;&lt;volume&gt;176&lt;/volume&gt;&lt;number&gt;6&lt;/number&gt;&lt;edition&gt;2020/04/15&lt;/edition&gt;&lt;keywords&gt;&lt;keyword&gt;Betacoronavirus&lt;/keyword&gt;&lt;keyword&gt;Coronavirus Infections&lt;/keyword&gt;&lt;keyword&gt;*Guillain-Barre Syndrome&lt;/keyword&gt;&lt;keyword&gt;Humans&lt;/keyword&gt;&lt;keyword&gt;Pandemics&lt;/keyword&gt;&lt;keyword&gt;Pneumonia, Viral&lt;/keyword&gt;&lt;keyword&gt;*SARS Virus&lt;/keyword&gt;&lt;/keywords&gt;&lt;dates&gt;&lt;year&gt;2020&lt;/year&gt;&lt;/dates&gt;&lt;publisher&gt;Elsevier Masson SAS.&lt;/publisher&gt;&lt;isbn&gt;0035-3787&lt;/isbn&gt;&lt;accession-num&gt;32334841&lt;/accession-num&gt;&lt;urls&gt;&lt;related-urls&gt;&lt;url&gt;https://pubmed.ncbi.nlm.nih.gov/32334841&lt;/url&gt;&lt;url&gt;https://www.ncbi.nlm.nih.gov/pmc/articles/PMC7158797/&lt;/url&gt;&lt;/related-urls&gt;&lt;/urls&gt;&lt;electronic-resource-num&gt;10.1016/j.neurol.2020.04.003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35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672D356B" w14:textId="77777777" w:rsidR="00912AD2" w:rsidRPr="00A92831" w:rsidRDefault="00912AD2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4C6735EB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64-year-old male admitted to hospital after tear of rotator cuff, presented with fever and cough for 2-days, nasopharyngeal swab tested positive for SARS-CoV-2 </w:t>
            </w:r>
          </w:p>
          <w:p w14:paraId="2E8C4F5D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11-days after COVID-19 symptom onset, patient complained of paresthesia in feet and hands  </w:t>
            </w:r>
          </w:p>
          <w:p w14:paraId="57CD7834" w14:textId="7B964946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CS 5-days after neurological symptom onset showed demyelinating pattern in accordance with GBS </w:t>
            </w:r>
          </w:p>
          <w:p w14:paraId="00893F6E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GBS as a complication of COVID-19 </w:t>
            </w:r>
          </w:p>
        </w:tc>
      </w:tr>
      <w:tr w:rsidR="00912AD2" w:rsidRPr="00A92831" w14:paraId="54E77320" w14:textId="77777777" w:rsidTr="00E65689">
        <w:tc>
          <w:tcPr>
            <w:tcW w:w="2140" w:type="dxa"/>
          </w:tcPr>
          <w:p w14:paraId="0BD72EC4" w14:textId="28D52E0E" w:rsidR="00912AD2" w:rsidRPr="00A92831" w:rsidRDefault="00912AD2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Sari, Iran</w:t>
            </w:r>
            <w:r w:rsidRPr="00A92831">
              <w:rPr>
                <w:rFonts w:ascii="Arial" w:hAnsi="Arial" w:cs="Arial"/>
                <w:sz w:val="20"/>
                <w:szCs w:val="20"/>
                <w:lang w:val="en-US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&lt;EndNote&gt;&lt;Cite&gt;&lt;Author&gt;Sedaghat&lt;/Author&gt;&lt;Year&gt;2020&lt;/Year&gt;&lt;RecNum&gt;189&lt;/RecNum&gt;&lt;DisplayText&gt;&lt;style face="superscript"&gt;336&lt;/style&gt;&lt;/DisplayText&gt;&lt;record&gt;&lt;rec-number&gt;189&lt;/rec-number&gt;&lt;foreign-keys&gt;&lt;key app="EN" db-id="psea0pzx6srvxiezztippp9mdx0tee0rt0zd" timestamp="1588260500"&gt;189&lt;/key&gt;&lt;/foreign-keys&gt;&lt;ref-type name="Journal Article"&gt;17&lt;/ref-type&gt;&lt;contributors&gt;&lt;authors&gt;&lt;author&gt;Sedaghat, Z.&lt;/author&gt;&lt;author&gt;Karimi, N.&lt;/author&gt;&lt;/authors&gt;&lt;/contributors&gt;&lt;auth-address&gt;Neurology Resident, Department of Neurology, School of Medicine, Mazandaran University of Medical Sciences, Sari, Iran.&amp;#xD;Toxoplesmosis Research Center, Immunogenetics Research Center, Clinical Research Development Unit of Bou Ali Sina Hospital, School of Medicine, Mazandaran University of Medical Sciences, Sari, Iran. Electronic address: N.karimi@mazums.ac.ir.&lt;/auth-address&gt;&lt;titles&gt;&lt;title&gt;Guillain Barre syndrome associated with COVID-19 infection: A case report&lt;/title&gt;&lt;secondary-title&gt;J Clin Neurosci&lt;/secondary-title&gt;&lt;/titles&gt;&lt;periodical&gt;&lt;full-title&gt;J Clin Neurosci&lt;/full-title&gt;&lt;/periodical&gt;&lt;edition&gt;2020/04/22&lt;/edition&gt;&lt;keywords&gt;&lt;keyword&gt;Covid-19&lt;/keyword&gt;&lt;keyword&gt;Case report&lt;/keyword&gt;&lt;keyword&gt;Guillain Barre syndrome&lt;/keyword&gt;&lt;keyword&gt;Neuropathy&lt;/keyword&gt;&lt;keyword&gt;Novel coronavirus&lt;/keyword&gt;&lt;keyword&gt;competing financial interests or personal relationships that could have appeared&lt;/keyword&gt;&lt;keyword&gt;to influence the work reported in this paper.&lt;/keyword&gt;&lt;/keywords&gt;&lt;dates&gt;&lt;year&gt;2020&lt;/year&gt;&lt;pub-dates&gt;&lt;date&gt;Apr 15&lt;/date&gt;&lt;/pub-dates&gt;&lt;/dates&gt;&lt;isbn&gt;1532-2653 (Electronic)&amp;#xD;0967-5868 (Linking)&lt;/isbn&gt;&lt;accession-num&gt;32312628&lt;/accession-num&gt;&lt;urls&gt;&lt;related-urls&gt;&lt;url&gt;https://www.ncbi.nlm.nih.gov/pubmed/32312628&lt;/url&gt;&lt;/related-urls&gt;&lt;/urls&gt;&lt;custom2&gt;PMC7158817&lt;/custom2&gt;&lt;electronic-resource-num&gt;10.1016/j.jocn.2020.04.062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  <w:lang w:val="en-US"/>
              </w:rPr>
              <w:t>336</w:t>
            </w:r>
            <w:r w:rsidRPr="00A92831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255" w:type="dxa"/>
          </w:tcPr>
          <w:p w14:paraId="5929D60D" w14:textId="77777777" w:rsidR="00912AD2" w:rsidRPr="00A92831" w:rsidRDefault="00912AD2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3505A5CD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65-year-old man with electrophysiological features in keeping with the </w:t>
            </w:r>
            <w:r w:rsidRPr="00A92831">
              <w:rPr>
                <w:rFonts w:ascii="Arial" w:hAnsi="Arial" w:cs="Arial"/>
                <w:sz w:val="20"/>
                <w:szCs w:val="20"/>
                <w:lang w:val="en-US"/>
              </w:rPr>
              <w:t>acute motor and sensory axonal neuropathy (AMSAN) variant of GBS</w:t>
            </w:r>
          </w:p>
          <w:p w14:paraId="34B66903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  <w:lang w:val="en-US"/>
              </w:rPr>
              <w:t>CSF was not obtained</w:t>
            </w:r>
          </w:p>
        </w:tc>
      </w:tr>
      <w:tr w:rsidR="00912AD2" w:rsidRPr="00A92831" w14:paraId="03158672" w14:textId="77777777" w:rsidTr="00E65689">
        <w:tc>
          <w:tcPr>
            <w:tcW w:w="2140" w:type="dxa"/>
          </w:tcPr>
          <w:p w14:paraId="4E388710" w14:textId="4E9B47C9" w:rsidR="00912AD2" w:rsidRPr="00A92831" w:rsidDel="00623ABC" w:rsidRDefault="00912AD2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Selters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>, German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Y2hlaWRsPC9BdXRob3I+PFllYXI+MjAyMDwvWWVhcj48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Y2hlaWRsPC9BdXRob3I+PFllYXI+MjAyMDwvWWVhcj48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37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255" w:type="dxa"/>
          </w:tcPr>
          <w:p w14:paraId="69A254FD" w14:textId="77777777" w:rsidR="00912AD2" w:rsidRPr="00A92831" w:rsidRDefault="00912AD2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13A3687F" w14:textId="55541486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4-year-old female patient presented with acute, proximal, moderate, symmetric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paraparesis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7EEC89E7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Symptoms began 3 weeks after a positive oropharyngeal test for COVID-19 </w:t>
            </w:r>
          </w:p>
          <w:p w14:paraId="537364D8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Reported loss of smell and taste 2 weeks prior to GBS symptoms but no respiratory symptoms </w:t>
            </w:r>
          </w:p>
          <w:p w14:paraId="0CF08B1D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SARS-CoV-2 was not tested in CSF </w:t>
            </w:r>
          </w:p>
        </w:tc>
      </w:tr>
      <w:tr w:rsidR="00912AD2" w:rsidRPr="00A92831" w14:paraId="53E16AFE" w14:textId="77777777" w:rsidTr="00E65689">
        <w:tc>
          <w:tcPr>
            <w:tcW w:w="2140" w:type="dxa"/>
          </w:tcPr>
          <w:p w14:paraId="6BD36BA6" w14:textId="25C844EB" w:rsidR="00912AD2" w:rsidRPr="00A92831" w:rsidRDefault="00912AD2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Suhl, German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elea&lt;/Author&gt;&lt;Year&gt;2020&lt;/Year&gt;&lt;RecNum&gt;300&lt;/RecNum&gt;&lt;DisplayText&gt;&lt;style face="superscript"&gt;338&lt;/style&gt;&lt;/DisplayText&gt;&lt;record&gt;&lt;rec-number&gt;300&lt;/rec-number&gt;&lt;foreign-keys&gt;&lt;key app="EN" db-id="psea0pzx6srvxiezztippp9mdx0tee0rt0zd" timestamp="1601656652"&gt;300&lt;/key&gt;&lt;/foreign-keys&gt;&lt;ref-type name="Journal Article"&gt;17&lt;/ref-type&gt;&lt;contributors&gt;&lt;authors&gt;&lt;author&gt;Pelea, Teodor&lt;/author&gt;&lt;author&gt;Reuter, Ursula&lt;/author&gt;&lt;author&gt;Schmidt, Christine&lt;/author&gt;&lt;author&gt;Laubinger, Raimondo&lt;/author&gt;&lt;author&gt;Siegmund, Robert&lt;/author&gt;&lt;author&gt;Walther, Bjoern Wito&lt;/author&gt;&lt;/authors&gt;&lt;/contributors&gt;&lt;titles&gt;&lt;title&gt;SARS-CoV-2 associated Guillain–Barré syndrome&lt;/title&gt;&lt;secondary-title&gt;Journal of Neurology&lt;/secondary-title&gt;&lt;/titles&gt;&lt;periodical&gt;&lt;full-title&gt;Journal of Neurology&lt;/full-title&gt;&lt;/periodical&gt;&lt;dates&gt;&lt;year&gt;2020&lt;/year&gt;&lt;pub-dates&gt;&lt;date&gt;2020/08/08&lt;/date&gt;&lt;/pub-dates&gt;&lt;/dates&gt;&lt;isbn&gt;1432-1459&lt;/isbn&gt;&lt;urls&gt;&lt;related-urls&gt;&lt;url&gt;https://doi.org/10.1007/s00415-020-10133-w&lt;/url&gt;&lt;/related-urls&gt;&lt;/urls&gt;&lt;electronic-resource-num&gt;10.1007/s00415-020-10133-w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38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28D5ADE7" w14:textId="77777777" w:rsidR="00912AD2" w:rsidRPr="00A92831" w:rsidRDefault="00912AD2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287D455F" w14:textId="3638C1D1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6-year-old female with dry cough, mild fever and general weakness; positive for SARS-CoV-2 </w:t>
            </w:r>
          </w:p>
          <w:p w14:paraId="68DB07CE" w14:textId="187F368C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7-days after positive test, presented with weakness of her limbs and tingling sensation in all fingertips and toes </w:t>
            </w:r>
          </w:p>
          <w:p w14:paraId="35C74FD0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Showed typical, but severe, course of GBS </w:t>
            </w:r>
          </w:p>
          <w:p w14:paraId="3A4DC092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SARS-CoV-2 RT-PCR in CSF was negative </w:t>
            </w:r>
          </w:p>
        </w:tc>
      </w:tr>
      <w:tr w:rsidR="00912AD2" w:rsidRPr="00A92831" w14:paraId="20DF7D2B" w14:textId="77777777" w:rsidTr="00E65689">
        <w:tc>
          <w:tcPr>
            <w:tcW w:w="2140" w:type="dxa"/>
          </w:tcPr>
          <w:p w14:paraId="09D276D5" w14:textId="2D74CCC9" w:rsidR="00912AD2" w:rsidRPr="00A92831" w:rsidRDefault="00912AD2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etherlands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ilinc&lt;/Author&gt;&lt;Year&gt;2020&lt;/Year&gt;&lt;RecNum&gt;297&lt;/RecNum&gt;&lt;DisplayText&gt;&lt;style face="superscript"&gt;339&lt;/style&gt;&lt;/DisplayText&gt;&lt;record&gt;&lt;rec-number&gt;297&lt;/rec-number&gt;&lt;foreign-keys&gt;&lt;key app="EN" db-id="psea0pzx6srvxiezztippp9mdx0tee0rt0zd" timestamp="1601656651"&gt;297&lt;/key&gt;&lt;/foreign-keys&gt;&lt;ref-type name="Journal Article"&gt;17&lt;/ref-type&gt;&lt;contributors&gt;&lt;authors&gt;&lt;author&gt;Kilinc, Duygu&lt;/author&gt;&lt;author&gt;van de Pasch, Suzanne&lt;/author&gt;&lt;author&gt;Doets, Alex Y.&lt;/author&gt;&lt;author&gt;Jacobs, Bart C.&lt;/author&gt;&lt;author&gt;van Vliet, Judith&lt;/author&gt;&lt;author&gt;Garssen, Marcel P. J.&lt;/author&gt;&lt;/authors&gt;&lt;/contributors&gt;&lt;titles&gt;&lt;title&gt;Guillain-Barré syndrome after SARS-CoV-2 infection&lt;/title&gt;&lt;secondary-title&gt;European journal of neurology&lt;/secondary-title&gt;&lt;alt-title&gt;Eur J Neurol&lt;/alt-title&gt;&lt;/titles&gt;&lt;periodical&gt;&lt;full-title&gt;European journal of neurology&lt;/full-title&gt;&lt;abbr-1&gt;Eur J Neurol&lt;/abbr-1&gt;&lt;/periodical&gt;&lt;alt-periodical&gt;&lt;full-title&gt;European journal of neurology&lt;/full-title&gt;&lt;abbr-1&gt;Eur J Neurol&lt;/abbr-1&gt;&lt;/alt-periodical&gt;&lt;pages&gt;10.1111/ene.14398&lt;/pages&gt;&lt;keywords&gt;&lt;keyword&gt;COVID-19&lt;/keyword&gt;&lt;keyword&gt;Guillain-Barré syndrome&lt;/keyword&gt;&lt;keyword&gt;SARS-CoV-2&lt;/keyword&gt;&lt;keyword&gt;polyradiculoneuropathy&lt;/keyword&gt;&lt;keyword&gt;post-infectious&lt;/keyword&gt;&lt;/keywords&gt;&lt;dates&gt;&lt;year&gt;2020&lt;/year&gt;&lt;/dates&gt;&lt;publisher&gt;John Wiley and Sons Inc.&lt;/publisher&gt;&lt;isbn&gt;1468-1331&amp;#xD;1351-5101&lt;/isbn&gt;&lt;accession-num&gt;32533876&lt;/accession-num&gt;&lt;urls&gt;&lt;related-urls&gt;&lt;url&gt;https://pubmed.ncbi.nlm.nih.gov/32533876&lt;/url&gt;&lt;url&gt;https://www.ncbi.nlm.nih.gov/pmc/articles/PMC7323246/&lt;/url&gt;&lt;/related-urls&gt;&lt;/urls&gt;&lt;electronic-resource-num&gt;10.1111/ene.14398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39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6A2573B6" w14:textId="77777777" w:rsidR="00912AD2" w:rsidRPr="00A92831" w:rsidRDefault="00912AD2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39D4FF02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50-year-old male presented with 4 days of progressive bilateral facial weakness, paresthesia of distal extremities and an unsteady gait</w:t>
            </w:r>
          </w:p>
          <w:p w14:paraId="3B47CD2A" w14:textId="4F85F24C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4 weeks prior he had an episode of dry cough lasting several days without fever or other symptoms of infection </w:t>
            </w:r>
          </w:p>
          <w:p w14:paraId="4C968B24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PCR for SARS-CoV-2 in the CSF was negative</w:t>
            </w:r>
          </w:p>
          <w:p w14:paraId="4664B779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Fecal PCR reaction and serum immunoglobulin IgM and IgG for SARS-CoV-2 were positive </w:t>
            </w:r>
          </w:p>
        </w:tc>
      </w:tr>
      <w:tr w:rsidR="00912AD2" w:rsidRPr="00A92831" w14:paraId="631614CA" w14:textId="77777777" w:rsidTr="00E65689">
        <w:tc>
          <w:tcPr>
            <w:tcW w:w="2140" w:type="dxa"/>
          </w:tcPr>
          <w:p w14:paraId="38D196CA" w14:textId="58562F80" w:rsidR="00912AD2" w:rsidRPr="00A92831" w:rsidRDefault="004C1DF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hyperlink r:id="rId16" w:history="1">
              <w:r w:rsidR="00912AD2" w:rsidRPr="00A92831">
                <w:rPr>
                  <w:rStyle w:val="Hyperlink"/>
                  <w:rFonts w:ascii="Arial" w:hAnsi="Arial" w:cs="Arial"/>
                  <w:color w:val="auto"/>
                  <w:sz w:val="20"/>
                  <w:szCs w:val="20"/>
                  <w:u w:val="none"/>
                </w:rPr>
                <w:t>United Kingdom</w:t>
              </w:r>
            </w:hyperlink>
            <w:r w:rsidR="00912AD2"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aWV0PC9BdXRob3I+PFllYXI+MjAyMDwvWWVhcj48UmVj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aWV0PC9BdXRob3I+PFllYXI+MjAyMDwvWWVhcj48UmVj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912AD2"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40</w:t>
            </w:r>
            <w:r w:rsidR="00912AD2"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5B9297C0" w14:textId="77777777" w:rsidR="00912AD2" w:rsidRPr="00A92831" w:rsidRDefault="00912AD2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7277E19B" w14:textId="657D9D03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49-year-old male presented with difficulty in mobilising and reported a 3-week history of shortness of breath, headache and cough; oropharyngeal swabs positive for SARS-CoV-2 </w:t>
            </w:r>
          </w:p>
          <w:p w14:paraId="7C16F6E8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Patient returned 3-days later with worsening lower limb paraesthesia and unable to mobilize due to ascending </w:t>
            </w: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 xml:space="preserve">lower limb weakness </w:t>
            </w:r>
          </w:p>
          <w:p w14:paraId="180B2F60" w14:textId="4A8C08DD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CS showed demyelinating polyneuropathy</w:t>
            </w:r>
          </w:p>
          <w:p w14:paraId="00252A8E" w14:textId="5D3A93D6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Administered IVIG and his symptoms stabilized </w:t>
            </w:r>
          </w:p>
          <w:p w14:paraId="2CDE314D" w14:textId="191F476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Developed GBS as likely post-infectious complication 3-weeks after initial onset of symptoms </w:t>
            </w:r>
          </w:p>
        </w:tc>
      </w:tr>
      <w:tr w:rsidR="00912AD2" w:rsidRPr="00A92831" w14:paraId="791B20B2" w14:textId="77777777" w:rsidTr="00E65689">
        <w:tc>
          <w:tcPr>
            <w:tcW w:w="2140" w:type="dxa"/>
          </w:tcPr>
          <w:p w14:paraId="61286BFD" w14:textId="29D06147" w:rsidR="00912AD2" w:rsidRPr="00A92831" w:rsidRDefault="004C1DFF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hyperlink r:id="rId17" w:anchor="%20" w:history="1">
              <w:r w:rsidR="00912AD2" w:rsidRPr="00A92831">
                <w:rPr>
                  <w:rStyle w:val="Hyperlink"/>
                  <w:rFonts w:ascii="Arial" w:hAnsi="Arial" w:cs="Arial"/>
                  <w:color w:val="auto"/>
                  <w:sz w:val="20"/>
                  <w:szCs w:val="20"/>
                  <w:u w:val="none"/>
                </w:rPr>
                <w:t>USA</w:t>
              </w:r>
            </w:hyperlink>
            <w:r w:rsidR="00912AD2"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Naddaf&lt;/Author&gt;&lt;Year&gt;2020&lt;/Year&gt;&lt;RecNum&gt;471&lt;/RecNum&gt;&lt;DisplayText&gt;&lt;style face="superscript"&gt;341&lt;/style&gt;&lt;/DisplayText&gt;&lt;record&gt;&lt;rec-number&gt;471&lt;/rec-number&gt;&lt;foreign-keys&gt;&lt;key app="EN" db-id="psea0pzx6srvxiezztippp9mdx0tee0rt0zd" timestamp="1601656690"&gt;471&lt;/key&gt;&lt;/foreign-keys&gt;&lt;ref-type name="Journal Article"&gt;17&lt;/ref-type&gt;&lt;contributors&gt;&lt;authors&gt;&lt;author&gt;Naddaf, Elie&lt;/author&gt;&lt;author&gt;Laughlin, Ruple S.&lt;/author&gt;&lt;author&gt;Klein, Christopher J.&lt;/author&gt;&lt;author&gt;Toledano, Michel&lt;/author&gt;&lt;author&gt;Theel, Elitza S.&lt;/author&gt;&lt;author&gt;Binnicker, Matthew J.&lt;/author&gt;&lt;author&gt;Nagappan, Vijayalakshmi&lt;/author&gt;&lt;author&gt;Abdulrazzak, Mahdouh&lt;/author&gt;&lt;author&gt;Phelan, David M.&lt;/author&gt;&lt;/authors&gt;&lt;/contributors&gt;&lt;titles&gt;&lt;title&gt;Guillain-Barr&amp;amp;#xe9; Syndrome in a Patient With Evidence of Recent SARS-CoV-2 Infection&lt;/title&gt;&lt;secondary-title&gt;Mayo Clinic Proceedings&lt;/secondary-title&gt;&lt;/titles&gt;&lt;periodical&gt;&lt;full-title&gt;Mayo Clinic Proceedings&lt;/full-title&gt;&lt;/periodical&gt;&lt;pages&gt;1799-1801&lt;/pages&gt;&lt;volume&gt;95&lt;/volume&gt;&lt;number&gt;8&lt;/number&gt;&lt;dates&gt;&lt;year&gt;2020&lt;/year&gt;&lt;/dates&gt;&lt;publisher&gt;Elsevier&lt;/publisher&gt;&lt;isbn&gt;0025-6196&lt;/isbn&gt;&lt;urls&gt;&lt;related-urls&gt;&lt;url&gt;https://doi.org/10.1016/j.mayocp.2020.05.029&lt;/url&gt;&lt;/related-urls&gt;&lt;/urls&gt;&lt;electronic-resource-num&gt;10.1016/j.mayocp.2020.05.029&lt;/electronic-resource-num&gt;&lt;access-date&gt;2020/08/27&lt;/access-date&gt;&lt;/record&gt;&lt;/Cite&gt;&lt;/EndNote&gt;</w:instrText>
            </w:r>
            <w:r w:rsidR="00912AD2"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41</w:t>
            </w:r>
            <w:r w:rsidR="00912AD2"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66C3A43F" w14:textId="77777777" w:rsidR="00912AD2" w:rsidRPr="00A92831" w:rsidRDefault="00912AD2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7A80EED5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8-year-old female with travel history to Florida presented with progressive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paraparesis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and evolving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areflex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suggesting GBS </w:t>
            </w:r>
          </w:p>
          <w:p w14:paraId="3F575B70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SARS-CoV-2 nasopharyngeal swab, performed 3 weeks after onset of symptoms, was negative</w:t>
            </w:r>
          </w:p>
          <w:p w14:paraId="155BAD7C" w14:textId="40972968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Improved motor and gait examination after 5 sessions of every-other-day plasma exchange </w:t>
            </w:r>
          </w:p>
        </w:tc>
      </w:tr>
      <w:tr w:rsidR="00912AD2" w:rsidRPr="00A92831" w14:paraId="703C1C26" w14:textId="77777777" w:rsidTr="00E65689">
        <w:tc>
          <w:tcPr>
            <w:tcW w:w="2140" w:type="dxa"/>
          </w:tcPr>
          <w:p w14:paraId="20C244C7" w14:textId="71DCA16F" w:rsidR="00912AD2" w:rsidRPr="00A92831" w:rsidRDefault="00912AD2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USA 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dXRjaGluczwvQXV0aG9yPjxZZWFyPjIwMjA8L1llYXI+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dXRjaGluczwvQXV0aG9yPjxZZWFyPjIwMjA8L1llYXI+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42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57D5405C" w14:textId="77777777" w:rsidR="00912AD2" w:rsidRPr="00A92831" w:rsidRDefault="00912AD2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2B1300DC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21-year-old male presented with 4-day progressive history of fever, cough, dyspnea, diarrhea, nausea, headache, an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sinonasal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congestion </w:t>
            </w:r>
          </w:p>
          <w:p w14:paraId="1314BFEE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Bifacial weakness with paresthesia, GBS subtype </w:t>
            </w:r>
          </w:p>
          <w:p w14:paraId="1E13D64B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Administered treatment with 5 cycles of plasma exchange </w:t>
            </w:r>
          </w:p>
          <w:p w14:paraId="7A10C400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CSF positive for IgG and IgM </w:t>
            </w:r>
          </w:p>
        </w:tc>
      </w:tr>
      <w:tr w:rsidR="00912AD2" w:rsidRPr="00A92831" w14:paraId="46C24DE5" w14:textId="77777777" w:rsidTr="00E65689">
        <w:tc>
          <w:tcPr>
            <w:tcW w:w="2140" w:type="dxa"/>
          </w:tcPr>
          <w:p w14:paraId="4D10CA3A" w14:textId="3A50AA37" w:rsidR="00912AD2" w:rsidRPr="00A92831" w:rsidRDefault="00912AD2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Zaragoza, Spain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YW5jaG8tU2FsZGHDsWE8L0F1dGhvcj48WWVhcj4yMDIw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YW5jaG8tU2FsZGHDsWE8L0F1dGhvcj48WWVhcj4yMDIw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43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182AE69E" w14:textId="77777777" w:rsidR="00912AD2" w:rsidRPr="00A92831" w:rsidRDefault="00912AD2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40DE032E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6-year-old female presented with recent unsteadiness and paraesthesia in both hands </w:t>
            </w:r>
          </w:p>
          <w:p w14:paraId="202CD600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5 days prior, she complained of fever, dry cough and shortness of breath</w:t>
            </w:r>
          </w:p>
          <w:p w14:paraId="731A931E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PCR was positive for SARS-CoV-2 </w:t>
            </w:r>
          </w:p>
          <w:p w14:paraId="5D8ACCEC" w14:textId="77777777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Microbiological studies on CSF, including SARS-CoV-2, were negative </w:t>
            </w:r>
          </w:p>
          <w:p w14:paraId="30E470A6" w14:textId="7C8153AF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Administered IVIG, with significant improvement noted over the next 2 weeks </w:t>
            </w:r>
          </w:p>
        </w:tc>
      </w:tr>
      <w:tr w:rsidR="00912AD2" w:rsidRPr="00A92831" w14:paraId="3E2E1994" w14:textId="77777777" w:rsidTr="00E65689">
        <w:tc>
          <w:tcPr>
            <w:tcW w:w="2140" w:type="dxa"/>
          </w:tcPr>
          <w:p w14:paraId="1969007B" w14:textId="238FD28D" w:rsidR="00912AD2" w:rsidRPr="00A92831" w:rsidRDefault="00912AD2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Imola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 Italy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cmFjYWdsaWE8L0F1dGhvcj48WWVhcj4yMDIwPC9ZZWFy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cmFjYWdsaWE8L0F1dGhvcj48WWVhcj4yMDIwPC9ZZWFy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44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6C443DF5" w14:textId="09980980" w:rsidR="00912AD2" w:rsidRPr="00A92831" w:rsidRDefault="00912AD2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14225050" w14:textId="7490FC36" w:rsidR="00912AD2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583CA4">
              <w:rPr>
                <w:rFonts w:ascii="Arial" w:hAnsi="Arial" w:cs="Arial"/>
                <w:sz w:val="20"/>
                <w:szCs w:val="20"/>
              </w:rPr>
              <w:t>66-year</w:t>
            </w: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Pr="00583CA4">
              <w:rPr>
                <w:rFonts w:ascii="Arial" w:hAnsi="Arial" w:cs="Arial"/>
                <w:sz w:val="20"/>
                <w:szCs w:val="20"/>
              </w:rPr>
              <w:t xml:space="preserve">old </w:t>
            </w:r>
            <w:proofErr w:type="spellStart"/>
            <w:r w:rsidRPr="00583CA4">
              <w:rPr>
                <w:rFonts w:ascii="Arial" w:hAnsi="Arial" w:cs="Arial"/>
                <w:sz w:val="20"/>
                <w:szCs w:val="20"/>
              </w:rPr>
              <w:t>Maroccan</w:t>
            </w:r>
            <w:proofErr w:type="spellEnd"/>
            <w:r w:rsidRPr="00583CA4">
              <w:rPr>
                <w:rFonts w:ascii="Arial" w:hAnsi="Arial" w:cs="Arial"/>
                <w:sz w:val="20"/>
                <w:szCs w:val="20"/>
              </w:rPr>
              <w:t xml:space="preserve"> woman</w:t>
            </w:r>
            <w:r>
              <w:rPr>
                <w:rFonts w:ascii="Arial" w:hAnsi="Arial" w:cs="Arial"/>
                <w:sz w:val="20"/>
                <w:szCs w:val="20"/>
              </w:rPr>
              <w:t xml:space="preserve"> presented with weakness i</w:t>
            </w:r>
            <w:r w:rsidRPr="00583CA4">
              <w:rPr>
                <w:rFonts w:ascii="Arial" w:hAnsi="Arial" w:cs="Arial"/>
                <w:sz w:val="20"/>
                <w:szCs w:val="20"/>
              </w:rPr>
              <w:t xml:space="preserve">n all limbs, severe in lower, </w:t>
            </w:r>
            <w:r>
              <w:rPr>
                <w:rFonts w:ascii="Arial" w:hAnsi="Arial" w:cs="Arial"/>
                <w:sz w:val="20"/>
                <w:szCs w:val="20"/>
              </w:rPr>
              <w:t>distal &gt; proximal,</w:t>
            </w:r>
            <w:r w:rsidRPr="00583CA4">
              <w:rPr>
                <w:rFonts w:ascii="Arial" w:hAnsi="Arial" w:cs="Arial"/>
                <w:sz w:val="20"/>
                <w:szCs w:val="20"/>
              </w:rPr>
              <w:t xml:space="preserve"> with distal tingling sensation and pronounced lumbar pain for </w:t>
            </w:r>
            <w:r>
              <w:rPr>
                <w:rFonts w:ascii="Arial" w:hAnsi="Arial" w:cs="Arial"/>
                <w:sz w:val="20"/>
                <w:szCs w:val="20"/>
              </w:rPr>
              <w:t xml:space="preserve">8 days; absent reflexes </w:t>
            </w:r>
          </w:p>
          <w:p w14:paraId="4889C1BC" w14:textId="77777777" w:rsidR="00912AD2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NCS consistent with AIDP. CSF showed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albuminocytological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dissociation</w:t>
            </w:r>
          </w:p>
          <w:p w14:paraId="186C751E" w14:textId="67DA1DD0" w:rsidR="00912AD2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asopharyngeal swab RT-PCR positive for SARS-CoV-2; CSF not tested for SARS-CoV-2</w:t>
            </w:r>
          </w:p>
          <w:p w14:paraId="1109C097" w14:textId="32699B02" w:rsidR="00912AD2" w:rsidRPr="00A92831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mproved with IVIG course</w:t>
            </w:r>
          </w:p>
        </w:tc>
      </w:tr>
      <w:tr w:rsidR="00912AD2" w:rsidRPr="00A92831" w14:paraId="5B072DA9" w14:textId="77777777" w:rsidTr="00DD300A">
        <w:trPr>
          <w:trHeight w:val="251"/>
        </w:trPr>
        <w:tc>
          <w:tcPr>
            <w:tcW w:w="2140" w:type="dxa"/>
          </w:tcPr>
          <w:p w14:paraId="6976108B" w14:textId="1050A6B0" w:rsidR="00912AD2" w:rsidRDefault="00912AD2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Ingolstadt, Germany</w:t>
            </w:r>
            <w:r w:rsidR="00471C43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QZmVmZmVya29ybjwvQXV0aG9yPjxZZWFyPjIwMjA8L1ll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</w:fldData>
              </w:fldChar>
            </w:r>
            <w:r w:rsidR="00715F3A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instrText xml:space="preserve"> ADDIN EN.CITE </w:instrText>
            </w:r>
            <w:r w:rsidR="00715F3A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QZmVmZmVya29ybjwvQXV0aG9yPjxZZWFyPjIwMjA8L1ll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</w:fldData>
              </w:fldChar>
            </w:r>
            <w:r w:rsidR="00715F3A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r>
            <w:r w:rsidR="00715F3A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fldChar w:fldCharType="end"/>
            </w:r>
            <w:r w:rsidR="00471C43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color w:val="000000"/>
                <w:sz w:val="20"/>
                <w:szCs w:val="20"/>
                <w:shd w:val="clear" w:color="auto" w:fill="FFFFFF"/>
                <w:vertAlign w:val="superscript"/>
              </w:rPr>
              <w:t>345</w:t>
            </w:r>
            <w:r w:rsidR="00471C43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1255" w:type="dxa"/>
          </w:tcPr>
          <w:p w14:paraId="7165A419" w14:textId="3D6FA5C7" w:rsidR="00912AD2" w:rsidRDefault="00912AD2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7CEE99E3" w14:textId="77777777" w:rsidR="00DD300A" w:rsidRDefault="00DD300A" w:rsidP="00DD300A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DD300A">
              <w:rPr>
                <w:rFonts w:ascii="Arial" w:hAnsi="Arial" w:cs="Arial"/>
                <w:sz w:val="20"/>
                <w:szCs w:val="20"/>
              </w:rPr>
              <w:t xml:space="preserve">51-year-old male presented with 2-days of progressive upper and lower limb weakness, </w:t>
            </w:r>
            <w:proofErr w:type="spellStart"/>
            <w:r w:rsidRPr="00DD300A">
              <w:rPr>
                <w:rFonts w:ascii="Arial" w:hAnsi="Arial" w:cs="Arial"/>
                <w:sz w:val="20"/>
                <w:szCs w:val="20"/>
              </w:rPr>
              <w:t>acral</w:t>
            </w:r>
            <w:proofErr w:type="spellEnd"/>
            <w:r w:rsidRPr="00DD300A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DD300A">
              <w:rPr>
                <w:rFonts w:ascii="Arial" w:hAnsi="Arial" w:cs="Arial"/>
                <w:sz w:val="20"/>
                <w:szCs w:val="20"/>
              </w:rPr>
              <w:t>paresthesias</w:t>
            </w:r>
            <w:proofErr w:type="spellEnd"/>
            <w:r w:rsidRPr="00DD300A">
              <w:rPr>
                <w:rFonts w:ascii="Arial" w:hAnsi="Arial" w:cs="Arial"/>
                <w:sz w:val="20"/>
                <w:szCs w:val="20"/>
              </w:rPr>
              <w:t xml:space="preserve"> preceded by fluctuating fever and flu-like symptoms with fatigue and dry cough</w:t>
            </w:r>
          </w:p>
          <w:p w14:paraId="246FB635" w14:textId="77777777" w:rsidR="00DD300A" w:rsidRDefault="00DD300A" w:rsidP="00DD300A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DD300A">
              <w:rPr>
                <w:rFonts w:ascii="Arial" w:hAnsi="Arial" w:cs="Arial"/>
                <w:sz w:val="20"/>
                <w:szCs w:val="20"/>
              </w:rPr>
              <w:t>Weakness progressed to a locked-in syndrome needing mechanical ventilation</w:t>
            </w:r>
          </w:p>
          <w:p w14:paraId="45603466" w14:textId="77777777" w:rsidR="00DD300A" w:rsidRDefault="00DD300A" w:rsidP="00DD300A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DD300A">
              <w:rPr>
                <w:rFonts w:ascii="Arial" w:hAnsi="Arial" w:cs="Arial"/>
                <w:sz w:val="20"/>
                <w:szCs w:val="20"/>
              </w:rPr>
              <w:t xml:space="preserve">CSF showed </w:t>
            </w:r>
            <w:proofErr w:type="spellStart"/>
            <w:r w:rsidRPr="00DD300A">
              <w:rPr>
                <w:rFonts w:ascii="Arial" w:hAnsi="Arial" w:cs="Arial"/>
                <w:sz w:val="20"/>
                <w:szCs w:val="20"/>
              </w:rPr>
              <w:t>albuminocytological</w:t>
            </w:r>
            <w:proofErr w:type="spellEnd"/>
            <w:r w:rsidRPr="00DD300A">
              <w:rPr>
                <w:rFonts w:ascii="Arial" w:hAnsi="Arial" w:cs="Arial"/>
                <w:sz w:val="20"/>
                <w:szCs w:val="20"/>
              </w:rPr>
              <w:t xml:space="preserve"> dissociation, MRI showed generalized </w:t>
            </w:r>
            <w:r>
              <w:rPr>
                <w:rFonts w:ascii="Arial" w:hAnsi="Arial" w:cs="Arial"/>
                <w:sz w:val="20"/>
                <w:szCs w:val="20"/>
              </w:rPr>
              <w:t>nerve root contrast enhancement</w:t>
            </w:r>
          </w:p>
          <w:p w14:paraId="635550BC" w14:textId="16C711D6" w:rsidR="00DD300A" w:rsidRPr="00DD300A" w:rsidRDefault="00DD300A" w:rsidP="00DD300A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DD300A">
              <w:rPr>
                <w:rFonts w:ascii="Arial" w:hAnsi="Arial" w:cs="Arial"/>
                <w:sz w:val="20"/>
                <w:szCs w:val="20"/>
              </w:rPr>
              <w:t>IVIG and plasma exchange treatment was followed by some motor improvement</w:t>
            </w:r>
          </w:p>
        </w:tc>
      </w:tr>
      <w:tr w:rsidR="00912AD2" w:rsidRPr="00A92831" w14:paraId="267B2140" w14:textId="77777777" w:rsidTr="00E65689">
        <w:tc>
          <w:tcPr>
            <w:tcW w:w="2140" w:type="dxa"/>
          </w:tcPr>
          <w:p w14:paraId="3B63201D" w14:textId="047469BD" w:rsidR="00912AD2" w:rsidRPr="0041417E" w:rsidRDefault="00912AD2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 w:rsidRPr="0041417E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Kyushu, Japan</w:t>
            </w:r>
            <w:r w:rsidR="00471C43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XYWRhPC9BdXRob3I+PFllYXI+MjAyMDwvWWVhcj48UmVj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</w:fldData>
              </w:fldChar>
            </w:r>
            <w:r w:rsidR="00715F3A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instrText xml:space="preserve"> ADDIN EN.CITE </w:instrText>
            </w:r>
            <w:r w:rsidR="00715F3A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XYWRhPC9BdXRob3I+PFllYXI+MjAyMDwvWWVhcj48UmVj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</w:fldData>
              </w:fldChar>
            </w:r>
            <w:r w:rsidR="00715F3A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r>
            <w:r w:rsidR="00715F3A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fldChar w:fldCharType="end"/>
            </w:r>
            <w:r w:rsidR="00471C43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color w:val="000000"/>
                <w:sz w:val="20"/>
                <w:szCs w:val="20"/>
                <w:shd w:val="clear" w:color="auto" w:fill="FFFFFF"/>
                <w:vertAlign w:val="superscript"/>
              </w:rPr>
              <w:t>346</w:t>
            </w:r>
            <w:r w:rsidR="00471C43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1255" w:type="dxa"/>
          </w:tcPr>
          <w:p w14:paraId="64D3CD94" w14:textId="5CB74A7F" w:rsidR="00912AD2" w:rsidRPr="0041417E" w:rsidRDefault="00912AD2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41417E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3011486B" w14:textId="77777777" w:rsidR="00912AD2" w:rsidRPr="0041417E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41417E">
              <w:rPr>
                <w:rFonts w:ascii="Arial" w:hAnsi="Arial" w:cs="Arial"/>
                <w:sz w:val="20"/>
                <w:szCs w:val="20"/>
              </w:rPr>
              <w:t>69-year-old male with severe COVID-19 pneumonia requiring intubation</w:t>
            </w:r>
          </w:p>
          <w:p w14:paraId="52C04F3E" w14:textId="77777777" w:rsidR="00912AD2" w:rsidRPr="0041417E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41417E">
              <w:rPr>
                <w:rFonts w:ascii="Arial" w:hAnsi="Arial" w:cs="Arial"/>
                <w:sz w:val="20"/>
                <w:szCs w:val="20"/>
              </w:rPr>
              <w:t>No cough reflex observed, tendon reflexes diminished – GBS diagnosed and given IVIG</w:t>
            </w:r>
          </w:p>
          <w:p w14:paraId="2C8286D3" w14:textId="4453D173" w:rsidR="00912AD2" w:rsidRPr="0041417E" w:rsidRDefault="00912AD2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41417E">
              <w:rPr>
                <w:rFonts w:ascii="Arial" w:hAnsi="Arial" w:cs="Arial"/>
                <w:sz w:val="20"/>
                <w:szCs w:val="20"/>
              </w:rPr>
              <w:t xml:space="preserve">Cough reflex recovered, patient successfully extubated five days after IVIG </w:t>
            </w:r>
          </w:p>
        </w:tc>
      </w:tr>
      <w:tr w:rsidR="00DD300A" w:rsidRPr="00A92831" w14:paraId="36DD5AFD" w14:textId="77777777" w:rsidTr="00E65689">
        <w:tc>
          <w:tcPr>
            <w:tcW w:w="2140" w:type="dxa"/>
          </w:tcPr>
          <w:p w14:paraId="7E15087B" w14:textId="45D86C23" w:rsidR="00DD300A" w:rsidRPr="0041417E" w:rsidRDefault="00DD300A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sz w:val="20"/>
                <w:szCs w:val="20"/>
              </w:rPr>
              <w:t>Calgary, Canada</w:t>
            </w:r>
            <w:r w:rsidR="0066169E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aGFuPC9BdXRob3I+PFllYXI+MjAyMDwvWWVhcj48UmVj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aGFuPC9BdXRob3I+PFllYXI+MjAyMDwvWWVhcj48UmVj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66169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47</w:t>
            </w:r>
            <w:r w:rsidR="0066169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07F34894" w14:textId="43FF7DCD" w:rsidR="00DD300A" w:rsidRPr="0041417E" w:rsidRDefault="00DD300A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3B89FAB6" w14:textId="77777777" w:rsidR="00DD300A" w:rsidRDefault="00DD300A" w:rsidP="004C1DF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58-year-old </w:t>
            </w:r>
            <w:r w:rsidRPr="00DD300A">
              <w:rPr>
                <w:rFonts w:ascii="Arial" w:hAnsi="Arial" w:cs="Arial"/>
                <w:sz w:val="20"/>
                <w:szCs w:val="20"/>
              </w:rPr>
              <w:t xml:space="preserve">male </w:t>
            </w:r>
            <w:r>
              <w:rPr>
                <w:rFonts w:ascii="Arial" w:hAnsi="Arial" w:cs="Arial"/>
                <w:sz w:val="20"/>
                <w:szCs w:val="20"/>
              </w:rPr>
              <w:t xml:space="preserve">with acute-onset facial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diplegia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Pr="00DD300A">
              <w:rPr>
                <w:rFonts w:ascii="Arial" w:hAnsi="Arial" w:cs="Arial"/>
                <w:sz w:val="20"/>
                <w:szCs w:val="20"/>
              </w:rPr>
              <w:t>dysarthria, and paresthesia in his feet</w:t>
            </w:r>
          </w:p>
          <w:p w14:paraId="5981FEEA" w14:textId="77777777" w:rsidR="00DD300A" w:rsidRDefault="00DD300A" w:rsidP="00DD300A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abs showed persistent thrombocytosis, elevated D-Dimer; oropharyngeal RT-PCR positive for SARS-CoV-2</w:t>
            </w:r>
          </w:p>
          <w:p w14:paraId="1D10F010" w14:textId="67C3AFA9" w:rsidR="00DD300A" w:rsidRPr="00DD300A" w:rsidRDefault="00DD300A" w:rsidP="00DD300A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DD300A">
              <w:rPr>
                <w:rFonts w:ascii="Arial" w:hAnsi="Arial" w:cs="Arial"/>
                <w:sz w:val="20"/>
                <w:szCs w:val="20"/>
              </w:rPr>
              <w:t xml:space="preserve">MRI Brain showed </w:t>
            </w:r>
            <w:r>
              <w:rPr>
                <w:rFonts w:ascii="Arial" w:hAnsi="Arial" w:cs="Arial"/>
                <w:sz w:val="20"/>
                <w:szCs w:val="20"/>
              </w:rPr>
              <w:t>bilateral intra-</w:t>
            </w:r>
            <w:r w:rsidRPr="00DD300A">
              <w:rPr>
                <w:rFonts w:ascii="Arial" w:hAnsi="Arial" w:cs="Arial"/>
                <w:sz w:val="20"/>
                <w:szCs w:val="20"/>
              </w:rPr>
              <w:t xml:space="preserve"> and extra</w:t>
            </w: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Pr="00DD300A">
              <w:rPr>
                <w:rFonts w:ascii="Arial" w:hAnsi="Arial" w:cs="Arial"/>
                <w:sz w:val="20"/>
                <w:szCs w:val="20"/>
              </w:rPr>
              <w:t>cranial facial nerve enhancement</w:t>
            </w:r>
          </w:p>
          <w:p w14:paraId="12319F90" w14:textId="77777777" w:rsidR="00DD300A" w:rsidRDefault="00DD300A" w:rsidP="004C1DFF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DD300A">
              <w:rPr>
                <w:rFonts w:ascii="Arial" w:hAnsi="Arial" w:cs="Arial"/>
                <w:sz w:val="20"/>
                <w:szCs w:val="20"/>
              </w:rPr>
              <w:t xml:space="preserve">CSF showed </w:t>
            </w:r>
            <w:proofErr w:type="spellStart"/>
            <w:r w:rsidRPr="00DD300A">
              <w:rPr>
                <w:rFonts w:ascii="Arial" w:hAnsi="Arial" w:cs="Arial"/>
                <w:sz w:val="20"/>
                <w:szCs w:val="20"/>
              </w:rPr>
              <w:t>albuminocytologic</w:t>
            </w:r>
            <w:proofErr w:type="spellEnd"/>
            <w:r w:rsidRPr="00DD300A">
              <w:rPr>
                <w:rFonts w:ascii="Arial" w:hAnsi="Arial" w:cs="Arial"/>
                <w:sz w:val="20"/>
                <w:szCs w:val="20"/>
              </w:rPr>
              <w:t xml:space="preserve"> dissociation</w:t>
            </w:r>
            <w:r>
              <w:rPr>
                <w:rFonts w:ascii="Arial" w:hAnsi="Arial" w:cs="Arial"/>
                <w:sz w:val="20"/>
                <w:szCs w:val="20"/>
              </w:rPr>
              <w:t>, but was negative for SARS-CoV-2</w:t>
            </w:r>
          </w:p>
          <w:p w14:paraId="1B340CD7" w14:textId="14C3228B" w:rsidR="00DD300A" w:rsidRPr="0041417E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CS consistent with GBS, treated with IVIG 5-day course, discharged with some improved facial movements</w:t>
            </w:r>
          </w:p>
        </w:tc>
      </w:tr>
      <w:tr w:rsidR="00DD300A" w:rsidRPr="00A92831" w14:paraId="71C04424" w14:textId="77777777" w:rsidTr="00E65689">
        <w:tc>
          <w:tcPr>
            <w:tcW w:w="13892" w:type="dxa"/>
            <w:gridSpan w:val="3"/>
            <w:shd w:val="clear" w:color="auto" w:fill="E7E6E6" w:themeFill="background2"/>
          </w:tcPr>
          <w:p w14:paraId="27332FDF" w14:textId="0E55520D" w:rsidR="00DD300A" w:rsidRPr="00A92831" w:rsidRDefault="00DD300A" w:rsidP="00912AD2">
            <w:pPr>
              <w:pStyle w:val="f-body"/>
              <w:spacing w:before="0" w:beforeAutospacing="0" w:after="0" w:afterAutospacing="0"/>
              <w:ind w:left="477"/>
              <w:jc w:val="center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>Miller Fisher Syndrome (MFS) and similar presentations</w:t>
            </w:r>
          </w:p>
        </w:tc>
      </w:tr>
      <w:tr w:rsidR="00DD300A" w:rsidRPr="00A92831" w14:paraId="1A3DC77E" w14:textId="77777777" w:rsidTr="00E65689">
        <w:tc>
          <w:tcPr>
            <w:tcW w:w="2140" w:type="dxa"/>
          </w:tcPr>
          <w:p w14:paraId="48E62DF1" w14:textId="6A0A0754" w:rsidR="00DD300A" w:rsidRPr="00A92831" w:rsidRDefault="00DD300A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orthern Ital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Toscano&lt;/Author&gt;&lt;Year&gt;2020&lt;/Year&gt;&lt;RecNum&gt;132&lt;/RecNum&gt;&lt;DisplayText&gt;&lt;style face="superscript"&gt;348&lt;/style&gt;&lt;/DisplayText&gt;&lt;record&gt;&lt;rec-number&gt;132&lt;/rec-number&gt;&lt;foreign-keys&gt;&lt;key app="EN" db-id="psea0pzx6srvxiezztippp9mdx0tee0rt0zd" timestamp="1587191022"&gt;132&lt;/key&gt;&lt;/foreign-keys&gt;&lt;ref-type name="Journal Article"&gt;17&lt;/ref-type&gt;&lt;contributors&gt;&lt;authors&gt;&lt;author&gt;Toscano, G.&lt;/author&gt;&lt;author&gt;Palmerini, F.&lt;/author&gt;&lt;author&gt;Ravaglia, S.&lt;/author&gt;&lt;author&gt;Ruiz, L.&lt;/author&gt;&lt;author&gt;Invernizzi, P.&lt;/author&gt;&lt;author&gt;Cuzzoni, M.G.&lt;/author&gt;&lt;author&gt;Baldanti, F.&lt;/author&gt;&lt;author&gt;Daturi, R.&lt;/author&gt;&lt;author&gt;Postorino, P.&lt;/author&gt;&lt;author&gt;Cavallini, A.&lt;/author&gt;&lt;author&gt;Micieli, G.&lt;/author&gt;&lt;/authors&gt;&lt;/contributors&gt;&lt;titles&gt;&lt;title&gt;Guillain–Barré Syndrome Associated with SARS-CoV-2&lt;/title&gt;&lt;secondary-title&gt;N Engl J Med&lt;/secondary-title&gt;&lt;/titles&gt;&lt;periodical&gt;&lt;full-title&gt;N Engl J Med&lt;/full-title&gt;&lt;/periodical&gt;&lt;edition&gt;April 17, 2020&lt;/edition&gt;&lt;dates&gt;&lt;year&gt;2020&lt;/year&gt;&lt;/dates&gt;&lt;urls&gt;&lt;/urls&gt;&lt;electronic-resource-num&gt;10.1056/NEJMc2009191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48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417D5E07" w14:textId="75955DE9" w:rsidR="00DD300A" w:rsidRPr="00A92831" w:rsidRDefault="00DD300A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10497" w:type="dxa"/>
          </w:tcPr>
          <w:p w14:paraId="7E409D97" w14:textId="77777777" w:rsidR="00DD300A" w:rsidRPr="00A92831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First neurological symptoms began 5-10 days after typical COVID-19 symptoms: lower-limb </w:t>
            </w: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 xml:space="preserve">weakness/paresthesia in 4 patients, facial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dipleg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then ataxia and paresthesia in one patient</w:t>
            </w:r>
          </w:p>
          <w:p w14:paraId="0FEAA411" w14:textId="77777777" w:rsidR="00DD300A" w:rsidRPr="00A92831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Flacci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quadriparesis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evolved over 36-96 hours in 4 patients; three received mechanical ventilation</w:t>
            </w:r>
          </w:p>
          <w:p w14:paraId="37A4DD8B" w14:textId="77777777" w:rsidR="00DD300A" w:rsidRPr="00A92831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 patients had demyelinating features on electrophysiology, 3 had more axonal features</w:t>
            </w:r>
          </w:p>
          <w:p w14:paraId="4AD3EE45" w14:textId="77777777" w:rsidR="00DD300A" w:rsidRPr="00A92831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CSF showe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albuminocytologic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dissociation in three patients and normal protein in two patients</w:t>
            </w:r>
          </w:p>
          <w:p w14:paraId="3F689F90" w14:textId="77777777" w:rsidR="00DD300A" w:rsidRPr="00A92831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Antiganglioside antibodies were absent in 3 tested patients</w:t>
            </w:r>
          </w:p>
          <w:p w14:paraId="2BBE30A1" w14:textId="77777777" w:rsidR="00DD300A" w:rsidRPr="00A92831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MRI showed nerve root enhancement in 2 patients, facial nerve enhancement in one</w:t>
            </w:r>
          </w:p>
          <w:p w14:paraId="3A5C57BF" w14:textId="77777777" w:rsidR="00DD300A" w:rsidRPr="00A92831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All were treated with IVIG, two received a second course and one also receiving plasma exchange</w:t>
            </w:r>
          </w:p>
          <w:p w14:paraId="018D0677" w14:textId="039F0A44" w:rsidR="00DD300A" w:rsidRPr="00A92831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At 4 weeks, two remained in ICU with mechanical ventilation, two were receiving physical therapy, and one was discharged and ambulatory</w:t>
            </w:r>
          </w:p>
        </w:tc>
      </w:tr>
      <w:tr w:rsidR="00DD300A" w:rsidRPr="00A92831" w14:paraId="12C01BCA" w14:textId="77777777" w:rsidTr="00E65689">
        <w:tc>
          <w:tcPr>
            <w:tcW w:w="2140" w:type="dxa"/>
          </w:tcPr>
          <w:p w14:paraId="780319E0" w14:textId="19CE8B63" w:rsidR="00DD300A" w:rsidRPr="00A92831" w:rsidRDefault="00DD300A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Madrid, Spain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Gutierrez-Ortiz&lt;/Author&gt;&lt;Year&gt;2020&lt;/Year&gt;&lt;RecNum&gt;191&lt;/RecNum&gt;&lt;DisplayText&gt;&lt;style face="superscript"&gt;349&lt;/style&gt;&lt;/DisplayText&gt;&lt;record&gt;&lt;rec-number&gt;191&lt;/rec-number&gt;&lt;foreign-keys&gt;&lt;key app="EN" db-id="psea0pzx6srvxiezztippp9mdx0tee0rt0zd" timestamp="1588261134"&gt;191&lt;/key&gt;&lt;/foreign-keys&gt;&lt;ref-type name="Journal Article"&gt;17&lt;/ref-type&gt;&lt;contributors&gt;&lt;authors&gt;&lt;author&gt;Gutierrez-Ortiz, C.&lt;/author&gt;&lt;author&gt;Mendez, A.&lt;/author&gt;&lt;author&gt;Rodrigo-Rey, S.&lt;/author&gt;&lt;author&gt;San Pedro-Murillo, E.&lt;/author&gt;&lt;author&gt;Bermejo-Guerrero, L.&lt;/author&gt;&lt;author&gt;Gordo-Manas, R.&lt;/author&gt;&lt;author&gt;de Aragon-Gomez, F.&lt;/author&gt;&lt;author&gt;Benito-Leon, J.&lt;/author&gt;&lt;/authors&gt;&lt;/contributors&gt;&lt;auth-address&gt;Department of Glaucoma and Neuro-Ophthalmology, University Hospital &amp;quot;Principe de Asturias&amp;quot;, Alcala de Henares, Madrid, Spain.&amp;#xD;Department of Glaucoma, &amp;quot;Martinez de Carneros&amp;quot; Clinic, Madrid, Spain.&amp;#xD;Department of Neurology, University Hospital &amp;quot;12 de Octubre&amp;quot;, Madrid, Spain.&amp;#xD;Department of Neurology, University Hospital &amp;quot;Principe de Asturias&amp;quot;, Alcala de Henares, Madrid, Spain.&amp;#xD;Department of Neurology, University Hospital &amp;quot;12 de Octubre&amp;quot;, Madrid, Spain jbenitol67@gmail.com.&amp;#xD;Centro de Investigacion Biomedica en Red sobre Enfermedades Neurodegenerativas (CIBERNED), Madrid, Spain.&amp;#xD;Department of Medicine, Universidad Complutense, Madrid, Spain.&lt;/auth-address&gt;&lt;titles&gt;&lt;title&gt;Miller Fisher Syndrome and polyneuritis cranialis in COVID-19&lt;/title&gt;&lt;secondary-title&gt;Neurology&lt;/secondary-title&gt;&lt;/titles&gt;&lt;periodical&gt;&lt;full-title&gt;Neurology&lt;/full-title&gt;&lt;/periodical&gt;&lt;edition&gt;2020/04/19&lt;/edition&gt;&lt;dates&gt;&lt;year&gt;2020&lt;/year&gt;&lt;pub-dates&gt;&lt;date&gt;Apr 17&lt;/date&gt;&lt;/pub-dates&gt;&lt;/dates&gt;&lt;isbn&gt;1526-632X (Electronic)&amp;#xD;0028-3878 (Linking)&lt;/isbn&gt;&lt;accession-num&gt;32303650&lt;/accession-num&gt;&lt;urls&gt;&lt;related-urls&gt;&lt;url&gt;https://www.ncbi.nlm.nih.gov/pubmed/32303650&lt;/url&gt;&lt;/related-urls&gt;&lt;/urls&gt;&lt;electronic-resource-num&gt;10.1212/WNL.0000000000009619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49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2A04AFDF" w14:textId="77777777" w:rsidR="00DD300A" w:rsidRPr="00A92831" w:rsidRDefault="00DD300A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0497" w:type="dxa"/>
          </w:tcPr>
          <w:p w14:paraId="10DBBD7B" w14:textId="77777777" w:rsidR="00DD300A" w:rsidRPr="00A92831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Patients presented with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ophthalmopleg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, ataxia, an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areflex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clinically in keeping with MFS, along with multiple cranial neuropathies and typical COVID-19 symptoms</w:t>
            </w:r>
          </w:p>
          <w:p w14:paraId="5900C563" w14:textId="77777777" w:rsidR="00DD300A" w:rsidRPr="00A92831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CSF showe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albuminocytologic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dissociation</w:t>
            </w:r>
          </w:p>
          <w:p w14:paraId="0DA15F87" w14:textId="77777777" w:rsidR="00DD300A" w:rsidRPr="00A92831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One patient tested positive for GD1b-IgG antibodies (versus GQ1b antibody more typical of MFS)</w:t>
            </w:r>
          </w:p>
          <w:p w14:paraId="02DA7B7D" w14:textId="7E760B2F" w:rsidR="00DD300A" w:rsidRPr="00A92831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One patient treated with IVIG; both had full recovery except anosmia/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ageus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in treated patient</w:t>
            </w:r>
          </w:p>
        </w:tc>
      </w:tr>
      <w:tr w:rsidR="00DD300A" w:rsidRPr="00A92831" w14:paraId="4BC93107" w14:textId="77777777" w:rsidTr="00E65689">
        <w:tc>
          <w:tcPr>
            <w:tcW w:w="2140" w:type="dxa"/>
          </w:tcPr>
          <w:p w14:paraId="6EF6E2C2" w14:textId="1F224123" w:rsidR="00DD300A" w:rsidRPr="00A92831" w:rsidRDefault="00DD300A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Málag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>, Spain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Reyes-Bueno&lt;/Author&gt;&lt;Year&gt;2020&lt;/Year&gt;&lt;RecNum&gt;457&lt;/RecNum&gt;&lt;DisplayText&gt;&lt;style face="superscript"&gt;350&lt;/style&gt;&lt;/DisplayText&gt;&lt;record&gt;&lt;rec-number&gt;457&lt;/rec-number&gt;&lt;foreign-keys&gt;&lt;key app="EN" db-id="psea0pzx6srvxiezztippp9mdx0tee0rt0zd" timestamp="1601656687"&gt;457&lt;/key&gt;&lt;/foreign-keys&gt;&lt;ref-type name="Journal Article"&gt;17&lt;/ref-type&gt;&lt;contributors&gt;&lt;authors&gt;&lt;author&gt;Reyes-Bueno, J. A.&lt;/author&gt;&lt;author&gt;García-Trujillo, L.&lt;/author&gt;&lt;author&gt;Urbaneja, P.&lt;/author&gt;&lt;author&gt;Ciano-Petersen, N. L.&lt;/author&gt;&lt;author&gt;Postigo-Pozo, M. J.&lt;/author&gt;&lt;author&gt;Martínez-Tomás, C.&lt;/author&gt;&lt;author&gt;Serrano-Castro, P. J.&lt;/author&gt;&lt;/authors&gt;&lt;/contributors&gt;&lt;titles&gt;&lt;title&gt;Miller-Fisher syndrome after SARS-CoV-2 infection&lt;/title&gt;&lt;secondary-title&gt;European Journal of Neurology&lt;/secondary-title&gt;&lt;/titles&gt;&lt;periodical&gt;&lt;full-title&gt;European journal of neurology&lt;/full-title&gt;&lt;abbr-1&gt;Eur J Neurol&lt;/abbr-1&gt;&lt;/periodical&gt;&lt;pages&gt;1759-1761&lt;/pages&gt;&lt;volume&gt;27&lt;/volume&gt;&lt;number&gt;9&lt;/number&gt;&lt;dates&gt;&lt;year&gt;2020&lt;/year&gt;&lt;/dates&gt;&lt;isbn&gt;1351-5101&lt;/isbn&gt;&lt;urls&gt;&lt;related-urls&gt;&lt;url&gt;https://onlinelibrary.wiley.com/doi/abs/10.1111/ene.14383&lt;/url&gt;&lt;/related-urls&gt;&lt;/urls&gt;&lt;electronic-resource-num&gt;10.1111/ene.14383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50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10661D2C" w14:textId="77777777" w:rsidR="00DD300A" w:rsidRPr="00A92831" w:rsidRDefault="00DD300A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3879DBA7" w14:textId="77777777" w:rsidR="00DD300A" w:rsidRPr="00A92831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51-year-old female diagnosed with MFS 2-weeks after COVID-19</w:t>
            </w:r>
          </w:p>
          <w:p w14:paraId="35EC7820" w14:textId="77777777" w:rsidR="00DD300A" w:rsidRPr="00A92831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RT-PCR SARS-CoV-2 negative; IgG was positive </w:t>
            </w:r>
          </w:p>
        </w:tc>
      </w:tr>
      <w:tr w:rsidR="00DD300A" w:rsidRPr="00A92831" w14:paraId="20E6C006" w14:textId="77777777" w:rsidTr="00E65689">
        <w:tc>
          <w:tcPr>
            <w:tcW w:w="2140" w:type="dxa"/>
          </w:tcPr>
          <w:p w14:paraId="006AA560" w14:textId="59451821" w:rsidR="00DD300A" w:rsidRPr="00A92831" w:rsidRDefault="00DD300A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Trieste, Ital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YW5nYW5vdHRpPC9BdXRob3I+PFllYXI+MjAyMDwvWWVh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YW5nYW5vdHRpPC9BdXRob3I+PFllYXI+MjAyMDwvWWVh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51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16570076" w14:textId="77777777" w:rsidR="00DD300A" w:rsidRPr="00A92831" w:rsidRDefault="00DD300A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22B96545" w14:textId="77777777" w:rsidR="00DD300A" w:rsidRPr="00A92831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0-year-old female developed SARS-CoV-2 pneumonia </w:t>
            </w:r>
          </w:p>
          <w:p w14:paraId="43691DA8" w14:textId="77777777" w:rsidR="00DD300A" w:rsidRPr="00A92831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Developed neurological symptoms 10-days after admission in keeping with MFS</w:t>
            </w:r>
          </w:p>
          <w:p w14:paraId="04007720" w14:textId="5854AC76" w:rsidR="00DD300A" w:rsidRPr="00A92831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Administered IVIG; recovered after 14-days </w:t>
            </w:r>
          </w:p>
        </w:tc>
      </w:tr>
      <w:tr w:rsidR="00DD300A" w:rsidRPr="00A92831" w14:paraId="32DBFCAF" w14:textId="77777777" w:rsidTr="00E65689">
        <w:tc>
          <w:tcPr>
            <w:tcW w:w="2140" w:type="dxa"/>
          </w:tcPr>
          <w:p w14:paraId="4F615EE6" w14:textId="3F759026" w:rsidR="00DD300A" w:rsidRPr="00A92831" w:rsidRDefault="00DD300A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Poole, United Kingdom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Ray&lt;/Author&gt;&lt;Year&gt;2020&lt;/Year&gt;&lt;RecNum&gt;459&lt;/RecNum&gt;&lt;DisplayText&gt;&lt;style face="superscript"&gt;352&lt;/style&gt;&lt;/DisplayText&gt;&lt;record&gt;&lt;rec-number&gt;459&lt;/rec-number&gt;&lt;foreign-keys&gt;&lt;key app="EN" db-id="psea0pzx6srvxiezztippp9mdx0tee0rt0zd" timestamp="1601656687"&gt;459&lt;/key&gt;&lt;/foreign-keys&gt;&lt;ref-type name="Journal Article"&gt;17&lt;/ref-type&gt;&lt;contributors&gt;&lt;authors&gt;&lt;author&gt;Ray, Amanda&lt;/author&gt;&lt;/authors&gt;&lt;/contributors&gt;&lt;titles&gt;&lt;title&gt;Miller Fisher syndrome and COVID-19: is there a link?&lt;/title&gt;&lt;secondary-title&gt;BMJ case reports&lt;/secondary-title&gt;&lt;alt-title&gt;BMJ Case Rep&lt;/alt-title&gt;&lt;/titles&gt;&lt;periodical&gt;&lt;full-title&gt;BMJ case reports&lt;/full-title&gt;&lt;abbr-1&gt;BMJ Case Rep&lt;/abbr-1&gt;&lt;/periodical&gt;&lt;alt-periodical&gt;&lt;full-title&gt;BMJ case reports&lt;/full-title&gt;&lt;abbr-1&gt;BMJ Case Rep&lt;/abbr-1&gt;&lt;/alt-periodical&gt;&lt;pages&gt;e236419&lt;/pages&gt;&lt;volume&gt;13&lt;/volume&gt;&lt;number&gt;8&lt;/number&gt;&lt;keywords&gt;&lt;keyword&gt;Influenza&lt;/keyword&gt;&lt;keyword&gt;emergency medicine&lt;/keyword&gt;&lt;keyword&gt;neurology&lt;/keyword&gt;&lt;keyword&gt;Betacoronavirus/*isolation &amp;amp; purification&lt;/keyword&gt;&lt;keyword&gt;China&lt;/keyword&gt;&lt;keyword&gt;Coronavirus Infections/*complications/diagnosis&lt;/keyword&gt;&lt;keyword&gt;Diagnosis, Differential&lt;/keyword&gt;&lt;keyword&gt;Fever/etiology&lt;/keyword&gt;&lt;keyword&gt;Humans&lt;/keyword&gt;&lt;keyword&gt;Male&lt;/keyword&gt;&lt;keyword&gt;Middle Aged&lt;/keyword&gt;&lt;keyword&gt;Miller Fisher Syndrome/*complications/diagnosis&lt;/keyword&gt;&lt;keyword&gt;Pandemics&lt;/keyword&gt;&lt;keyword&gt;Pneumonia, Viral/*complications/diagnosis&lt;/keyword&gt;&lt;/keywords&gt;&lt;dates&gt;&lt;year&gt;2020&lt;/year&gt;&lt;/dates&gt;&lt;publisher&gt;BMJ Publishing Group&lt;/publisher&gt;&lt;isbn&gt;1757-790X&lt;/isbn&gt;&lt;accession-num&gt;32784241&lt;/accession-num&gt;&lt;urls&gt;&lt;related-urls&gt;&lt;url&gt;https://pubmed.ncbi.nlm.nih.gov/32784241&lt;/url&gt;&lt;url&gt;https://www.ncbi.nlm.nih.gov/pmc/articles/PMC7418682/&lt;/url&gt;&lt;/related-urls&gt;&lt;/urls&gt;&lt;electronic-resource-num&gt;10.1136/bcr-2020-236419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52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255" w:type="dxa"/>
          </w:tcPr>
          <w:p w14:paraId="65828AA6" w14:textId="77777777" w:rsidR="00DD300A" w:rsidRPr="00A92831" w:rsidRDefault="00DD300A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5C0DEE20" w14:textId="77777777" w:rsidR="00DD300A" w:rsidRPr="00A92831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63-year-old male presented with fever; COVID-19 swab results positive </w:t>
            </w:r>
          </w:p>
          <w:p w14:paraId="1D752A14" w14:textId="1046CAE7" w:rsidR="00DD300A" w:rsidRPr="00A92831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eurological signs included complex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opthalmopleg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, ataxia, and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areflex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, suggesting MFS </w:t>
            </w:r>
          </w:p>
        </w:tc>
      </w:tr>
      <w:tr w:rsidR="00DD300A" w:rsidRPr="00A92831" w14:paraId="2121D477" w14:textId="77777777" w:rsidTr="00E65689">
        <w:tc>
          <w:tcPr>
            <w:tcW w:w="13892" w:type="dxa"/>
            <w:gridSpan w:val="3"/>
            <w:shd w:val="clear" w:color="auto" w:fill="E7E6E6" w:themeFill="background2"/>
          </w:tcPr>
          <w:p w14:paraId="3C79A0FD" w14:textId="379FC0B6" w:rsidR="00DD300A" w:rsidRPr="00FA6243" w:rsidRDefault="00DD300A" w:rsidP="00912AD2">
            <w:pPr>
              <w:pStyle w:val="f-body"/>
              <w:spacing w:before="0" w:beforeAutospacing="0" w:after="0" w:afterAutospacing="0"/>
              <w:ind w:left="477"/>
              <w:jc w:val="center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A6243">
              <w:rPr>
                <w:rFonts w:ascii="Arial" w:hAnsi="Arial" w:cs="Arial"/>
                <w:b/>
                <w:bCs/>
                <w:sz w:val="20"/>
                <w:szCs w:val="20"/>
              </w:rPr>
              <w:t>Other Cranial or Peripheral Neuropathies</w:t>
            </w:r>
          </w:p>
        </w:tc>
      </w:tr>
      <w:tr w:rsidR="00DD300A" w:rsidRPr="00A92831" w14:paraId="007F3E81" w14:textId="77777777" w:rsidTr="00E65689">
        <w:tc>
          <w:tcPr>
            <w:tcW w:w="2140" w:type="dxa"/>
          </w:tcPr>
          <w:p w14:paraId="4F126AF9" w14:textId="7E66B57C" w:rsidR="00DD300A" w:rsidRPr="00A92831" w:rsidRDefault="00DD300A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avia, Italy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b2Rpc2NvPC9BdXRob3I+PFllYXI+MjAyMTwvWWVhcj48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b2Rpc2NvPC9BdXRob3I+PFllYXI+MjAyMTwvWWVhcj48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53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109EAF12" w14:textId="2C8D9097" w:rsidR="00DD300A" w:rsidRPr="00A92831" w:rsidRDefault="00DD300A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10497" w:type="dxa"/>
          </w:tcPr>
          <w:p w14:paraId="00055109" w14:textId="3B675DB1" w:rsidR="00DD300A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Patients presenting with fever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hyposmia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hypogeusia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 cough; respiratory failure within 2 weeks</w:t>
            </w:r>
          </w:p>
          <w:p w14:paraId="48DE37F5" w14:textId="77777777" w:rsidR="00DD300A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n weaning from respiratory support and post-tracheostomy, they had hoarseness, dysphagia, and tongue deviation. Normal Brain MRI, antibody assays</w:t>
            </w:r>
          </w:p>
          <w:p w14:paraId="75D8D30B" w14:textId="1959A2F7" w:rsidR="00DD300A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0 weeks after respiratory symptoms, unilateral tongue deviation, and weakness of soft palate, trapezius, and sternocleidomastoid muscles persisted (asymmetric bulbar palsy)</w:t>
            </w:r>
          </w:p>
          <w:p w14:paraId="32AF0C7F" w14:textId="00474B3E" w:rsidR="00DD300A" w:rsidRPr="00A92831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EMG showed asymmetric changes of acute and/or chronic neurogenic changes in bulbar muscles without worsening over time, suggesting motor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neuronopathy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of medullary nuclei or lower cranial polyneuropathy</w:t>
            </w:r>
          </w:p>
        </w:tc>
      </w:tr>
      <w:tr w:rsidR="00DD300A" w:rsidRPr="00A92831" w14:paraId="646C2044" w14:textId="77777777" w:rsidTr="00E65689">
        <w:tc>
          <w:tcPr>
            <w:tcW w:w="2140" w:type="dxa"/>
          </w:tcPr>
          <w:p w14:paraId="61687F39" w14:textId="2CEAA97A" w:rsidR="00DD300A" w:rsidRPr="00A92831" w:rsidRDefault="00DD300A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331EFA">
              <w:rPr>
                <w:rFonts w:ascii="Arial" w:hAnsi="Arial" w:cs="Arial"/>
                <w:sz w:val="20"/>
                <w:szCs w:val="20"/>
              </w:rPr>
              <w:t>Besançon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 France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EZWNhdmVsPC9BdXRob3I+PFllYXI+MjAyMDwvWWVhcj48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EZWNhdmVsPC9BdXRob3I+PFllYXI+MjAyMDwvWWVhcj48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54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00E58899" w14:textId="231EAFAD" w:rsidR="00DD300A" w:rsidRPr="00A92831" w:rsidRDefault="00DD300A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4E286214" w14:textId="3E77AF58" w:rsidR="00DD300A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2-year-old male with cranial nerve X and XII deficits post-intubation in keeping with Tapia syndrome</w:t>
            </w:r>
          </w:p>
          <w:p w14:paraId="00B615BA" w14:textId="034CF77E" w:rsidR="00DD300A" w:rsidRPr="00A92831" w:rsidRDefault="00DD300A" w:rsidP="00331EFA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is presentation could have been solely explained by complications of intubation rather than COVID-19 (in particular, prolonged prone-position ventilation with lateral flexion of the head)</w:t>
            </w:r>
            <w:r w:rsidRPr="00577965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DD300A" w:rsidRPr="00A92831" w14:paraId="64BBB0C0" w14:textId="77777777" w:rsidTr="00E65689">
        <w:tc>
          <w:tcPr>
            <w:tcW w:w="2140" w:type="dxa"/>
          </w:tcPr>
          <w:p w14:paraId="2000D6AA" w14:textId="75B7B17B" w:rsidR="00DD300A" w:rsidRPr="00A92831" w:rsidRDefault="00DD300A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Auckland, New Zealand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Diprose&lt;/Author&gt;&lt;Year&gt;2020&lt;/Year&gt;&lt;RecNum&gt;452&lt;/RecNum&gt;&lt;DisplayText&gt;&lt;style face="superscript"&gt;355&lt;/style&gt;&lt;/DisplayText&gt;&lt;record&gt;&lt;rec-number&gt;452&lt;/rec-number&gt;&lt;foreign-keys&gt;&lt;key app="EN" db-id="psea0pzx6srvxiezztippp9mdx0tee0rt0zd" timestamp="1601656686"&gt;452&lt;/key&gt;&lt;/foreign-keys&gt;&lt;ref-type name="Journal Article"&gt;17&lt;/ref-type&gt;&lt;contributors&gt;&lt;authors&gt;&lt;author&gt;Diprose, William K&lt;/author&gt;&lt;author&gt;Bainbridge, Laura&lt;/author&gt;&lt;author&gt;Frith, Richard W&lt;/author&gt;&lt;author&gt;Anderson, Neil E&lt;/author&gt;&lt;/authors&gt;&lt;/contributors&gt;&lt;titles&gt;&lt;title&gt;Bilateral upper limb neuropathies following prone ventilation for COVID-19 pneumonia&lt;/title&gt;&lt;secondary-title&gt;Neurology: Clinical Practice&lt;/secondary-title&gt;&lt;/titles&gt;&lt;periodical&gt;&lt;full-title&gt;Neurology: Clinical Practice&lt;/full-title&gt;&lt;/periodical&gt;&lt;pages&gt;10.1212/CPJ.0000000000000944&lt;/pages&gt;&lt;dates&gt;&lt;year&gt;2020&lt;/year&gt;&lt;/dates&gt;&lt;urls&gt;&lt;related-urls&gt;&lt;url&gt;https://cp.neurology.org/content/neurclinpract/early/2020/08/18/CPJ.0000000000000944.full.pdf&lt;/url&gt;&lt;/related-urls&gt;&lt;/urls&gt;&lt;electronic-resource-num&gt;10.1212/cpj.0000000000000944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55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5B37FCB1" w14:textId="77777777" w:rsidR="00DD300A" w:rsidRPr="00A92831" w:rsidRDefault="00DD300A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0DE5F057" w14:textId="4A896704" w:rsidR="00DD300A" w:rsidRPr="00A92831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55-year-old female presented with 7-day history of cough, fever</w:t>
            </w:r>
            <w:r>
              <w:rPr>
                <w:rFonts w:ascii="Arial" w:hAnsi="Arial" w:cs="Arial"/>
                <w:sz w:val="20"/>
                <w:szCs w:val="20"/>
              </w:rPr>
              <w:t>, dyspnea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; SARS-CoV-2 PCR positive </w:t>
            </w:r>
          </w:p>
          <w:p w14:paraId="4941EB82" w14:textId="77777777" w:rsidR="00DD300A" w:rsidRPr="00A92831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Several bilateral weakness of shoulder abduction and external rotation, mild weakness of finger abduction, and numbness over the distribution of the axillary nerves </w:t>
            </w:r>
          </w:p>
          <w:p w14:paraId="468483A8" w14:textId="0BE513E7" w:rsidR="00DD300A" w:rsidRPr="00A92831" w:rsidRDefault="00DD300A" w:rsidP="00912AD2">
            <w:pPr>
              <w:pStyle w:val="f-body"/>
              <w:numPr>
                <w:ilvl w:val="0"/>
                <w:numId w:val="22"/>
              </w:numPr>
              <w:tabs>
                <w:tab w:val="left" w:pos="722"/>
              </w:tabs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Electromyography showed complete denervation of deltoid muscles bilaterally and of right infraspinatus and suggested bilateral suprascapular, axillary and ulnar neuropathies </w:t>
            </w:r>
          </w:p>
        </w:tc>
      </w:tr>
      <w:tr w:rsidR="00DD300A" w:rsidRPr="00A92831" w14:paraId="78C3A3F5" w14:textId="77777777" w:rsidTr="00E65689">
        <w:tc>
          <w:tcPr>
            <w:tcW w:w="2140" w:type="dxa"/>
          </w:tcPr>
          <w:p w14:paraId="1C63E1D3" w14:textId="68A8E78C" w:rsidR="00DD300A" w:rsidRPr="00A92831" w:rsidRDefault="00DD300A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orthern Ireland, </w:t>
            </w: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United Kingdom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bdelnour&lt;/Author&gt;&lt;Year&gt;2020&lt;/Year&gt;&lt;RecNum&gt;455&lt;/RecNum&gt;&lt;DisplayText&gt;&lt;style face="superscript"&gt;356&lt;/style&gt;&lt;/DisplayText&gt;&lt;record&gt;&lt;rec-number&gt;455&lt;/rec-number&gt;&lt;foreign-keys&gt;&lt;key app="EN" db-id="psea0pzx6srvxiezztippp9mdx0tee0rt0zd" timestamp="1601656686"&gt;455&lt;/key&gt;&lt;/foreign-keys&gt;&lt;ref-type name="Journal Article"&gt;17&lt;/ref-type&gt;&lt;contributors&gt;&lt;authors&gt;&lt;author&gt;Abdelnour, Loay&lt;/author&gt;&lt;author&gt;Eltahir Abdalla, Mohammed&lt;/author&gt;&lt;author&gt;Babiker, Saleem&lt;/author&gt;&lt;/authors&gt;&lt;/contributors&gt;&lt;titles&gt;&lt;title&gt;COVID 19 infection presenting as motor peripheral neuropathy&lt;/title&gt;&lt;secondary-title&gt;Journal of the Formosan Medical Association = Taiwan yi zhi&lt;/secondary-title&gt;&lt;alt-title&gt;J Formos Med Assoc&lt;/alt-title&gt;&lt;/titles&gt;&lt;alt-periodical&gt;&lt;full-title&gt;J Formos Med Assoc&lt;/full-title&gt;&lt;/alt-periodical&gt;&lt;pages&gt;1119-1120&lt;/pages&gt;&lt;volume&gt;119&lt;/volume&gt;&lt;number&gt;6&lt;/number&gt;&lt;edition&gt;2020/04/27&lt;/edition&gt;&lt;keywords&gt;&lt;keyword&gt;Aged&lt;/keyword&gt;&lt;keyword&gt;Betacoronavirus&lt;/keyword&gt;&lt;keyword&gt;Coronavirus Infections/*complications/*diagnosis&lt;/keyword&gt;&lt;keyword&gt;Humans&lt;/keyword&gt;&lt;keyword&gt;Male&lt;/keyword&gt;&lt;keyword&gt;Northern Ireland&lt;/keyword&gt;&lt;keyword&gt;Pandemics&lt;/keyword&gt;&lt;keyword&gt;Peripheral Nervous System Diseases/physiopathology/*virology&lt;/keyword&gt;&lt;keyword&gt;Pneumonia, Viral/*complications/*diagnosis&lt;/keyword&gt;&lt;/keywords&gt;&lt;dates&gt;&lt;year&gt;2020&lt;/year&gt;&lt;/dates&gt;&lt;publisher&gt;Formosan Medical Association. Published by Elsevier Taiwan LLC.&lt;/publisher&gt;&lt;isbn&gt;0929-6646&lt;/isbn&gt;&lt;accession-num&gt;32354690&lt;/accession-num&gt;&lt;urls&gt;&lt;related-urls&gt;&lt;url&gt;https://pubmed.ncbi.nlm.nih.gov/32354690&lt;/url&gt;&lt;url&gt;https://www.ncbi.nlm.nih.gov/pmc/articles/PMC7183987/&lt;/url&gt;&lt;/related-urls&gt;&lt;/urls&gt;&lt;electronic-resource-num&gt;10.1016/j.jfma.2020.04.024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56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3EDB2DD9" w14:textId="77777777" w:rsidR="00DD300A" w:rsidRPr="00A92831" w:rsidRDefault="00DD300A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1</w:t>
            </w:r>
          </w:p>
        </w:tc>
        <w:tc>
          <w:tcPr>
            <w:tcW w:w="10497" w:type="dxa"/>
          </w:tcPr>
          <w:p w14:paraId="797AC1A2" w14:textId="5699EE9F" w:rsidR="00DD300A" w:rsidRPr="00A92831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69-year-old male presented with 3-day history of bilateral lower limb weakness; tested positive for COVID-19 </w:t>
            </w:r>
          </w:p>
          <w:p w14:paraId="756361F4" w14:textId="77777777" w:rsidR="00DD300A" w:rsidRPr="00A92831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>Reduced power of 4/5 knee extension bilaterally; knee and ankle jerks were absent bilaterally</w:t>
            </w:r>
          </w:p>
          <w:p w14:paraId="00B1C275" w14:textId="77777777" w:rsidR="00DD300A" w:rsidRPr="00A92831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Received MRI of head and spin with no evidence of inflammation of demyelination </w:t>
            </w:r>
          </w:p>
          <w:p w14:paraId="3E7DBCE0" w14:textId="77777777" w:rsidR="00DD300A" w:rsidRPr="00A92831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Peripheral neuropathy manifested before onset of typical flu-like symptoms of COVID-19 </w:t>
            </w:r>
          </w:p>
        </w:tc>
      </w:tr>
      <w:tr w:rsidR="00DD300A" w:rsidRPr="00A92831" w14:paraId="568064F9" w14:textId="77777777" w:rsidTr="00E65689">
        <w:tc>
          <w:tcPr>
            <w:tcW w:w="2140" w:type="dxa"/>
          </w:tcPr>
          <w:p w14:paraId="33D9BC96" w14:textId="478797EC" w:rsidR="00DD300A" w:rsidRPr="00A92831" w:rsidRDefault="00DD300A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lastRenderedPageBreak/>
              <w:t>Ehime Prefecture, Japan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Homma&lt;/Author&gt;&lt;Year&gt;2020&lt;/Year&gt;&lt;RecNum&gt;495&lt;/RecNum&gt;&lt;DisplayText&gt;&lt;style face="superscript"&gt;357&lt;/style&gt;&lt;/DisplayText&gt;&lt;record&gt;&lt;rec-number&gt;495&lt;/rec-number&gt;&lt;foreign-keys&gt;&lt;key app="EN" db-id="psea0pzx6srvxiezztippp9mdx0tee0rt0zd" timestamp="1601913024"&gt;495&lt;/key&gt;&lt;/foreign-keys&gt;&lt;ref-type name="Journal Article"&gt;17&lt;/ref-type&gt;&lt;contributors&gt;&lt;authors&gt;&lt;author&gt;Homma, Y.&lt;/author&gt;&lt;author&gt;Watanabe, M.&lt;/author&gt;&lt;author&gt;Inoue, K.&lt;/author&gt;&lt;author&gt;Moritaka, T.&lt;/author&gt;&lt;/authors&gt;&lt;/contributors&gt;&lt;auth-address&gt;Department of Respiratory Medicine, Ehime Prefectural Central Hospital, Japan.&amp;#xD;Department of Neurology, Ehime Prefectural Central Hospital, Japan.&lt;/auth-address&gt;&lt;titles&gt;&lt;title&gt;Coronavirus Disease-19 Pneumonia with Facial Nerve Palsy and Olfactory Disturbance&lt;/title&gt;&lt;secondary-title&gt;Intern Med&lt;/secondary-title&gt;&lt;/titles&gt;&lt;periodical&gt;&lt;full-title&gt;Intern Med&lt;/full-title&gt;&lt;/periodical&gt;&lt;pages&gt;1773-1775&lt;/pages&gt;&lt;volume&gt;59&lt;/volume&gt;&lt;number&gt;14&lt;/number&gt;&lt;edition&gt;2020/07/17&lt;/edition&gt;&lt;keywords&gt;&lt;keyword&gt;Adult&lt;/keyword&gt;&lt;keyword&gt;Betacoronavirus&lt;/keyword&gt;&lt;keyword&gt;Coronavirus Infections/*complications&lt;/keyword&gt;&lt;keyword&gt;Facial Nerve/physiopathology&lt;/keyword&gt;&lt;keyword&gt;Facial Paralysis/*virology&lt;/keyword&gt;&lt;keyword&gt;Female&lt;/keyword&gt;&lt;keyword&gt;Humans&lt;/keyword&gt;&lt;keyword&gt;Japan&lt;/keyword&gt;&lt;keyword&gt;Olfaction Disorders/*virology&lt;/keyword&gt;&lt;keyword&gt;Pandemics&lt;/keyword&gt;&lt;keyword&gt;Pneumonia, Viral/*complications&lt;/keyword&gt;&lt;keyword&gt;Covid-19&lt;/keyword&gt;&lt;keyword&gt;Kampo&lt;/keyword&gt;&lt;keyword&gt;facial nerve palsy&lt;/keyword&gt;&lt;keyword&gt;multiple peripheral neuropathies&lt;/keyword&gt;&lt;keyword&gt;olfactory disturbance&lt;/keyword&gt;&lt;keyword&gt;severe acute respiratory syndrome coronavirus-2&lt;/keyword&gt;&lt;/keywords&gt;&lt;dates&gt;&lt;year&gt;2020&lt;/year&gt;&lt;/dates&gt;&lt;isbn&gt;1349-7235 (Electronic)&amp;#xD;0918-2918 (Linking)&lt;/isbn&gt;&lt;accession-num&gt;32669517&lt;/accession-num&gt;&lt;urls&gt;&lt;related-urls&gt;&lt;url&gt;https://www.ncbi.nlm.nih.gov/pubmed/32669517&lt;/url&gt;&lt;/related-urls&gt;&lt;/urls&gt;&lt;custom2&gt;PMC7434541&lt;/custom2&gt;&lt;electronic-resource-num&gt;10.2169/internalmedicine.5014-20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57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4324A175" w14:textId="16AE784E" w:rsidR="00DD300A" w:rsidRPr="00A92831" w:rsidRDefault="00DD300A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25176A54" w14:textId="77777777" w:rsidR="00DD300A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5-year-old woman with COVID-19 pneumonia developed lower-motor-neuron pattern facial nerve palsy and olfactory dysfunction; CSF was unremarkable with negative SARS-CoV-2 PCR</w:t>
            </w:r>
          </w:p>
          <w:p w14:paraId="6F52CC9C" w14:textId="15958B8D" w:rsidR="00DD300A" w:rsidRPr="00A92831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reated with traditional Japanese medicine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Maoto</w:t>
            </w:r>
            <w:proofErr w:type="spellEnd"/>
          </w:p>
        </w:tc>
      </w:tr>
      <w:tr w:rsidR="00DD300A" w:rsidRPr="00A92831" w14:paraId="1104A780" w14:textId="77777777" w:rsidTr="00E65689">
        <w:tc>
          <w:tcPr>
            <w:tcW w:w="2140" w:type="dxa"/>
          </w:tcPr>
          <w:p w14:paraId="1FA358EB" w14:textId="661FC115" w:rsidR="00DD300A" w:rsidRDefault="00DD300A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agoya, Japan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b3lhZ2k8L0F1dGhvcj48WWVhcj4yMDIwPC9ZZWFyPjxS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b3lhZ2k8L0F1dGhvcj48WWVhcj4yMDIwPC9ZZWFyPjxS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58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5896F68D" w14:textId="7F5352EF" w:rsidR="00DD300A" w:rsidRDefault="00DD300A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566FA886" w14:textId="77777777" w:rsidR="00DD300A" w:rsidRPr="00CA0578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CA0578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70-year-old male with oropharyngeal dysphagia, absent gag reflex, and consequent aspiration pneumonia during recovery from severe COVID-19</w:t>
            </w:r>
          </w:p>
          <w:p w14:paraId="327D6E7E" w14:textId="1ADA16B5" w:rsidR="00DD300A" w:rsidRPr="00CA0578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CA0578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Suggests that glossopharyngeal and vagal neuropathy may cause dysphagia after COVID-19</w:t>
            </w:r>
          </w:p>
        </w:tc>
      </w:tr>
      <w:tr w:rsidR="00DD300A" w:rsidRPr="00A92831" w14:paraId="2E0FCC20" w14:textId="77777777" w:rsidTr="00E65689">
        <w:tc>
          <w:tcPr>
            <w:tcW w:w="2140" w:type="dxa"/>
          </w:tcPr>
          <w:p w14:paraId="0972BAF1" w14:textId="74EC040F" w:rsidR="00DD300A" w:rsidRDefault="00DD300A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resden, Germany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aWVwbWFubjwvQXV0aG9yPjxZZWFyPjIwMjA8L1llYXI+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aWVwbWFubjwvQXV0aG9yPjxZZWFyPjIwMjA8L1llYXI+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59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117A6B6C" w14:textId="2F16B973" w:rsidR="00DD300A" w:rsidRDefault="00DD300A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6771D400" w14:textId="77777777" w:rsidR="00DD300A" w:rsidRPr="00C42E90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52-year-old man with </w:t>
            </w:r>
            <w:proofErr w:type="spellStart"/>
            <w:r w:rsidRPr="00C42E90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mononeuropathic</w:t>
            </w:r>
            <w:proofErr w:type="spellEnd"/>
            <w:r w:rsidRPr="00C42E90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 brachial neuritis on dominant side following infection with SARS</w:t>
            </w:r>
            <w:r w:rsidRPr="00C42E90">
              <w:rPr>
                <w:rFonts w:ascii="Cambria Math" w:hAnsi="Cambria Math" w:cs="Cambria Math"/>
                <w:color w:val="000000"/>
                <w:sz w:val="20"/>
                <w:szCs w:val="20"/>
                <w:shd w:val="clear" w:color="auto" w:fill="FFFFFF"/>
              </w:rPr>
              <w:t>‐</w:t>
            </w:r>
            <w:r w:rsidRPr="00C42E90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CoV</w:t>
            </w:r>
            <w:r w:rsidRPr="00C42E90">
              <w:rPr>
                <w:rFonts w:ascii="Cambria Math" w:hAnsi="Cambria Math" w:cs="Cambria Math"/>
                <w:color w:val="000000"/>
                <w:sz w:val="20"/>
                <w:szCs w:val="20"/>
                <w:shd w:val="clear" w:color="auto" w:fill="FFFFFF"/>
              </w:rPr>
              <w:t>‐</w:t>
            </w:r>
            <w:r>
              <w:rPr>
                <w:rFonts w:ascii="Cambria Math" w:hAnsi="Cambria Math" w:cs="Cambria Math"/>
                <w:color w:val="000000"/>
                <w:sz w:val="20"/>
                <w:szCs w:val="20"/>
                <w:shd w:val="clear" w:color="auto" w:fill="FFFFFF"/>
              </w:rPr>
              <w:t>2</w:t>
            </w:r>
          </w:p>
          <w:p w14:paraId="30D9905B" w14:textId="54EBCA74" w:rsidR="00DD300A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 w:rsidRPr="00C42E90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CSF unremarkable, no evidence of SARS-CoV-2 infection or immunoglobulins</w:t>
            </w:r>
          </w:p>
          <w:p w14:paraId="2077C6BC" w14:textId="3FAE6B49" w:rsidR="00DD300A" w:rsidRPr="00C42E90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Partial pain relief with oral prednisolone course</w:t>
            </w:r>
          </w:p>
        </w:tc>
      </w:tr>
      <w:tr w:rsidR="00DD300A" w:rsidRPr="00A92831" w14:paraId="1583FD93" w14:textId="77777777" w:rsidTr="00E65689">
        <w:tc>
          <w:tcPr>
            <w:tcW w:w="2140" w:type="dxa"/>
          </w:tcPr>
          <w:p w14:paraId="0BEA8B62" w14:textId="6D194074" w:rsidR="00DD300A" w:rsidRDefault="00DD300A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ingapore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b2g8L0F1dGhvcj48WWVhcj4yMDIwPC9ZZWFyPjxSZWNO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b2g8L0F1dGhvcj48WWVhcj4yMDIwPC9ZZWFyPjxSZWNO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60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3FF1F496" w14:textId="262A3F53" w:rsidR="00DD300A" w:rsidRDefault="00DD300A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7C6FC824" w14:textId="77777777" w:rsidR="00DD300A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 w:rsidRPr="00DB3565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27-year-old man </w: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developed left facial nerve palsy on day 6 of COVID-19 illness beginning with cough, fever</w:t>
            </w:r>
          </w:p>
          <w:p w14:paraId="7B6A386E" w14:textId="77777777" w:rsidR="00DD300A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CSF unremarkable, negative for typical viruses as well as SARS-CoV-2 </w:t>
            </w:r>
            <w:r w:rsidRPr="00DB3565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IV </w:t>
            </w:r>
          </w:p>
          <w:p w14:paraId="4040EAFF" w14:textId="39414434" w:rsidR="00DD300A" w:rsidRPr="00DB3565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 w:rsidRPr="00DB3565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MRI </w: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Brain</w:t>
            </w:r>
            <w:r w:rsidRPr="00DB3565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 showed enhancement of the left facial nerve</w: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; </w:t>
            </w:r>
            <w:r w:rsidRPr="00DB3565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started on prednisone and </w:t>
            </w:r>
            <w:proofErr w:type="spellStart"/>
            <w:r w:rsidRPr="00DB3565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valacyclovir</w:t>
            </w:r>
            <w:proofErr w:type="spellEnd"/>
            <w:r w:rsidRPr="00DB3565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 </w:t>
            </w:r>
          </w:p>
        </w:tc>
      </w:tr>
      <w:tr w:rsidR="00DD300A" w:rsidRPr="00A92831" w14:paraId="4F88E83D" w14:textId="77777777" w:rsidTr="00E65689">
        <w:tc>
          <w:tcPr>
            <w:tcW w:w="2140" w:type="dxa"/>
          </w:tcPr>
          <w:p w14:paraId="557A08D4" w14:textId="153596D7" w:rsidR="00DD300A" w:rsidRDefault="00DD300A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orto, Portugal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GaWd1ZWlyZWRvPC9BdXRob3I+PFllYXI+MjAyMDwvWWVh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GaWd1ZWlyZWRvPC9BdXRob3I+PFllYXI+MjAyMDwvWWVh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61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45B19863" w14:textId="52424553" w:rsidR="00DD300A" w:rsidRDefault="00DD300A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336AA519" w14:textId="77777777" w:rsidR="00DD300A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 w:rsidRPr="00437228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35-year-old woman, 39-</w:t>
            </w:r>
            <w:proofErr w:type="spellStart"/>
            <w:r w:rsidRPr="00437228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week</w: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s</w:t>
            </w:r>
            <w:proofErr w:type="spellEnd"/>
            <w:r w:rsidRPr="00437228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 gestation, presented </w: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with 2-days of left facial nerve palsy</w:t>
            </w:r>
          </w:p>
          <w:p w14:paraId="492FF2F8" w14:textId="6D921CC6" w:rsidR="00DD300A" w:rsidRPr="00437228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Found to be SARS-CoV-2 positive, treated with 10-day prednisolone taper</w:t>
            </w:r>
          </w:p>
        </w:tc>
      </w:tr>
      <w:tr w:rsidR="00DD300A" w:rsidRPr="00A92831" w14:paraId="1C1B19BC" w14:textId="77777777" w:rsidTr="00E65689">
        <w:tc>
          <w:tcPr>
            <w:tcW w:w="2140" w:type="dxa"/>
          </w:tcPr>
          <w:p w14:paraId="6175CFF5" w14:textId="55068C47" w:rsidR="00DD300A" w:rsidRDefault="00DD300A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adrid, Spain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Escalada Pellitero&lt;/Author&gt;&lt;Year&gt;2020&lt;/Year&gt;&lt;RecNum&gt;579&lt;/RecNum&gt;&lt;DisplayText&gt;&lt;style face="superscript"&gt;362&lt;/style&gt;&lt;/DisplayText&gt;&lt;record&gt;&lt;rec-number&gt;579&lt;/rec-number&gt;&lt;foreign-keys&gt;&lt;key app="EN" db-id="psea0pzx6srvxiezztippp9mdx0tee0rt0zd" timestamp="1612925587"&gt;579&lt;/key&gt;&lt;/foreign-keys&gt;&lt;ref-type name="Journal Article"&gt;17&lt;/ref-type&gt;&lt;contributors&gt;&lt;authors&gt;&lt;author&gt;Escalada Pellitero, S.&lt;/author&gt;&lt;author&gt;Garriga Ferrer-Bergua, L.&lt;/author&gt;&lt;/authors&gt;&lt;/contributors&gt;&lt;titles&gt;&lt;title&gt;Report of a patient with neurological symptoms as the sole manifestation of SARS-CoV-2 infection&lt;/title&gt;&lt;secondary-title&gt;Neurología &lt;/secondary-title&gt;&lt;/titles&gt;&lt;pages&gt;271-272&lt;/pages&gt;&lt;volume&gt;35&lt;/volume&gt;&lt;number&gt;4&lt;/number&gt;&lt;dates&gt;&lt;year&gt;2020&lt;/year&gt;&lt;/dates&gt;&lt;urls&gt;&lt;/urls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62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7FB7E33C" w14:textId="56B6F3A6" w:rsidR="00DD300A" w:rsidRDefault="00DD300A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26304B4B" w14:textId="77777777" w:rsidR="00DD300A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 w:rsidRPr="00AA23F0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30-year-old female </w: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with acute vestibular dysfunction – vertigo, unsteadiness, nystagmus for 48-hours</w:t>
            </w:r>
          </w:p>
          <w:p w14:paraId="4C9570F4" w14:textId="49F638B5" w:rsidR="00DD300A" w:rsidRPr="00AA23F0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MRI clear, SARS-CoV-2 positive, no other symptoms (resolved with symptomatic treatment) </w:t>
            </w:r>
          </w:p>
        </w:tc>
      </w:tr>
      <w:tr w:rsidR="00DD300A" w:rsidRPr="00A92831" w14:paraId="3700D109" w14:textId="77777777" w:rsidTr="00E65689">
        <w:tc>
          <w:tcPr>
            <w:tcW w:w="2140" w:type="dxa"/>
          </w:tcPr>
          <w:p w14:paraId="3B40A1B3" w14:textId="59447A55" w:rsidR="00DD300A" w:rsidRDefault="00DD300A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iami, Florida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Falcone&lt;/Author&gt;&lt;Year&gt;2020&lt;/Year&gt;&lt;RecNum&gt;589&lt;/RecNum&gt;&lt;DisplayText&gt;&lt;style face="superscript"&gt;363&lt;/style&gt;&lt;/DisplayText&gt;&lt;record&gt;&lt;rec-number&gt;589&lt;/rec-number&gt;&lt;foreign-keys&gt;&lt;key app="EN" db-id="psea0pzx6srvxiezztippp9mdx0tee0rt0zd" timestamp="1612936656"&gt;589&lt;/key&gt;&lt;/foreign-keys&gt;&lt;ref-type name="Journal Article"&gt;17&lt;/ref-type&gt;&lt;contributors&gt;&lt;authors&gt;&lt;author&gt;Falcone, M. M.&lt;/author&gt;&lt;author&gt;Rong, A. J.&lt;/author&gt;&lt;author&gt;Salazar, H.&lt;/author&gt;&lt;author&gt;Redick, D. W.&lt;/author&gt;&lt;author&gt;Falcone, S.&lt;/author&gt;&lt;author&gt;Cavuoto, K. M.&lt;/author&gt;&lt;/authors&gt;&lt;/contributors&gt;&lt;auth-address&gt;Bascom Palmer Eye Institute, University of Miami Miller School of Medicine, Miami, Florida.&amp;#xD;Department of Radiology, University of Miami Miller School of Medicine, Miami, Florida.&amp;#xD;Bascom Palmer Eye Institute, University of Miami Miller School of Medicine, Miami, Florida. Electronic address: kcavuoto@med.miami.edu.&lt;/auth-address&gt;&lt;titles&gt;&lt;title&gt;Acute abducens nerve palsy in a patient with the novel coronavirus disease (COVID-19)&lt;/title&gt;&lt;secondary-title&gt;J AAPOS&lt;/secondary-title&gt;&lt;/titles&gt;&lt;periodical&gt;&lt;full-title&gt;J AAPOS&lt;/full-title&gt;&lt;/periodical&gt;&lt;pages&gt;216-217&lt;/pages&gt;&lt;volume&gt;24&lt;/volume&gt;&lt;number&gt;4&lt;/number&gt;&lt;edition&gt;2020/06/28&lt;/edition&gt;&lt;keywords&gt;&lt;keyword&gt;Abducens Nerve Diseases/diagnosis/*etiology&lt;/keyword&gt;&lt;keyword&gt;Adult&lt;/keyword&gt;&lt;keyword&gt;COVID-19/*complications/epidemiology&lt;/keyword&gt;&lt;keyword&gt;Humans&lt;/keyword&gt;&lt;keyword&gt;Magnetic Resonance Imaging/*methods&lt;/keyword&gt;&lt;keyword&gt;Male&lt;/keyword&gt;&lt;keyword&gt;Oculomotor Muscles/*diagnostic imaging/physiopathology&lt;/keyword&gt;&lt;keyword&gt;*Pandemics&lt;/keyword&gt;&lt;keyword&gt;*SARS-CoV-2&lt;/keyword&gt;&lt;/keywords&gt;&lt;dates&gt;&lt;year&gt;2020&lt;/year&gt;&lt;pub-dates&gt;&lt;date&gt;Aug&lt;/date&gt;&lt;/pub-dates&gt;&lt;/dates&gt;&lt;isbn&gt;1528-3933 (Electronic)&amp;#xD;1091-8531 (Linking)&lt;/isbn&gt;&lt;accession-num&gt;32592761&lt;/accession-num&gt;&lt;urls&gt;&lt;related-urls&gt;&lt;url&gt;https://www.ncbi.nlm.nih.gov/pubmed/32592761&lt;/url&gt;&lt;/related-urls&gt;&lt;/urls&gt;&lt;custom2&gt;PMC7311910&lt;/custom2&gt;&lt;electronic-resource-num&gt;10.1016/j.jaapos.2020.06.001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63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398823CC" w14:textId="4332AA0D" w:rsidR="00DD300A" w:rsidRDefault="00DD300A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2C3B7552" w14:textId="3A6897C7" w:rsidR="00DD300A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32-year-old male, otherwise healthy, with </w:t>
            </w:r>
            <w:proofErr w:type="spellStart"/>
            <w:r w:rsidRPr="00845C97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abducens</w:t>
            </w:r>
            <w:proofErr w:type="spellEnd"/>
            <w:r w:rsidRPr="00845C97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 nerve palsy in the setting of SARS-CoV-2 infection</w:t>
            </w:r>
          </w:p>
          <w:p w14:paraId="36D225CC" w14:textId="495486D2" w:rsidR="00DD300A" w:rsidRPr="00AA23F0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MRI 5 weeks after diplopia onset showed </w:t>
            </w:r>
            <w:r w:rsidRPr="00845C97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atrophic left lateral rectu</w: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s</w:t>
            </w:r>
            <w:r w:rsidRPr="00845C97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, </w: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T2 </w:t>
            </w:r>
            <w:proofErr w:type="spellStart"/>
            <w:r w:rsidRPr="00845C97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hyperintense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,</w:t>
            </w:r>
            <w:r w:rsidRPr="00845C97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 </w: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indicating denervation </w:t>
            </w:r>
          </w:p>
        </w:tc>
      </w:tr>
      <w:tr w:rsidR="00DD300A" w:rsidRPr="00A92831" w14:paraId="58113F88" w14:textId="77777777" w:rsidTr="00E65689">
        <w:tc>
          <w:tcPr>
            <w:tcW w:w="13892" w:type="dxa"/>
            <w:gridSpan w:val="3"/>
            <w:shd w:val="clear" w:color="auto" w:fill="E7E6E6" w:themeFill="background2"/>
          </w:tcPr>
          <w:p w14:paraId="0AE3967F" w14:textId="3DC57879" w:rsidR="00DD300A" w:rsidRPr="00DB3565" w:rsidRDefault="00DD300A" w:rsidP="00912AD2">
            <w:pPr>
              <w:pStyle w:val="f-body"/>
              <w:spacing w:before="0" w:beforeAutospacing="0" w:after="0" w:afterAutospacing="0"/>
              <w:ind w:left="477"/>
              <w:jc w:val="center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DB3565">
              <w:rPr>
                <w:rFonts w:ascii="Arial" w:hAnsi="Arial" w:cs="Arial"/>
                <w:b/>
                <w:bCs/>
                <w:sz w:val="20"/>
                <w:szCs w:val="20"/>
              </w:rPr>
              <w:t>Neuromuscular Junction Disorders</w:t>
            </w:r>
          </w:p>
        </w:tc>
      </w:tr>
      <w:tr w:rsidR="00DD300A" w:rsidRPr="00A92831" w14:paraId="0177B737" w14:textId="77777777" w:rsidTr="00E65689">
        <w:tc>
          <w:tcPr>
            <w:tcW w:w="2140" w:type="dxa"/>
          </w:tcPr>
          <w:p w14:paraId="3A54F906" w14:textId="0F582219" w:rsidR="00DD300A" w:rsidRDefault="00DD300A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Italy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Restivo&lt;/Author&gt;&lt;Year&gt;2020&lt;/Year&gt;&lt;RecNum&gt;474&lt;/RecNum&gt;&lt;DisplayText&gt;&lt;style face="superscript"&gt;364&lt;/style&gt;&lt;/DisplayText&gt;&lt;record&gt;&lt;rec-number&gt;474&lt;/rec-number&gt;&lt;foreign-keys&gt;&lt;key app="EN" db-id="psea0pzx6srvxiezztippp9mdx0tee0rt0zd" timestamp="1601656691"&gt;474&lt;/key&gt;&lt;/foreign-keys&gt;&lt;ref-type name="Journal Article"&gt;17&lt;/ref-type&gt;&lt;contributors&gt;&lt;authors&gt;&lt;author&gt;Restivo, Domenico A.&lt;/author&gt;&lt;author&gt;Centonze, Diego&lt;/author&gt;&lt;author&gt;Alesina, Alessandro&lt;/author&gt;&lt;author&gt;Marchese-Ragona, Rosario&lt;/author&gt;&lt;/authors&gt;&lt;/contributors&gt;&lt;titles&gt;&lt;title&gt;Myasthenia Gravis Associated With SARS-CoV-2 Infection&lt;/title&gt;&lt;secondary-title&gt;Annals of internal medicine&lt;/secondary-title&gt;&lt;alt-title&gt;Ann Intern Med&lt;/alt-title&gt;&lt;/titles&gt;&lt;alt-periodical&gt;&lt;full-title&gt;Ann Intern Med&lt;/full-title&gt;&lt;/alt-periodical&gt;&lt;pages&gt;L20-0845&lt;/pages&gt;&lt;dates&gt;&lt;year&gt;2020&lt;/year&gt;&lt;/dates&gt;&lt;publisher&gt;American College of Physicians&lt;/publisher&gt;&lt;isbn&gt;1539-3704&amp;#xD;0003-4819&lt;/isbn&gt;&lt;accession-num&gt;32776781&lt;/accession-num&gt;&lt;urls&gt;&lt;related-urls&gt;&lt;url&gt;https://pubmed.ncbi.nlm.nih.gov/32776781&lt;/url&gt;&lt;url&gt;https://www.ncbi.nlm.nih.gov/pmc/articles/PMC7429993/&lt;/url&gt;&lt;/related-urls&gt;&lt;/urls&gt;&lt;electronic-resource-num&gt;10.7326/L20-0845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64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68E23CF5" w14:textId="0BED7387" w:rsidR="00DD300A" w:rsidRDefault="00DD300A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10497" w:type="dxa"/>
          </w:tcPr>
          <w:p w14:paraId="4A4984C8" w14:textId="2F75B273" w:rsidR="00DD300A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Three patients (2 men, 1 woman) from 64 to 71-years-old without previous neurological or autoimmune disorders diagnosed with myasthenia gravis 5-7 days after the onset of COVID-19</w:t>
            </w:r>
          </w:p>
        </w:tc>
      </w:tr>
      <w:tr w:rsidR="00DD300A" w:rsidRPr="00A92831" w14:paraId="2FA23747" w14:textId="77777777" w:rsidTr="00E65689">
        <w:tc>
          <w:tcPr>
            <w:tcW w:w="13892" w:type="dxa"/>
            <w:gridSpan w:val="3"/>
            <w:shd w:val="clear" w:color="auto" w:fill="E7E6E6" w:themeFill="background2"/>
          </w:tcPr>
          <w:p w14:paraId="7EFC49A5" w14:textId="10FCFBDC" w:rsidR="00DD300A" w:rsidRPr="00A7404D" w:rsidRDefault="00DD300A" w:rsidP="00912AD2">
            <w:pPr>
              <w:pStyle w:val="f-body"/>
              <w:spacing w:before="0" w:beforeAutospacing="0" w:after="0" w:afterAutospacing="0"/>
              <w:ind w:left="477"/>
              <w:jc w:val="center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7404D">
              <w:rPr>
                <w:rFonts w:ascii="Arial" w:hAnsi="Arial" w:cs="Arial"/>
                <w:b/>
                <w:bCs/>
                <w:sz w:val="20"/>
                <w:szCs w:val="20"/>
              </w:rPr>
              <w:t>Myopathy or Myositis</w:t>
            </w:r>
          </w:p>
        </w:tc>
      </w:tr>
      <w:tr w:rsidR="00DD300A" w:rsidRPr="00A92831" w14:paraId="3D3DA353" w14:textId="77777777" w:rsidTr="00E65689">
        <w:tc>
          <w:tcPr>
            <w:tcW w:w="2140" w:type="dxa"/>
          </w:tcPr>
          <w:p w14:paraId="49485A7E" w14:textId="1F80A69B" w:rsidR="00DD300A" w:rsidRPr="00A92831" w:rsidRDefault="00DD300A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ome, Italy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YWRpYTwvQXV0aG9yPjxZZWFyPjIwMjA8L1llYXI+PFJl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YWRpYTwvQXV0aG9yPjxZZWFyPjIwMjA8L1llYXI+PFJl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65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77C468BD" w14:textId="00AF8A5D" w:rsidR="00DD300A" w:rsidRPr="00A92831" w:rsidRDefault="00DD300A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10497" w:type="dxa"/>
          </w:tcPr>
          <w:p w14:paraId="21CE380D" w14:textId="77777777" w:rsidR="00DD300A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Ventilator-dependent SARS-CoV-2-confirmed patients, aged 51-72, developed acute flaccid quadriplegia 6-14 days after first symptoms</w:t>
            </w:r>
          </w:p>
          <w:p w14:paraId="2A1EA517" w14:textId="77777777" w:rsidR="00DD300A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</w:t>
            </w:r>
            <w:r w:rsidRPr="00A7404D">
              <w:rPr>
                <w:rFonts w:ascii="Arial" w:hAnsi="Arial" w:cs="Arial"/>
                <w:sz w:val="20"/>
                <w:szCs w:val="20"/>
              </w:rPr>
              <w:t>reserved extraocular, mimic and tongue muscles, flaccid quadriplegia with possibilities of little distal movements of the hands, no sensory abnormalities, retained but weak deep tendon reflexes</w:t>
            </w:r>
          </w:p>
          <w:p w14:paraId="56E64866" w14:textId="0DC127B9" w:rsidR="00DD300A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NCS/EMG showed </w:t>
            </w:r>
            <w:proofErr w:type="spellStart"/>
            <w:r w:rsidRPr="00A7404D">
              <w:rPr>
                <w:rFonts w:ascii="Arial" w:hAnsi="Arial" w:cs="Arial"/>
                <w:sz w:val="20"/>
                <w:szCs w:val="20"/>
              </w:rPr>
              <w:t>myopathic</w:t>
            </w:r>
            <w:proofErr w:type="spellEnd"/>
            <w:r w:rsidRPr="00A7404D">
              <w:rPr>
                <w:rFonts w:ascii="Arial" w:hAnsi="Arial" w:cs="Arial"/>
                <w:sz w:val="20"/>
                <w:szCs w:val="20"/>
              </w:rPr>
              <w:t xml:space="preserve"> abnormalities with fibrillation potentials and rapid recruitment of small, </w:t>
            </w:r>
            <w:proofErr w:type="spellStart"/>
            <w:r w:rsidRPr="00A7404D">
              <w:rPr>
                <w:rFonts w:ascii="Arial" w:hAnsi="Arial" w:cs="Arial"/>
                <w:sz w:val="20"/>
                <w:szCs w:val="20"/>
              </w:rPr>
              <w:t>polyphasic</w:t>
            </w:r>
            <w:proofErr w:type="spellEnd"/>
            <w:r w:rsidRPr="00A7404D">
              <w:rPr>
                <w:rFonts w:ascii="Arial" w:hAnsi="Arial" w:cs="Arial"/>
                <w:sz w:val="20"/>
                <w:szCs w:val="20"/>
              </w:rPr>
              <w:t xml:space="preserve"> motor units in deltoid or biceps, quadriceps, and </w:t>
            </w:r>
            <w:proofErr w:type="spellStart"/>
            <w:r w:rsidRPr="00A7404D">
              <w:rPr>
                <w:rFonts w:ascii="Arial" w:hAnsi="Arial" w:cs="Arial"/>
                <w:sz w:val="20"/>
                <w:szCs w:val="20"/>
              </w:rPr>
              <w:t>tibial</w:t>
            </w:r>
            <w:proofErr w:type="spellEnd"/>
            <w:r w:rsidRPr="00A7404D">
              <w:rPr>
                <w:rFonts w:ascii="Arial" w:hAnsi="Arial" w:cs="Arial"/>
                <w:sz w:val="20"/>
                <w:szCs w:val="20"/>
              </w:rPr>
              <w:t xml:space="preserve"> anterior, </w:t>
            </w:r>
            <w:r>
              <w:rPr>
                <w:rFonts w:ascii="Arial" w:hAnsi="Arial" w:cs="Arial"/>
                <w:sz w:val="20"/>
                <w:szCs w:val="20"/>
              </w:rPr>
              <w:t xml:space="preserve">reduced CMAP amplitude </w:t>
            </w:r>
            <w:r w:rsidRPr="00A7404D">
              <w:rPr>
                <w:rFonts w:ascii="Arial" w:hAnsi="Arial" w:cs="Arial"/>
                <w:sz w:val="20"/>
                <w:szCs w:val="20"/>
              </w:rPr>
              <w:t>(below 40%–80% of normal) with markedly prolonged duration</w:t>
            </w:r>
            <w:r>
              <w:rPr>
                <w:rFonts w:ascii="Arial" w:hAnsi="Arial" w:cs="Arial"/>
                <w:sz w:val="20"/>
                <w:szCs w:val="20"/>
              </w:rPr>
              <w:t xml:space="preserve">. CK was </w:t>
            </w:r>
            <w:r w:rsidRPr="00A7404D">
              <w:rPr>
                <w:rFonts w:ascii="Arial" w:hAnsi="Arial" w:cs="Arial"/>
                <w:sz w:val="20"/>
                <w:szCs w:val="20"/>
              </w:rPr>
              <w:t xml:space="preserve">normal </w:t>
            </w:r>
            <w:r>
              <w:rPr>
                <w:rFonts w:ascii="Arial" w:hAnsi="Arial" w:cs="Arial"/>
                <w:sz w:val="20"/>
                <w:szCs w:val="20"/>
              </w:rPr>
              <w:t xml:space="preserve">to </w:t>
            </w:r>
            <w:r w:rsidRPr="00A7404D">
              <w:rPr>
                <w:rFonts w:ascii="Arial" w:hAnsi="Arial" w:cs="Arial"/>
                <w:sz w:val="20"/>
                <w:szCs w:val="20"/>
              </w:rPr>
              <w:t>mildly elevated, highest 1274 UI/L</w:t>
            </w:r>
            <w:r>
              <w:rPr>
                <w:rFonts w:ascii="Arial" w:hAnsi="Arial" w:cs="Arial"/>
                <w:sz w:val="20"/>
                <w:szCs w:val="20"/>
              </w:rPr>
              <w:t>.</w:t>
            </w:r>
          </w:p>
          <w:p w14:paraId="44F31A1D" w14:textId="677F19F2" w:rsidR="00DD300A" w:rsidRPr="00A92831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ne died of sepsis, the others all showed improvement 14-21 days later</w:t>
            </w:r>
          </w:p>
        </w:tc>
      </w:tr>
      <w:tr w:rsidR="00DD300A" w:rsidRPr="00A92831" w14:paraId="3B7ADA88" w14:textId="77777777" w:rsidTr="00E65689">
        <w:tc>
          <w:tcPr>
            <w:tcW w:w="2140" w:type="dxa"/>
          </w:tcPr>
          <w:p w14:paraId="4844F68F" w14:textId="629FDE68" w:rsidR="00DD300A" w:rsidRDefault="00DD300A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Denmark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Tankisi&lt;/Author&gt;&lt;Year&gt;2020&lt;/Year&gt;&lt;RecNum&gt;454&lt;/RecNum&gt;&lt;DisplayText&gt;&lt;style face="superscript"&gt;366&lt;/style&gt;&lt;/DisplayText&gt;&lt;record&gt;&lt;rec-number&gt;454&lt;/rec-number&gt;&lt;foreign-keys&gt;&lt;key app="EN" db-id="psea0pzx6srvxiezztippp9mdx0tee0rt0zd" timestamp="1601656686"&gt;454&lt;/key&gt;&lt;/foreign-keys&gt;&lt;ref-type name="Journal Article"&gt;17&lt;/ref-type&gt;&lt;contributors&gt;&lt;authors&gt;&lt;author&gt;Tankisi, H.&lt;/author&gt;&lt;author&gt;Tankisi, A.&lt;/author&gt;&lt;author&gt;Harbo, T.&lt;/author&gt;&lt;author&gt;Markvardsen, L. K.&lt;/author&gt;&lt;author&gt;Andersen, H.&lt;/author&gt;&lt;author&gt;Pedersen, T. H.&lt;/author&gt;&lt;/authors&gt;&lt;/contributors&gt;&lt;titles&gt;&lt;title&gt;Critical illness myopathy as a consequence of Covid-19 infection&lt;/title&gt;&lt;secondary-title&gt;Clinical Neurophysiology&lt;/secondary-title&gt;&lt;/titles&gt;&lt;periodical&gt;&lt;full-title&gt;Clinical Neurophysiology&lt;/full-title&gt;&lt;/periodical&gt;&lt;pages&gt;1931-1932&lt;/pages&gt;&lt;volume&gt;131&lt;/volume&gt;&lt;number&gt;8&lt;/number&gt;&lt;dates&gt;&lt;year&gt;2020&lt;/year&gt;&lt;pub-dates&gt;&lt;date&gt;2020/08/01/&lt;/date&gt;&lt;/pub-dates&gt;&lt;/dates&gt;&lt;isbn&gt;1388-2457&lt;/isbn&gt;&lt;urls&gt;&lt;related-urls&gt;&lt;url&gt;http://www.sciencedirect.com/science/article/pii/S1388245720303618&lt;/url&gt;&lt;/related-urls&gt;&lt;/urls&gt;&lt;electronic-resource-num&gt;https://doi.org/10.1016/j.clinph.2020.06.003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66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18B3954F" w14:textId="7A4882CD" w:rsidR="00DD300A" w:rsidRDefault="00DD300A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4ACEF4B3" w14:textId="77777777" w:rsidR="00DD300A" w:rsidRPr="00A92831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68-year-old male with 8-days of fever, cough, and dyspnea; RT-PCR positive for SARS-CoV-2 </w:t>
            </w:r>
          </w:p>
          <w:p w14:paraId="008E452F" w14:textId="77777777" w:rsidR="00DD300A" w:rsidRPr="00A92831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Clinical examination showed severe symmetrical proximal and distal weakness, diffuse muscle wasting, and absent deep tendon reflexes </w:t>
            </w:r>
          </w:p>
          <w:p w14:paraId="3C73A482" w14:textId="6D00BA7E" w:rsidR="00DD300A" w:rsidRPr="00FA6243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Clinical and EMG findings indicated critical illness myopathy (CIM), but not GBS </w:t>
            </w:r>
          </w:p>
        </w:tc>
      </w:tr>
      <w:tr w:rsidR="00DD300A" w:rsidRPr="00A92831" w14:paraId="135669D2" w14:textId="77777777" w:rsidTr="00E65689">
        <w:tc>
          <w:tcPr>
            <w:tcW w:w="2140" w:type="dxa"/>
          </w:tcPr>
          <w:p w14:paraId="22DEC12B" w14:textId="2C796D9A" w:rsidR="00DD300A" w:rsidRDefault="00DD300A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ew York, USA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aaGFuZzwvQXV0aG9yPjxZZWFyPjIwMjA8L1llYXI+PFJl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aaGFuZzwvQXV0aG9yPjxZZWFyPjIwMjA8L1llYXI+PFJl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67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56A545FE" w14:textId="0CE3EFCD" w:rsidR="00DD300A" w:rsidRDefault="00DD300A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5323C770" w14:textId="77777777" w:rsidR="00DD300A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 w:rsidRPr="00FA6243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58</w:t>
            </w:r>
            <w:r w:rsidRPr="00FA6243">
              <w:rPr>
                <w:rFonts w:ascii="Cambria Math" w:hAnsi="Cambria Math" w:cs="Cambria Math"/>
                <w:color w:val="000000"/>
                <w:sz w:val="20"/>
                <w:szCs w:val="20"/>
                <w:shd w:val="clear" w:color="auto" w:fill="FFFFFF"/>
              </w:rPr>
              <w:t>‐</w:t>
            </w:r>
            <w:r w:rsidRPr="00FA6243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year</w:t>
            </w:r>
            <w:r w:rsidRPr="00FA6243">
              <w:rPr>
                <w:rFonts w:ascii="Cambria Math" w:hAnsi="Cambria Math" w:cs="Cambria Math"/>
                <w:color w:val="000000"/>
                <w:sz w:val="20"/>
                <w:szCs w:val="20"/>
                <w:shd w:val="clear" w:color="auto" w:fill="FFFFFF"/>
              </w:rPr>
              <w:t>‐</w:t>
            </w:r>
            <w:r w:rsidRPr="00FA6243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old woman presented with cough, dyspnea, and myalgia</w:t>
            </w:r>
          </w:p>
          <w:p w14:paraId="2A8047A1" w14:textId="2BAF4301" w:rsidR="00DD300A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 w:rsidRPr="00FA6243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lastRenderedPageBreak/>
              <w:t xml:space="preserve">Returned with more severe dyspnea, cough, </w: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and s</w:t>
            </w:r>
            <w:r w:rsidRPr="00FA6243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evere proximal limb, bulbar, and facial weakness</w:t>
            </w:r>
          </w:p>
          <w:p w14:paraId="7DAA47EA" w14:textId="3348E481" w:rsidR="00DD300A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CK 700, anti-SSA and anti-SAE1 antibodies strongly positive, anti-Ku weakly positive</w:t>
            </w:r>
          </w:p>
          <w:p w14:paraId="0E730554" w14:textId="4B1FC282" w:rsidR="00DD300A" w:rsidRPr="00FA6243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Muscle biopsy showed perivascular inflammatory infiltration with 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endomysial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 extension, regenerating fibers</w:t>
            </w:r>
          </w:p>
          <w:p w14:paraId="1D7B0408" w14:textId="1F917E84" w:rsidR="00DD300A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Diagnosed with COVID-19-associated myositis, treated with 5-day course of intravenous methylprednisolone as well as 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toculizumab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 (as IL-6 levels were elevated)</w:t>
            </w:r>
          </w:p>
        </w:tc>
      </w:tr>
      <w:tr w:rsidR="00DD300A" w:rsidRPr="00A92831" w14:paraId="371A987B" w14:textId="77777777" w:rsidTr="00E65689">
        <w:tc>
          <w:tcPr>
            <w:tcW w:w="13892" w:type="dxa"/>
            <w:gridSpan w:val="3"/>
            <w:shd w:val="clear" w:color="auto" w:fill="E7E6E6" w:themeFill="background2"/>
          </w:tcPr>
          <w:p w14:paraId="750760D4" w14:textId="1455A09F" w:rsidR="00DD300A" w:rsidRPr="00731120" w:rsidRDefault="00DD300A" w:rsidP="00912AD2">
            <w:pPr>
              <w:pStyle w:val="f-body"/>
              <w:spacing w:before="0" w:beforeAutospacing="0" w:after="0" w:afterAutospacing="0"/>
              <w:ind w:left="477"/>
              <w:jc w:val="center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31120">
              <w:rPr>
                <w:rFonts w:ascii="Arial" w:hAnsi="Arial" w:cs="Arial"/>
                <w:b/>
                <w:bCs/>
                <w:sz w:val="20"/>
                <w:szCs w:val="20"/>
              </w:rPr>
              <w:lastRenderedPageBreak/>
              <w:t>Unclear or mixed CNS/PNS presentations</w:t>
            </w:r>
          </w:p>
        </w:tc>
      </w:tr>
      <w:tr w:rsidR="00DD300A" w:rsidRPr="00A92831" w14:paraId="4D453D03" w14:textId="77777777" w:rsidTr="00E65689">
        <w:tc>
          <w:tcPr>
            <w:tcW w:w="2140" w:type="dxa"/>
          </w:tcPr>
          <w:p w14:paraId="522AB483" w14:textId="4DF4F63F" w:rsidR="00DD300A" w:rsidRPr="00731120" w:rsidRDefault="00DD300A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9D7328">
              <w:rPr>
                <w:rFonts w:ascii="Arial" w:hAnsi="Arial" w:cs="Arial"/>
                <w:sz w:val="20"/>
                <w:szCs w:val="20"/>
              </w:rPr>
              <w:t>Pointe-à-</w:t>
            </w:r>
            <w:proofErr w:type="spellStart"/>
            <w:r w:rsidRPr="009D7328">
              <w:rPr>
                <w:rFonts w:ascii="Arial" w:hAnsi="Arial" w:cs="Arial"/>
                <w:sz w:val="20"/>
                <w:szCs w:val="20"/>
              </w:rPr>
              <w:t>Pitre</w:t>
            </w:r>
            <w:proofErr w:type="spellEnd"/>
            <w:r w:rsidRPr="009D7328">
              <w:rPr>
                <w:rFonts w:ascii="Arial" w:hAnsi="Arial" w:cs="Arial"/>
                <w:sz w:val="20"/>
                <w:szCs w:val="20"/>
              </w:rPr>
              <w:t>, France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aGF1bW9udDwvQXV0aG9yPjxZZWFyPjIwMjA8L1llYXI+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aGF1bW9udDwvQXV0aG9yPjxZZWFyPjIwMjA8L1llYXI+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68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4B5BE87F" w14:textId="20C71140" w:rsidR="00DD300A" w:rsidRDefault="00DD300A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10497" w:type="dxa"/>
          </w:tcPr>
          <w:p w14:paraId="56665405" w14:textId="18E38B77" w:rsidR="00DD300A" w:rsidRDefault="00DD300A" w:rsidP="00912AD2">
            <w:pPr>
              <w:pStyle w:val="f-body"/>
              <w:numPr>
                <w:ilvl w:val="0"/>
                <w:numId w:val="22"/>
              </w:numPr>
              <w:ind w:left="459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S</w:t>
            </w:r>
            <w:r w:rsidRPr="00F57020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evere COVID-19 in males aged 50–70 with </w: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combined CNS-PNS features occurring late after first symptoms</w:t>
            </w:r>
          </w:p>
          <w:p w14:paraId="6C6969EC" w14:textId="77777777" w:rsidR="00DD300A" w:rsidRDefault="00DD300A" w:rsidP="00912AD2">
            <w:pPr>
              <w:pStyle w:val="f-body"/>
              <w:numPr>
                <w:ilvl w:val="0"/>
                <w:numId w:val="22"/>
              </w:numPr>
              <w:ind w:left="459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 w:rsidRPr="009D7328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Symptoms included confusion, cognitive dysfunction (memory deficit, frontal syndrome), psychiatric disorders (paranoid delusion, hallucinations), weakness, pyramidal signs, </w:t>
            </w:r>
            <w:proofErr w:type="spellStart"/>
            <w:r w:rsidRPr="009D7328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dysautonomia</w:t>
            </w:r>
            <w:proofErr w:type="spellEnd"/>
            <w:r w:rsidRPr="009D7328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, swallowing dysfunction, vertical </w:t>
            </w:r>
            <w:proofErr w:type="spellStart"/>
            <w:r w:rsidRPr="009D7328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supranuclear</w:t>
            </w:r>
            <w:proofErr w:type="spellEnd"/>
            <w:r w:rsidRPr="009D7328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 eye palsy, upper limbs myoclonus, fasciculation and focal muscle atrophy </w:t>
            </w:r>
          </w:p>
          <w:p w14:paraId="7740FB49" w14:textId="77777777" w:rsidR="00DD300A" w:rsidRDefault="00DD300A" w:rsidP="00912AD2">
            <w:pPr>
              <w:pStyle w:val="f-body"/>
              <w:numPr>
                <w:ilvl w:val="0"/>
                <w:numId w:val="22"/>
              </w:numPr>
              <w:ind w:left="459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 w:rsidRPr="009D7328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One patient had a small acute sub-cortical ischemic stroke on brain MRI</w:t>
            </w:r>
          </w:p>
          <w:p w14:paraId="237D5B79" w14:textId="45A11DB6" w:rsidR="00DD300A" w:rsidRDefault="00DD300A" w:rsidP="00912AD2">
            <w:pPr>
              <w:pStyle w:val="f-body"/>
              <w:numPr>
                <w:ilvl w:val="0"/>
                <w:numId w:val="22"/>
              </w:numPr>
              <w:ind w:left="459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 w:rsidRPr="009D7328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CSF</w: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 </w:t>
            </w:r>
            <w:r w:rsidRPr="009D7328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showed a normal cell count and a moderate increase of protein level in the up to 80 mg/L in two cases</w:t>
            </w:r>
          </w:p>
          <w:p w14:paraId="633FB6A8" w14:textId="77777777" w:rsidR="00DD300A" w:rsidRDefault="00DD300A" w:rsidP="00912AD2">
            <w:pPr>
              <w:pStyle w:val="f-body"/>
              <w:numPr>
                <w:ilvl w:val="0"/>
                <w:numId w:val="22"/>
              </w:numPr>
              <w:ind w:left="459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 w:rsidRPr="009D7328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RT-PCR and IgM for SARS-CoV-2 in the CSF were negative in all patient</w: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s</w:t>
            </w:r>
          </w:p>
          <w:p w14:paraId="323FEF9A" w14:textId="77777777" w:rsidR="00DD300A" w:rsidRDefault="00DD300A" w:rsidP="00912AD2">
            <w:pPr>
              <w:pStyle w:val="f-body"/>
              <w:numPr>
                <w:ilvl w:val="0"/>
                <w:numId w:val="22"/>
              </w:numPr>
              <w:ind w:left="459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T</w:t>
            </w:r>
            <w:r w:rsidRPr="009D7328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hree patients had electrophysiological features of acute motor demyelinating </w:t>
            </w:r>
            <w:proofErr w:type="spellStart"/>
            <w:r w:rsidRPr="009D7328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polyradiculoneuropathy</w:t>
            </w:r>
            <w:proofErr w:type="spellEnd"/>
            <w:r w:rsidRPr="009D7328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 with delayed distal latencies and F-waves, slowed conduction velocities and conduction blocks</w: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; one had </w:t>
            </w:r>
            <w:r w:rsidRPr="009D7328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lower motor neuron features in both the upper and lower limbs.</w: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 </w:t>
            </w:r>
          </w:p>
          <w:p w14:paraId="1FF320FD" w14:textId="7A3B2122" w:rsidR="00DD300A" w:rsidRPr="009D7328" w:rsidRDefault="00DD300A" w:rsidP="00912AD2">
            <w:pPr>
              <w:pStyle w:val="f-body"/>
              <w:numPr>
                <w:ilvl w:val="0"/>
                <w:numId w:val="22"/>
              </w:numPr>
              <w:spacing w:after="0" w:afterAutospacing="0"/>
              <w:ind w:left="459" w:hanging="283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IVIG was given for 5 days - p</w:t>
            </w:r>
            <w:r w:rsidRPr="009D7328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sychiatric symptoms, cognitive impairment and </w:t>
            </w:r>
            <w:proofErr w:type="spellStart"/>
            <w:r w:rsidRPr="009D7328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dysautonomia</w:t>
            </w:r>
            <w:proofErr w:type="spellEnd"/>
            <w:r w:rsidRPr="009D7328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 improved thereafter, but myoclonus and motor weakness of the upper limbs persisted 3 weeks after discharge</w:t>
            </w:r>
          </w:p>
        </w:tc>
      </w:tr>
      <w:tr w:rsidR="00DD300A" w:rsidRPr="00A92831" w14:paraId="594665E2" w14:textId="2B65845A" w:rsidTr="00E65689">
        <w:tc>
          <w:tcPr>
            <w:tcW w:w="2140" w:type="dxa"/>
          </w:tcPr>
          <w:p w14:paraId="70F4441D" w14:textId="6FEEACBE" w:rsidR="00DD300A" w:rsidRPr="00A92831" w:rsidRDefault="00DD300A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731120">
              <w:rPr>
                <w:rFonts w:ascii="Arial" w:hAnsi="Arial" w:cs="Arial"/>
                <w:sz w:val="20"/>
                <w:szCs w:val="20"/>
              </w:rPr>
              <w:t>Wroclaw, Poland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rajewski&lt;/Author&gt;&lt;Year&gt;2020&lt;/Year&gt;&lt;RecNum&gt;493&lt;/RecNum&gt;&lt;DisplayText&gt;&lt;style face="superscript"&gt;369&lt;/style&gt;&lt;/DisplayText&gt;&lt;record&gt;&lt;rec-number&gt;493&lt;/rec-number&gt;&lt;foreign-keys&gt;&lt;key app="EN" db-id="psea0pzx6srvxiezztippp9mdx0tee0rt0zd" timestamp="1601911159"&gt;493&lt;/key&gt;&lt;/foreign-keys&gt;&lt;ref-type name="Journal Article"&gt;17&lt;/ref-type&gt;&lt;contributors&gt;&lt;authors&gt;&lt;author&gt;Krajewski, P. K.&lt;/author&gt;&lt;author&gt;Szepietowski, J. C.&lt;/author&gt;&lt;author&gt;Maj, J.&lt;/author&gt;&lt;/authors&gt;&lt;/contributors&gt;&lt;auth-address&gt;Department of Dermatology, Venereology and Allergology, Wroclaw Medical University, Chalubinskiego 1, 50-368 Wroclaw, Poland.&amp;#xD;Department of Dermatology, Venereology and Allergology, Wroclaw Medical University, Chalubinskiego 1, 50-368 Wroclaw, Poland. Electronic address: jacek.szepietowski@umed.wroc.pl.&lt;/auth-address&gt;&lt;titles&gt;&lt;title&gt;Cutaneous hyperesthesia: A novel manifestation of COVID-19&lt;/title&gt;&lt;secondary-title&gt;Brain Behav Immun&lt;/secondary-title&gt;&lt;/titles&gt;&lt;periodical&gt;&lt;full-title&gt;Brain Behav Immun&lt;/full-title&gt;&lt;/periodical&gt;&lt;pages&gt;188&lt;/pages&gt;&lt;volume&gt;87&lt;/volume&gt;&lt;edition&gt;2020/05/29&lt;/edition&gt;&lt;keywords&gt;&lt;keyword&gt;*Betacoronavirus&lt;/keyword&gt;&lt;keyword&gt;Coronavirus Infections&lt;/keyword&gt;&lt;keyword&gt;Humans&lt;/keyword&gt;&lt;keyword&gt;Hyperesthesia&lt;/keyword&gt;&lt;keyword&gt;Pandemics&lt;/keyword&gt;&lt;keyword&gt;Pneumonia, Viral&lt;/keyword&gt;&lt;keyword&gt;*Severe Acute Respiratory Syndrome&lt;/keyword&gt;&lt;keyword&gt;*covid-19&lt;/keyword&gt;&lt;keyword&gt;*Neurological symptoms&lt;/keyword&gt;&lt;keyword&gt;*SARS-CoV2 infection&lt;/keyword&gt;&lt;keyword&gt;competing financial interests or personal relationships that could have appeared&lt;/keyword&gt;&lt;keyword&gt;to influence the work reported in this paper.&lt;/keyword&gt;&lt;/keywords&gt;&lt;dates&gt;&lt;year&gt;2020&lt;/year&gt;&lt;pub-dates&gt;&lt;date&gt;Jul&lt;/date&gt;&lt;/pub-dates&gt;&lt;/dates&gt;&lt;isbn&gt;1090-2139 (Electronic)&amp;#xD;0889-1591 (Linking)&lt;/isbn&gt;&lt;accession-num&gt;32464157&lt;/accession-num&gt;&lt;urls&gt;&lt;related-urls&gt;&lt;url&gt;https://www.ncbi.nlm.nih.gov/pubmed/32464157&lt;/url&gt;&lt;/related-urls&gt;&lt;/urls&gt;&lt;custom2&gt;PMC7247510&lt;/custom2&gt;&lt;electronic-resource-num&gt;10.1016/j.bbi.2020.05.064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69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65E601F2" w14:textId="50EBF99F" w:rsidR="00DD300A" w:rsidRPr="00A92831" w:rsidRDefault="00DD300A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0497" w:type="dxa"/>
          </w:tcPr>
          <w:p w14:paraId="11B49388" w14:textId="4D5F0870" w:rsidR="00DD300A" w:rsidRPr="00731120" w:rsidRDefault="00DD300A" w:rsidP="00912AD2">
            <w:pPr>
              <w:pStyle w:val="f-body"/>
              <w:numPr>
                <w:ilvl w:val="0"/>
                <w:numId w:val="22"/>
              </w:numPr>
              <w:ind w:left="461" w:hanging="284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731120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Two patients with COVID-19 who reported cutaneous hyperesthesi</w: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a and</w:t>
            </w:r>
            <w:r w:rsidRPr="00731120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 became asymptomatic 10 days later</w: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; several neuropathic features were present. No specific investigations reported.</w:t>
            </w:r>
          </w:p>
          <w:p w14:paraId="43E59308" w14:textId="578C8193" w:rsidR="00DD300A" w:rsidRPr="00A92831" w:rsidRDefault="00DD300A" w:rsidP="00912AD2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731120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They were treated with hydroxychloroquine which had been considered by some to be potentially useful at the dawn of the pandemic</w:t>
            </w:r>
          </w:p>
        </w:tc>
      </w:tr>
      <w:tr w:rsidR="00DD300A" w:rsidRPr="00A92831" w14:paraId="69E52474" w14:textId="77777777" w:rsidTr="00E65689">
        <w:tc>
          <w:tcPr>
            <w:tcW w:w="2140" w:type="dxa"/>
          </w:tcPr>
          <w:p w14:paraId="1C173833" w14:textId="44DBB51F" w:rsidR="00DD300A" w:rsidRPr="00731120" w:rsidRDefault="00DD300A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Wuhan, China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ZaW48L0F1dGhvcj48WWVhcj4yMDIwPC9ZZWFyPjxSZWNO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ZaW48L0F1dGhvcj48WWVhcj4yMDIwPC9ZZWFyPjxSZWNO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70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41D3CCED" w14:textId="16B461F7" w:rsidR="00DD300A" w:rsidRDefault="00DD300A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1A2D859F" w14:textId="77777777" w:rsidR="00DD300A" w:rsidRDefault="00DD300A" w:rsidP="00912AD2">
            <w:pPr>
              <w:pStyle w:val="f-body"/>
              <w:numPr>
                <w:ilvl w:val="0"/>
                <w:numId w:val="22"/>
              </w:numPr>
              <w:ind w:left="461" w:hanging="284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 w:rsidRPr="001024F2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64</w:t>
            </w:r>
            <w:r w:rsidRPr="001024F2">
              <w:rPr>
                <w:rFonts w:ascii="Cambria Math" w:hAnsi="Cambria Math" w:cs="Cambria Math"/>
                <w:color w:val="000000"/>
                <w:sz w:val="20"/>
                <w:szCs w:val="20"/>
                <w:shd w:val="clear" w:color="auto" w:fill="FFFFFF"/>
              </w:rPr>
              <w:t>‐</w:t>
            </w:r>
            <w:r w:rsidRPr="001024F2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year</w:t>
            </w:r>
            <w:r w:rsidRPr="001024F2">
              <w:rPr>
                <w:rFonts w:ascii="Cambria Math" w:hAnsi="Cambria Math" w:cs="Cambria Math"/>
                <w:color w:val="000000"/>
                <w:sz w:val="20"/>
                <w:szCs w:val="20"/>
                <w:shd w:val="clear" w:color="auto" w:fill="FFFFFF"/>
              </w:rPr>
              <w:t>‐</w:t>
            </w:r>
            <w:r w:rsidRPr="001024F2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old male </w: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presented with fever, cough, </w:t>
            </w:r>
            <w:r w:rsidRPr="001024F2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insomnia</w: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, general myalgia </w:t>
            </w:r>
          </w:p>
          <w:p w14:paraId="36EC57DF" w14:textId="77777777" w:rsidR="00DD300A" w:rsidRDefault="00DD300A" w:rsidP="00912AD2">
            <w:pPr>
              <w:pStyle w:val="f-body"/>
              <w:numPr>
                <w:ilvl w:val="0"/>
                <w:numId w:val="22"/>
              </w:numPr>
              <w:ind w:left="461" w:hanging="284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Next day, found </w:t>
            </w:r>
            <w:r w:rsidRPr="001024F2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lethargic and unresponsive</w: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. CT Head unremarkable.</w:t>
            </w:r>
          </w:p>
          <w:p w14:paraId="7B115B90" w14:textId="77777777" w:rsidR="00DD300A" w:rsidRDefault="00DD300A" w:rsidP="00912AD2">
            <w:pPr>
              <w:pStyle w:val="f-body"/>
              <w:numPr>
                <w:ilvl w:val="0"/>
                <w:numId w:val="22"/>
              </w:numPr>
              <w:ind w:left="461" w:hanging="284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Chest CT and throat swab confirmed COVID-19</w:t>
            </w:r>
          </w:p>
          <w:p w14:paraId="3F1BBD73" w14:textId="4E9779D3" w:rsidR="00DD300A" w:rsidRDefault="00DD300A" w:rsidP="00912AD2">
            <w:pPr>
              <w:pStyle w:val="f-body"/>
              <w:numPr>
                <w:ilvl w:val="0"/>
                <w:numId w:val="22"/>
              </w:numPr>
              <w:ind w:left="461" w:hanging="284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Level of consciousness fluctuated, and patient was confused, with bilateral ankle clonus, left Babinski and bilateral 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Chaddock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 sign, slight neck stiffness, 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Brudzinski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 sign</w:t>
            </w:r>
          </w:p>
          <w:p w14:paraId="7569761D" w14:textId="1E6E283A" w:rsidR="00DD300A" w:rsidRPr="001024F2" w:rsidRDefault="00DD300A" w:rsidP="00912AD2">
            <w:pPr>
              <w:pStyle w:val="f-body"/>
              <w:numPr>
                <w:ilvl w:val="0"/>
                <w:numId w:val="22"/>
              </w:numPr>
              <w:spacing w:after="0" w:afterAutospacing="0"/>
              <w:ind w:left="461" w:hanging="284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CSF unremarkable, SARS-CoV-2 negative; spontaneous improvement of neurological symptoms </w:t>
            </w:r>
          </w:p>
        </w:tc>
      </w:tr>
      <w:tr w:rsidR="00DD300A" w:rsidRPr="00A92831" w14:paraId="112E30A2" w14:textId="77777777" w:rsidTr="00E65689">
        <w:tc>
          <w:tcPr>
            <w:tcW w:w="2140" w:type="dxa"/>
          </w:tcPr>
          <w:p w14:paraId="57B035BA" w14:textId="230E5CAA" w:rsidR="00DD300A" w:rsidRDefault="00DD300A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Wuhan, China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ong&lt;/Author&gt;&lt;Year&gt;2020&lt;/Year&gt;&lt;RecNum&gt;604&lt;/RecNum&gt;&lt;DisplayText&gt;&lt;style face="superscript"&gt;371&lt;/style&gt;&lt;/DisplayText&gt;&lt;record&gt;&lt;rec-number&gt;604&lt;/rec-number&gt;&lt;foreign-keys&gt;&lt;key app="EN" db-id="psea0pzx6srvxiezztippp9mdx0tee0rt0zd" timestamp="1612977202"&gt;604&lt;/key&gt;&lt;/foreign-keys&gt;&lt;ref-type name="Journal Article"&gt;17&lt;/ref-type&gt;&lt;contributors&gt;&lt;authors&gt;&lt;author&gt;Kong, Z.&lt;/author&gt;&lt;author&gt;Wang, J.&lt;/author&gt;&lt;author&gt;Li, T.&lt;/author&gt;&lt;author&gt;Zhang, Z.&lt;/author&gt;&lt;author&gt;Jian, J.&lt;/author&gt;&lt;/authors&gt;&lt;/contributors&gt;&lt;auth-address&gt;Department of Neurology, Renmin Hospital of Wuhan University, Wuhan 430060, China.&amp;#xD;Department of Medical Molecular Laboratory, Renmin Hospital of Wuhan University, Wuhan 430060, China.&lt;/auth-address&gt;&lt;titles&gt;&lt;title&gt;2019 novel coronavirus pneumonia with onset of dizziness: a case report&lt;/title&gt;&lt;secondary-title&gt;Ann Transl Med&lt;/secondary-title&gt;&lt;/titles&gt;&lt;periodical&gt;&lt;full-title&gt;Ann Transl Med&lt;/full-title&gt;&lt;/periodical&gt;&lt;pages&gt;506&lt;/pages&gt;&lt;volume&gt;8&lt;/volume&gt;&lt;number&gt;7&lt;/number&gt;&lt;edition&gt;2020/05/13&lt;/edition&gt;&lt;keywords&gt;&lt;keyword&gt;Coronavirus pneumonia (CoV)&lt;/keyword&gt;&lt;keyword&gt;case report&lt;/keyword&gt;&lt;keyword&gt;diagnosis&lt;/keyword&gt;&lt;keyword&gt;dizziness&lt;/keyword&gt;&lt;keyword&gt;nervous system symptoms&lt;/keyword&gt;&lt;keyword&gt;form (available at http://dx.doi.org/10.21037/atm.2020.03.89). The authors report&lt;/keyword&gt;&lt;keyword&gt;grants from Wu Jieping Medical Foundation, and The National Natural Science&lt;/keyword&gt;&lt;keyword&gt;Foundation, outside the submitted work.&lt;/keyword&gt;&lt;/keywords&gt;&lt;dates&gt;&lt;year&gt;2020&lt;/year&gt;&lt;pub-dates&gt;&lt;date&gt;Apr&lt;/date&gt;&lt;/pub-dates&gt;&lt;/dates&gt;&lt;isbn&gt;2305-5839 (Print)&amp;#xD;2305-5839 (Linking)&lt;/isbn&gt;&lt;accession-num&gt;32395550&lt;/accession-num&gt;&lt;urls&gt;&lt;related-urls&gt;&lt;url&gt;https://www.ncbi.nlm.nih.gov/pubmed/32395550&lt;/url&gt;&lt;/related-urls&gt;&lt;/urls&gt;&lt;custom2&gt;PMC7210151&lt;/custom2&gt;&lt;electronic-resource-num&gt;10.21037/atm.2020.03.89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71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1E09FE4F" w14:textId="340C7232" w:rsidR="00DD300A" w:rsidRDefault="00DD300A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09A20063" w14:textId="4D1B6EE6" w:rsidR="00DD300A" w:rsidRDefault="00DD300A" w:rsidP="00912AD2">
            <w:pPr>
              <w:pStyle w:val="f-body"/>
              <w:numPr>
                <w:ilvl w:val="0"/>
                <w:numId w:val="22"/>
              </w:numPr>
              <w:ind w:left="461" w:hanging="284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53-year-old female presenting with dizziness, also noted to have dry throat but no other symptoms</w:t>
            </w:r>
          </w:p>
          <w:p w14:paraId="006DD918" w14:textId="6183194C" w:rsidR="00DD300A" w:rsidRPr="00864816" w:rsidRDefault="00DD300A" w:rsidP="00912AD2">
            <w:pPr>
              <w:pStyle w:val="f-body"/>
              <w:numPr>
                <w:ilvl w:val="0"/>
                <w:numId w:val="22"/>
              </w:numPr>
              <w:spacing w:after="0" w:afterAutospacing="0"/>
              <w:ind w:left="461" w:hanging="284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Normal MRI Brain but abnormal chest CT (infiltrations and pleural effusion) – SARS-CoV-2 RT-PCR positive</w:t>
            </w:r>
          </w:p>
        </w:tc>
      </w:tr>
      <w:tr w:rsidR="00DD300A" w:rsidRPr="00A92831" w14:paraId="3BF5A3D8" w14:textId="77777777" w:rsidTr="00E65689">
        <w:tc>
          <w:tcPr>
            <w:tcW w:w="2140" w:type="dxa"/>
          </w:tcPr>
          <w:p w14:paraId="1058B113" w14:textId="26CE3E69" w:rsidR="00DD300A" w:rsidRPr="00731120" w:rsidRDefault="00DD300A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Wroclaw, Poland</w:t>
            </w: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Janocha-Litwin&lt;/Author&gt;&lt;Year&gt;2020&lt;/Year&gt;&lt;RecNum&gt;557&lt;/RecNum&gt;&lt;DisplayText&gt;&lt;style face="superscript"&gt;372&lt;/style&gt;&lt;/DisplayText&gt;&lt;record&gt;&lt;rec-number&gt;557&lt;/rec-number&gt;&lt;foreign-keys&gt;&lt;key app="EN" db-id="psea0pzx6srvxiezztippp9mdx0tee0rt0zd" timestamp="1612888815"&gt;557&lt;/key&gt;&lt;/foreign-keys&gt;&lt;ref-type name="Journal Article"&gt;17&lt;/ref-type&gt;&lt;contributors&gt;&lt;authors&gt;&lt;author&gt;Janocha-Litwin, J.&lt;/author&gt;&lt;author&gt;Jachman-Kapulka, J.&lt;/author&gt;&lt;author&gt;Czarnecki, M.&lt;/author&gt;&lt;author&gt;Krause, K.&lt;/author&gt;&lt;author&gt;Simon, K.&lt;/author&gt;&lt;/authors&gt;&lt;/contributors&gt;&lt;titles&gt;&lt;title&gt;Neurologic complications of SARS-CoV-2 infection in a 66-year-old man&lt;/title&gt;&lt;secondary-title&gt;Pol Arch Intern Med&lt;/secondary-title&gt;&lt;/titles&gt;&lt;periodical&gt;&lt;full-title&gt;Pol Arch Intern Med&lt;/full-title&gt;&lt;/periodical&gt;&lt;pages&gt;1000-1002&lt;/pages&gt;&lt;volume&gt;130&lt;/volume&gt;&lt;number&gt;11&lt;/number&gt;&lt;edition&gt;2020/08/14&lt;/edition&gt;&lt;keywords&gt;&lt;keyword&gt;Aged&lt;/keyword&gt;&lt;keyword&gt;COVID-19/*complications/*diagnostic imaging&lt;/keyword&gt;&lt;keyword&gt;Critical Illness&lt;/keyword&gt;&lt;keyword&gt;Humans&lt;/keyword&gt;&lt;keyword&gt;Male&lt;/keyword&gt;&lt;keyword&gt;Polyneuropathies/*diagnosis/etiology&lt;/keyword&gt;&lt;keyword&gt;*SARS-CoV-2&lt;/keyword&gt;&lt;/keywords&gt;&lt;dates&gt;&lt;year&gt;2020&lt;/year&gt;&lt;pub-dates&gt;&lt;date&gt;Nov 30&lt;/date&gt;&lt;/pub-dates&gt;&lt;/dates&gt;&lt;isbn&gt;1897-9483 (Electronic)&amp;#xD;0032-3772 (Linking)&lt;/isbn&gt;&lt;accession-num&gt;32785207&lt;/accession-num&gt;&lt;urls&gt;&lt;related-urls&gt;&lt;url&gt;https://www.ncbi.nlm.nih.gov/pubmed/32785207&lt;/url&gt;&lt;/related-urls&gt;&lt;/urls&gt;&lt;electronic-resource-num&gt;10.20452/pamw.15548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72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55" w:type="dxa"/>
          </w:tcPr>
          <w:p w14:paraId="358DD615" w14:textId="51D3988A" w:rsidR="00DD300A" w:rsidRDefault="00DD300A" w:rsidP="00912AD2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497" w:type="dxa"/>
          </w:tcPr>
          <w:p w14:paraId="303D8686" w14:textId="77777777" w:rsidR="00DD300A" w:rsidRDefault="00DD300A" w:rsidP="00912AD2">
            <w:pPr>
              <w:pStyle w:val="f-body"/>
              <w:numPr>
                <w:ilvl w:val="0"/>
                <w:numId w:val="22"/>
              </w:numPr>
              <w:ind w:left="461" w:hanging="284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66-year-old man with</w:t>
            </w:r>
            <w:r w:rsidRPr="003E1CDB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 COVID </w:t>
            </w:r>
            <w:r w:rsidRPr="003E1CDB">
              <w:rPr>
                <w:rFonts w:ascii="Cambria Math" w:hAnsi="Cambria Math" w:cs="Cambria Math"/>
                <w:color w:val="000000"/>
                <w:sz w:val="20"/>
                <w:szCs w:val="20"/>
                <w:shd w:val="clear" w:color="auto" w:fill="FFFFFF"/>
              </w:rPr>
              <w:t>‑</w:t>
            </w:r>
            <w:r w:rsidRPr="003E1CDB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19 complicated by both ischemic cerebral stroke and </w: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cerebral venous thrombosis</w:t>
            </w:r>
          </w:p>
          <w:p w14:paraId="39BC2C75" w14:textId="77777777" w:rsidR="00DD300A" w:rsidRDefault="00DD300A" w:rsidP="00912AD2">
            <w:pPr>
              <w:pStyle w:val="f-body"/>
              <w:numPr>
                <w:ilvl w:val="0"/>
                <w:numId w:val="22"/>
              </w:numPr>
              <w:ind w:left="461" w:hanging="284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Also developed </w:t>
            </w:r>
            <w:r w:rsidRPr="003E1CDB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critical illness polyneuropathy </w:t>
            </w:r>
          </w:p>
          <w:p w14:paraId="1D5AB59A" w14:textId="3536B836" w:rsidR="00DD300A" w:rsidRPr="00731120" w:rsidRDefault="00DD300A" w:rsidP="00912AD2">
            <w:pPr>
              <w:pStyle w:val="f-body"/>
              <w:numPr>
                <w:ilvl w:val="0"/>
                <w:numId w:val="22"/>
              </w:numPr>
              <w:ind w:left="461" w:hanging="284"/>
              <w:textAlignment w:val="baseline"/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CSF negative for SARS-CoV-2, but positive for enterovirus (</w:t>
            </w:r>
            <w:proofErr w:type="spellStart"/>
            <w:r w:rsidRPr="003E1CDB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enteroviral</w:t>
            </w:r>
            <w:proofErr w:type="spellEnd"/>
            <w:r w:rsidRPr="003E1CDB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 xml:space="preserve"> encephalitis </w:t>
            </w: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thus an alternative explanation)</w:t>
            </w:r>
          </w:p>
        </w:tc>
      </w:tr>
    </w:tbl>
    <w:p w14:paraId="010302CA" w14:textId="77777777" w:rsidR="00F77894" w:rsidRPr="00A92831" w:rsidRDefault="00F77894" w:rsidP="00961FBA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sz w:val="20"/>
          <w:szCs w:val="20"/>
        </w:rPr>
        <w:sectPr w:rsidR="00F77894" w:rsidRPr="00A92831" w:rsidSect="00740009">
          <w:pgSz w:w="15840" w:h="12240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5029E48E" w14:textId="1239CAB3" w:rsidR="00606673" w:rsidRPr="00606673" w:rsidRDefault="00606673" w:rsidP="00606673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lastRenderedPageBreak/>
        <w:t xml:space="preserve">Supplementary Table </w:t>
      </w:r>
      <w:r w:rsidR="00E33C2A">
        <w:rPr>
          <w:rFonts w:ascii="Arial" w:hAnsi="Arial" w:cs="Arial"/>
          <w:b/>
          <w:bCs/>
          <w:sz w:val="20"/>
          <w:szCs w:val="20"/>
        </w:rPr>
        <w:t>9</w:t>
      </w:r>
      <w:r w:rsidRPr="00606673">
        <w:rPr>
          <w:rFonts w:ascii="Arial" w:hAnsi="Arial" w:cs="Arial"/>
          <w:b/>
          <w:bCs/>
          <w:sz w:val="20"/>
          <w:szCs w:val="20"/>
        </w:rPr>
        <w:t>. Key evidence of potential HEENT and neurological manifestations of COVID-19 in children from cohort studies or large series (&gt;10 patients)</w:t>
      </w:r>
    </w:p>
    <w:p w14:paraId="72320B87" w14:textId="77777777" w:rsidR="00606673" w:rsidRPr="00606673" w:rsidRDefault="00606673" w:rsidP="00606673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sz w:val="20"/>
          <w:szCs w:val="20"/>
        </w:rPr>
      </w:pPr>
    </w:p>
    <w:tbl>
      <w:tblPr>
        <w:tblW w:w="11037" w:type="dxa"/>
        <w:tblInd w:w="-84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413"/>
        <w:gridCol w:w="1562"/>
        <w:gridCol w:w="1415"/>
        <w:gridCol w:w="6647"/>
      </w:tblGrid>
      <w:tr w:rsidR="00606673" w:rsidRPr="00606673" w14:paraId="3411A085" w14:textId="77777777" w:rsidTr="00E65689">
        <w:tc>
          <w:tcPr>
            <w:tcW w:w="1413" w:type="dxa"/>
          </w:tcPr>
          <w:p w14:paraId="04F1221F" w14:textId="77777777" w:rsidR="00606673" w:rsidRPr="00606673" w:rsidRDefault="00606673" w:rsidP="0060667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06673">
              <w:rPr>
                <w:rFonts w:ascii="Arial" w:hAnsi="Arial" w:cs="Arial"/>
                <w:b/>
                <w:bCs/>
                <w:sz w:val="20"/>
                <w:szCs w:val="20"/>
              </w:rPr>
              <w:t>Location</w:t>
            </w:r>
          </w:p>
        </w:tc>
        <w:tc>
          <w:tcPr>
            <w:tcW w:w="1562" w:type="dxa"/>
          </w:tcPr>
          <w:p w14:paraId="31B6BE47" w14:textId="77777777" w:rsidR="00606673" w:rsidRPr="00606673" w:rsidRDefault="00606673" w:rsidP="0060667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06673">
              <w:rPr>
                <w:rFonts w:ascii="Arial" w:hAnsi="Arial" w:cs="Arial"/>
                <w:b/>
                <w:bCs/>
                <w:sz w:val="20"/>
                <w:szCs w:val="20"/>
              </w:rPr>
              <w:t>Study Type</w:t>
            </w:r>
          </w:p>
        </w:tc>
        <w:tc>
          <w:tcPr>
            <w:tcW w:w="1415" w:type="dxa"/>
          </w:tcPr>
          <w:p w14:paraId="4AAE7A6A" w14:textId="77777777" w:rsidR="00606673" w:rsidRPr="00606673" w:rsidRDefault="00606673" w:rsidP="0060667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06673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Number of patients </w:t>
            </w:r>
          </w:p>
        </w:tc>
        <w:tc>
          <w:tcPr>
            <w:tcW w:w="6647" w:type="dxa"/>
          </w:tcPr>
          <w:p w14:paraId="229B1F6F" w14:textId="77777777" w:rsidR="00606673" w:rsidRPr="00606673" w:rsidRDefault="00606673" w:rsidP="0060667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06673">
              <w:rPr>
                <w:rFonts w:ascii="Arial" w:hAnsi="Arial" w:cs="Arial"/>
                <w:b/>
                <w:bCs/>
                <w:sz w:val="20"/>
                <w:szCs w:val="20"/>
              </w:rPr>
              <w:t>Key findings</w:t>
            </w:r>
          </w:p>
        </w:tc>
      </w:tr>
      <w:tr w:rsidR="002624CC" w:rsidRPr="00606673" w14:paraId="2C03F990" w14:textId="77777777" w:rsidTr="005A4D8E">
        <w:trPr>
          <w:trHeight w:val="3239"/>
        </w:trPr>
        <w:tc>
          <w:tcPr>
            <w:tcW w:w="1413" w:type="dxa"/>
          </w:tcPr>
          <w:p w14:paraId="73F5C962" w14:textId="19F53FC0" w:rsidR="002624CC" w:rsidRPr="005A4D8E" w:rsidRDefault="005A4D8E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1 hospitals, USA</w:t>
            </w:r>
            <w:r w:rsidR="00B64478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YVJvdmVyZTwvQXV0aG9yPjxZZWFyPjIwMjE8L1llYXI+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YVJvdmVyZTwvQXV0aG9yPjxZZWFyPjIwMjE8L1llYXI+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B64478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73</w:t>
            </w:r>
            <w:r w:rsidR="00B64478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62" w:type="dxa"/>
          </w:tcPr>
          <w:p w14:paraId="373B9DF4" w14:textId="23927F5D" w:rsidR="002624CC" w:rsidRPr="005A4D8E" w:rsidRDefault="005A4D8E" w:rsidP="0060667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ulti-centre case series</w:t>
            </w:r>
          </w:p>
        </w:tc>
        <w:tc>
          <w:tcPr>
            <w:tcW w:w="1415" w:type="dxa"/>
          </w:tcPr>
          <w:p w14:paraId="05275C1B" w14:textId="5B585DE6" w:rsidR="002624CC" w:rsidRPr="002624CC" w:rsidRDefault="002624CC" w:rsidP="0060667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2624CC">
              <w:rPr>
                <w:rFonts w:ascii="Arial" w:hAnsi="Arial" w:cs="Arial"/>
                <w:sz w:val="20"/>
                <w:szCs w:val="20"/>
              </w:rPr>
              <w:t>1,695</w:t>
            </w:r>
            <w:r w:rsidR="005A4D8E">
              <w:rPr>
                <w:rFonts w:ascii="Arial" w:hAnsi="Arial" w:cs="Arial"/>
                <w:sz w:val="20"/>
                <w:szCs w:val="20"/>
              </w:rPr>
              <w:t xml:space="preserve"> (616 with MIS-C)</w:t>
            </w:r>
          </w:p>
        </w:tc>
        <w:tc>
          <w:tcPr>
            <w:tcW w:w="6647" w:type="dxa"/>
          </w:tcPr>
          <w:p w14:paraId="1C3F021F" w14:textId="3EB274B0" w:rsidR="005A4D8E" w:rsidRDefault="005A4D8E" w:rsidP="005A4D8E">
            <w:pPr>
              <w:pStyle w:val="f-body"/>
              <w:numPr>
                <w:ilvl w:val="0"/>
                <w:numId w:val="42"/>
              </w:numPr>
              <w:tabs>
                <w:tab w:val="left" w:pos="736"/>
              </w:tabs>
              <w:spacing w:before="0" w:beforeAutospacing="0" w:after="0" w:afterAutospacing="0"/>
              <w:ind w:left="466" w:hanging="27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Children and adolescents hospitalized with </w:t>
            </w:r>
            <w:r w:rsidR="002624CC" w:rsidRPr="005A4D8E">
              <w:rPr>
                <w:rFonts w:ascii="Arial" w:hAnsi="Arial" w:cs="Arial"/>
                <w:sz w:val="20"/>
                <w:szCs w:val="20"/>
              </w:rPr>
              <w:t xml:space="preserve">acute COVID-19 or </w:t>
            </w:r>
            <w:r>
              <w:rPr>
                <w:rFonts w:ascii="Arial" w:hAnsi="Arial" w:cs="Arial"/>
                <w:sz w:val="20"/>
                <w:szCs w:val="20"/>
              </w:rPr>
              <w:t xml:space="preserve">MIS-C captured in </w:t>
            </w:r>
            <w:r w:rsidRPr="002624CC">
              <w:rPr>
                <w:rFonts w:ascii="Arial" w:hAnsi="Arial" w:cs="Arial"/>
                <w:sz w:val="20"/>
                <w:szCs w:val="20"/>
              </w:rPr>
              <w:t>Overcoming COVID-19 public health registry</w:t>
            </w:r>
          </w:p>
          <w:p w14:paraId="0D8E6778" w14:textId="2B75F761" w:rsidR="005A4D8E" w:rsidRDefault="002624CC" w:rsidP="005A4D8E">
            <w:pPr>
              <w:pStyle w:val="f-body"/>
              <w:numPr>
                <w:ilvl w:val="0"/>
                <w:numId w:val="42"/>
              </w:numPr>
              <w:tabs>
                <w:tab w:val="left" w:pos="736"/>
              </w:tabs>
              <w:spacing w:before="0" w:beforeAutospacing="0" w:after="0" w:afterAutospacing="0"/>
              <w:ind w:left="466" w:hanging="27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5A4D8E">
              <w:rPr>
                <w:rFonts w:ascii="Arial" w:hAnsi="Arial" w:cs="Arial"/>
                <w:sz w:val="20"/>
                <w:szCs w:val="20"/>
              </w:rPr>
              <w:t>365 (22%) had neurologic involvement</w:t>
            </w:r>
            <w:r w:rsidR="005A4D8E">
              <w:rPr>
                <w:rFonts w:ascii="Arial" w:hAnsi="Arial" w:cs="Arial"/>
                <w:sz w:val="20"/>
                <w:szCs w:val="20"/>
              </w:rPr>
              <w:t>; 22% of these patients had underlying neurologic disorders</w:t>
            </w:r>
          </w:p>
          <w:p w14:paraId="67A01A2E" w14:textId="53A89169" w:rsidR="005A4D8E" w:rsidRDefault="005A4D8E" w:rsidP="005A4D8E">
            <w:pPr>
              <w:pStyle w:val="f-body"/>
              <w:numPr>
                <w:ilvl w:val="0"/>
                <w:numId w:val="42"/>
              </w:numPr>
              <w:tabs>
                <w:tab w:val="left" w:pos="736"/>
              </w:tabs>
              <w:spacing w:before="0" w:beforeAutospacing="0" w:after="0" w:afterAutospacing="0"/>
              <w:ind w:left="466" w:hanging="27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88% of those with neurological symptoms had transient symptoms and survived</w:t>
            </w:r>
          </w:p>
          <w:p w14:paraId="16F26FFE" w14:textId="77777777" w:rsidR="005A4D8E" w:rsidRDefault="005A4D8E" w:rsidP="005A4D8E">
            <w:pPr>
              <w:pStyle w:val="f-body"/>
              <w:numPr>
                <w:ilvl w:val="0"/>
                <w:numId w:val="42"/>
              </w:numPr>
              <w:tabs>
                <w:tab w:val="left" w:pos="736"/>
              </w:tabs>
              <w:spacing w:before="0" w:beforeAutospacing="0" w:after="0" w:afterAutospacing="0"/>
              <w:ind w:left="466" w:hanging="27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3</w:t>
            </w:r>
            <w:r w:rsidR="002624CC" w:rsidRPr="005A4D8E">
              <w:rPr>
                <w:rFonts w:ascii="Arial" w:hAnsi="Arial" w:cs="Arial"/>
                <w:sz w:val="20"/>
                <w:szCs w:val="20"/>
              </w:rPr>
              <w:t xml:space="preserve"> (12%) developed COVID-19–related life-threatening neurologic disorders</w:t>
            </w:r>
            <w:r>
              <w:rPr>
                <w:rFonts w:ascii="Arial" w:hAnsi="Arial" w:cs="Arial"/>
                <w:sz w:val="20"/>
                <w:szCs w:val="20"/>
              </w:rPr>
              <w:t xml:space="preserve">: severe encephalopathy (n=15, 5 with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plenial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lesions), stroke (n=12), CNS demyelination (n=8), GBS or variants (n=4), and acute fulminant cerebral edema (n=4)</w:t>
            </w:r>
          </w:p>
          <w:p w14:paraId="6F08E7A7" w14:textId="0BEED476" w:rsidR="005A4D8E" w:rsidRDefault="002624CC" w:rsidP="005A4D8E">
            <w:pPr>
              <w:pStyle w:val="f-body"/>
              <w:numPr>
                <w:ilvl w:val="0"/>
                <w:numId w:val="42"/>
              </w:numPr>
              <w:tabs>
                <w:tab w:val="left" w:pos="736"/>
              </w:tabs>
              <w:spacing w:before="0" w:beforeAutospacing="0" w:after="0" w:afterAutospacing="0"/>
              <w:ind w:left="466" w:hanging="27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5A4D8E">
              <w:rPr>
                <w:rFonts w:ascii="Arial" w:hAnsi="Arial" w:cs="Arial"/>
                <w:sz w:val="20"/>
                <w:szCs w:val="20"/>
              </w:rPr>
              <w:t>11 (26%) died, and 17 (40%) survived with new neurologic sequelae</w:t>
            </w:r>
          </w:p>
          <w:p w14:paraId="52052FB4" w14:textId="528CE8A9" w:rsidR="002624CC" w:rsidRPr="002624CC" w:rsidRDefault="005A4D8E" w:rsidP="005A4D8E">
            <w:pPr>
              <w:pStyle w:val="f-body"/>
              <w:numPr>
                <w:ilvl w:val="0"/>
                <w:numId w:val="42"/>
              </w:numPr>
              <w:tabs>
                <w:tab w:val="left" w:pos="736"/>
              </w:tabs>
              <w:spacing w:before="0" w:beforeAutospacing="0" w:after="0" w:afterAutospacing="0"/>
              <w:ind w:left="466" w:hanging="27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5A4D8E">
              <w:rPr>
                <w:rFonts w:ascii="Arial" w:hAnsi="Arial" w:cs="Arial"/>
                <w:sz w:val="20"/>
                <w:szCs w:val="20"/>
              </w:rPr>
              <w:t xml:space="preserve">Those with life-threatening symptoms had higher </w:t>
            </w:r>
            <w:r w:rsidR="002624CC" w:rsidRPr="005A4D8E">
              <w:rPr>
                <w:rFonts w:ascii="Arial" w:hAnsi="Arial" w:cs="Arial"/>
                <w:sz w:val="20"/>
                <w:szCs w:val="20"/>
              </w:rPr>
              <w:t xml:space="preserve">neutrophil-to-lymphocyte ratios </w:t>
            </w:r>
            <w:r>
              <w:rPr>
                <w:rFonts w:ascii="Arial" w:hAnsi="Arial" w:cs="Arial"/>
                <w:sz w:val="20"/>
                <w:szCs w:val="20"/>
              </w:rPr>
              <w:t xml:space="preserve">and </w:t>
            </w:r>
            <w:r w:rsidR="002624CC" w:rsidRPr="005A4D8E">
              <w:rPr>
                <w:rFonts w:ascii="Arial" w:hAnsi="Arial" w:cs="Arial"/>
                <w:sz w:val="20"/>
                <w:szCs w:val="20"/>
              </w:rPr>
              <w:t>D-dimer</w:t>
            </w:r>
          </w:p>
        </w:tc>
      </w:tr>
      <w:tr w:rsidR="00606673" w:rsidRPr="00606673" w14:paraId="58E46015" w14:textId="77777777" w:rsidTr="00E65689">
        <w:tc>
          <w:tcPr>
            <w:tcW w:w="1413" w:type="dxa"/>
          </w:tcPr>
          <w:p w14:paraId="2347D4D3" w14:textId="375DAF69" w:rsidR="00606673" w:rsidRPr="00606673" w:rsidRDefault="0060667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bookmarkStart w:id="4" w:name="_Hlk66741007"/>
            <w:r w:rsidRPr="00606673">
              <w:rPr>
                <w:rFonts w:ascii="Arial" w:hAnsi="Arial" w:cs="Arial"/>
                <w:sz w:val="20"/>
                <w:szCs w:val="20"/>
              </w:rPr>
              <w:t>66 hospitals in USA</w:t>
            </w:r>
            <w:r w:rsidRPr="0060667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GZWxkc3RlaW48L0F1dGhvcj48WWVhcj4yMDIxPC9ZZWFy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GZWxkc3RlaW48L0F1dGhvcj48WWVhcj4yMDIxPC9ZZWFy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0667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74</w:t>
            </w:r>
            <w:r w:rsidRPr="0060667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62" w:type="dxa"/>
          </w:tcPr>
          <w:p w14:paraId="15BC7992" w14:textId="77777777" w:rsidR="00606673" w:rsidRPr="00606673" w:rsidRDefault="00606673" w:rsidP="0060667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606673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415" w:type="dxa"/>
          </w:tcPr>
          <w:p w14:paraId="7A90A47C" w14:textId="77777777" w:rsidR="00606673" w:rsidRPr="00606673" w:rsidRDefault="00606673" w:rsidP="0060667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606673">
              <w:rPr>
                <w:rFonts w:ascii="Arial" w:hAnsi="Arial" w:cs="Arial"/>
                <w:sz w:val="20"/>
                <w:szCs w:val="20"/>
              </w:rPr>
              <w:t>539 MIS-C, 577 severe COVID-19</w:t>
            </w:r>
          </w:p>
        </w:tc>
        <w:tc>
          <w:tcPr>
            <w:tcW w:w="6647" w:type="dxa"/>
          </w:tcPr>
          <w:p w14:paraId="1A033012" w14:textId="77777777" w:rsidR="00606673" w:rsidRPr="00606673" w:rsidRDefault="00606673" w:rsidP="00606673">
            <w:pPr>
              <w:pStyle w:val="f-body"/>
              <w:numPr>
                <w:ilvl w:val="0"/>
                <w:numId w:val="42"/>
              </w:numPr>
              <w:tabs>
                <w:tab w:val="left" w:pos="736"/>
              </w:tabs>
              <w:spacing w:before="0" w:beforeAutospacing="0" w:after="0" w:afterAutospacing="0"/>
              <w:ind w:left="466" w:hanging="27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606673">
              <w:rPr>
                <w:rFonts w:ascii="Arial" w:hAnsi="Arial" w:cs="Arial"/>
                <w:sz w:val="20"/>
                <w:szCs w:val="20"/>
              </w:rPr>
              <w:t xml:space="preserve">Headache or altered mental status seen at presentation in 40.4% with MIS-C vs 32.2% with severe COVID-19 </w:t>
            </w:r>
          </w:p>
          <w:p w14:paraId="0757E24F" w14:textId="77777777" w:rsidR="00606673" w:rsidRPr="00606673" w:rsidRDefault="00606673" w:rsidP="00606673">
            <w:pPr>
              <w:pStyle w:val="f-body"/>
              <w:numPr>
                <w:ilvl w:val="0"/>
                <w:numId w:val="42"/>
              </w:numPr>
              <w:tabs>
                <w:tab w:val="left" w:pos="736"/>
              </w:tabs>
              <w:spacing w:before="0" w:beforeAutospacing="0" w:after="0" w:afterAutospacing="0"/>
              <w:ind w:left="466" w:hanging="27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606673">
              <w:rPr>
                <w:rFonts w:ascii="Arial" w:hAnsi="Arial" w:cs="Arial"/>
                <w:sz w:val="20"/>
                <w:szCs w:val="20"/>
              </w:rPr>
              <w:t>Severe neurological involvement in 12.2% MIS-C vs 19.9% severe COVID-19 (significantly less in MIS-C)</w:t>
            </w:r>
          </w:p>
          <w:p w14:paraId="519193EA" w14:textId="77777777" w:rsidR="00606673" w:rsidRPr="00606673" w:rsidRDefault="00606673" w:rsidP="00606673">
            <w:pPr>
              <w:pStyle w:val="f-body"/>
              <w:numPr>
                <w:ilvl w:val="0"/>
                <w:numId w:val="42"/>
              </w:numPr>
              <w:tabs>
                <w:tab w:val="left" w:pos="736"/>
              </w:tabs>
              <w:spacing w:before="0" w:beforeAutospacing="0" w:after="0" w:afterAutospacing="0"/>
              <w:ind w:left="466" w:hanging="27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06673">
              <w:rPr>
                <w:rFonts w:ascii="Arial" w:hAnsi="Arial" w:cs="Arial"/>
                <w:sz w:val="20"/>
                <w:szCs w:val="20"/>
                <w:bdr w:val="none" w:sz="0" w:space="0" w:color="auto" w:frame="1"/>
                <w:shd w:val="clear" w:color="auto" w:fill="FFFFFF"/>
              </w:rPr>
              <w:t>Unclear what “severe” entailed; seizures reported in 2% of MIS-C group and 6% of severe COVID-19 group</w:t>
            </w:r>
          </w:p>
        </w:tc>
      </w:tr>
      <w:bookmarkEnd w:id="4"/>
      <w:tr w:rsidR="00606673" w:rsidRPr="00606673" w14:paraId="5BF0C6E0" w14:textId="77777777" w:rsidTr="00E65689">
        <w:tc>
          <w:tcPr>
            <w:tcW w:w="1413" w:type="dxa"/>
            <w:shd w:val="clear" w:color="auto" w:fill="auto"/>
          </w:tcPr>
          <w:p w14:paraId="4C46EAEE" w14:textId="31143C3A" w:rsidR="00606673" w:rsidRPr="00606673" w:rsidRDefault="0060667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606673">
              <w:rPr>
                <w:rFonts w:ascii="Arial" w:hAnsi="Arial" w:cs="Arial"/>
                <w:sz w:val="20"/>
                <w:szCs w:val="20"/>
              </w:rPr>
              <w:t>Wuhan, China</w:t>
            </w:r>
            <w:r w:rsidRPr="0060667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a&lt;/Author&gt;&lt;Year&gt;2020&lt;/Year&gt;&lt;RecNum&gt;303&lt;/RecNum&gt;&lt;DisplayText&gt;&lt;style face="superscript"&gt;375&lt;/style&gt;&lt;/DisplayText&gt;&lt;record&gt;&lt;rec-number&gt;303&lt;/rec-number&gt;&lt;foreign-keys&gt;&lt;key app="EN" db-id="psea0pzx6srvxiezztippp9mdx0tee0rt0zd" timestamp="1601656652"&gt;303&lt;/key&gt;&lt;/foreign-keys&gt;&lt;ref-type name="Journal Article"&gt;17&lt;/ref-type&gt;&lt;contributors&gt;&lt;authors&gt;&lt;author&gt;Ma, Nan&lt;/author&gt;&lt;author&gt;Li, Ping&lt;/author&gt;&lt;author&gt;Wang, Xinghua&lt;/author&gt;&lt;author&gt;Yu, Yueqi&lt;/author&gt;&lt;author&gt;Tan, Xuan&lt;/author&gt;&lt;author&gt;Chen, Peng&lt;/author&gt;&lt;author&gt;Li, Shilian&lt;/author&gt;&lt;author&gt;Jiang, Fagang&lt;/author&gt;&lt;/authors&gt;&lt;/contributors&gt;&lt;titles&gt;&lt;title&gt;Ocular Manifestations and Clinical Characteristics of Children With Laboratory-Confirmed COVID-19 in Wuhan, China&lt;/title&gt;&lt;secondary-title&gt;JAMA Ophthalmology&lt;/secondary-title&gt;&lt;/titles&gt;&lt;periodical&gt;&lt;full-title&gt;JAMA Ophthalmology&lt;/full-title&gt;&lt;/periodical&gt;&lt;dates&gt;&lt;year&gt;2020&lt;/year&gt;&lt;/dates&gt;&lt;isbn&gt;2168-6165&lt;/isbn&gt;&lt;urls&gt;&lt;related-urls&gt;&lt;url&gt;https://doi.org/10.1001/jamaophthalmol.2020.3690&lt;/url&gt;&lt;/related-urls&gt;&lt;/urls&gt;&lt;electronic-resource-num&gt;10.1001/jamaophthalmol.2020.3690&lt;/electronic-resource-num&gt;&lt;access-date&gt;9/3/2020&lt;/access-date&gt;&lt;/record&gt;&lt;/Cite&gt;&lt;/EndNote&gt;</w:instrText>
            </w:r>
            <w:r w:rsidRPr="0060667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75</w:t>
            </w:r>
            <w:r w:rsidRPr="0060667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62" w:type="dxa"/>
          </w:tcPr>
          <w:p w14:paraId="57AF9C7A" w14:textId="77777777" w:rsidR="00606673" w:rsidRPr="00606673" w:rsidRDefault="00606673" w:rsidP="0060667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606673">
              <w:rPr>
                <w:rFonts w:ascii="Arial" w:hAnsi="Arial" w:cs="Arial"/>
                <w:sz w:val="20"/>
                <w:szCs w:val="20"/>
              </w:rPr>
              <w:t xml:space="preserve">Retrospective cohort </w:t>
            </w:r>
          </w:p>
        </w:tc>
        <w:tc>
          <w:tcPr>
            <w:tcW w:w="1415" w:type="dxa"/>
            <w:shd w:val="clear" w:color="auto" w:fill="auto"/>
          </w:tcPr>
          <w:p w14:paraId="0712E35E" w14:textId="77777777" w:rsidR="00606673" w:rsidRPr="00606673" w:rsidRDefault="00606673" w:rsidP="0060667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606673">
              <w:rPr>
                <w:rFonts w:ascii="Arial" w:hAnsi="Arial" w:cs="Arial"/>
                <w:sz w:val="20"/>
                <w:szCs w:val="20"/>
              </w:rPr>
              <w:t>216</w:t>
            </w:r>
          </w:p>
        </w:tc>
        <w:tc>
          <w:tcPr>
            <w:tcW w:w="6647" w:type="dxa"/>
            <w:shd w:val="clear" w:color="auto" w:fill="auto"/>
          </w:tcPr>
          <w:p w14:paraId="27C2F3C9" w14:textId="177E12E8" w:rsidR="00606673" w:rsidRPr="00606673" w:rsidRDefault="00606673" w:rsidP="00606673">
            <w:pPr>
              <w:pStyle w:val="f-body"/>
              <w:numPr>
                <w:ilvl w:val="0"/>
                <w:numId w:val="42"/>
              </w:numPr>
              <w:tabs>
                <w:tab w:val="left" w:pos="736"/>
              </w:tabs>
              <w:spacing w:before="0" w:beforeAutospacing="0" w:after="0" w:afterAutospacing="0"/>
              <w:ind w:left="466" w:hanging="27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606673">
              <w:rPr>
                <w:rFonts w:ascii="Arial" w:hAnsi="Arial" w:cs="Arial"/>
                <w:sz w:val="20"/>
                <w:szCs w:val="20"/>
              </w:rPr>
              <w:t>49 children (22.7%) showed various ocular manifestations, of which 9 had ocular complaints being the initial manifestations of COVID-19</w:t>
            </w:r>
          </w:p>
          <w:p w14:paraId="7D0F3298" w14:textId="5AA81AB5" w:rsidR="00606673" w:rsidRPr="00606673" w:rsidRDefault="00606673" w:rsidP="00606673">
            <w:pPr>
              <w:pStyle w:val="f-body"/>
              <w:numPr>
                <w:ilvl w:val="0"/>
                <w:numId w:val="42"/>
              </w:numPr>
              <w:tabs>
                <w:tab w:val="left" w:pos="736"/>
              </w:tabs>
              <w:spacing w:before="0" w:beforeAutospacing="0" w:after="0" w:afterAutospacing="0"/>
              <w:ind w:left="466" w:hanging="27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606673">
              <w:rPr>
                <w:rFonts w:ascii="Arial" w:hAnsi="Arial" w:cs="Arial"/>
                <w:sz w:val="20"/>
                <w:szCs w:val="20"/>
              </w:rPr>
              <w:t>The common ocular manifestations were conjunctival discharge (27 [55.1%]), eye rubbing (19 [38.8%]), and conjunctival congestion (5 [10.2%])</w:t>
            </w:r>
          </w:p>
          <w:p w14:paraId="4B14E37C" w14:textId="0B2463E2" w:rsidR="00606673" w:rsidRPr="00606673" w:rsidRDefault="00606673" w:rsidP="00606673">
            <w:pPr>
              <w:pStyle w:val="f-body"/>
              <w:numPr>
                <w:ilvl w:val="0"/>
                <w:numId w:val="42"/>
              </w:numPr>
              <w:tabs>
                <w:tab w:val="left" w:pos="736"/>
              </w:tabs>
              <w:spacing w:before="0" w:beforeAutospacing="0" w:after="0" w:afterAutospacing="0"/>
              <w:ind w:left="466" w:hanging="27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606673">
              <w:rPr>
                <w:rFonts w:ascii="Arial" w:hAnsi="Arial" w:cs="Arial"/>
                <w:sz w:val="20"/>
                <w:szCs w:val="20"/>
              </w:rPr>
              <w:t xml:space="preserve">Children with systemic symptoms (29.3% vs 14.0%; P = 0.008) or with cough (31.6% vs 17.5%; P = 0.02) were more likely to develop ocular symptoms </w:t>
            </w:r>
          </w:p>
          <w:p w14:paraId="7B67E608" w14:textId="60147048" w:rsidR="00606673" w:rsidRPr="00606673" w:rsidRDefault="00606673" w:rsidP="0060667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606673">
              <w:rPr>
                <w:rFonts w:ascii="Arial" w:hAnsi="Arial" w:cs="Arial"/>
                <w:sz w:val="20"/>
                <w:szCs w:val="20"/>
              </w:rPr>
              <w:t>Ocular symptoms were typically mild, and children recovered or improved</w:t>
            </w:r>
          </w:p>
        </w:tc>
      </w:tr>
      <w:tr w:rsidR="00606673" w:rsidRPr="00606673" w14:paraId="6C066FDF" w14:textId="77777777" w:rsidTr="00E65689">
        <w:tc>
          <w:tcPr>
            <w:tcW w:w="1413" w:type="dxa"/>
            <w:shd w:val="clear" w:color="auto" w:fill="auto"/>
          </w:tcPr>
          <w:p w14:paraId="3F0A76E3" w14:textId="00524B8D" w:rsidR="00606673" w:rsidRPr="00606673" w:rsidRDefault="0060667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606673">
              <w:rPr>
                <w:rFonts w:ascii="Arial" w:hAnsi="Arial" w:cs="Arial"/>
                <w:sz w:val="20"/>
                <w:szCs w:val="20"/>
              </w:rPr>
              <w:t>London, United Kingdom</w:t>
            </w:r>
            <w:r w:rsidRPr="0060667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bdel-Mannan&lt;/Author&gt;&lt;Year&gt;2020&lt;/Year&gt;&lt;RecNum&gt;304&lt;/RecNum&gt;&lt;DisplayText&gt;&lt;style face="superscript"&gt;376&lt;/style&gt;&lt;/DisplayText&gt;&lt;record&gt;&lt;rec-number&gt;304&lt;/rec-number&gt;&lt;foreign-keys&gt;&lt;key app="EN" db-id="psea0pzx6srvxiezztippp9mdx0tee0rt0zd" timestamp="1601656652"&gt;304&lt;/key&gt;&lt;/foreign-keys&gt;&lt;ref-type name="Journal Article"&gt;17&lt;/ref-type&gt;&lt;contributors&gt;&lt;authors&gt;&lt;author&gt;Abdel-Mannan, Omar&lt;/author&gt;&lt;author&gt;Eyre, Michael&lt;/author&gt;&lt;author&gt;Löbel, Ulrike&lt;/author&gt;&lt;author&gt;Bamford, Alasdair&lt;/author&gt;&lt;author&gt;Eltze, Christin&lt;/author&gt;&lt;author&gt;Hameed, Biju&lt;/author&gt;&lt;author&gt;Hemingway, Cheryl&lt;/author&gt;&lt;author&gt;Hacohen, Yael&lt;/author&gt;&lt;/authors&gt;&lt;/contributors&gt;&lt;titles&gt;&lt;title&gt;Neurologic and Radiographic Findings Associated With COVID-19 Infection in Children&lt;/title&gt;&lt;secondary-title&gt;JAMA Neurology&lt;/secondary-title&gt;&lt;/titles&gt;&lt;periodical&gt;&lt;full-title&gt;JAMA Neurology&lt;/full-title&gt;&lt;/periodical&gt;&lt;dates&gt;&lt;year&gt;2020&lt;/year&gt;&lt;/dates&gt;&lt;isbn&gt;2168-6149&lt;/isbn&gt;&lt;urls&gt;&lt;related-urls&gt;&lt;url&gt;https://doi.org/10.1001/jamaneurol.2020.2687&lt;/url&gt;&lt;/related-urls&gt;&lt;/urls&gt;&lt;electronic-resource-num&gt;10.1001/jamaneurol.2020.2687&lt;/electronic-resource-num&gt;&lt;access-date&gt;9/3/2020&lt;/access-date&gt;&lt;/record&gt;&lt;/Cite&gt;&lt;/EndNote&gt;</w:instrText>
            </w:r>
            <w:r w:rsidRPr="0060667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76</w:t>
            </w:r>
            <w:r w:rsidRPr="0060667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562" w:type="dxa"/>
          </w:tcPr>
          <w:p w14:paraId="0F7FB171" w14:textId="77777777" w:rsidR="00606673" w:rsidRPr="00606673" w:rsidRDefault="00606673" w:rsidP="0060667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606673">
              <w:rPr>
                <w:rFonts w:ascii="Arial" w:hAnsi="Arial" w:cs="Arial"/>
                <w:sz w:val="20"/>
                <w:szCs w:val="20"/>
              </w:rPr>
              <w:t>Case series</w:t>
            </w:r>
          </w:p>
        </w:tc>
        <w:tc>
          <w:tcPr>
            <w:tcW w:w="1415" w:type="dxa"/>
            <w:shd w:val="clear" w:color="auto" w:fill="auto"/>
          </w:tcPr>
          <w:p w14:paraId="30C700C3" w14:textId="77777777" w:rsidR="00606673" w:rsidRPr="00606673" w:rsidRDefault="00606673" w:rsidP="0060667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606673">
              <w:rPr>
                <w:rFonts w:ascii="Arial" w:hAnsi="Arial" w:cs="Arial"/>
                <w:sz w:val="20"/>
                <w:szCs w:val="20"/>
              </w:rPr>
              <w:t>27</w:t>
            </w:r>
          </w:p>
        </w:tc>
        <w:tc>
          <w:tcPr>
            <w:tcW w:w="6647" w:type="dxa"/>
            <w:shd w:val="clear" w:color="auto" w:fill="auto"/>
          </w:tcPr>
          <w:p w14:paraId="5D7501F8" w14:textId="77777777" w:rsidR="00606673" w:rsidRPr="00606673" w:rsidRDefault="00606673" w:rsidP="00606673">
            <w:pPr>
              <w:pStyle w:val="f-body"/>
              <w:numPr>
                <w:ilvl w:val="0"/>
                <w:numId w:val="42"/>
              </w:numPr>
              <w:spacing w:before="0" w:beforeAutospacing="0" w:after="0" w:afterAutospacing="0"/>
              <w:ind w:left="451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606673">
              <w:rPr>
                <w:rFonts w:ascii="Arial" w:hAnsi="Arial" w:cs="Arial"/>
                <w:sz w:val="20"/>
                <w:szCs w:val="20"/>
              </w:rPr>
              <w:t xml:space="preserve">Children with COVID-19 presenting with new CNS and PNS symptoms and </w:t>
            </w:r>
            <w:proofErr w:type="spellStart"/>
            <w:r w:rsidRPr="00606673">
              <w:rPr>
                <w:rFonts w:ascii="Arial" w:hAnsi="Arial" w:cs="Arial"/>
                <w:sz w:val="20"/>
                <w:szCs w:val="20"/>
              </w:rPr>
              <w:t>splenial</w:t>
            </w:r>
            <w:proofErr w:type="spellEnd"/>
            <w:r w:rsidRPr="00606673">
              <w:rPr>
                <w:rFonts w:ascii="Arial" w:hAnsi="Arial" w:cs="Arial"/>
                <w:sz w:val="20"/>
                <w:szCs w:val="20"/>
              </w:rPr>
              <w:t xml:space="preserve"> changes on MRI, with no respiratory symptoms</w:t>
            </w:r>
          </w:p>
          <w:p w14:paraId="6CD96BB8" w14:textId="77777777" w:rsidR="00606673" w:rsidRPr="00606673" w:rsidRDefault="00606673" w:rsidP="0060667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606673">
              <w:rPr>
                <w:rFonts w:ascii="Arial" w:hAnsi="Arial" w:cs="Arial"/>
                <w:sz w:val="20"/>
                <w:szCs w:val="20"/>
              </w:rPr>
              <w:t>Neurological improvement was seen in all patients, with 2 making a complete recovery by the end of the study</w:t>
            </w:r>
          </w:p>
        </w:tc>
      </w:tr>
    </w:tbl>
    <w:p w14:paraId="4DFEABEE" w14:textId="77777777" w:rsidR="00606673" w:rsidRPr="00960315" w:rsidRDefault="00606673" w:rsidP="00606673">
      <w:pPr>
        <w:spacing w:line="360" w:lineRule="auto"/>
        <w:rPr>
          <w:rFonts w:ascii="Arial" w:hAnsi="Arial" w:cs="Arial"/>
          <w:b/>
          <w:bCs/>
          <w:sz w:val="22"/>
          <w:szCs w:val="22"/>
        </w:rPr>
      </w:pPr>
    </w:p>
    <w:p w14:paraId="25127547" w14:textId="77777777" w:rsidR="00606673" w:rsidRDefault="00606673" w:rsidP="00E464DC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sz w:val="20"/>
          <w:szCs w:val="20"/>
        </w:rPr>
        <w:sectPr w:rsidR="00606673" w:rsidSect="00606673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3EB7A19D" w14:textId="5B9B4B81" w:rsidR="00F77894" w:rsidRPr="00A92831" w:rsidRDefault="00F77894" w:rsidP="00E464DC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sz w:val="20"/>
          <w:szCs w:val="20"/>
        </w:rPr>
      </w:pPr>
      <w:r w:rsidRPr="00A92831">
        <w:rPr>
          <w:rFonts w:ascii="Arial" w:hAnsi="Arial" w:cs="Arial"/>
          <w:b/>
          <w:bCs/>
          <w:sz w:val="20"/>
          <w:szCs w:val="20"/>
        </w:rPr>
        <w:lastRenderedPageBreak/>
        <w:t>Supplementary</w:t>
      </w:r>
      <w:r w:rsidR="00E464DC" w:rsidRPr="00A92831">
        <w:rPr>
          <w:rFonts w:ascii="Arial" w:hAnsi="Arial" w:cs="Arial"/>
          <w:b/>
          <w:bCs/>
          <w:sz w:val="20"/>
          <w:szCs w:val="20"/>
        </w:rPr>
        <w:t xml:space="preserve"> </w:t>
      </w:r>
      <w:r w:rsidRPr="00A92831">
        <w:rPr>
          <w:rFonts w:ascii="Arial" w:hAnsi="Arial" w:cs="Arial"/>
          <w:b/>
          <w:bCs/>
          <w:sz w:val="20"/>
          <w:szCs w:val="20"/>
        </w:rPr>
        <w:t xml:space="preserve">Table </w:t>
      </w:r>
      <w:r w:rsidR="00E33C2A">
        <w:rPr>
          <w:rFonts w:ascii="Arial" w:hAnsi="Arial" w:cs="Arial"/>
          <w:b/>
          <w:bCs/>
          <w:sz w:val="20"/>
          <w:szCs w:val="20"/>
        </w:rPr>
        <w:t>10</w:t>
      </w:r>
      <w:r w:rsidRPr="00A92831">
        <w:rPr>
          <w:rFonts w:ascii="Arial" w:hAnsi="Arial" w:cs="Arial"/>
          <w:b/>
          <w:bCs/>
          <w:sz w:val="20"/>
          <w:szCs w:val="20"/>
        </w:rPr>
        <w:t xml:space="preserve">. </w:t>
      </w:r>
      <w:r w:rsidR="00F44FF7" w:rsidRPr="00A92831">
        <w:rPr>
          <w:rFonts w:ascii="Arial" w:hAnsi="Arial" w:cs="Arial"/>
          <w:b/>
          <w:bCs/>
          <w:sz w:val="20"/>
          <w:szCs w:val="20"/>
        </w:rPr>
        <w:t xml:space="preserve">Relevant case reports or brief series (≤10 patients) on </w:t>
      </w:r>
      <w:r w:rsidRPr="00A92831">
        <w:rPr>
          <w:rFonts w:ascii="Arial" w:hAnsi="Arial" w:cs="Arial"/>
          <w:b/>
          <w:bCs/>
          <w:sz w:val="20"/>
          <w:szCs w:val="20"/>
        </w:rPr>
        <w:t>potential neurological manifestations of COVID-19 in children</w:t>
      </w:r>
      <w:r w:rsidR="0067672C" w:rsidRPr="00A92831">
        <w:rPr>
          <w:rFonts w:ascii="Arial" w:hAnsi="Arial" w:cs="Arial"/>
          <w:b/>
          <w:bCs/>
          <w:sz w:val="20"/>
          <w:szCs w:val="20"/>
        </w:rPr>
        <w:t>.</w:t>
      </w:r>
    </w:p>
    <w:p w14:paraId="48B273EC" w14:textId="77777777" w:rsidR="00E464DC" w:rsidRPr="00A92831" w:rsidRDefault="00E464DC" w:rsidP="00E464DC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sz w:val="20"/>
          <w:szCs w:val="20"/>
        </w:rPr>
      </w:pPr>
    </w:p>
    <w:tbl>
      <w:tblPr>
        <w:tblW w:w="13751" w:type="dxa"/>
        <w:tblInd w:w="-28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02"/>
        <w:gridCol w:w="1276"/>
        <w:gridCol w:w="10773"/>
      </w:tblGrid>
      <w:tr w:rsidR="00C26547" w:rsidRPr="00A92831" w14:paraId="75BD9B76" w14:textId="77777777" w:rsidTr="00E65689">
        <w:tc>
          <w:tcPr>
            <w:tcW w:w="1702" w:type="dxa"/>
          </w:tcPr>
          <w:p w14:paraId="25BFD004" w14:textId="77777777" w:rsidR="00F77894" w:rsidRPr="00A92831" w:rsidRDefault="00F77894" w:rsidP="00E464DC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>Location</w:t>
            </w:r>
          </w:p>
        </w:tc>
        <w:tc>
          <w:tcPr>
            <w:tcW w:w="1276" w:type="dxa"/>
          </w:tcPr>
          <w:p w14:paraId="4A9BE3F9" w14:textId="77777777" w:rsidR="00F77894" w:rsidRPr="00A92831" w:rsidRDefault="00F77894" w:rsidP="00E464DC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Number of patients </w:t>
            </w:r>
          </w:p>
        </w:tc>
        <w:tc>
          <w:tcPr>
            <w:tcW w:w="10773" w:type="dxa"/>
          </w:tcPr>
          <w:p w14:paraId="59859BFA" w14:textId="77777777" w:rsidR="00F77894" w:rsidRPr="00A92831" w:rsidRDefault="00F77894" w:rsidP="00E464DC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92831">
              <w:rPr>
                <w:rFonts w:ascii="Arial" w:hAnsi="Arial" w:cs="Arial"/>
                <w:b/>
                <w:bCs/>
                <w:sz w:val="20"/>
                <w:szCs w:val="20"/>
              </w:rPr>
              <w:t>Key findings</w:t>
            </w:r>
          </w:p>
        </w:tc>
      </w:tr>
      <w:tr w:rsidR="00F96D23" w:rsidRPr="00A92831" w14:paraId="38A78ADD" w14:textId="77777777" w:rsidTr="00E65689">
        <w:tc>
          <w:tcPr>
            <w:tcW w:w="13751" w:type="dxa"/>
            <w:gridSpan w:val="3"/>
            <w:shd w:val="clear" w:color="auto" w:fill="E7E6E6" w:themeFill="background2"/>
          </w:tcPr>
          <w:p w14:paraId="16543CA7" w14:textId="764F3171" w:rsidR="00F96D23" w:rsidRPr="00F96D23" w:rsidRDefault="00F96D23" w:rsidP="00F96D23">
            <w:pPr>
              <w:pStyle w:val="f-body"/>
              <w:spacing w:before="0" w:beforeAutospacing="0" w:after="0" w:afterAutospacing="0"/>
              <w:jc w:val="center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Stroke – ischemic, hemorrhagic, venous sinus thrombosis</w:t>
            </w:r>
          </w:p>
        </w:tc>
      </w:tr>
      <w:tr w:rsidR="00F77894" w:rsidRPr="00A92831" w14:paraId="5B325939" w14:textId="77777777" w:rsidTr="00E65689">
        <w:tc>
          <w:tcPr>
            <w:tcW w:w="1702" w:type="dxa"/>
            <w:shd w:val="clear" w:color="auto" w:fill="auto"/>
          </w:tcPr>
          <w:p w14:paraId="67D35C97" w14:textId="0108A206" w:rsidR="00F77894" w:rsidRPr="00A92831" w:rsidRDefault="00F77894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ew York City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Y2h1cHBlcjwvQXV0aG9yPjxZZWFyPjIwMjA8L1llYXI+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Y2h1cHBlcjwvQXV0aG9yPjxZZWFyPjIwMjA8L1llYXI+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77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  <w:shd w:val="clear" w:color="auto" w:fill="auto"/>
          </w:tcPr>
          <w:p w14:paraId="3293EABE" w14:textId="77777777" w:rsidR="00F77894" w:rsidRPr="00A92831" w:rsidRDefault="00F77894" w:rsidP="00E464DC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0773" w:type="dxa"/>
            <w:shd w:val="clear" w:color="auto" w:fill="auto"/>
          </w:tcPr>
          <w:p w14:paraId="6FA1455A" w14:textId="77777777" w:rsidR="00F77894" w:rsidRPr="00A92831" w:rsidRDefault="00F77894" w:rsidP="00E464DC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5-year-old boy with no past medical history presented with fever, cough, and abdominal pain. He progressed to cardiogenic shock and tested positive for COVID-19 </w:t>
            </w:r>
          </w:p>
          <w:p w14:paraId="18EE6EBB" w14:textId="5C08A57A" w:rsidR="00F77894" w:rsidRPr="00A92831" w:rsidRDefault="00F77894" w:rsidP="00E464DC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After 5 days CT head revealed a right middle cerebral artery infarction, cerebral edema, and diffuse contralateral subarachnoid hemorrhage </w:t>
            </w:r>
          </w:p>
          <w:p w14:paraId="0E1AB81B" w14:textId="77777777" w:rsidR="00F77894" w:rsidRPr="00A92831" w:rsidRDefault="00F77894" w:rsidP="00E464DC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Brain death was confirmed 3 days later following normalization of his electrolytes</w:t>
            </w:r>
          </w:p>
          <w:p w14:paraId="321591D1" w14:textId="77777777" w:rsidR="00F77894" w:rsidRPr="00A92831" w:rsidRDefault="00F77894" w:rsidP="00E464DC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2-month-old boy, tested negative for COVID-19 presented with respiratory failure,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pneumomediastinum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, and bilateral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pneumothoraces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>.</w:t>
            </w:r>
          </w:p>
          <w:p w14:paraId="0087C6A3" w14:textId="43B69548" w:rsidR="00F77894" w:rsidRPr="00A92831" w:rsidRDefault="00F77894" w:rsidP="00E464DC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Electroencephalogram</w:t>
            </w:r>
            <w:r w:rsidR="00C26547" w:rsidRPr="00A92831">
              <w:rPr>
                <w:rFonts w:ascii="Arial" w:hAnsi="Arial" w:cs="Arial"/>
                <w:sz w:val="20"/>
                <w:szCs w:val="20"/>
              </w:rPr>
              <w:t xml:space="preserve"> showed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non-convulsive status epilepticus </w:t>
            </w:r>
          </w:p>
          <w:p w14:paraId="58BE4326" w14:textId="77777777" w:rsidR="00C26547" w:rsidRPr="00A92831" w:rsidRDefault="00F77894" w:rsidP="00E464DC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CT revealed bilateral MCA and posterior cerebral artery territory infarctions with</w:t>
            </w:r>
            <w:r w:rsidR="00C26547"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A92831">
              <w:rPr>
                <w:rFonts w:ascii="Arial" w:hAnsi="Arial" w:cs="Arial"/>
                <w:sz w:val="20"/>
                <w:szCs w:val="20"/>
              </w:rPr>
              <w:t>hemorrhagic transformation</w:t>
            </w:r>
          </w:p>
          <w:p w14:paraId="73DC082B" w14:textId="3F82A0B9" w:rsidR="00F77894" w:rsidRPr="00A92831" w:rsidRDefault="00F77894" w:rsidP="00E464DC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MRI </w:t>
            </w:r>
            <w:r w:rsidR="00C26547" w:rsidRPr="00A92831">
              <w:rPr>
                <w:rFonts w:ascii="Arial" w:hAnsi="Arial" w:cs="Arial"/>
                <w:sz w:val="20"/>
                <w:szCs w:val="20"/>
              </w:rPr>
              <w:t>showed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hemorrhagic infarctions</w:t>
            </w:r>
            <w:r w:rsidR="00C26547" w:rsidRPr="00A92831">
              <w:rPr>
                <w:rFonts w:ascii="Arial" w:hAnsi="Arial" w:cs="Arial"/>
                <w:sz w:val="20"/>
                <w:szCs w:val="20"/>
              </w:rPr>
              <w:t xml:space="preserve"> (thought to be </w:t>
            </w:r>
            <w:proofErr w:type="spellStart"/>
            <w:r w:rsidR="00C26547" w:rsidRPr="00A92831">
              <w:rPr>
                <w:rFonts w:ascii="Arial" w:hAnsi="Arial" w:cs="Arial"/>
                <w:sz w:val="20"/>
                <w:szCs w:val="20"/>
              </w:rPr>
              <w:t>cardioembolic</w:t>
            </w:r>
            <w:proofErr w:type="spellEnd"/>
            <w:r w:rsidR="00C26547" w:rsidRPr="00A92831">
              <w:rPr>
                <w:rFonts w:ascii="Arial" w:hAnsi="Arial" w:cs="Arial"/>
                <w:sz w:val="20"/>
                <w:szCs w:val="20"/>
              </w:rPr>
              <w:t>)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in bilateral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occipito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>-parietal lobes, left temporal and left frontal lobes, and stable bilateral subdural collect</w:t>
            </w:r>
            <w:r w:rsidR="00C26547" w:rsidRPr="00A92831">
              <w:rPr>
                <w:rFonts w:ascii="Arial" w:hAnsi="Arial" w:cs="Arial"/>
                <w:sz w:val="20"/>
                <w:szCs w:val="20"/>
              </w:rPr>
              <w:t>ions</w:t>
            </w:r>
            <w:r w:rsidRPr="00A9283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F96D23" w:rsidRPr="00A92831" w14:paraId="6DE946A1" w14:textId="77777777" w:rsidTr="00E65689">
        <w:tc>
          <w:tcPr>
            <w:tcW w:w="1702" w:type="dxa"/>
            <w:shd w:val="clear" w:color="auto" w:fill="auto"/>
          </w:tcPr>
          <w:p w14:paraId="2CF08996" w14:textId="64D31FE8" w:rsidR="00F96D23" w:rsidRPr="00A92831" w:rsidRDefault="00F96D2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ew Jersey, USA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dXJiaW48L0F1dGhvcj48WWVhcj4yMDIwPC9ZZWFyPjxS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dXJiaW48L0F1dGhvcj48WWVhcj4yMDIwPC9ZZWFyPjxS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=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78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  <w:shd w:val="clear" w:color="auto" w:fill="auto"/>
          </w:tcPr>
          <w:p w14:paraId="22DB02B4" w14:textId="206FE28C" w:rsidR="00F96D23" w:rsidRPr="00A92831" w:rsidRDefault="00F96D23" w:rsidP="00F96D2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0773" w:type="dxa"/>
            <w:shd w:val="clear" w:color="auto" w:fill="auto"/>
          </w:tcPr>
          <w:p w14:paraId="7F52E34E" w14:textId="77777777" w:rsidR="00F96D23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Two adolescents presented with </w:t>
            </w:r>
            <w:r w:rsidRPr="007C45F8">
              <w:rPr>
                <w:rFonts w:ascii="Arial" w:hAnsi="Arial" w:cs="Arial"/>
                <w:sz w:val="20"/>
                <w:szCs w:val="20"/>
              </w:rPr>
              <w:t>orbital celluliti</w:t>
            </w:r>
            <w:r>
              <w:rPr>
                <w:rFonts w:ascii="Arial" w:hAnsi="Arial" w:cs="Arial"/>
                <w:sz w:val="20"/>
                <w:szCs w:val="20"/>
              </w:rPr>
              <w:t>s and</w:t>
            </w:r>
            <w:r w:rsidRPr="007C45F8">
              <w:rPr>
                <w:rFonts w:ascii="Arial" w:hAnsi="Arial" w:cs="Arial"/>
                <w:sz w:val="20"/>
                <w:szCs w:val="20"/>
              </w:rPr>
              <w:t xml:space="preserve"> sinusitis</w:t>
            </w:r>
            <w:r>
              <w:rPr>
                <w:rFonts w:ascii="Arial" w:hAnsi="Arial" w:cs="Arial"/>
                <w:sz w:val="20"/>
                <w:szCs w:val="20"/>
              </w:rPr>
              <w:t xml:space="preserve">: </w:t>
            </w:r>
            <w:r w:rsidRPr="007C45F8">
              <w:rPr>
                <w:rFonts w:ascii="Arial" w:hAnsi="Arial" w:cs="Arial"/>
                <w:sz w:val="20"/>
                <w:szCs w:val="20"/>
              </w:rPr>
              <w:t xml:space="preserve">SARS-CoV-2 </w:t>
            </w:r>
            <w:r>
              <w:rPr>
                <w:rFonts w:ascii="Arial" w:hAnsi="Arial" w:cs="Arial"/>
                <w:sz w:val="20"/>
                <w:szCs w:val="20"/>
              </w:rPr>
              <w:t>positive</w:t>
            </w:r>
          </w:p>
          <w:p w14:paraId="29E72E5C" w14:textId="77777777" w:rsidR="00F96D23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RI Brain/Orbit findings included </w:t>
            </w:r>
            <w:r w:rsidRPr="007C45F8">
              <w:rPr>
                <w:rFonts w:ascii="Arial" w:hAnsi="Arial" w:cs="Arial"/>
                <w:sz w:val="20"/>
                <w:szCs w:val="20"/>
              </w:rPr>
              <w:t>hemorrhagic abscess with blood of varying age in the first</w:t>
            </w:r>
            <w:r>
              <w:rPr>
                <w:rFonts w:ascii="Arial" w:hAnsi="Arial" w:cs="Arial"/>
                <w:sz w:val="20"/>
                <w:szCs w:val="20"/>
              </w:rPr>
              <w:t xml:space="preserve"> patient</w:t>
            </w:r>
            <w:r w:rsidRPr="007C45F8">
              <w:rPr>
                <w:rFonts w:ascii="Arial" w:hAnsi="Arial" w:cs="Arial"/>
                <w:sz w:val="20"/>
                <w:szCs w:val="20"/>
              </w:rPr>
              <w:t>, intracranial epidural abscess in the second, radiographic signal consistent with hemorrhagic or thrombotic phenomena, retro-maxillary antral fat changes, and meningeal enhancement or extension in both cases</w:t>
            </w:r>
          </w:p>
          <w:p w14:paraId="47038A9B" w14:textId="24EA3F30" w:rsidR="00F96D23" w:rsidRPr="00A92831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7C45F8">
              <w:rPr>
                <w:rFonts w:ascii="Arial" w:hAnsi="Arial" w:cs="Arial"/>
                <w:sz w:val="20"/>
                <w:szCs w:val="20"/>
              </w:rPr>
              <w:t>Radiographic findings thereby mimic</w:t>
            </w:r>
            <w:r>
              <w:rPr>
                <w:rFonts w:ascii="Arial" w:hAnsi="Arial" w:cs="Arial"/>
                <w:sz w:val="20"/>
                <w:szCs w:val="20"/>
              </w:rPr>
              <w:t>ked</w:t>
            </w:r>
            <w:r w:rsidRPr="007C45F8">
              <w:rPr>
                <w:rFonts w:ascii="Arial" w:hAnsi="Arial" w:cs="Arial"/>
                <w:sz w:val="20"/>
                <w:szCs w:val="20"/>
              </w:rPr>
              <w:t xml:space="preserve"> fungal infection, although final cultures and ancillary investigation for allergic and invasive fungal disease remained negative</w:t>
            </w:r>
          </w:p>
        </w:tc>
      </w:tr>
      <w:tr w:rsidR="00F96D23" w:rsidRPr="00A92831" w14:paraId="30F368FB" w14:textId="77777777" w:rsidTr="00E65689">
        <w:tc>
          <w:tcPr>
            <w:tcW w:w="1702" w:type="dxa"/>
            <w:shd w:val="clear" w:color="auto" w:fill="auto"/>
          </w:tcPr>
          <w:p w14:paraId="6F4B302A" w14:textId="304C4FCE" w:rsidR="00F96D23" w:rsidRPr="00A92831" w:rsidRDefault="00F96D2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adrid, Spain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Bastidas&lt;/Author&gt;&lt;Year&gt;2020&lt;/Year&gt;&lt;RecNum&gt;662&lt;/RecNum&gt;&lt;DisplayText&gt;&lt;style face="superscript"&gt;379&lt;/style&gt;&lt;/DisplayText&gt;&lt;record&gt;&lt;rec-number&gt;662&lt;/rec-number&gt;&lt;foreign-keys&gt;&lt;key app="EN" db-id="psea0pzx6srvxiezztippp9mdx0tee0rt0zd" timestamp="1615620489"&gt;662&lt;/key&gt;&lt;/foreign-keys&gt;&lt;ref-type name="Journal Article"&gt;17&lt;/ref-type&gt;&lt;contributors&gt;&lt;authors&gt;&lt;author&gt;Bastidas, H.I.&lt;/author&gt;&lt;author&gt;Márquez-Pérez, T.&lt;/author&gt;&lt;author&gt;García-Salido, A.&lt;/author&gt;&lt;author&gt;Luglietto, D.&lt;/author&gt;&lt;author&gt;Moreno, R.G.&lt;/author&gt;&lt;author&gt;de Azagra-Garde, A.M.&lt;/author&gt;&lt;author&gt;Nieto-Moro, M.&lt;/author&gt;&lt;author&gt;Leoz-Gordillo, I.&lt;/author&gt;&lt;author&gt;Budke, M.&lt;/author&gt;&lt;author&gt;Rivero-Martín, B.&lt;/author&gt;&lt;/authors&gt;&lt;/contributors&gt;&lt;titles&gt;&lt;title&gt;Cerebral venous sinus thrombosis in a pediatric patient with COVID-19&lt;/title&gt;&lt;secondary-title&gt;Neurol Clin Pract&lt;/secondary-title&gt;&lt;/titles&gt;&lt;periodical&gt;&lt;full-title&gt;Neurol Clin Pract&lt;/full-title&gt;&lt;/periodical&gt;&lt;edition&gt;July 8, 2020&lt;/edition&gt;&lt;dates&gt;&lt;year&gt;2020&lt;/year&gt;&lt;/dates&gt;&lt;urls&gt;&lt;/urls&gt;&lt;electronic-resource-num&gt;10.1212/CPJ.0000000000000899&lt;/electronic-resource-num&gt;&lt;/record&gt;&lt;/Cite&gt;&lt;/EndNote&gt;</w:instrTex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79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  <w:shd w:val="clear" w:color="auto" w:fill="auto"/>
          </w:tcPr>
          <w:p w14:paraId="3283AEB9" w14:textId="050F3C55" w:rsidR="00F96D23" w:rsidRPr="00A92831" w:rsidRDefault="00F96D23" w:rsidP="00F96D2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773" w:type="dxa"/>
            <w:shd w:val="clear" w:color="auto" w:fill="auto"/>
          </w:tcPr>
          <w:p w14:paraId="0F5EB3DC" w14:textId="77777777" w:rsidR="00F96D23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3-year-old girl with impaired consciousness and severe headache</w:t>
            </w:r>
          </w:p>
          <w:p w14:paraId="00D2C59B" w14:textId="619FF722" w:rsidR="00F96D23" w:rsidRPr="00A92831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Found to have multiple cerebral venous sinus thromboses with venous infarction in setting of COVID-19</w:t>
            </w:r>
          </w:p>
        </w:tc>
      </w:tr>
      <w:tr w:rsidR="00F96D23" w:rsidRPr="00A92831" w14:paraId="258A604A" w14:textId="77777777" w:rsidTr="00E65689">
        <w:tc>
          <w:tcPr>
            <w:tcW w:w="1702" w:type="dxa"/>
            <w:shd w:val="clear" w:color="auto" w:fill="auto"/>
          </w:tcPr>
          <w:p w14:paraId="3595D1F9" w14:textId="03B8E6A4" w:rsidR="00F96D23" w:rsidRPr="00A92831" w:rsidRDefault="00F96D2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Brazil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Frank&lt;/Author&gt;&lt;Year&gt;2020&lt;/Year&gt;&lt;RecNum&gt;477&lt;/RecNum&gt;&lt;DisplayText&gt;&lt;style face="superscript"&gt;380&lt;/style&gt;&lt;/DisplayText&gt;&lt;record&gt;&lt;rec-number&gt;477&lt;/rec-number&gt;&lt;foreign-keys&gt;&lt;key app="EN" db-id="psea0pzx6srvxiezztippp9mdx0tee0rt0zd" timestamp="1601656692"&gt;477&lt;/key&gt;&lt;/foreign-keys&gt;&lt;ref-type name="Journal Article"&gt;17&lt;/ref-type&gt;&lt;contributors&gt;&lt;authors&gt;&lt;author&gt;Frank, Carlos Henrique Michiles&lt;/author&gt;&lt;author&gt;Almeida, Taynná Vernalha Rocha&lt;/author&gt;&lt;author&gt;Marques, Elyana Almeida&lt;/author&gt;&lt;author&gt;de Sousa Monteiro, Quezia&lt;/author&gt;&lt;author&gt;Feitoza, Pablo Vinícius Silveira&lt;/author&gt;&lt;author&gt;Borba, Mayla Gabriela Silva&lt;/author&gt;&lt;author&gt;Vasconcelos, Heline Lira&lt;/author&gt;&lt;author&gt;de Souza Bastos, Michele&lt;/author&gt;&lt;author&gt;Lacerda, Marcus Vinicius Guimarães&lt;/author&gt;&lt;/authors&gt;&lt;/contributors&gt;&lt;titles&gt;&lt;title&gt;Guillain–Barré Syndrome Associated with SARS-CoV-2 Infection in a Pediatric Patient&lt;/title&gt;&lt;secondary-title&gt;Journal of Tropical Pediatrics&lt;/secondary-title&gt;&lt;/titles&gt;&lt;periodical&gt;&lt;full-title&gt;Journal of Tropical Pediatrics&lt;/full-title&gt;&lt;/periodical&gt;&lt;dates&gt;&lt;year&gt;2020&lt;/year&gt;&lt;/dates&gt;&lt;isbn&gt;1465-3664&lt;/isbn&gt;&lt;urls&gt;&lt;related-urls&gt;&lt;url&gt;https://doi.org/10.1093/tropej/fmaa044&lt;/url&gt;&lt;/related-urls&gt;&lt;/urls&gt;&lt;custom1&gt;fmaa044&lt;/custom1&gt;&lt;electronic-resource-num&gt;10.1093/tropej/fmaa044&lt;/electronic-resource-num&gt;&lt;access-date&gt;9/3/2020&lt;/access-dat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80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  <w:shd w:val="clear" w:color="auto" w:fill="auto"/>
          </w:tcPr>
          <w:p w14:paraId="4FA5175F" w14:textId="77777777" w:rsidR="00F96D23" w:rsidRPr="00A92831" w:rsidRDefault="00F96D23" w:rsidP="00F96D2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773" w:type="dxa"/>
            <w:shd w:val="clear" w:color="auto" w:fill="auto"/>
          </w:tcPr>
          <w:p w14:paraId="0B7E7028" w14:textId="77777777" w:rsidR="00F96D23" w:rsidRPr="00A92831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5-year-old male, presented frontal headaches with retro-orbital pain accompanied by fever evolving to weakness and pain of the lower limbs, which ascended to upper limbs</w:t>
            </w:r>
          </w:p>
          <w:p w14:paraId="0CA15D71" w14:textId="01C5201F" w:rsidR="00F96D23" w:rsidRPr="00A92831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CS was compatible with the acute motor axonal neuropathy variant of GBS</w:t>
            </w:r>
          </w:p>
        </w:tc>
      </w:tr>
      <w:tr w:rsidR="00F96D23" w:rsidRPr="00A92831" w14:paraId="2C511251" w14:textId="77777777" w:rsidTr="00E65689">
        <w:tc>
          <w:tcPr>
            <w:tcW w:w="1702" w:type="dxa"/>
            <w:shd w:val="clear" w:color="auto" w:fill="auto"/>
          </w:tcPr>
          <w:p w14:paraId="3D25ADAE" w14:textId="7F3C6FF1" w:rsidR="00F96D23" w:rsidRPr="00A92831" w:rsidRDefault="00F96D2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ew York City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bel&lt;/Author&gt;&lt;Year&gt;2020&lt;/Year&gt;&lt;RecNum&gt;481&lt;/RecNum&gt;&lt;DisplayText&gt;&lt;style face="superscript"&gt;381&lt;/style&gt;&lt;/DisplayText&gt;&lt;record&gt;&lt;rec-number&gt;481&lt;/rec-number&gt;&lt;foreign-keys&gt;&lt;key app="EN" db-id="psea0pzx6srvxiezztippp9mdx0tee0rt0zd" timestamp="1601656693"&gt;481&lt;/key&gt;&lt;/foreign-keys&gt;&lt;ref-type name="Journal Article"&gt;17&lt;/ref-type&gt;&lt;contributors&gt;&lt;authors&gt;&lt;author&gt;Abel, Dori&lt;/author&gt;&lt;author&gt;Shen, Min Ye&lt;/author&gt;&lt;author&gt;Abid, Zaynah&lt;/author&gt;&lt;author&gt;Hennigan, Claire&lt;/author&gt;&lt;author&gt;Boneparth, Alexis&lt;/author&gt;&lt;author&gt;Miller, Emily Happy&lt;/author&gt;&lt;author&gt;Uhlemann, Anne-Catrin&lt;/author&gt;&lt;author&gt;McBrian, Danielle K.&lt;/author&gt;&lt;author&gt;Thakur, Kiran&lt;/author&gt;&lt;author&gt;Silver, Wendy&lt;/author&gt;&lt;author&gt;Bain, Jennifer M.&lt;/author&gt;&lt;/authors&gt;&lt;/contributors&gt;&lt;titles&gt;&lt;title&gt;Encephalopathy and bilateral thalamic lesions in a child with MIS-C associated with COVID-19&lt;/title&gt;&lt;secondary-title&gt;Neurology&lt;/secondary-title&gt;&lt;/titles&gt;&lt;periodical&gt;&lt;full-title&gt;Neurology&lt;/full-title&gt;&lt;/periodical&gt;&lt;pages&gt;10.1212/WNL.0000000000010652&lt;/pages&gt;&lt;dates&gt;&lt;year&gt;2020&lt;/year&gt;&lt;/dates&gt;&lt;urls&gt;&lt;related-urls&gt;&lt;url&gt;http://n.neurology.org/content/early/2020/08/26/WNL.0000000000010652.abstract&lt;/url&gt;&lt;/related-urls&gt;&lt;/urls&gt;&lt;electronic-resource-num&gt;10.1212/WNL.0000000000010652&lt;/electronic-resource-num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81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  <w:shd w:val="clear" w:color="auto" w:fill="auto"/>
          </w:tcPr>
          <w:p w14:paraId="6984C1C7" w14:textId="527C201F" w:rsidR="00F96D23" w:rsidRPr="00A92831" w:rsidRDefault="00F96D23" w:rsidP="00F96D2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773" w:type="dxa"/>
            <w:shd w:val="clear" w:color="auto" w:fill="auto"/>
          </w:tcPr>
          <w:p w14:paraId="7EE939EC" w14:textId="77777777" w:rsidR="00F96D23" w:rsidRPr="00A92831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33-month-old boy , positive for SARSCoV-2 presented to the emergency with two days of fever, emesis, and rash</w:t>
            </w:r>
          </w:p>
          <w:p w14:paraId="54600BD1" w14:textId="77777777" w:rsidR="00F96D23" w:rsidRPr="00A92831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Examination revealed a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tachycardic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>, interactive toddler with erythematous macules on his thighs.</w:t>
            </w:r>
          </w:p>
          <w:p w14:paraId="03B23F26" w14:textId="77777777" w:rsidR="00F96D23" w:rsidRPr="00A92831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On hospital day 6 during neurology consultation, the patient was somnolent, with slight facial grimace to noxious stimuli, diffuse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hypotonia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>, and significant weakness</w:t>
            </w:r>
          </w:p>
          <w:p w14:paraId="682D4FB2" w14:textId="77777777" w:rsidR="00F96D23" w:rsidRPr="00A92831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MRI brain revealed restricted diffusion in the bilateral lateral thalamic nuclei without T2/FLAIR changes.</w:t>
            </w:r>
          </w:p>
          <w:p w14:paraId="250AD9C5" w14:textId="2D575707" w:rsidR="00F96D23" w:rsidRPr="00A92831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The patient’s neurological status continued to improve, no additional neuroprotective strategies were employed</w:t>
            </w:r>
          </w:p>
        </w:tc>
      </w:tr>
      <w:tr w:rsidR="00F96D23" w:rsidRPr="00A92831" w14:paraId="2B201214" w14:textId="77777777" w:rsidTr="00E65689">
        <w:tc>
          <w:tcPr>
            <w:tcW w:w="1702" w:type="dxa"/>
            <w:shd w:val="clear" w:color="auto" w:fill="auto"/>
          </w:tcPr>
          <w:p w14:paraId="64251D55" w14:textId="3E3FCC63" w:rsidR="00F96D23" w:rsidRPr="00A92831" w:rsidRDefault="00F96D2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Philadelphia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irzaee&lt;/Author&gt;&lt;Year&gt;2020&lt;/Year&gt;&lt;RecNum&gt;482&lt;/RecNum&gt;&lt;DisplayText&gt;&lt;style face="superscript"&gt;382&lt;/style&gt;&lt;/DisplayText&gt;&lt;record&gt;&lt;rec-number&gt;482&lt;/rec-number&gt;&lt;foreign-keys&gt;&lt;key app="EN" db-id="psea0pzx6srvxiezztippp9mdx0tee0rt0zd" timestamp="1601656693"&gt;482&lt;/key&gt;&lt;/foreign-keys&gt;&lt;ref-type name="Journal Article"&gt;17&lt;/ref-type&gt;&lt;contributors&gt;&lt;authors&gt;&lt;author&gt;Mirzaee, Seyed Mohammad Mousavi&lt;/author&gt;&lt;author&gt;Gonçalves, Fabrício Guimarães&lt;/author&gt;&lt;author&gt;Mohammadifard, Mahyar&lt;/author&gt;&lt;author&gt;Tavakoli, Shirin Mojgan&lt;/author&gt;&lt;author&gt;Vossough, Arastoo&lt;/author&gt;&lt;/authors&gt;&lt;/contributors&gt;&lt;titles&gt;&lt;title&gt;Focal Cerebral Arteriopathy in a COVID-19 Pediatric Patient&lt;/title&gt;&lt;secondary-title&gt;Radiology&lt;/secondary-title&gt;&lt;/titles&gt;&lt;periodical&gt;&lt;full-title&gt;Radiology&lt;/full-title&gt;&lt;/periodical&gt;&lt;pages&gt;202197&lt;/pages&gt;&lt;dates&gt;&lt;year&gt;2020&lt;/year&gt;&lt;/dates&gt;&lt;publisher&gt;Radiological Society of North America&lt;/publisher&gt;&lt;isbn&gt;0033-8419&lt;/isbn&gt;&lt;urls&gt;&lt;related-urls&gt;&lt;url&gt;https://doi.org/10.1148/radiol.2020202197&lt;/url&gt;&lt;/related-urls&gt;&lt;/urls&gt;&lt;electronic-resource-num&gt;10.1148/radiol.2020202197&lt;/electronic-resource-num&gt;&lt;access-date&gt;2020/09/01&lt;/access-dat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82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  <w:shd w:val="clear" w:color="auto" w:fill="auto"/>
          </w:tcPr>
          <w:p w14:paraId="7EE339F0" w14:textId="4405675D" w:rsidR="00F96D23" w:rsidRPr="00A92831" w:rsidRDefault="00F96D23" w:rsidP="00F96D2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773" w:type="dxa"/>
            <w:shd w:val="clear" w:color="auto" w:fill="auto"/>
          </w:tcPr>
          <w:p w14:paraId="1E5B3FF1" w14:textId="77777777" w:rsidR="00F96D23" w:rsidRPr="00A92831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12 year-old-boy with no previous history of fever, cough, shortness of breath, skin rash,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hemoglobinopathy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, or recent trauma, initially presented with generalized seizures </w:t>
            </w:r>
          </w:p>
          <w:p w14:paraId="2DB0BC45" w14:textId="77777777" w:rsidR="00F96D23" w:rsidRPr="00A92831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Developed right-sided hemiparesis and dysarthria</w:t>
            </w:r>
          </w:p>
          <w:p w14:paraId="703373FD" w14:textId="77777777" w:rsidR="00F96D23" w:rsidRPr="00A92831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asopharyngeal swab tested positive for SARS-CoV-2 and CSF positive for SARS-CoV-2</w:t>
            </w:r>
          </w:p>
          <w:p w14:paraId="6E32BA40" w14:textId="00F59159" w:rsidR="00F96D23" w:rsidRPr="00A92831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lastRenderedPageBreak/>
              <w:t xml:space="preserve">Neurologic findings consistent with cerebral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arteriopathy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and ischemic stroke </w:t>
            </w:r>
          </w:p>
        </w:tc>
      </w:tr>
      <w:tr w:rsidR="00F96D23" w:rsidRPr="00A92831" w14:paraId="05E61BAA" w14:textId="77777777" w:rsidTr="00E65689">
        <w:tc>
          <w:tcPr>
            <w:tcW w:w="13751" w:type="dxa"/>
            <w:gridSpan w:val="3"/>
            <w:shd w:val="clear" w:color="auto" w:fill="E7E6E6" w:themeFill="background2"/>
          </w:tcPr>
          <w:p w14:paraId="22D5FA0A" w14:textId="38087139" w:rsidR="00F96D23" w:rsidRPr="00F96D23" w:rsidRDefault="00F96D23" w:rsidP="00F96D23">
            <w:pPr>
              <w:pStyle w:val="f-body"/>
              <w:spacing w:before="0" w:beforeAutospacing="0" w:after="0" w:afterAutospacing="0"/>
              <w:jc w:val="center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lastRenderedPageBreak/>
              <w:t>Movement Disorders</w:t>
            </w:r>
          </w:p>
        </w:tc>
      </w:tr>
      <w:tr w:rsidR="00F96D23" w:rsidRPr="00A92831" w14:paraId="6BD4DA86" w14:textId="77777777" w:rsidTr="00E65689">
        <w:tc>
          <w:tcPr>
            <w:tcW w:w="1702" w:type="dxa"/>
            <w:shd w:val="clear" w:color="auto" w:fill="auto"/>
          </w:tcPr>
          <w:p w14:paraId="20AFA143" w14:textId="459D6D3B" w:rsidR="00F96D23" w:rsidRPr="00A92831" w:rsidRDefault="00F96D2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Madrid, Spain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hacón-Aguilar&lt;/Author&gt;&lt;Year&gt;2020&lt;/Year&gt;&lt;RecNum&gt;478&lt;/RecNum&gt;&lt;DisplayText&gt;&lt;style face="superscript"&gt;383&lt;/style&gt;&lt;/DisplayText&gt;&lt;record&gt;&lt;rec-number&gt;478&lt;/rec-number&gt;&lt;foreign-keys&gt;&lt;key app="EN" db-id="psea0pzx6srvxiezztippp9mdx0tee0rt0zd" timestamp="1601656692"&gt;478&lt;/key&gt;&lt;/foreign-keys&gt;&lt;ref-type name="Journal Article"&gt;17&lt;/ref-type&gt;&lt;contributors&gt;&lt;authors&gt;&lt;author&gt;Chacón-Aguilar, Rocío&lt;/author&gt;&lt;author&gt;Osorio-Cámara, Juana María&lt;/author&gt;&lt;author&gt;Sanjurjo-Jimenez, Isabel&lt;/author&gt;&lt;author&gt;González-González, Carolina&lt;/author&gt;&lt;author&gt;López-Carnero, Juan&lt;/author&gt;&lt;author&gt;Pérez-Moneo, B.&lt;/author&gt;&lt;/authors&gt;&lt;/contributors&gt;&lt;titles&gt;&lt;title&gt;COVID-19: Fever syndrome and neurological symptoms in a neonate&lt;/title&gt;&lt;secondary-title&gt;Anales de pediatria&lt;/secondary-title&gt;&lt;alt-title&gt;An Pediatr (Engl Ed)&lt;/alt-title&gt;&lt;/titles&gt;&lt;periodical&gt;&lt;full-title&gt;Anales de pediatria&lt;/full-title&gt;&lt;abbr-1&gt;An Pediatr (Engl Ed)&lt;/abbr-1&gt;&lt;/periodical&gt;&lt;alt-periodical&gt;&lt;full-title&gt;Anales de pediatria&lt;/full-title&gt;&lt;abbr-1&gt;An Pediatr (Engl Ed)&lt;/abbr-1&gt;&lt;/alt-periodical&gt;&lt;pages&gt;373-374&lt;/pages&gt;&lt;volume&gt;92&lt;/volume&gt;&lt;number&gt;6&lt;/number&gt;&lt;edition&gt;2020/04/27&lt;/edition&gt;&lt;dates&gt;&lt;year&gt;2020&lt;/year&gt;&lt;/dates&gt;&lt;publisher&gt;Published by Elsevier España, S.L.U. on behalf of Asociación Española de Pediatría.&lt;/publisher&gt;&lt;isbn&gt;2341-2879&lt;/isbn&gt;&lt;accession-num&gt;32341945&lt;/accession-num&gt;&lt;urls&gt;&lt;related-urls&gt;&lt;url&gt;https://pubmed.ncbi.nlm.nih.gov/32341945&lt;/url&gt;&lt;url&gt;https://www.ncbi.nlm.nih.gov/pmc/articles/PMC7183976/&lt;/url&gt;&lt;/related-urls&gt;&lt;/urls&gt;&lt;electronic-resource-num&gt;10.1016/j.anpede.2020.04.001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83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  <w:shd w:val="clear" w:color="auto" w:fill="auto"/>
          </w:tcPr>
          <w:p w14:paraId="0CCA5605" w14:textId="77777777" w:rsidR="00F96D23" w:rsidRPr="00A92831" w:rsidRDefault="00F96D23" w:rsidP="00F96D2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773" w:type="dxa"/>
            <w:shd w:val="clear" w:color="auto" w:fill="auto"/>
          </w:tcPr>
          <w:p w14:paraId="4952A6A7" w14:textId="5DAFA65A" w:rsidR="00F96D23" w:rsidRPr="00A92831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6 day-old-male infant with two paroxysmal episodes, upward rolling of the eyes and generalised hypertonia</w:t>
            </w:r>
          </w:p>
          <w:p w14:paraId="02D02E49" w14:textId="1F4C1B08" w:rsidR="00F96D23" w:rsidRPr="00A92831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During his hospital stay the PCR test for detection of SARS-CoV-2 was positive</w:t>
            </w:r>
          </w:p>
          <w:p w14:paraId="078C634A" w14:textId="026DF36C" w:rsidR="00F96D23" w:rsidRPr="00A92831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On Day 6 there was no evidence of convulsive seizures and no findings of the neurologic examination</w:t>
            </w:r>
          </w:p>
          <w:p w14:paraId="2FC9CD47" w14:textId="77777777" w:rsidR="00F96D23" w:rsidRPr="00A92831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The infant was discharged with recommendations of maintaining isolation at home</w:t>
            </w:r>
          </w:p>
        </w:tc>
      </w:tr>
      <w:tr w:rsidR="00F96D23" w:rsidRPr="00A92831" w14:paraId="64EE31AE" w14:textId="77777777" w:rsidTr="00E65689">
        <w:tc>
          <w:tcPr>
            <w:tcW w:w="1702" w:type="dxa"/>
            <w:shd w:val="clear" w:color="auto" w:fill="auto"/>
          </w:tcPr>
          <w:p w14:paraId="06322D77" w14:textId="5B84F5DE" w:rsidR="00F96D23" w:rsidRPr="00A92831" w:rsidRDefault="00F96D2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ew York City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EdWd1ZTwvQXV0aG9yPjxZZWFyPjIwMjA8L1llYXI+PFJl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EdWd1ZTwvQXV0aG9yPjxZZWFyPjIwMjA8L1llYXI+PFJl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84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  <w:shd w:val="clear" w:color="auto" w:fill="auto"/>
          </w:tcPr>
          <w:p w14:paraId="4E06D3FE" w14:textId="77777777" w:rsidR="00F96D23" w:rsidRPr="00A92831" w:rsidRDefault="00F96D23" w:rsidP="00F96D2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773" w:type="dxa"/>
            <w:shd w:val="clear" w:color="auto" w:fill="auto"/>
          </w:tcPr>
          <w:p w14:paraId="76FFA617" w14:textId="77777777" w:rsidR="00F96D23" w:rsidRPr="00A92831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6-week-old male infant brought to hospital after 1 day of cough, fever, and brief episodes of sustained upward gaze associated with bilateral leg stiffening</w:t>
            </w:r>
          </w:p>
          <w:p w14:paraId="4893B2FF" w14:textId="77777777" w:rsidR="00F96D23" w:rsidRPr="00A92831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PCR nasopharyngeal swab testing was positive for SARSCoV-2 RNA</w:t>
            </w:r>
          </w:p>
          <w:p w14:paraId="6546B72D" w14:textId="77777777" w:rsidR="00F96D23" w:rsidRPr="00A92831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The patient was discharged home 1 day after admission without further fever or events on follow-up 1 week later</w:t>
            </w:r>
          </w:p>
        </w:tc>
      </w:tr>
      <w:tr w:rsidR="00F96D23" w:rsidRPr="00A92831" w14:paraId="3DAFEC4C" w14:textId="77777777" w:rsidTr="00E65689">
        <w:tc>
          <w:tcPr>
            <w:tcW w:w="13751" w:type="dxa"/>
            <w:gridSpan w:val="3"/>
            <w:shd w:val="clear" w:color="auto" w:fill="E7E6E6" w:themeFill="background2"/>
          </w:tcPr>
          <w:p w14:paraId="75BBB8DD" w14:textId="1AF8B42D" w:rsidR="00F96D23" w:rsidRPr="0030314E" w:rsidRDefault="00F96D23" w:rsidP="00F96D23">
            <w:pPr>
              <w:pStyle w:val="f-body"/>
              <w:spacing w:before="0" w:beforeAutospacing="0" w:after="0" w:afterAutospacing="0"/>
              <w:jc w:val="center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Seizures and Status Epilepticus</w:t>
            </w:r>
          </w:p>
        </w:tc>
      </w:tr>
      <w:tr w:rsidR="00F96D23" w:rsidRPr="00A92831" w14:paraId="1D90EC91" w14:textId="77777777" w:rsidTr="00E65689">
        <w:tc>
          <w:tcPr>
            <w:tcW w:w="1702" w:type="dxa"/>
            <w:shd w:val="clear" w:color="auto" w:fill="auto"/>
          </w:tcPr>
          <w:p w14:paraId="7D29BB85" w14:textId="75201F6A" w:rsidR="00F96D23" w:rsidRPr="00A92831" w:rsidRDefault="00F96D2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Farley&lt;/Author&gt;&lt;Year&gt;2020&lt;/Year&gt;&lt;RecNum&gt;484&lt;/RecNum&gt;&lt;DisplayText&gt;&lt;style face="superscript"&gt;385&lt;/style&gt;&lt;/DisplayText&gt;&lt;record&gt;&lt;rec-number&gt;484&lt;/rec-number&gt;&lt;foreign-keys&gt;&lt;key app="EN" db-id="psea0pzx6srvxiezztippp9mdx0tee0rt0zd" timestamp="1601656694"&gt;484&lt;/key&gt;&lt;/foreign-keys&gt;&lt;ref-type name="Journal Article"&gt;17&lt;/ref-type&gt;&lt;contributors&gt;&lt;authors&gt;&lt;author&gt;Farley, M.&lt;/author&gt;&lt;author&gt;Zuberi, J.&lt;/author&gt;&lt;/authors&gt;&lt;/contributors&gt;&lt;auth-address&gt;School of Medicine, St. George&amp;apos;s University, True Blue, Grenada.&amp;#xD;Department of Surgery, St. Joseph&amp;apos;s University Medical Center, Paterson, NJ, USA.&lt;/auth-address&gt;&lt;titles&gt;&lt;title&gt;COVID-19 Precipitating Status Epilepticus in a Pediatric Patient&lt;/title&gt;&lt;secondary-title&gt;Am J Case Rep&lt;/secondary-title&gt;&lt;/titles&gt;&lt;periodical&gt;&lt;full-title&gt;Am J Case Rep&lt;/full-title&gt;&lt;/periodical&gt;&lt;pages&gt;e925776&lt;/pages&gt;&lt;volume&gt;21&lt;/volume&gt;&lt;edition&gt;2020/07/31&lt;/edition&gt;&lt;keywords&gt;&lt;keyword&gt;Betacoronavirus&lt;/keyword&gt;&lt;keyword&gt;Child&lt;/keyword&gt;&lt;keyword&gt;Coronavirus Infections/*diagnosis&lt;/keyword&gt;&lt;keyword&gt;Humans&lt;/keyword&gt;&lt;keyword&gt;Intubation, Intratracheal&lt;/keyword&gt;&lt;keyword&gt;Lung/diagnostic imaging&lt;/keyword&gt;&lt;keyword&gt;Male&lt;/keyword&gt;&lt;keyword&gt;Pandemics&lt;/keyword&gt;&lt;keyword&gt;Pneumonia, Viral/*diagnosis&lt;/keyword&gt;&lt;keyword&gt;Radiography&lt;/keyword&gt;&lt;keyword&gt;Respiratory Insufficiency/therapy/virology&lt;/keyword&gt;&lt;keyword&gt;Status Epilepticus/*virology&lt;/keyword&gt;&lt;/keywords&gt;&lt;dates&gt;&lt;year&gt;2020&lt;/year&gt;&lt;pub-dates&gt;&lt;date&gt;Jul 30&lt;/date&gt;&lt;/pub-dates&gt;&lt;/dates&gt;&lt;isbn&gt;1941-5923&lt;/isbn&gt;&lt;accession-num&gt;32730234&lt;/accession-num&gt;&lt;urls&gt;&lt;/urls&gt;&lt;custom2&gt;PMC7414829&lt;/custom2&gt;&lt;electronic-resource-num&gt;10.12659/ajcr.925776&lt;/electronic-resource-num&gt;&lt;remote-database-provider&gt;NLM&lt;/remote-database-provider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85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  <w:shd w:val="clear" w:color="auto" w:fill="auto"/>
          </w:tcPr>
          <w:p w14:paraId="450BC671" w14:textId="77777777" w:rsidR="00F96D23" w:rsidRPr="00A92831" w:rsidRDefault="00F96D23" w:rsidP="00F96D2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773" w:type="dxa"/>
            <w:shd w:val="clear" w:color="auto" w:fill="auto"/>
          </w:tcPr>
          <w:p w14:paraId="013724DA" w14:textId="2980F7C6" w:rsidR="00F96D23" w:rsidRPr="00A92831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8-year-old boy, tested positive for COVID-19, admitted with status epilepticus</w:t>
            </w:r>
          </w:p>
          <w:p w14:paraId="3B8D62C9" w14:textId="77777777" w:rsidR="00F96D23" w:rsidRPr="00A92831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Treatment abated the seizure activity and all clinical symptoms resolved within a few hours</w:t>
            </w:r>
          </w:p>
          <w:p w14:paraId="3A139D93" w14:textId="2D452162" w:rsidR="00F96D23" w:rsidRPr="00A92831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24-hour EEG was abnormal, indicative of diffuse cerebral dysfunction</w:t>
            </w:r>
          </w:p>
        </w:tc>
      </w:tr>
      <w:tr w:rsidR="00F96D23" w:rsidRPr="00A92831" w14:paraId="4CC175AB" w14:textId="77777777" w:rsidTr="00E65689">
        <w:tc>
          <w:tcPr>
            <w:tcW w:w="1702" w:type="dxa"/>
            <w:shd w:val="clear" w:color="auto" w:fill="auto"/>
          </w:tcPr>
          <w:p w14:paraId="57E3BE4E" w14:textId="5D00DD21" w:rsidR="00F96D23" w:rsidRPr="00A92831" w:rsidRDefault="00F96D2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ew York, USA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Fbm5lcjwvQXV0aG9yPjxZZWFyPjIwMjA8L1llYXI+PFJl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Fbm5lcjwvQXV0aG9yPjxZZWFyPjIwMjA8L1llYXI+PFJl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</w:fldData>
              </w:fldChar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715F3A">
              <w:rPr>
                <w:rFonts w:ascii="Arial" w:hAnsi="Arial" w:cs="Arial"/>
                <w:sz w:val="20"/>
                <w:szCs w:val="20"/>
              </w:rPr>
            </w:r>
            <w:r w:rsidR="00715F3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86</w:t>
            </w:r>
            <w:r w:rsidR="00471C43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  <w:shd w:val="clear" w:color="auto" w:fill="auto"/>
          </w:tcPr>
          <w:p w14:paraId="57089EEF" w14:textId="1217C172" w:rsidR="00F96D23" w:rsidRPr="00A92831" w:rsidRDefault="00F96D23" w:rsidP="00F96D2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773" w:type="dxa"/>
            <w:shd w:val="clear" w:color="auto" w:fill="auto"/>
          </w:tcPr>
          <w:p w14:paraId="5640C8F3" w14:textId="77777777" w:rsidR="00F96D23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4-year-old girl presented with 6 days of fever</w:t>
            </w:r>
            <w:r w:rsidRPr="009E5656">
              <w:rPr>
                <w:rFonts w:ascii="Arial" w:hAnsi="Arial" w:cs="Arial"/>
                <w:sz w:val="20"/>
                <w:szCs w:val="20"/>
              </w:rPr>
              <w:t>, nasal congestion,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9E5656">
              <w:rPr>
                <w:rFonts w:ascii="Arial" w:hAnsi="Arial" w:cs="Arial"/>
                <w:sz w:val="20"/>
                <w:szCs w:val="20"/>
              </w:rPr>
              <w:t>myalgia, followed by</w:t>
            </w:r>
            <w:r>
              <w:rPr>
                <w:rFonts w:ascii="Arial" w:hAnsi="Arial" w:cs="Arial"/>
                <w:sz w:val="20"/>
                <w:szCs w:val="20"/>
              </w:rPr>
              <w:t xml:space="preserve"> 3 GTC seizures and perioral </w:t>
            </w:r>
            <w:r w:rsidRPr="009E5656">
              <w:rPr>
                <w:rFonts w:ascii="Arial" w:hAnsi="Arial" w:cs="Arial"/>
                <w:sz w:val="20"/>
                <w:szCs w:val="20"/>
              </w:rPr>
              <w:t>cyanosis</w:t>
            </w:r>
            <w:r>
              <w:rPr>
                <w:rFonts w:ascii="Arial" w:hAnsi="Arial" w:cs="Arial"/>
                <w:sz w:val="20"/>
                <w:szCs w:val="20"/>
              </w:rPr>
              <w:t xml:space="preserve">; </w:t>
            </w:r>
            <w:r w:rsidRPr="009E5656">
              <w:rPr>
                <w:rFonts w:ascii="Arial" w:hAnsi="Arial" w:cs="Arial"/>
                <w:sz w:val="20"/>
                <w:szCs w:val="20"/>
              </w:rPr>
              <w:t>tested positive for</w:t>
            </w:r>
            <w:r>
              <w:rPr>
                <w:rFonts w:ascii="Arial" w:hAnsi="Arial" w:cs="Arial"/>
                <w:sz w:val="20"/>
                <w:szCs w:val="20"/>
              </w:rPr>
              <w:t xml:space="preserve"> SARS-CoV-2 RT-PCR</w:t>
            </w:r>
          </w:p>
          <w:p w14:paraId="39AA24B6" w14:textId="77777777" w:rsidR="00F96D23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9E5656">
              <w:rPr>
                <w:rFonts w:ascii="Arial" w:hAnsi="Arial" w:cs="Arial"/>
                <w:sz w:val="20"/>
                <w:szCs w:val="20"/>
              </w:rPr>
              <w:t xml:space="preserve">Two days after admission, </w:t>
            </w:r>
            <w:r>
              <w:rPr>
                <w:rFonts w:ascii="Arial" w:hAnsi="Arial" w:cs="Arial"/>
                <w:sz w:val="20"/>
                <w:szCs w:val="20"/>
              </w:rPr>
              <w:t>had</w:t>
            </w:r>
            <w:r w:rsidRPr="009E5656">
              <w:rPr>
                <w:rFonts w:ascii="Arial" w:hAnsi="Arial" w:cs="Arial"/>
                <w:sz w:val="20"/>
                <w:szCs w:val="20"/>
              </w:rPr>
              <w:t xml:space="preserve"> two apneic episodes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9E5656">
              <w:rPr>
                <w:rFonts w:ascii="Arial" w:hAnsi="Arial" w:cs="Arial"/>
                <w:sz w:val="20"/>
                <w:szCs w:val="20"/>
              </w:rPr>
              <w:t>necessitating  intubation</w:t>
            </w:r>
            <w:r>
              <w:rPr>
                <w:rFonts w:ascii="Arial" w:hAnsi="Arial" w:cs="Arial"/>
                <w:sz w:val="20"/>
                <w:szCs w:val="20"/>
              </w:rPr>
              <w:t xml:space="preserve"> – EEG monitoring showed epileptiform correlate, neuroimaging was fine</w:t>
            </w:r>
          </w:p>
          <w:p w14:paraId="00C6268C" w14:textId="44D3AA79" w:rsidR="00F96D23" w:rsidRPr="00A92831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Another </w:t>
            </w:r>
            <w:r w:rsidRPr="009E5656">
              <w:rPr>
                <w:rFonts w:ascii="Arial" w:hAnsi="Arial" w:cs="Arial"/>
                <w:sz w:val="20"/>
                <w:szCs w:val="20"/>
              </w:rPr>
              <w:t>apneic episode was associated with lip smackin</w:t>
            </w:r>
            <w:r>
              <w:rPr>
                <w:rFonts w:ascii="Arial" w:hAnsi="Arial" w:cs="Arial"/>
                <w:sz w:val="20"/>
                <w:szCs w:val="20"/>
              </w:rPr>
              <w:t xml:space="preserve">g – EEG showed correlate from </w:t>
            </w:r>
            <w:r w:rsidRPr="009E5656">
              <w:rPr>
                <w:rFonts w:ascii="Arial" w:hAnsi="Arial" w:cs="Arial"/>
                <w:sz w:val="20"/>
                <w:szCs w:val="20"/>
              </w:rPr>
              <w:t xml:space="preserve">right posterior temporal region. </w:t>
            </w:r>
            <w:proofErr w:type="spellStart"/>
            <w:r w:rsidRPr="009E5656">
              <w:rPr>
                <w:rFonts w:ascii="Arial" w:hAnsi="Arial" w:cs="Arial"/>
                <w:sz w:val="20"/>
                <w:szCs w:val="20"/>
              </w:rPr>
              <w:t>Lacosamide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9E5656">
              <w:rPr>
                <w:rFonts w:ascii="Arial" w:hAnsi="Arial" w:cs="Arial"/>
                <w:sz w:val="20"/>
                <w:szCs w:val="20"/>
              </w:rPr>
              <w:t>was added</w:t>
            </w:r>
            <w:r>
              <w:rPr>
                <w:rFonts w:ascii="Arial" w:hAnsi="Arial" w:cs="Arial"/>
                <w:sz w:val="20"/>
                <w:szCs w:val="20"/>
              </w:rPr>
              <w:t xml:space="preserve"> to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levetiracetam</w:t>
            </w:r>
            <w:proofErr w:type="spellEnd"/>
            <w:r w:rsidRPr="009E5656">
              <w:rPr>
                <w:rFonts w:ascii="Arial" w:hAnsi="Arial" w:cs="Arial"/>
                <w:sz w:val="20"/>
                <w:szCs w:val="20"/>
              </w:rPr>
              <w:t xml:space="preserve"> with complete resolution of apneic events</w:t>
            </w:r>
            <w:r>
              <w:rPr>
                <w:rFonts w:ascii="Arial" w:hAnsi="Arial" w:cs="Arial"/>
                <w:sz w:val="20"/>
                <w:szCs w:val="20"/>
              </w:rPr>
              <w:t xml:space="preserve"> and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extubation</w:t>
            </w:r>
            <w:proofErr w:type="spellEnd"/>
          </w:p>
        </w:tc>
      </w:tr>
      <w:tr w:rsidR="00F96D23" w:rsidRPr="00A92831" w14:paraId="191C1D07" w14:textId="77777777" w:rsidTr="00E65689">
        <w:tc>
          <w:tcPr>
            <w:tcW w:w="1702" w:type="dxa"/>
            <w:shd w:val="clear" w:color="auto" w:fill="auto"/>
          </w:tcPr>
          <w:p w14:paraId="668EF848" w14:textId="14C23F70" w:rsidR="00F96D23" w:rsidRDefault="00F96D2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ew York City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cAbee&lt;/Author&gt;&lt;Year&gt;2020&lt;/Year&gt;&lt;RecNum&gt;479&lt;/RecNum&gt;&lt;DisplayText&gt;&lt;style face="superscript"&gt;387&lt;/style&gt;&lt;/DisplayText&gt;&lt;record&gt;&lt;rec-number&gt;479&lt;/rec-number&gt;&lt;foreign-keys&gt;&lt;key app="EN" db-id="psea0pzx6srvxiezztippp9mdx0tee0rt0zd" timestamp="1601656693"&gt;479&lt;/key&gt;&lt;/foreign-keys&gt;&lt;ref-type name="Journal Article"&gt;17&lt;/ref-type&gt;&lt;contributors&gt;&lt;authors&gt;&lt;author&gt;McAbee, Gary N.&lt;/author&gt;&lt;author&gt;Brosgol, Yuri&lt;/author&gt;&lt;author&gt;Pavlakis, Steven&lt;/author&gt;&lt;author&gt;Agha, Rabia&lt;/author&gt;&lt;author&gt;Gaffoor, Mohamed&lt;/author&gt;&lt;/authors&gt;&lt;/contributors&gt;&lt;titles&gt;&lt;title&gt;Encephalitis Associated with COVID-19 Infection in an 11-Year-Old Child&lt;/title&gt;&lt;secondary-title&gt;Pediatric neurology&lt;/secondary-title&gt;&lt;alt-title&gt;Pediatr Neurol&lt;/alt-title&gt;&lt;/titles&gt;&lt;periodical&gt;&lt;full-title&gt;Pediatric neurology&lt;/full-title&gt;&lt;abbr-1&gt;Pediatr Neurol&lt;/abbr-1&gt;&lt;/periodical&gt;&lt;alt-periodical&gt;&lt;full-title&gt;Pediatric neurology&lt;/full-title&gt;&lt;abbr-1&gt;Pediatr Neurol&lt;/abbr-1&gt;&lt;/alt-periodical&gt;&lt;pages&gt;94-94&lt;/pages&gt;&lt;volume&gt;109&lt;/volume&gt;&lt;edition&gt;2020/04/24&lt;/edition&gt;&lt;keywords&gt;&lt;keyword&gt;Child&lt;/keyword&gt;&lt;keyword&gt;Coronavirus Infections/complications/*diagnosis&lt;/keyword&gt;&lt;keyword&gt;Encephalitis, Viral/*diagnosis/etiology&lt;/keyword&gt;&lt;keyword&gt;Humans&lt;/keyword&gt;&lt;keyword&gt;Pandemics&lt;/keyword&gt;&lt;keyword&gt;Pneumonia, Viral/complications/*diagnosis&lt;/keyword&gt;&lt;keyword&gt;Status Epilepticus/*diagnosis/etiology&lt;/keyword&gt;&lt;/keywords&gt;&lt;dates&gt;&lt;year&gt;2020&lt;/year&gt;&lt;/dates&gt;&lt;publisher&gt;Elsevier Inc.&lt;/publisher&gt;&lt;isbn&gt;1873-5150&amp;#xD;0887-8994&lt;/isbn&gt;&lt;accession-num&gt;32586676&lt;/accession-num&gt;&lt;urls&gt;&lt;related-urls&gt;&lt;url&gt;https://pubmed.ncbi.nlm.nih.gov/32586676&lt;/url&gt;&lt;url&gt;https://www.ncbi.nlm.nih.gov/pmc/articles/PMC7180343/&lt;/url&gt;&lt;/related-urls&gt;&lt;/urls&gt;&lt;electronic-resource-num&gt;10.1016/j.pediatrneurol.2020.04.013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87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  <w:shd w:val="clear" w:color="auto" w:fill="auto"/>
          </w:tcPr>
          <w:p w14:paraId="15D7DA32" w14:textId="6C8ADB46" w:rsidR="00F96D23" w:rsidRDefault="00F96D23" w:rsidP="00F96D2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773" w:type="dxa"/>
            <w:shd w:val="clear" w:color="auto" w:fill="auto"/>
          </w:tcPr>
          <w:p w14:paraId="260B0A76" w14:textId="77777777" w:rsidR="00F96D23" w:rsidRPr="00A92831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11-year-old-boy presented with status epilepticus requiring anticonvulsant medications and cerebrospinal fluid evidence for encephalitis </w:t>
            </w:r>
          </w:p>
          <w:p w14:paraId="109D186D" w14:textId="77777777" w:rsidR="00F96D23" w:rsidRPr="00A92831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Electroencephalography revealed frontal intermittent delta activity. </w:t>
            </w:r>
          </w:p>
          <w:p w14:paraId="75BED2FA" w14:textId="77777777" w:rsidR="00F96D23" w:rsidRPr="00A92831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Nasopharyngeal swab was positive for COVID-19 as well as rhinovirus/enterovirus but the latter was absent in cerebrospinal fluid polymerase chain reaction </w:t>
            </w:r>
          </w:p>
          <w:p w14:paraId="14DA6331" w14:textId="34B0C8AB" w:rsidR="00F96D23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Resolution of symptoms occurred in 6 days, without treatment </w:t>
            </w:r>
          </w:p>
        </w:tc>
      </w:tr>
      <w:tr w:rsidR="00F96D23" w:rsidRPr="00A92831" w14:paraId="3D4C6BC7" w14:textId="77777777" w:rsidTr="00E65689">
        <w:tc>
          <w:tcPr>
            <w:tcW w:w="1702" w:type="dxa"/>
            <w:shd w:val="clear" w:color="auto" w:fill="auto"/>
          </w:tcPr>
          <w:p w14:paraId="37C91265" w14:textId="739A1316" w:rsidR="00F96D23" w:rsidRDefault="00F96D2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New York City, US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Bhatta&lt;/Author&gt;&lt;Year&gt;2020&lt;/Year&gt;&lt;RecNum&gt;480&lt;/RecNum&gt;&lt;DisplayText&gt;&lt;style face="superscript"&gt;388&lt;/style&gt;&lt;/DisplayText&gt;&lt;record&gt;&lt;rec-number&gt;480&lt;/rec-number&gt;&lt;foreign-keys&gt;&lt;key app="EN" db-id="psea0pzx6srvxiezztippp9mdx0tee0rt0zd" timestamp="1601656693"&gt;480&lt;/key&gt;&lt;/foreign-keys&gt;&lt;ref-type name="Journal Article"&gt;17&lt;/ref-type&gt;&lt;contributors&gt;&lt;authors&gt;&lt;author&gt;Bhatta, Sabita&lt;/author&gt;&lt;author&gt;Sayed, Abida&lt;/author&gt;&lt;author&gt;Ranabhat, Bandana&lt;/author&gt;&lt;author&gt;Bhatta, Raj Kumar&lt;/author&gt;&lt;author&gt;Acharya, Yogesh&lt;/author&gt;&lt;/authors&gt;&lt;/contributors&gt;&lt;titles&gt;&lt;title&gt;New-Onset Seizure as the Only Presentation in a Child With COVID-19&lt;/title&gt;&lt;secondary-title&gt;Cureus&lt;/secondary-title&gt;&lt;alt-title&gt;Cureus&lt;/alt-title&gt;&lt;/titles&gt;&lt;periodical&gt;&lt;full-title&gt;Cureus&lt;/full-title&gt;&lt;/periodical&gt;&lt;alt-periodical&gt;&lt;full-title&gt;Cureus&lt;/full-title&gt;&lt;/alt-periodical&gt;&lt;pages&gt;e8820-e8820&lt;/pages&gt;&lt;volume&gt;12&lt;/volume&gt;&lt;number&gt;6&lt;/number&gt;&lt;keywords&gt;&lt;keyword&gt;2019 novel coronavirus disease&lt;/keyword&gt;&lt;keyword&gt;afebrile&lt;/keyword&gt;&lt;keyword&gt;children&lt;/keyword&gt;&lt;keyword&gt;clinical presentation&lt;/keyword&gt;&lt;keyword&gt;covid-19&lt;/keyword&gt;&lt;keyword&gt;pediatrics&lt;/keyword&gt;&lt;keyword&gt;seizures&lt;/keyword&gt;&lt;/keywords&gt;&lt;dates&gt;&lt;year&gt;2020&lt;/year&gt;&lt;/dates&gt;&lt;publisher&gt;Cureus&lt;/publisher&gt;&lt;isbn&gt;2168-8184&lt;/isbn&gt;&lt;accession-num&gt;32742835&lt;/accession-num&gt;&lt;urls&gt;&lt;related-urls&gt;&lt;url&gt;https://pubmed.ncbi.nlm.nih.gov/32742835&lt;/url&gt;&lt;url&gt;https://www.ncbi.nlm.nih.gov/pmc/articles/PMC7384710/&lt;/url&gt;&lt;/related-urls&gt;&lt;/urls&gt;&lt;electronic-resource-num&gt;10.7759/cureus.8820&lt;/electronic-resource-num&gt;&lt;remote-database-name&gt;PubMed&lt;/remote-database-name&gt;&lt;language&gt;eng&lt;/languag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88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  <w:shd w:val="clear" w:color="auto" w:fill="auto"/>
          </w:tcPr>
          <w:p w14:paraId="37D38256" w14:textId="44A8994E" w:rsidR="00F96D23" w:rsidRDefault="00F96D23" w:rsidP="00F96D2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773" w:type="dxa"/>
            <w:shd w:val="clear" w:color="auto" w:fill="auto"/>
          </w:tcPr>
          <w:p w14:paraId="130E0F4B" w14:textId="77777777" w:rsidR="00F96D23" w:rsidRPr="00A92831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11-year-old-boy presented with abnormal shakiness of the body , associated with stretching and tightening of all four limbs, </w:t>
            </w:r>
            <w:proofErr w:type="spellStart"/>
            <w:r w:rsidRPr="00A92831">
              <w:rPr>
                <w:rFonts w:ascii="Arial" w:hAnsi="Arial" w:cs="Arial"/>
                <w:sz w:val="20"/>
                <w:szCs w:val="20"/>
              </w:rPr>
              <w:t>uprolling</w:t>
            </w:r>
            <w:proofErr w:type="spellEnd"/>
            <w:r w:rsidRPr="00A92831">
              <w:rPr>
                <w:rFonts w:ascii="Arial" w:hAnsi="Arial" w:cs="Arial"/>
                <w:sz w:val="20"/>
                <w:szCs w:val="20"/>
              </w:rPr>
              <w:t xml:space="preserve"> of eyes, frothing from the mouth, and tongue bite without urinary or bowel incontinence</w:t>
            </w:r>
          </w:p>
          <w:p w14:paraId="1D6D6E70" w14:textId="77777777" w:rsidR="00F96D23" w:rsidRPr="00A92831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Swab PCR positive for SARS-CoV2</w:t>
            </w:r>
          </w:p>
          <w:p w14:paraId="483BE852" w14:textId="0A328F64" w:rsidR="00F96D23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Progressively improved with anti-seizure medications</w:t>
            </w:r>
          </w:p>
        </w:tc>
      </w:tr>
      <w:tr w:rsidR="00F96D23" w:rsidRPr="00A92831" w14:paraId="634B6275" w14:textId="77777777" w:rsidTr="00E65689">
        <w:tc>
          <w:tcPr>
            <w:tcW w:w="13751" w:type="dxa"/>
            <w:gridSpan w:val="3"/>
            <w:shd w:val="clear" w:color="auto" w:fill="E7E6E6" w:themeFill="background2"/>
          </w:tcPr>
          <w:p w14:paraId="370C05E8" w14:textId="6B6FB40C" w:rsidR="00F96D23" w:rsidRPr="00F96D23" w:rsidRDefault="00F96D23" w:rsidP="00F96D23">
            <w:pPr>
              <w:pStyle w:val="f-body"/>
              <w:spacing w:before="0" w:beforeAutospacing="0" w:after="0" w:afterAutospacing="0"/>
              <w:jc w:val="center"/>
              <w:textAlignment w:val="baseline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Guillain-Barre Syndrome</w:t>
            </w:r>
          </w:p>
        </w:tc>
      </w:tr>
      <w:tr w:rsidR="00F96D23" w:rsidRPr="00A92831" w14:paraId="477E8C2A" w14:textId="77777777" w:rsidTr="00E65689">
        <w:tc>
          <w:tcPr>
            <w:tcW w:w="1702" w:type="dxa"/>
            <w:shd w:val="clear" w:color="auto" w:fill="auto"/>
          </w:tcPr>
          <w:p w14:paraId="17272EA1" w14:textId="05664B2C" w:rsidR="00F96D23" w:rsidRPr="00A92831" w:rsidRDefault="00F96D23" w:rsidP="00715F3A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Saudi Arabia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715F3A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halifa&lt;/Author&gt;&lt;Year&gt;2020&lt;/Year&gt;&lt;RecNum&gt;483&lt;/RecNum&gt;&lt;DisplayText&gt;&lt;style face="superscript"&gt;389&lt;/style&gt;&lt;/DisplayText&gt;&lt;record&gt;&lt;rec-number&gt;483&lt;/rec-number&gt;&lt;foreign-keys&gt;&lt;key app="EN" db-id="psea0pzx6srvxiezztippp9mdx0tee0rt0zd" timestamp="1601656693"&gt;483&lt;/key&gt;&lt;/foreign-keys&gt;&lt;ref-type name="Journal Article"&gt;17&lt;/ref-type&gt;&lt;contributors&gt;&lt;authors&gt;&lt;author&gt;Khalifa, Maher&lt;/author&gt;&lt;author&gt;Zakaria, Fairouz&lt;/author&gt;&lt;author&gt;Ragab, Yasser&lt;/author&gt;&lt;author&gt;Saad, Ahmed&lt;/author&gt;&lt;author&gt;Bamaga, Ahmed&lt;/author&gt;&lt;author&gt;Emad, Yasser&lt;/author&gt;&lt;author&gt;Rasker, Johannes J&lt;/author&gt;&lt;/authors&gt;&lt;/contributors&gt;&lt;titles&gt;&lt;title&gt;Guillain-Barré Syndrome Associated With Severe Acute Respiratory Syndrome Coronavirus 2 Detection and Coronavirus Disease 2019 in a Child&lt;/title&gt;&lt;secondary-title&gt;Journal of the Pediatric Infectious Diseases Society&lt;/secondary-title&gt;&lt;/titles&gt;&lt;periodical&gt;&lt;full-title&gt;Journal of the Pediatric Infectious Diseases Society&lt;/full-title&gt;&lt;/periodical&gt;&lt;dates&gt;&lt;year&gt;2020&lt;/year&gt;&lt;/dates&gt;&lt;isbn&gt;2048-7207&lt;/isbn&gt;&lt;urls&gt;&lt;related-urls&gt;&lt;url&gt;https://doi.org/10.1093/jpids/piaa086&lt;/url&gt;&lt;/related-urls&gt;&lt;/urls&gt;&lt;custom1&gt;piaa086&lt;/custom1&gt;&lt;electronic-resource-num&gt;10.1093/jpids/piaa086&lt;/electronic-resource-num&gt;&lt;access-date&gt;9/3/2020&lt;/access-date&gt;&lt;/record&gt;&lt;/Cite&gt;&lt;/EndNote&gt;</w:instrTex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715F3A" w:rsidRPr="00715F3A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389</w:t>
            </w:r>
            <w:r w:rsidRPr="00A9283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  <w:shd w:val="clear" w:color="auto" w:fill="auto"/>
          </w:tcPr>
          <w:p w14:paraId="5534A72F" w14:textId="55E305EB" w:rsidR="00F96D23" w:rsidRPr="00A92831" w:rsidRDefault="00F96D23" w:rsidP="00F96D23">
            <w:pPr>
              <w:pStyle w:val="f-body"/>
              <w:spacing w:before="0" w:beforeAutospacing="0" w:after="0" w:afterAutospacing="0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773" w:type="dxa"/>
            <w:shd w:val="clear" w:color="auto" w:fill="auto"/>
          </w:tcPr>
          <w:p w14:paraId="0166DBC5" w14:textId="77777777" w:rsidR="00F96D23" w:rsidRPr="00A92831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>11-year-old boy experienced febrile illness with respiratory manifestations and a persistent cough for 3-weeks before neurological symptoms started</w:t>
            </w:r>
            <w:r>
              <w:rPr>
                <w:rFonts w:ascii="Arial" w:hAnsi="Arial" w:cs="Arial"/>
                <w:sz w:val="20"/>
                <w:szCs w:val="20"/>
              </w:rPr>
              <w:t>, manifestations were consistent with GBS</w:t>
            </w:r>
          </w:p>
          <w:p w14:paraId="5FFEA7F7" w14:textId="6209CE69" w:rsidR="00F96D23" w:rsidRPr="00A92831" w:rsidRDefault="00F96D23" w:rsidP="00F96D23">
            <w:pPr>
              <w:pStyle w:val="f-body"/>
              <w:numPr>
                <w:ilvl w:val="0"/>
                <w:numId w:val="22"/>
              </w:numPr>
              <w:spacing w:before="0" w:beforeAutospacing="0" w:after="0" w:afterAutospacing="0"/>
              <w:ind w:left="477" w:hanging="283"/>
              <w:textAlignment w:val="baseline"/>
              <w:rPr>
                <w:rFonts w:ascii="Arial" w:hAnsi="Arial" w:cs="Arial"/>
                <w:sz w:val="20"/>
                <w:szCs w:val="20"/>
              </w:rPr>
            </w:pPr>
            <w:r w:rsidRPr="00A92831">
              <w:rPr>
                <w:rFonts w:ascii="Arial" w:hAnsi="Arial" w:cs="Arial"/>
                <w:sz w:val="20"/>
                <w:szCs w:val="20"/>
              </w:rPr>
              <w:t xml:space="preserve">SARS-CoV-2 confirmed by oropharyngeal swab </w:t>
            </w:r>
          </w:p>
        </w:tc>
      </w:tr>
    </w:tbl>
    <w:p w14:paraId="16C52769" w14:textId="017AE9D1" w:rsidR="00F77894" w:rsidRPr="00A92831" w:rsidRDefault="00F77894" w:rsidP="00E464DC">
      <w:pPr>
        <w:pStyle w:val="f-body"/>
        <w:shd w:val="clear" w:color="auto" w:fill="FFFFFF"/>
        <w:spacing w:before="0" w:beforeAutospacing="0" w:after="0" w:afterAutospacing="0"/>
        <w:textAlignment w:val="baseline"/>
        <w:rPr>
          <w:rFonts w:ascii="Arial" w:hAnsi="Arial" w:cs="Arial"/>
          <w:b/>
          <w:bCs/>
          <w:sz w:val="20"/>
          <w:szCs w:val="20"/>
        </w:rPr>
        <w:sectPr w:rsidR="00F77894" w:rsidRPr="00A92831" w:rsidSect="00740009">
          <w:pgSz w:w="15840" w:h="12240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61596F78" w14:textId="03EBF232" w:rsidR="006E76CE" w:rsidRDefault="00051F0D" w:rsidP="00342684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lastRenderedPageBreak/>
        <w:t>SUPPLEMENTARY FIGURES</w:t>
      </w:r>
    </w:p>
    <w:p w14:paraId="5FFAAA9E" w14:textId="77777777" w:rsidR="00D01448" w:rsidRDefault="00D01448" w:rsidP="00342684">
      <w:pPr>
        <w:rPr>
          <w:rFonts w:ascii="Arial" w:hAnsi="Arial" w:cs="Arial"/>
          <w:b/>
          <w:bCs/>
          <w:sz w:val="20"/>
          <w:szCs w:val="20"/>
        </w:rPr>
      </w:pPr>
    </w:p>
    <w:p w14:paraId="268DE5A0" w14:textId="3B548019" w:rsidR="00E23E4F" w:rsidRDefault="00AE7A6A" w:rsidP="00342684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noProof/>
          <w:sz w:val="20"/>
          <w:szCs w:val="20"/>
          <w:lang w:val="en-US" w:eastAsia="en-US"/>
        </w:rPr>
        <w:drawing>
          <wp:inline distT="0" distB="0" distL="0" distR="0" wp14:anchorId="7F830EC7" wp14:editId="3070C851">
            <wp:extent cx="5142543" cy="7641821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42"/>
                    <a:stretch/>
                  </pic:blipFill>
                  <pic:spPr bwMode="auto">
                    <a:xfrm>
                      <a:off x="0" y="0"/>
                      <a:ext cx="5144969" cy="76454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B65BBC6" w14:textId="77777777" w:rsidR="00D96619" w:rsidRDefault="00E23E4F" w:rsidP="00342684">
      <w:pPr>
        <w:rPr>
          <w:rFonts w:ascii="Arial" w:hAnsi="Arial" w:cs="Arial"/>
          <w:sz w:val="20"/>
          <w:szCs w:val="20"/>
        </w:rPr>
        <w:sectPr w:rsidR="00D96619" w:rsidSect="00E23E4F">
          <w:pgSz w:w="12240" w:h="15840"/>
          <w:pgMar w:top="1134" w:right="1134" w:bottom="1134" w:left="1134" w:header="708" w:footer="708" w:gutter="0"/>
          <w:cols w:space="708"/>
          <w:docGrid w:linePitch="360"/>
        </w:sectPr>
      </w:pPr>
      <w:r>
        <w:rPr>
          <w:rFonts w:ascii="Arial" w:hAnsi="Arial" w:cs="Arial"/>
          <w:b/>
          <w:bCs/>
          <w:sz w:val="20"/>
          <w:szCs w:val="20"/>
        </w:rPr>
        <w:t xml:space="preserve">Supplementary Figure 1. </w:t>
      </w:r>
      <w:r w:rsidRPr="00E23E4F">
        <w:rPr>
          <w:rFonts w:ascii="Arial" w:hAnsi="Arial" w:cs="Arial"/>
          <w:sz w:val="20"/>
          <w:szCs w:val="20"/>
        </w:rPr>
        <w:t>Number of patients reported as of March 7, 2021 with (A) HEENT, (B) central nervous system (CNS), and (C) peripheral nervous system (PNS) manifestations of COVID-19. CVST – Cerebral Venous Sinus Thrombosis, GBS – Guillain-Barre Syndrome, MFS – Miller-Fisher Syndrome, NMJ – Neuromuscular Junction disorders like myasthenia gravis.</w:t>
      </w:r>
    </w:p>
    <w:p w14:paraId="0CBD7506" w14:textId="01D7F0CE" w:rsidR="00587F8F" w:rsidRDefault="00420DC8" w:rsidP="00587F8F">
      <w:pPr>
        <w:jc w:val="center"/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noProof/>
          <w:sz w:val="20"/>
          <w:szCs w:val="20"/>
          <w:lang w:val="en-US" w:eastAsia="en-US"/>
        </w:rPr>
        <w:lastRenderedPageBreak/>
        <w:drawing>
          <wp:anchor distT="0" distB="0" distL="114300" distR="114300" simplePos="0" relativeHeight="251658240" behindDoc="0" locked="0" layoutInCell="1" allowOverlap="1" wp14:anchorId="23843AA4" wp14:editId="58F11623">
            <wp:simplePos x="0" y="0"/>
            <wp:positionH relativeFrom="column">
              <wp:posOffset>-385445</wp:posOffset>
            </wp:positionH>
            <wp:positionV relativeFrom="paragraph">
              <wp:posOffset>6985</wp:posOffset>
            </wp:positionV>
            <wp:extent cx="9263380" cy="5364480"/>
            <wp:effectExtent l="0" t="0" r="0" b="0"/>
            <wp:wrapTopAndBottom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263380" cy="53644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56BAF3D" w14:textId="77777777" w:rsidR="00570F04" w:rsidRDefault="00587F8F" w:rsidP="00342684">
      <w:pPr>
        <w:rPr>
          <w:rFonts w:ascii="Arial" w:hAnsi="Arial" w:cs="Arial"/>
          <w:sz w:val="20"/>
          <w:szCs w:val="20"/>
        </w:rPr>
        <w:sectPr w:rsidR="00570F04" w:rsidSect="00420DC8">
          <w:pgSz w:w="15840" w:h="12240" w:orient="landscape"/>
          <w:pgMar w:top="1134" w:right="1134" w:bottom="1134" w:left="1134" w:header="708" w:footer="708" w:gutter="0"/>
          <w:cols w:space="708"/>
          <w:docGrid w:linePitch="360"/>
        </w:sectPr>
      </w:pPr>
      <w:r>
        <w:rPr>
          <w:rFonts w:ascii="Arial" w:hAnsi="Arial" w:cs="Arial"/>
          <w:b/>
          <w:bCs/>
          <w:sz w:val="20"/>
          <w:szCs w:val="20"/>
        </w:rPr>
        <w:t xml:space="preserve">Supplementary Figure 2.  </w:t>
      </w:r>
      <w:r w:rsidRPr="00587F8F">
        <w:rPr>
          <w:rFonts w:ascii="Arial" w:hAnsi="Arial" w:cs="Arial"/>
          <w:sz w:val="20"/>
          <w:szCs w:val="20"/>
        </w:rPr>
        <w:t xml:space="preserve">Risk of bias evaluated using the QUIPS tool for studies of (A) anosmia or </w:t>
      </w:r>
      <w:proofErr w:type="spellStart"/>
      <w:r w:rsidRPr="00587F8F">
        <w:rPr>
          <w:rFonts w:ascii="Arial" w:hAnsi="Arial" w:cs="Arial"/>
          <w:sz w:val="20"/>
          <w:szCs w:val="20"/>
        </w:rPr>
        <w:t>dysgeusia</w:t>
      </w:r>
      <w:proofErr w:type="spellEnd"/>
      <w:r w:rsidRPr="00587F8F">
        <w:rPr>
          <w:rFonts w:ascii="Arial" w:hAnsi="Arial" w:cs="Arial"/>
          <w:sz w:val="20"/>
          <w:szCs w:val="20"/>
        </w:rPr>
        <w:t>, (B) general neurological manifestations, and (C) ischemic stroke in patients with COVID-19, that were included in pooled analyses.</w:t>
      </w:r>
    </w:p>
    <w:p w14:paraId="789FD75D" w14:textId="77572DD0" w:rsidR="00570F04" w:rsidRDefault="00A20602" w:rsidP="00342684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noProof/>
          <w:sz w:val="20"/>
          <w:szCs w:val="20"/>
          <w:lang w:val="en-US" w:eastAsia="en-US"/>
        </w:rPr>
        <w:lastRenderedPageBreak/>
        <w:drawing>
          <wp:inline distT="0" distB="0" distL="0" distR="0" wp14:anchorId="2E901709" wp14:editId="62AF0825">
            <wp:extent cx="6556375" cy="4772017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86357" cy="479383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1B0B4AE" w14:textId="77777777" w:rsidR="00570F04" w:rsidRDefault="00570F04" w:rsidP="00342684">
      <w:pPr>
        <w:rPr>
          <w:rFonts w:ascii="Arial" w:hAnsi="Arial" w:cs="Arial"/>
          <w:b/>
          <w:bCs/>
          <w:sz w:val="20"/>
          <w:szCs w:val="20"/>
        </w:rPr>
      </w:pPr>
    </w:p>
    <w:p w14:paraId="00E27BF5" w14:textId="5008E9EC" w:rsidR="00E23E4F" w:rsidRPr="00570F04" w:rsidRDefault="00570F04" w:rsidP="00342684">
      <w:pPr>
        <w:rPr>
          <w:rFonts w:ascii="Arial" w:hAnsi="Arial" w:cs="Arial"/>
          <w:b/>
          <w:bCs/>
          <w:sz w:val="20"/>
          <w:szCs w:val="20"/>
        </w:rPr>
        <w:sectPr w:rsidR="00E23E4F" w:rsidRPr="00570F04" w:rsidSect="00570F04">
          <w:pgSz w:w="12240" w:h="15840"/>
          <w:pgMar w:top="1134" w:right="1134" w:bottom="1134" w:left="1134" w:header="708" w:footer="708" w:gutter="0"/>
          <w:cols w:space="708"/>
          <w:docGrid w:linePitch="360"/>
        </w:sectPr>
      </w:pPr>
      <w:r>
        <w:rPr>
          <w:rFonts w:ascii="Arial" w:hAnsi="Arial" w:cs="Arial"/>
          <w:b/>
          <w:bCs/>
          <w:sz w:val="20"/>
          <w:szCs w:val="20"/>
        </w:rPr>
        <w:t xml:space="preserve">Supplementary Figure 3. </w:t>
      </w:r>
      <w:r w:rsidRPr="00570F04">
        <w:rPr>
          <w:rFonts w:ascii="Arial" w:hAnsi="Arial" w:cs="Arial"/>
          <w:sz w:val="20"/>
          <w:szCs w:val="20"/>
        </w:rPr>
        <w:t xml:space="preserve">Forest plots from random-effects meta-analyses for studies comparing the occurrence of </w:t>
      </w:r>
      <w:r>
        <w:rPr>
          <w:rFonts w:ascii="Arial" w:hAnsi="Arial" w:cs="Arial"/>
          <w:sz w:val="20"/>
          <w:szCs w:val="20"/>
        </w:rPr>
        <w:t xml:space="preserve">anosmia and/or </w:t>
      </w:r>
      <w:proofErr w:type="spellStart"/>
      <w:r>
        <w:rPr>
          <w:rFonts w:ascii="Arial" w:hAnsi="Arial" w:cs="Arial"/>
          <w:sz w:val="20"/>
          <w:szCs w:val="20"/>
        </w:rPr>
        <w:t>ageusia</w:t>
      </w:r>
      <w:proofErr w:type="spellEnd"/>
      <w:r w:rsidRPr="00570F04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in patients with COVID-19 versus</w:t>
      </w:r>
      <w:r w:rsidRPr="00570F04">
        <w:rPr>
          <w:rFonts w:ascii="Arial" w:hAnsi="Arial" w:cs="Arial"/>
          <w:sz w:val="20"/>
          <w:szCs w:val="20"/>
        </w:rPr>
        <w:t xml:space="preserve"> control groups without COVID-19</w:t>
      </w:r>
      <w:r>
        <w:rPr>
          <w:rFonts w:ascii="Arial" w:hAnsi="Arial" w:cs="Arial"/>
          <w:sz w:val="20"/>
          <w:szCs w:val="20"/>
        </w:rPr>
        <w:t>, excluding two studies (</w:t>
      </w:r>
      <w:proofErr w:type="spellStart"/>
      <w:r>
        <w:rPr>
          <w:rFonts w:ascii="Arial" w:hAnsi="Arial" w:cs="Arial"/>
          <w:sz w:val="20"/>
          <w:szCs w:val="20"/>
        </w:rPr>
        <w:t>Altin</w:t>
      </w:r>
      <w:proofErr w:type="spellEnd"/>
      <w:r>
        <w:rPr>
          <w:rFonts w:ascii="Arial" w:hAnsi="Arial" w:cs="Arial"/>
          <w:sz w:val="20"/>
          <w:szCs w:val="20"/>
        </w:rPr>
        <w:t xml:space="preserve"> 2020 and Chung 2020) as part of a sensitivity analysis</w:t>
      </w:r>
      <w:r w:rsidRPr="00570F04">
        <w:rPr>
          <w:rFonts w:ascii="Arial" w:hAnsi="Arial" w:cs="Arial"/>
          <w:sz w:val="20"/>
          <w:szCs w:val="20"/>
        </w:rPr>
        <w:t>. The studies are grouped by their design (case-control</w:t>
      </w:r>
      <w:r>
        <w:rPr>
          <w:rFonts w:ascii="Arial" w:hAnsi="Arial" w:cs="Arial"/>
          <w:sz w:val="20"/>
          <w:szCs w:val="20"/>
        </w:rPr>
        <w:t xml:space="preserve"> studies </w:t>
      </w:r>
      <w:r w:rsidRPr="00570F04">
        <w:rPr>
          <w:rFonts w:ascii="Arial" w:hAnsi="Arial" w:cs="Arial"/>
          <w:sz w:val="20"/>
          <w:szCs w:val="20"/>
        </w:rPr>
        <w:t>or prospective cohorts).</w:t>
      </w:r>
      <w:r>
        <w:rPr>
          <w:rFonts w:ascii="Arial" w:hAnsi="Arial" w:cs="Arial"/>
          <w:sz w:val="20"/>
          <w:szCs w:val="20"/>
        </w:rPr>
        <w:t xml:space="preserve"> </w:t>
      </w:r>
      <w:r w:rsidR="00AC6E74">
        <w:rPr>
          <w:rFonts w:ascii="Arial" w:hAnsi="Arial" w:cs="Arial"/>
          <w:sz w:val="20"/>
          <w:szCs w:val="20"/>
        </w:rPr>
        <w:t xml:space="preserve">The “Yes” columns indicate the number of patients in a given group (COVID-19 patients or control) who had anosmia and/or </w:t>
      </w:r>
      <w:proofErr w:type="spellStart"/>
      <w:r w:rsidR="00AC6E74">
        <w:rPr>
          <w:rFonts w:ascii="Arial" w:hAnsi="Arial" w:cs="Arial"/>
          <w:sz w:val="20"/>
          <w:szCs w:val="20"/>
        </w:rPr>
        <w:t>ageusia</w:t>
      </w:r>
      <w:proofErr w:type="spellEnd"/>
      <w:r w:rsidR="00AC6E74">
        <w:rPr>
          <w:rFonts w:ascii="Arial" w:hAnsi="Arial" w:cs="Arial"/>
          <w:sz w:val="20"/>
          <w:szCs w:val="20"/>
        </w:rPr>
        <w:t>, while “No” indicates the number of patients in that group who did not have this symptom.</w:t>
      </w:r>
    </w:p>
    <w:p w14:paraId="0DB70D7B" w14:textId="77B1F3CA" w:rsidR="00051F0D" w:rsidRDefault="00051F0D" w:rsidP="00342684">
      <w:pPr>
        <w:rPr>
          <w:rFonts w:ascii="Arial" w:hAnsi="Arial" w:cs="Arial"/>
          <w:b/>
          <w:bCs/>
          <w:sz w:val="20"/>
          <w:szCs w:val="20"/>
        </w:rPr>
      </w:pPr>
    </w:p>
    <w:p w14:paraId="3361274E" w14:textId="459FC85F" w:rsidR="00051F0D" w:rsidRDefault="00D14382" w:rsidP="00342684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noProof/>
          <w:sz w:val="20"/>
          <w:szCs w:val="20"/>
          <w:lang w:val="en-US" w:eastAsia="en-US"/>
        </w:rPr>
        <w:drawing>
          <wp:inline distT="0" distB="0" distL="0" distR="0" wp14:anchorId="36AC6C61" wp14:editId="0E9210A1">
            <wp:extent cx="6086475" cy="7146659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12612" cy="717734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0B1DAD9" w14:textId="4691C1AC" w:rsidR="00051F0D" w:rsidRDefault="00051F0D" w:rsidP="00051F0D">
      <w:pPr>
        <w:jc w:val="center"/>
        <w:rPr>
          <w:rFonts w:ascii="Arial" w:hAnsi="Arial" w:cs="Arial"/>
          <w:b/>
          <w:bCs/>
          <w:sz w:val="20"/>
          <w:szCs w:val="20"/>
        </w:rPr>
      </w:pPr>
    </w:p>
    <w:p w14:paraId="770C1E11" w14:textId="26EA6366" w:rsidR="00051F0D" w:rsidRDefault="00051F0D" w:rsidP="00342684">
      <w:pPr>
        <w:rPr>
          <w:rFonts w:ascii="Arial" w:hAnsi="Arial" w:cs="Arial"/>
          <w:b/>
          <w:bCs/>
          <w:sz w:val="20"/>
          <w:szCs w:val="20"/>
        </w:rPr>
      </w:pPr>
    </w:p>
    <w:p w14:paraId="2C7FAF08" w14:textId="5BB3BCAE" w:rsidR="0084155E" w:rsidRDefault="00051F0D" w:rsidP="00606673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bCs/>
          <w:sz w:val="20"/>
          <w:szCs w:val="20"/>
        </w:rPr>
        <w:t xml:space="preserve">Supplementary Figure </w:t>
      </w:r>
      <w:r w:rsidR="00570F04">
        <w:rPr>
          <w:rFonts w:ascii="Arial" w:hAnsi="Arial" w:cs="Arial"/>
          <w:b/>
          <w:bCs/>
          <w:sz w:val="20"/>
          <w:szCs w:val="20"/>
        </w:rPr>
        <w:t>4.</w:t>
      </w:r>
      <w:r>
        <w:rPr>
          <w:rFonts w:ascii="Arial" w:hAnsi="Arial" w:cs="Arial"/>
          <w:b/>
          <w:b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Number of (A) published papers </w:t>
      </w:r>
      <w:r w:rsidR="0084155E">
        <w:rPr>
          <w:rFonts w:ascii="Arial" w:hAnsi="Arial" w:cs="Arial"/>
          <w:sz w:val="22"/>
          <w:szCs w:val="22"/>
        </w:rPr>
        <w:t xml:space="preserve">on, </w:t>
      </w:r>
      <w:r>
        <w:rPr>
          <w:rFonts w:ascii="Arial" w:hAnsi="Arial" w:cs="Arial"/>
          <w:sz w:val="22"/>
          <w:szCs w:val="22"/>
        </w:rPr>
        <w:t>and (B) patients reported with</w:t>
      </w:r>
      <w:r w:rsidR="0084155E">
        <w:rPr>
          <w:rFonts w:ascii="Arial" w:hAnsi="Arial" w:cs="Arial"/>
          <w:sz w:val="22"/>
          <w:szCs w:val="22"/>
        </w:rPr>
        <w:t xml:space="preserve">, </w:t>
      </w:r>
      <w:r>
        <w:rPr>
          <w:rFonts w:ascii="Arial" w:hAnsi="Arial" w:cs="Arial"/>
          <w:sz w:val="22"/>
          <w:szCs w:val="22"/>
        </w:rPr>
        <w:t xml:space="preserve">HEENT and neurological manifestations </w:t>
      </w:r>
      <w:r w:rsidR="0084155E">
        <w:rPr>
          <w:rFonts w:ascii="Arial" w:hAnsi="Arial" w:cs="Arial"/>
          <w:sz w:val="22"/>
          <w:szCs w:val="22"/>
        </w:rPr>
        <w:t xml:space="preserve">in pediatric cases of COVID-19 </w:t>
      </w:r>
      <w:r>
        <w:rPr>
          <w:rFonts w:ascii="Arial" w:hAnsi="Arial" w:cs="Arial"/>
          <w:sz w:val="22"/>
          <w:szCs w:val="22"/>
        </w:rPr>
        <w:t>as of March 7, 2021.</w:t>
      </w:r>
      <w:r w:rsidR="0084155E">
        <w:rPr>
          <w:rFonts w:ascii="Arial" w:hAnsi="Arial" w:cs="Arial"/>
          <w:sz w:val="22"/>
          <w:szCs w:val="22"/>
        </w:rPr>
        <w:t xml:space="preserve"> Gen manifestations = General, non-specific HEENT and neurological manifestations.</w:t>
      </w:r>
    </w:p>
    <w:p w14:paraId="08F3F5C8" w14:textId="271E583A" w:rsidR="00051F0D" w:rsidRPr="0084155E" w:rsidRDefault="0084155E" w:rsidP="00606673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GBS = Guillain-Barre Syndrome.</w:t>
      </w:r>
      <w:r w:rsidR="00051F0D">
        <w:rPr>
          <w:rFonts w:ascii="Arial" w:hAnsi="Arial" w:cs="Arial"/>
          <w:sz w:val="22"/>
          <w:szCs w:val="22"/>
        </w:rPr>
        <w:t xml:space="preserve">  </w:t>
      </w:r>
    </w:p>
    <w:p w14:paraId="49C43467" w14:textId="77777777" w:rsidR="00051F0D" w:rsidRDefault="00051F0D" w:rsidP="00342684">
      <w:pPr>
        <w:rPr>
          <w:rFonts w:ascii="Arial" w:hAnsi="Arial" w:cs="Arial"/>
          <w:b/>
          <w:bCs/>
          <w:sz w:val="20"/>
          <w:szCs w:val="20"/>
        </w:rPr>
        <w:sectPr w:rsidR="00051F0D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5355D6C0" w14:textId="3656C929" w:rsidR="006E76CE" w:rsidRPr="00A92831" w:rsidRDefault="00051F0D" w:rsidP="00342684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lastRenderedPageBreak/>
        <w:t xml:space="preserve">SUPPLEMENTARY </w:t>
      </w:r>
      <w:r w:rsidR="00566661" w:rsidRPr="00A92831">
        <w:rPr>
          <w:rFonts w:ascii="Arial" w:hAnsi="Arial" w:cs="Arial"/>
          <w:b/>
          <w:bCs/>
          <w:sz w:val="20"/>
          <w:szCs w:val="20"/>
        </w:rPr>
        <w:t>REFERENCES</w:t>
      </w:r>
    </w:p>
    <w:p w14:paraId="55025584" w14:textId="77777777" w:rsidR="00566661" w:rsidRPr="000305F2" w:rsidRDefault="00566661" w:rsidP="00342684">
      <w:pPr>
        <w:rPr>
          <w:rFonts w:ascii="Arial" w:hAnsi="Arial" w:cs="Arial"/>
          <w:b/>
          <w:bCs/>
          <w:sz w:val="20"/>
          <w:szCs w:val="20"/>
        </w:rPr>
      </w:pPr>
    </w:p>
    <w:p w14:paraId="5F5A45EE" w14:textId="77777777" w:rsidR="00715F3A" w:rsidRPr="000305F2" w:rsidRDefault="006E76CE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b/>
          <w:bCs/>
          <w:sz w:val="20"/>
          <w:szCs w:val="20"/>
        </w:rPr>
        <w:fldChar w:fldCharType="begin"/>
      </w:r>
      <w:r w:rsidRPr="000305F2">
        <w:rPr>
          <w:rFonts w:ascii="Arial" w:hAnsi="Arial" w:cs="Arial"/>
          <w:b/>
          <w:bCs/>
          <w:sz w:val="20"/>
          <w:szCs w:val="20"/>
        </w:rPr>
        <w:instrText xml:space="preserve"> ADDIN EN.REFLIST </w:instrText>
      </w:r>
      <w:r w:rsidRPr="000305F2">
        <w:rPr>
          <w:rFonts w:ascii="Arial" w:hAnsi="Arial" w:cs="Arial"/>
          <w:b/>
          <w:bCs/>
          <w:sz w:val="20"/>
          <w:szCs w:val="20"/>
        </w:rPr>
        <w:fldChar w:fldCharType="separate"/>
      </w:r>
      <w:r w:rsidR="00715F3A" w:rsidRPr="000305F2">
        <w:rPr>
          <w:rFonts w:ascii="Arial" w:hAnsi="Arial" w:cs="Arial"/>
          <w:sz w:val="20"/>
          <w:szCs w:val="20"/>
        </w:rPr>
        <w:t>1.</w:t>
      </w:r>
      <w:r w:rsidR="00715F3A" w:rsidRPr="000305F2">
        <w:rPr>
          <w:rFonts w:ascii="Arial" w:hAnsi="Arial" w:cs="Arial"/>
          <w:sz w:val="20"/>
          <w:szCs w:val="20"/>
        </w:rPr>
        <w:tab/>
        <w:t>H</w:t>
      </w:r>
      <w:bookmarkStart w:id="5" w:name="_GoBack"/>
      <w:bookmarkEnd w:id="5"/>
      <w:r w:rsidR="00715F3A" w:rsidRPr="000305F2">
        <w:rPr>
          <w:rFonts w:ascii="Arial" w:hAnsi="Arial" w:cs="Arial"/>
          <w:sz w:val="20"/>
          <w:szCs w:val="20"/>
        </w:rPr>
        <w:t>wang CS. Olfactory neuropathy in severe acute respiratory syndrome: report of A case. Acta Neurol Taiwan. 2006;15(1):26-8.</w:t>
      </w:r>
    </w:p>
    <w:p w14:paraId="335AD3A3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.</w:t>
      </w:r>
      <w:r w:rsidRPr="000305F2">
        <w:rPr>
          <w:rFonts w:ascii="Arial" w:hAnsi="Arial" w:cs="Arial"/>
          <w:sz w:val="20"/>
          <w:szCs w:val="20"/>
        </w:rPr>
        <w:tab/>
        <w:t>Umapathi T, Kor AC, Venketasubramanian N, et al. Large artery ischaemic stroke in severe acute respiratory syndrome (SARS). J Neurol. 2004;251(10):1227-31.</w:t>
      </w:r>
    </w:p>
    <w:p w14:paraId="4D2EE146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.</w:t>
      </w:r>
      <w:r w:rsidRPr="000305F2">
        <w:rPr>
          <w:rFonts w:ascii="Arial" w:hAnsi="Arial" w:cs="Arial"/>
          <w:sz w:val="20"/>
          <w:szCs w:val="20"/>
        </w:rPr>
        <w:tab/>
        <w:t>Tsai LK, Hsieh ST, Chang YC. Neurological manifestations in severe acute respiratory syndrome. Acta Neurol Taiwan. 2005;14(3):113-9.</w:t>
      </w:r>
    </w:p>
    <w:p w14:paraId="0F9FECA8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4.</w:t>
      </w:r>
      <w:r w:rsidRPr="000305F2">
        <w:rPr>
          <w:rFonts w:ascii="Arial" w:hAnsi="Arial" w:cs="Arial"/>
          <w:sz w:val="20"/>
          <w:szCs w:val="20"/>
        </w:rPr>
        <w:tab/>
        <w:t>Saad M, Omrani AS, Baig K, et al. Clinical aspects and outcomes of 70 patients with Middle East respiratory syndrome coronavirus infection: a single-center experience in Saudi Arabia. Int J Infect Dis. 2014;29:301-6.</w:t>
      </w:r>
    </w:p>
    <w:p w14:paraId="7FB5B27E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5.</w:t>
      </w:r>
      <w:r w:rsidRPr="000305F2">
        <w:rPr>
          <w:rFonts w:ascii="Arial" w:hAnsi="Arial" w:cs="Arial"/>
          <w:sz w:val="20"/>
          <w:szCs w:val="20"/>
        </w:rPr>
        <w:tab/>
        <w:t>Chao CC, Tsai LK, Chiou YH, et al. Peripheral nerve disease in SARS:: report of a case. Neurology. 2003;61(12):1820-1.</w:t>
      </w:r>
    </w:p>
    <w:p w14:paraId="40FA36BF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6.</w:t>
      </w:r>
      <w:r w:rsidRPr="000305F2">
        <w:rPr>
          <w:rFonts w:ascii="Arial" w:hAnsi="Arial" w:cs="Arial"/>
          <w:sz w:val="20"/>
          <w:szCs w:val="20"/>
        </w:rPr>
        <w:tab/>
        <w:t>Tsai LK, Hsieh ST, Chao CC, et al. Neuromuscular disorders in severe acute respiratory syndrome. Arch Neurol. 2004;61(11):1669-73.</w:t>
      </w:r>
    </w:p>
    <w:p w14:paraId="03E8750D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7.</w:t>
      </w:r>
      <w:r w:rsidRPr="000305F2">
        <w:rPr>
          <w:rFonts w:ascii="Arial" w:hAnsi="Arial" w:cs="Arial"/>
          <w:sz w:val="20"/>
          <w:szCs w:val="20"/>
        </w:rPr>
        <w:tab/>
        <w:t>Leung TW, Wong KS, Hui AC, et al. Myopathic changes associated with severe acute respiratory syndrome: a postmortem case series. Arch Neurol. 2005;62(7):1113-7.</w:t>
      </w:r>
    </w:p>
    <w:p w14:paraId="18AA4D49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8.</w:t>
      </w:r>
      <w:r w:rsidRPr="000305F2">
        <w:rPr>
          <w:rFonts w:ascii="Arial" w:hAnsi="Arial" w:cs="Arial"/>
          <w:sz w:val="20"/>
          <w:szCs w:val="20"/>
        </w:rPr>
        <w:tab/>
        <w:t>Kim JE, Heo JH, Kim HO, et al. Neurological Complications during Treatment of Middle East Respiratory Syndrome. J Clin Neurol. 2017;13(3):227-33.</w:t>
      </w:r>
    </w:p>
    <w:p w14:paraId="1AEA632A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9.</w:t>
      </w:r>
      <w:r w:rsidRPr="000305F2">
        <w:rPr>
          <w:rFonts w:ascii="Arial" w:hAnsi="Arial" w:cs="Arial"/>
          <w:sz w:val="20"/>
          <w:szCs w:val="20"/>
        </w:rPr>
        <w:tab/>
        <w:t>Bagheri SHR, Asghari AM, Farhadi M, et al. Coincidence of COVID-19 epidemic and olfactory dysfunction outbreak. MedRxiv. 2020.</w:t>
      </w:r>
    </w:p>
    <w:p w14:paraId="4C71FB04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0.</w:t>
      </w:r>
      <w:r w:rsidRPr="000305F2">
        <w:rPr>
          <w:rFonts w:ascii="Arial" w:hAnsi="Arial" w:cs="Arial"/>
          <w:sz w:val="20"/>
          <w:szCs w:val="20"/>
        </w:rPr>
        <w:tab/>
        <w:t>Parma V, Ohla K, Veldhuizen MG, et al. More than smell – COVID-19 is associated with severe impairment of smell, taste, and chemesthesis. Chemical Senses. 2020.</w:t>
      </w:r>
    </w:p>
    <w:p w14:paraId="7C88F00A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1.</w:t>
      </w:r>
      <w:r w:rsidRPr="000305F2">
        <w:rPr>
          <w:rFonts w:ascii="Arial" w:hAnsi="Arial" w:cs="Arial"/>
          <w:sz w:val="20"/>
          <w:szCs w:val="20"/>
        </w:rPr>
        <w:tab/>
        <w:t>Lechien JR, Chiesa-Estomba CM, Hans S, Barillari MR, Jouffe L, Saussez S. Loss of Smell and Taste in 2013 European Patients With Mild to Moderate COVID-19. Ann Intern Med. 2020;173(8):672-5.</w:t>
      </w:r>
    </w:p>
    <w:p w14:paraId="2F8A713F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2.</w:t>
      </w:r>
      <w:r w:rsidRPr="000305F2">
        <w:rPr>
          <w:rFonts w:ascii="Arial" w:hAnsi="Arial" w:cs="Arial"/>
          <w:sz w:val="20"/>
          <w:szCs w:val="20"/>
        </w:rPr>
        <w:tab/>
        <w:t>Huang C, Huang L, Wang Y, et al. 6-month consequences of COVID-19 in patients discharged from hospital: a cohort study. Lancet. 2021;397(10270):220-32.</w:t>
      </w:r>
    </w:p>
    <w:p w14:paraId="23A72FA9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3.</w:t>
      </w:r>
      <w:r w:rsidRPr="000305F2">
        <w:rPr>
          <w:rFonts w:ascii="Arial" w:hAnsi="Arial" w:cs="Arial"/>
          <w:sz w:val="20"/>
          <w:szCs w:val="20"/>
        </w:rPr>
        <w:tab/>
        <w:t>Lapostolle F, Schneider E, Vianu I, et al. Clinical features of 1487 COVID-19 patients with outpatient management in the Greater Paris: the COVID-call study. Intern Emerg Med. 2020;15(5):813-7.</w:t>
      </w:r>
    </w:p>
    <w:p w14:paraId="1B859E6B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4.</w:t>
      </w:r>
      <w:r w:rsidRPr="000305F2">
        <w:rPr>
          <w:rFonts w:ascii="Arial" w:hAnsi="Arial" w:cs="Arial"/>
          <w:sz w:val="20"/>
          <w:szCs w:val="20"/>
        </w:rPr>
        <w:tab/>
        <w:t>Salmon D, Bartier S, Hautefort C, et al. Self-reported loss of smell without nasal obstruction to identify COVID-19. The multicenter CORANOSMIA cohort study. The Journal of infection. 2020:S0163-4453(20)30463-1.</w:t>
      </w:r>
    </w:p>
    <w:p w14:paraId="606B80CF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5.</w:t>
      </w:r>
      <w:r w:rsidRPr="000305F2">
        <w:rPr>
          <w:rFonts w:ascii="Arial" w:hAnsi="Arial" w:cs="Arial"/>
          <w:sz w:val="20"/>
          <w:szCs w:val="20"/>
        </w:rPr>
        <w:tab/>
        <w:t>Lechien JR, Chiesa-Estomba CM, Place S, et al. Clinical and epidemiological characteristics of 1420 European patients with mild-to-moderate coronavirus disease 2019. Journal of Internal Medicine. 2020;288(3):335-44.</w:t>
      </w:r>
    </w:p>
    <w:p w14:paraId="7CE61371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6.</w:t>
      </w:r>
      <w:r w:rsidRPr="000305F2">
        <w:rPr>
          <w:rFonts w:ascii="Arial" w:hAnsi="Arial" w:cs="Arial"/>
          <w:sz w:val="20"/>
          <w:szCs w:val="20"/>
        </w:rPr>
        <w:tab/>
        <w:t>Gómez-Iglesias P, Porta-Etessam J, Montalvo T, et al. An Online Observational Study of Patients With Olfactory and Gustory Alterations Secondary to SARS-CoV-2 Infection. Front Public Health. 2020;8:243-.</w:t>
      </w:r>
    </w:p>
    <w:p w14:paraId="2BDB023E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7.</w:t>
      </w:r>
      <w:r w:rsidRPr="000305F2">
        <w:rPr>
          <w:rFonts w:ascii="Arial" w:hAnsi="Arial" w:cs="Arial"/>
          <w:sz w:val="20"/>
          <w:szCs w:val="20"/>
        </w:rPr>
        <w:tab/>
        <w:t>Villerabel C, Makinson A, Jaussent A, et al. Diagnostic Value of Patient-Reported and Clinically Tested Olfactory Dysfunction in a Population Screened for COVID-19. JAMA Otolaryngol Head Neck Surg. 2021;147(3):271-9.</w:t>
      </w:r>
    </w:p>
    <w:p w14:paraId="43625D34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8.</w:t>
      </w:r>
      <w:r w:rsidRPr="000305F2">
        <w:rPr>
          <w:rFonts w:ascii="Arial" w:hAnsi="Arial" w:cs="Arial"/>
          <w:sz w:val="20"/>
          <w:szCs w:val="20"/>
        </w:rPr>
        <w:tab/>
        <w:t>Chiesa-Estomba CM, Lechien JR, Radulesco T, et al. Patterns of smell recovery in 751 patients affected by the COVID-19 outbreak. Eur J Neurol.n/a(n/a).</w:t>
      </w:r>
    </w:p>
    <w:p w14:paraId="6BA25394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9.</w:t>
      </w:r>
      <w:r w:rsidRPr="000305F2">
        <w:rPr>
          <w:rFonts w:ascii="Arial" w:hAnsi="Arial" w:cs="Arial"/>
          <w:sz w:val="20"/>
          <w:szCs w:val="20"/>
        </w:rPr>
        <w:tab/>
        <w:t>Joffily L, Ungierowicz A, David AG, et al. The close relationship between sudden loss of smell and COVID-19. Braz J Otorhinolaryngol. 2020:S1808-8694(20)30060-4.</w:t>
      </w:r>
    </w:p>
    <w:p w14:paraId="433EC7E1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0.</w:t>
      </w:r>
      <w:r w:rsidRPr="000305F2">
        <w:rPr>
          <w:rFonts w:ascii="Arial" w:hAnsi="Arial" w:cs="Arial"/>
          <w:sz w:val="20"/>
          <w:szCs w:val="20"/>
        </w:rPr>
        <w:tab/>
        <w:t>Haehner A, Draf J, Dräger S, de With K, Hummel T. Predictive Value of Sudden Olfactory Loss in the Diagnosis of COVID-19. ORL J Otorhinolaryngol Relat Spec. 2020;82(4):175-80.</w:t>
      </w:r>
    </w:p>
    <w:p w14:paraId="37E35984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1.</w:t>
      </w:r>
      <w:r w:rsidRPr="000305F2">
        <w:rPr>
          <w:rFonts w:ascii="Arial" w:hAnsi="Arial" w:cs="Arial"/>
          <w:sz w:val="20"/>
          <w:szCs w:val="20"/>
        </w:rPr>
        <w:tab/>
        <w:t>Lechien JR, Chiesa-Estomba CM, De Siati DR, et al. Olfactory and gustatory dysfunctions as a clinical presentation of mild-to-moderate forms of the coronavirus disease (COVID-19): a multicenter European study. Eur Arch Otorhinolaryngol. 2020.</w:t>
      </w:r>
    </w:p>
    <w:p w14:paraId="6D2AA90D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2.</w:t>
      </w:r>
      <w:r w:rsidRPr="000305F2">
        <w:rPr>
          <w:rFonts w:ascii="Arial" w:hAnsi="Arial" w:cs="Arial"/>
          <w:sz w:val="20"/>
          <w:szCs w:val="20"/>
        </w:rPr>
        <w:tab/>
        <w:t>Agarwal P, Ray S, Madan A, Tyson B. Neurological manifestations in 404 COVID-19 patients in Washington State. Journal of Neurology. 2020.</w:t>
      </w:r>
    </w:p>
    <w:p w14:paraId="2B5A4BFA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3.</w:t>
      </w:r>
      <w:r w:rsidRPr="000305F2">
        <w:rPr>
          <w:rFonts w:ascii="Arial" w:hAnsi="Arial" w:cs="Arial"/>
          <w:sz w:val="20"/>
          <w:szCs w:val="20"/>
        </w:rPr>
        <w:tab/>
        <w:t>Qiu C, Cui C, Hautefort C, et al. Olfactory and Gustatory Dysfunction as an Early Identifier of COVID-19 in Adults and Children: An International Multicenter Study. Otolaryngology–Head and Neck Surgery. 2020:0194599820934376.</w:t>
      </w:r>
    </w:p>
    <w:p w14:paraId="48EA224D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lastRenderedPageBreak/>
        <w:t>24.</w:t>
      </w:r>
      <w:r w:rsidRPr="000305F2">
        <w:rPr>
          <w:rFonts w:ascii="Arial" w:hAnsi="Arial" w:cs="Arial"/>
          <w:sz w:val="20"/>
          <w:szCs w:val="20"/>
        </w:rPr>
        <w:tab/>
        <w:t>Dell'Era V, Farri F, Garzaro G, Gatto M, Aluffi Valletti P, Garzaro M. Smell and taste disorders during COVID-19 outbreak: Cross-sectional study on 355 patients. Head &amp; neck. 2020;42(7):1591-6.</w:t>
      </w:r>
    </w:p>
    <w:p w14:paraId="43943FE6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5.</w:t>
      </w:r>
      <w:r w:rsidRPr="000305F2">
        <w:rPr>
          <w:rFonts w:ascii="Arial" w:hAnsi="Arial" w:cs="Arial"/>
          <w:sz w:val="20"/>
          <w:szCs w:val="20"/>
        </w:rPr>
        <w:tab/>
        <w:t>Havervall S, Rosell A, Phillipson M, et al. Symptoms and Functional Impairment Assessed 8 Months After Mild COVID-19 Among Health Care Workers. JAMA. 2021.</w:t>
      </w:r>
    </w:p>
    <w:p w14:paraId="453019A4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6.</w:t>
      </w:r>
      <w:r w:rsidRPr="000305F2">
        <w:rPr>
          <w:rFonts w:ascii="Arial" w:hAnsi="Arial" w:cs="Arial"/>
          <w:sz w:val="20"/>
          <w:szCs w:val="20"/>
        </w:rPr>
        <w:tab/>
        <w:t>Villarreal IM, Morato M, Martínez-RuizCoello M, et al. Olfactory and taste disorders in healthcare workers with COVID-19 infection. European archives of oto-rhino-laryngology : official journal of the European Federation of Oto-Rhino-Laryngological Societies (EUFOS) : affiliated with the German Society for Oto-Rhino-Laryngology - Head and Neck Surgery. 2020:1-5.</w:t>
      </w:r>
    </w:p>
    <w:p w14:paraId="4D294F79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7.</w:t>
      </w:r>
      <w:r w:rsidRPr="000305F2">
        <w:rPr>
          <w:rFonts w:ascii="Arial" w:hAnsi="Arial" w:cs="Arial"/>
          <w:sz w:val="20"/>
          <w:szCs w:val="20"/>
        </w:rPr>
        <w:tab/>
        <w:t>Gorzkowski V, Bevilacqua S, Charmillon A, et al. Evolution of Olfactory Disorders in COVID-19 Patients. The Laryngoscope.n/a(n/a).</w:t>
      </w:r>
    </w:p>
    <w:p w14:paraId="125FB195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8.</w:t>
      </w:r>
      <w:r w:rsidRPr="000305F2">
        <w:rPr>
          <w:rFonts w:ascii="Arial" w:hAnsi="Arial" w:cs="Arial"/>
          <w:sz w:val="20"/>
          <w:szCs w:val="20"/>
        </w:rPr>
        <w:tab/>
        <w:t>Mao L, Jin H, Wang M, et al. Neurologic Manifestations of Hospitalized Patients With Coronavirus Disease 2019 in Wuhan, China. JAMA Neurol. 2020.</w:t>
      </w:r>
    </w:p>
    <w:p w14:paraId="6F164B59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9.</w:t>
      </w:r>
      <w:r w:rsidRPr="000305F2">
        <w:rPr>
          <w:rFonts w:ascii="Arial" w:hAnsi="Arial" w:cs="Arial"/>
          <w:sz w:val="20"/>
          <w:szCs w:val="20"/>
        </w:rPr>
        <w:tab/>
        <w:t>Spinato G, Fabbris C, Polesel J, et al. Alterations in Smell or Taste in Mildly Symptomatic Outpatients With SARS-CoV-2 Infection. JAMA. 2020.</w:t>
      </w:r>
    </w:p>
    <w:p w14:paraId="1A8D2E4B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0.</w:t>
      </w:r>
      <w:r w:rsidRPr="000305F2">
        <w:rPr>
          <w:rFonts w:ascii="Arial" w:hAnsi="Arial" w:cs="Arial"/>
          <w:sz w:val="20"/>
          <w:szCs w:val="20"/>
        </w:rPr>
        <w:tab/>
        <w:t>Boscolo-Rizzo P, Borsetto D, Fabbris C, et al. Evolution of Altered Sense of Smell or Taste in Patients With Mildly Symptomatic COVID-19. JAMA Otolaryngol Head Neck Surg. 2020.</w:t>
      </w:r>
    </w:p>
    <w:p w14:paraId="1E78A761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1.</w:t>
      </w:r>
      <w:r w:rsidRPr="000305F2">
        <w:rPr>
          <w:rFonts w:ascii="Arial" w:hAnsi="Arial" w:cs="Arial"/>
          <w:sz w:val="20"/>
          <w:szCs w:val="20"/>
        </w:rPr>
        <w:tab/>
        <w:t>Spadera L, Viola P, Pisani D, et al. Sudden olfactory loss as an early marker of COVID-19: a nationwide Italian survey. European archives of oto-rhino-laryngology : official journal of the European Federation of Oto-Rhino-Laryngological Societies (EUFOS) : affiliated with the German Society for Oto-Rhino-Laryngology - Head and Neck Surgery. 2020:1-9.</w:t>
      </w:r>
    </w:p>
    <w:p w14:paraId="579958C7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2.</w:t>
      </w:r>
      <w:r w:rsidRPr="000305F2">
        <w:rPr>
          <w:rFonts w:ascii="Arial" w:hAnsi="Arial" w:cs="Arial"/>
          <w:sz w:val="20"/>
          <w:szCs w:val="20"/>
        </w:rPr>
        <w:tab/>
        <w:t>Sakalli E, Temirbekov D, Bayri E, Alis EE, Erdurak SC, Bayraktaroglu M. Ear nose throat-related symptoms with a focus on loss of smell and/or taste in COVID-19 patients. Am J Otolaryngol. 2020;41(6):102622-.</w:t>
      </w:r>
    </w:p>
    <w:p w14:paraId="7444C059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3.</w:t>
      </w:r>
      <w:r w:rsidRPr="000305F2">
        <w:rPr>
          <w:rFonts w:ascii="Arial" w:hAnsi="Arial" w:cs="Arial"/>
          <w:sz w:val="20"/>
          <w:szCs w:val="20"/>
        </w:rPr>
        <w:tab/>
        <w:t>Li J, Long X, Zhu C, et al. Olfactory Dysfunction in Recovered Coronavirus Disease 2019 (COVID-19) Patients. Movement Disorders. 2020;35(7):1100-1.</w:t>
      </w:r>
    </w:p>
    <w:p w14:paraId="4CF6B7AF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4.</w:t>
      </w:r>
      <w:r w:rsidRPr="000305F2">
        <w:rPr>
          <w:rFonts w:ascii="Arial" w:hAnsi="Arial" w:cs="Arial"/>
          <w:sz w:val="20"/>
          <w:szCs w:val="20"/>
        </w:rPr>
        <w:tab/>
        <w:t>Patel A, Charani E, Ariyanayagam D, et al. New-onset anosmia and ageusia in adult patients diagnosed with SARS-CoV-2 infection. Clin Microbiol Infect. 2020;26(9):1236-41.</w:t>
      </w:r>
    </w:p>
    <w:p w14:paraId="13C5D0F3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5.</w:t>
      </w:r>
      <w:r w:rsidRPr="000305F2">
        <w:rPr>
          <w:rFonts w:ascii="Arial" w:hAnsi="Arial" w:cs="Arial"/>
          <w:sz w:val="20"/>
          <w:szCs w:val="20"/>
        </w:rPr>
        <w:tab/>
        <w:t>Biadsee A, Biadsee A, Kassem F, Dagan O, Masarwa S, Ormianer Z. Olfactory and Oral Manifestations of COVID-19: Sex-Related Symptoms-A Potential Pathway to Early Diagnosis. Otolaryngol Head Neck Surg. 2020;163(4):722-8.</w:t>
      </w:r>
    </w:p>
    <w:p w14:paraId="335D4D98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6.</w:t>
      </w:r>
      <w:r w:rsidRPr="000305F2">
        <w:rPr>
          <w:rFonts w:ascii="Arial" w:hAnsi="Arial" w:cs="Arial"/>
          <w:sz w:val="20"/>
          <w:szCs w:val="20"/>
        </w:rPr>
        <w:tab/>
        <w:t>Vaira LA, Hopkins C, Petrocelli M, et al. Smell and taste recovery in coronavirus disease 2019 patients: a 60-day objective and prospective study. The Journal of Laryngology &amp; Otology. 2020:1-14.</w:t>
      </w:r>
    </w:p>
    <w:p w14:paraId="72FC5477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7.</w:t>
      </w:r>
      <w:r w:rsidRPr="000305F2">
        <w:rPr>
          <w:rFonts w:ascii="Arial" w:hAnsi="Arial" w:cs="Arial"/>
          <w:sz w:val="20"/>
          <w:szCs w:val="20"/>
        </w:rPr>
        <w:tab/>
        <w:t>Carignan A, Valiquette L, Grenier C, et al. Anosmia and dysgeusia associated with SARS-CoV-2 infection: an age-matched case–control study. Canadian Medical Association Journal. 2020;192(26):E702-E7.</w:t>
      </w:r>
    </w:p>
    <w:p w14:paraId="444DA8E3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8.</w:t>
      </w:r>
      <w:r w:rsidRPr="000305F2">
        <w:rPr>
          <w:rFonts w:ascii="Arial" w:hAnsi="Arial" w:cs="Arial"/>
          <w:sz w:val="20"/>
          <w:szCs w:val="20"/>
        </w:rPr>
        <w:tab/>
        <w:t>Abalo-Lojo JM, Pouso-Diz JM, Gonzalez F. Taste and Smell Dysfunction in COVID-19 Patients. Annals of Otology, Rhinology &amp; Laryngology. 2020;129(10):1041-2.</w:t>
      </w:r>
    </w:p>
    <w:p w14:paraId="77C756D2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9.</w:t>
      </w:r>
      <w:r w:rsidRPr="000305F2">
        <w:rPr>
          <w:rFonts w:ascii="Arial" w:hAnsi="Arial" w:cs="Arial"/>
          <w:sz w:val="20"/>
          <w:szCs w:val="20"/>
        </w:rPr>
        <w:tab/>
        <w:t>Cocco A, Amami P, Desai A, Voza A, Ferreli F, Albanese A. Neurological features in SARS-CoV-2-infected patients with smell and taste disorder. Journal of Neurology. 2020:1-3.</w:t>
      </w:r>
    </w:p>
    <w:p w14:paraId="5EB6A9C9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40.</w:t>
      </w:r>
      <w:r w:rsidRPr="000305F2">
        <w:rPr>
          <w:rFonts w:ascii="Arial" w:hAnsi="Arial" w:cs="Arial"/>
          <w:sz w:val="20"/>
          <w:szCs w:val="20"/>
        </w:rPr>
        <w:tab/>
        <w:t>Jalessi M, Barati M, Rohani M, et al. Frequency and outcome of olfactory impairment and sinonasal involvement in hospitalized patients with COVID-19. Neurological sciences : official journal of the Italian Neurological Society and of the Italian Society of Clinical Neurophysiology. 2020;41(9):2331-8.</w:t>
      </w:r>
    </w:p>
    <w:p w14:paraId="42D65B7C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41.</w:t>
      </w:r>
      <w:r w:rsidRPr="000305F2">
        <w:rPr>
          <w:rFonts w:ascii="Arial" w:hAnsi="Arial" w:cs="Arial"/>
          <w:sz w:val="20"/>
          <w:szCs w:val="20"/>
        </w:rPr>
        <w:tab/>
        <w:t>Hornuss D, Lange B, Schröter N, Rieg S, Kern WV, Wagner D. Anosmia in COVID-19 patients. Clin Microbiol Infect. 2020:S1198-743X(20)30294-9.</w:t>
      </w:r>
    </w:p>
    <w:p w14:paraId="3E39B85B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42.</w:t>
      </w:r>
      <w:r w:rsidRPr="000305F2">
        <w:rPr>
          <w:rFonts w:ascii="Arial" w:hAnsi="Arial" w:cs="Arial"/>
          <w:sz w:val="20"/>
          <w:szCs w:val="20"/>
        </w:rPr>
        <w:tab/>
        <w:t>Lechien JR, Cabaraux P, Chiesa-Estomba CM, et al. Objective olfactory evaluation of self-reported loss of smell in a case series of 86 COVID-19 patients. Head &amp; neck. 2020;42(7):1583-90.</w:t>
      </w:r>
    </w:p>
    <w:p w14:paraId="62283D66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43.</w:t>
      </w:r>
      <w:r w:rsidRPr="000305F2">
        <w:rPr>
          <w:rFonts w:ascii="Arial" w:hAnsi="Arial" w:cs="Arial"/>
          <w:sz w:val="20"/>
          <w:szCs w:val="20"/>
        </w:rPr>
        <w:tab/>
        <w:t>Altin F, Cingi C, Uzun T, Bal C. Olfactory and gustatory abnormalities in COVID-19 cases. European archives of oto-rhino-laryngology : official journal of the European Federation of Oto-Rhino-Laryngological Societies (EUFOS) : affiliated with the German Society for Oto-Rhino-Laryngology - Head and Neck Surgery. 2020:1-7.</w:t>
      </w:r>
    </w:p>
    <w:p w14:paraId="0F396D9D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44.</w:t>
      </w:r>
      <w:r w:rsidRPr="000305F2">
        <w:rPr>
          <w:rFonts w:ascii="Arial" w:hAnsi="Arial" w:cs="Arial"/>
          <w:sz w:val="20"/>
          <w:szCs w:val="20"/>
        </w:rPr>
        <w:tab/>
        <w:t>Beltrán-Corbellini Á, Chico-García JL, Martínez-Poles J, et al. Acute-onset smell and taste disorders in the context of COVID-19: a pilot multicentre polymerase chain reaction based case-control study. Eur J Neurol. 2020:10.1111/ene.14273.</w:t>
      </w:r>
    </w:p>
    <w:p w14:paraId="5496FD4B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45.</w:t>
      </w:r>
      <w:r w:rsidRPr="000305F2">
        <w:rPr>
          <w:rFonts w:ascii="Arial" w:hAnsi="Arial" w:cs="Arial"/>
          <w:sz w:val="20"/>
          <w:szCs w:val="20"/>
        </w:rPr>
        <w:tab/>
        <w:t>Lechien JR, Cabaraux P, Chiesa-Estomba CM, et al. Psychophysical Olfactory Tests and Detection of COVID-19 in Patients With Sudden Onset Olfactory Dysfunction: A Prospective Study. Ear, Nose &amp; Throat Journal. 2020:0145561320929169.</w:t>
      </w:r>
    </w:p>
    <w:p w14:paraId="2B0C0F20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lastRenderedPageBreak/>
        <w:t>46.</w:t>
      </w:r>
      <w:r w:rsidRPr="000305F2">
        <w:rPr>
          <w:rFonts w:ascii="Arial" w:hAnsi="Arial" w:cs="Arial"/>
          <w:sz w:val="20"/>
          <w:szCs w:val="20"/>
        </w:rPr>
        <w:tab/>
        <w:t>Luers JC, Rokohl AC, Loreck N, et al. Olfactory and Gustatory Dysfunction in Coronavirus Disease 2019 (COVID-19). Clinical Infectious Diseases. 2020.</w:t>
      </w:r>
    </w:p>
    <w:p w14:paraId="16CBA7D9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47.</w:t>
      </w:r>
      <w:r w:rsidRPr="000305F2">
        <w:rPr>
          <w:rFonts w:ascii="Arial" w:hAnsi="Arial" w:cs="Arial"/>
          <w:sz w:val="20"/>
          <w:szCs w:val="20"/>
        </w:rPr>
        <w:tab/>
        <w:t>Klopfenstein T, Zahra H, Kadiane-Oussou NdJ, et al. New loss of smell and taste: Uncommon symptoms in COVID-19 patients on Nord Franche-Comte cluster, France. International Journal of Infectious Diseases. 2020.</w:t>
      </w:r>
    </w:p>
    <w:p w14:paraId="0B32C898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48.</w:t>
      </w:r>
      <w:r w:rsidRPr="000305F2">
        <w:rPr>
          <w:rFonts w:ascii="Arial" w:hAnsi="Arial" w:cs="Arial"/>
          <w:sz w:val="20"/>
          <w:szCs w:val="20"/>
        </w:rPr>
        <w:tab/>
        <w:t>Giacomelli A, Pezzati L, Conti F, et al. Self-reported olfactory and taste disorders in SARS-CoV-2 patients: a cross-sectional study. Clin Infect Dis. 2020.</w:t>
      </w:r>
    </w:p>
    <w:p w14:paraId="3E349B3D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49.</w:t>
      </w:r>
      <w:r w:rsidRPr="000305F2">
        <w:rPr>
          <w:rFonts w:ascii="Arial" w:hAnsi="Arial" w:cs="Arial"/>
          <w:sz w:val="20"/>
          <w:szCs w:val="20"/>
        </w:rPr>
        <w:tab/>
        <w:t>Tsivgoulis G, Fragkou PC, Delides A, et al. Quantitative evaluation of olfactory dysfunction in hospitalized patients with Coronavirus [2] (COVID-19). Journal of neurology. 2020;267(8):2193-5.</w:t>
      </w:r>
    </w:p>
    <w:p w14:paraId="5A298A0B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50.</w:t>
      </w:r>
      <w:r w:rsidRPr="000305F2">
        <w:rPr>
          <w:rFonts w:ascii="Arial" w:hAnsi="Arial" w:cs="Arial"/>
          <w:sz w:val="20"/>
          <w:szCs w:val="20"/>
        </w:rPr>
        <w:tab/>
        <w:t>Chung TW-H, Sridhar S, Zhang AJ, et al. Olfactory Dysfunction in Coronavirus Disease 2019 Patients: Observational Cohort Study and Systematic Review. Open Forum Infect Dis. 2020;7(6):ofaa199-ofaa.</w:t>
      </w:r>
    </w:p>
    <w:p w14:paraId="76D40AF3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51.</w:t>
      </w:r>
      <w:r w:rsidRPr="000305F2">
        <w:rPr>
          <w:rFonts w:ascii="Arial" w:hAnsi="Arial" w:cs="Arial"/>
          <w:sz w:val="20"/>
          <w:szCs w:val="20"/>
        </w:rPr>
        <w:tab/>
        <w:t>Vargas-Gandica J, Winter D, Schnippe R, et al. Ageusia and anosmia, a common sign of COVID-19? A case series from four countries. J Neurovirol. 2020:1-5.</w:t>
      </w:r>
    </w:p>
    <w:p w14:paraId="1D1D39EB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52.</w:t>
      </w:r>
      <w:r w:rsidRPr="000305F2">
        <w:rPr>
          <w:rFonts w:ascii="Arial" w:hAnsi="Arial" w:cs="Arial"/>
          <w:sz w:val="20"/>
          <w:szCs w:val="20"/>
        </w:rPr>
        <w:tab/>
        <w:t>Lechien JR, Chiesa-Estomba CM, Cabaraux P, et al. Features of Mild-to-Moderate COVID-19 Patients With Dysphonia. J Voice. 2020.</w:t>
      </w:r>
    </w:p>
    <w:p w14:paraId="6C157C2F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53.</w:t>
      </w:r>
      <w:r w:rsidRPr="000305F2">
        <w:rPr>
          <w:rFonts w:ascii="Arial" w:hAnsi="Arial" w:cs="Arial"/>
          <w:sz w:val="20"/>
          <w:szCs w:val="20"/>
        </w:rPr>
        <w:tab/>
        <w:t>Guan WJ, Ni ZY, Hu Y, et al. Clinical Characteristics of Coronavirus Disease 2019 in China. N Engl J Med. 2020.</w:t>
      </w:r>
    </w:p>
    <w:p w14:paraId="0445C60F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54.</w:t>
      </w:r>
      <w:r w:rsidRPr="000305F2">
        <w:rPr>
          <w:rFonts w:ascii="Arial" w:hAnsi="Arial" w:cs="Arial"/>
          <w:sz w:val="20"/>
          <w:szCs w:val="20"/>
        </w:rPr>
        <w:tab/>
        <w:t>Sindhuja K, Lomi N, Asif MI, Tandon R. Clinical profile and prevalence of conjunctivitis in mild COVID-19 patients in a tertiary care COVID-19 hospital: A retrospective cross-sectional study. Indian J Ophthalmol. 2020;68(8):1546-50.</w:t>
      </w:r>
    </w:p>
    <w:p w14:paraId="3D5E8E58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55.</w:t>
      </w:r>
      <w:r w:rsidRPr="000305F2">
        <w:rPr>
          <w:rFonts w:ascii="Arial" w:hAnsi="Arial" w:cs="Arial"/>
          <w:sz w:val="20"/>
          <w:szCs w:val="20"/>
        </w:rPr>
        <w:tab/>
        <w:t>Zhou Y, Duan C, Zeng Y, et al. Ocular Findings and Proportion with Conjunctival SARS-COV-2 in COVID-19 Patients. Ophthalmology. 2020;127(7):982-3.</w:t>
      </w:r>
    </w:p>
    <w:p w14:paraId="22067314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56.</w:t>
      </w:r>
      <w:r w:rsidRPr="000305F2">
        <w:rPr>
          <w:rFonts w:ascii="Arial" w:hAnsi="Arial" w:cs="Arial"/>
          <w:sz w:val="20"/>
          <w:szCs w:val="20"/>
        </w:rPr>
        <w:tab/>
        <w:t>Zhang X, Chen X, Chen L, et al. The evidence of SARS-CoV-2 infection on ocular surface. Ocul Surf. 2020;18(3):360-2.</w:t>
      </w:r>
    </w:p>
    <w:p w14:paraId="0F36F20C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57.</w:t>
      </w:r>
      <w:r w:rsidRPr="000305F2">
        <w:rPr>
          <w:rFonts w:ascii="Arial" w:hAnsi="Arial" w:cs="Arial"/>
          <w:sz w:val="20"/>
          <w:szCs w:val="20"/>
        </w:rPr>
        <w:tab/>
        <w:t>Wu P, Duan F, Luo C, et al. Characteristics of Ocular Findings of Patients With Coronavirus Disease 2019 (COVID-19) in Hubei Province, China. JAMA Ophthalmol. 2020.</w:t>
      </w:r>
    </w:p>
    <w:p w14:paraId="084B87F7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58.</w:t>
      </w:r>
      <w:r w:rsidRPr="000305F2">
        <w:rPr>
          <w:rFonts w:ascii="Arial" w:hAnsi="Arial" w:cs="Arial"/>
          <w:sz w:val="20"/>
          <w:szCs w:val="20"/>
        </w:rPr>
        <w:tab/>
        <w:t>Xia J, Tong J, Liu M, Shen Y, Guo D. Evaluation of coronavirus in tears and conjunctival secretions of patients with SARS-CoV-2 infection. J Med Virol. 2020.</w:t>
      </w:r>
    </w:p>
    <w:p w14:paraId="527C80C1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59.</w:t>
      </w:r>
      <w:r w:rsidRPr="000305F2">
        <w:rPr>
          <w:rFonts w:ascii="Arial" w:hAnsi="Arial" w:cs="Arial"/>
          <w:sz w:val="20"/>
          <w:szCs w:val="20"/>
        </w:rPr>
        <w:tab/>
        <w:t>Chen L, Deng C, Chen X, et al. Ocular manifestations and clinical characteristics of 535 cases of COVID-19 in Wuhan, China: a cross-sectional study. Acta Ophthalmol. 2020:10.1111/aos.14472.</w:t>
      </w:r>
    </w:p>
    <w:p w14:paraId="6A0034BB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60.</w:t>
      </w:r>
      <w:r w:rsidRPr="000305F2">
        <w:rPr>
          <w:rFonts w:ascii="Arial" w:hAnsi="Arial" w:cs="Arial"/>
          <w:sz w:val="20"/>
          <w:szCs w:val="20"/>
        </w:rPr>
        <w:tab/>
        <w:t>Öncül H, Öncül FY, Alakus MF, Çağlayan M, Dag U. Ocular findings in patients with coronavirus disease 2019 (COVID-19) in an outbreak hospital. J Med Virol. 2020.</w:t>
      </w:r>
    </w:p>
    <w:p w14:paraId="38FD59D5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61.</w:t>
      </w:r>
      <w:r w:rsidRPr="000305F2">
        <w:rPr>
          <w:rFonts w:ascii="Arial" w:hAnsi="Arial" w:cs="Arial"/>
          <w:sz w:val="20"/>
          <w:szCs w:val="20"/>
        </w:rPr>
        <w:tab/>
        <w:t>Gangaputra SS, Patel SN. Ocular Symptoms among Nonhospitalized Patients Who Underwent COVID-19 Testing. Ophthalmology. 2020:S0161-6420(20)30574-1.</w:t>
      </w:r>
    </w:p>
    <w:p w14:paraId="26E9F2BB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62.</w:t>
      </w:r>
      <w:r w:rsidRPr="000305F2">
        <w:rPr>
          <w:rFonts w:ascii="Arial" w:hAnsi="Arial" w:cs="Arial"/>
          <w:sz w:val="20"/>
          <w:szCs w:val="20"/>
        </w:rPr>
        <w:tab/>
        <w:t>Abrishami M, Tohidinezhad F, Daneshvar R, et al. Ocular Manifestations of Hospitalized Patients with COVID-19 in Northeast of Iran. Ocul Immunol Inflamm. 2020;28(5):739-44.</w:t>
      </w:r>
    </w:p>
    <w:p w14:paraId="660629BA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63.</w:t>
      </w:r>
      <w:r w:rsidRPr="000305F2">
        <w:rPr>
          <w:rFonts w:ascii="Arial" w:hAnsi="Arial" w:cs="Arial"/>
          <w:sz w:val="20"/>
          <w:szCs w:val="20"/>
        </w:rPr>
        <w:tab/>
        <w:t>Hong N, Yu W, Xia J, Shen Y, Yap M, Han W. Evaluation of ocular symptoms and tropism of SARS-CoV-2 in patients confirmed with COVID-19. Acta Ophthalmol. 2020:10.1111/aos.14445.</w:t>
      </w:r>
    </w:p>
    <w:p w14:paraId="481ED2C4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64.</w:t>
      </w:r>
      <w:r w:rsidRPr="000305F2">
        <w:rPr>
          <w:rFonts w:ascii="Arial" w:hAnsi="Arial" w:cs="Arial"/>
          <w:sz w:val="20"/>
          <w:szCs w:val="20"/>
        </w:rPr>
        <w:tab/>
        <w:t>Marinho PM, Marcos AAA, Romano AC, Nascimento H, Belfort R, Jr. Retinal findings in patients with COVID-19. Lancet (London, England). 2020;395(10237):1610-.</w:t>
      </w:r>
    </w:p>
    <w:p w14:paraId="46A40C06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65.</w:t>
      </w:r>
      <w:r w:rsidRPr="000305F2">
        <w:rPr>
          <w:rFonts w:ascii="Arial" w:hAnsi="Arial" w:cs="Arial"/>
          <w:sz w:val="20"/>
          <w:szCs w:val="20"/>
        </w:rPr>
        <w:tab/>
        <w:t>Gilani S, Roditi R, Naraghi M. COVID-19 and anosmia in Tehran, Iran. Med Hypotheses. 2020;141:109757-.</w:t>
      </w:r>
    </w:p>
    <w:p w14:paraId="03ED5E32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66.</w:t>
      </w:r>
      <w:r w:rsidRPr="000305F2">
        <w:rPr>
          <w:rFonts w:ascii="Arial" w:hAnsi="Arial" w:cs="Arial"/>
          <w:sz w:val="20"/>
          <w:szCs w:val="20"/>
        </w:rPr>
        <w:tab/>
        <w:t>Brookes NRG, Fairley JW, Brookes GB. Acute Olfactory Dysfunction—A Primary Presentation of COVID-19 Infection. Ear, Nose &amp; Throat Journal. 2020:0145561320940119.</w:t>
      </w:r>
    </w:p>
    <w:p w14:paraId="04AAC915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67.</w:t>
      </w:r>
      <w:r w:rsidRPr="000305F2">
        <w:rPr>
          <w:rFonts w:ascii="Arial" w:hAnsi="Arial" w:cs="Arial"/>
          <w:sz w:val="20"/>
          <w:szCs w:val="20"/>
        </w:rPr>
        <w:tab/>
        <w:t>Politi LS, Salsano E, Grimaldi M. Magnetic Resonance Imaging Alteration of the Brain in a Patient With Coronavirus Disease 2019 (COVID-19) and Anosmia. JAMA Neurology. 2020;77(8):1028-9.</w:t>
      </w:r>
    </w:p>
    <w:p w14:paraId="17EF7C36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68.</w:t>
      </w:r>
      <w:r w:rsidRPr="000305F2">
        <w:rPr>
          <w:rFonts w:ascii="Arial" w:hAnsi="Arial" w:cs="Arial"/>
          <w:sz w:val="20"/>
          <w:szCs w:val="20"/>
        </w:rPr>
        <w:tab/>
        <w:t>Lechner M, Chandrasekharan D, Jumani K, et al. Anosmia as a presenting symptom of SARS-CoV-2 infection in healthcare workers - A systematic review of the literature, case series, and recommendations for clinical assessment and management. Rhinology. 2020.</w:t>
      </w:r>
    </w:p>
    <w:p w14:paraId="20E7AB60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69.</w:t>
      </w:r>
      <w:r w:rsidRPr="000305F2">
        <w:rPr>
          <w:rFonts w:ascii="Arial" w:hAnsi="Arial" w:cs="Arial"/>
          <w:sz w:val="20"/>
          <w:szCs w:val="20"/>
        </w:rPr>
        <w:tab/>
        <w:t>Distinguin L, Ammar A, Lechien JR, et al. MRI of Patients Infected With COVID-19 Revealed Cervical Lymphadenopathy. Ear Nose Throat J. 2020:145561320940117.</w:t>
      </w:r>
    </w:p>
    <w:p w14:paraId="71058513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70.</w:t>
      </w:r>
      <w:r w:rsidRPr="000305F2">
        <w:rPr>
          <w:rFonts w:ascii="Arial" w:hAnsi="Arial" w:cs="Arial"/>
          <w:sz w:val="20"/>
          <w:szCs w:val="20"/>
        </w:rPr>
        <w:tab/>
        <w:t>Kirschenbaum D, Imbach LL, Ulrich S, et al. Inflammatory olfactory neuropathy in two patients with COVID-19. Lancet. 2020;396(10245):166.</w:t>
      </w:r>
    </w:p>
    <w:p w14:paraId="477976AC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lastRenderedPageBreak/>
        <w:t>71.</w:t>
      </w:r>
      <w:r w:rsidRPr="000305F2">
        <w:rPr>
          <w:rFonts w:ascii="Arial" w:hAnsi="Arial" w:cs="Arial"/>
          <w:sz w:val="20"/>
          <w:szCs w:val="20"/>
        </w:rPr>
        <w:tab/>
        <w:t>Lee JM, Lee SJ. Olfactory and Gustatory Dysfunction in a COVID-19 Patient with Ankylosing Spondylitis Treated with Etanercept: Case Report. Journal of Korean medical science. 2020;35(21):e201-e.</w:t>
      </w:r>
    </w:p>
    <w:p w14:paraId="5662A01F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72.</w:t>
      </w:r>
      <w:r w:rsidRPr="000305F2">
        <w:rPr>
          <w:rFonts w:ascii="Arial" w:hAnsi="Arial" w:cs="Arial"/>
          <w:sz w:val="20"/>
          <w:szCs w:val="20"/>
        </w:rPr>
        <w:tab/>
        <w:t>Jacob J, Flannery W, Mostert C. Novel ENT triad of anosmia, ageusia and hearing impairment in COVID-19. Internal Medicine Journal.n/a(n/a).</w:t>
      </w:r>
    </w:p>
    <w:p w14:paraId="0D9EB111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73.</w:t>
      </w:r>
      <w:r w:rsidRPr="000305F2">
        <w:rPr>
          <w:rFonts w:ascii="Arial" w:hAnsi="Arial" w:cs="Arial"/>
          <w:sz w:val="20"/>
          <w:szCs w:val="20"/>
        </w:rPr>
        <w:tab/>
        <w:t>Gane SB, Kelly C, Hopkins C. Isolated sudden onset anosmia in COVID-19 infection. A novel syndrome? Rhinology. 2020;58(3):299-301.</w:t>
      </w:r>
    </w:p>
    <w:p w14:paraId="1AC98CC2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74.</w:t>
      </w:r>
      <w:r w:rsidRPr="000305F2">
        <w:rPr>
          <w:rFonts w:ascii="Arial" w:hAnsi="Arial" w:cs="Arial"/>
          <w:sz w:val="20"/>
          <w:szCs w:val="20"/>
        </w:rPr>
        <w:tab/>
        <w:t>Laurendon T, Radulesco T, Mugnier J, et al. Bilateral transient olfactory bulb edema during COVID-19–related anosmia. Neurology. 2020;95(5):224-5.</w:t>
      </w:r>
    </w:p>
    <w:p w14:paraId="75733C98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75.</w:t>
      </w:r>
      <w:r w:rsidRPr="000305F2">
        <w:rPr>
          <w:rFonts w:ascii="Arial" w:hAnsi="Arial" w:cs="Arial"/>
          <w:sz w:val="20"/>
          <w:szCs w:val="20"/>
        </w:rPr>
        <w:tab/>
        <w:t>Eliezer M, Hautefort C, Hamel A-L, et al. Sudden and Complete Olfactory Loss of Function as a Possible Symptom of COVID-19. JAMA Otolaryngology–Head &amp; Neck Surgery. 2020;146(7):674-5.</w:t>
      </w:r>
    </w:p>
    <w:p w14:paraId="372C5DA7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76.</w:t>
      </w:r>
      <w:r w:rsidRPr="000305F2">
        <w:rPr>
          <w:rFonts w:ascii="Arial" w:hAnsi="Arial" w:cs="Arial"/>
          <w:sz w:val="20"/>
          <w:szCs w:val="20"/>
        </w:rPr>
        <w:tab/>
        <w:t>Melley LE, Bress E, Polan E. Hypogeusia as the initial presenting symptom of COVID-19. BMJ Case Rep. 2020;13(5).</w:t>
      </w:r>
    </w:p>
    <w:p w14:paraId="419DF1CF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77.</w:t>
      </w:r>
      <w:r w:rsidRPr="000305F2">
        <w:rPr>
          <w:rFonts w:ascii="Arial" w:hAnsi="Arial" w:cs="Arial"/>
          <w:sz w:val="20"/>
          <w:szCs w:val="20"/>
        </w:rPr>
        <w:tab/>
        <w:t>Ismail, II, Gad KA. Absent Blood Oxygen Level-Dependent Functional Magnetic Resonance Imaging Activation of the Orbitofrontal Cortex in a Patient With Persistent Cacosmia and Cacogeusia After COVID-19 Infection. JAMA Neurol. 2021.</w:t>
      </w:r>
    </w:p>
    <w:p w14:paraId="691F0ECC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78.</w:t>
      </w:r>
      <w:r w:rsidRPr="000305F2">
        <w:rPr>
          <w:rFonts w:ascii="Arial" w:hAnsi="Arial" w:cs="Arial"/>
          <w:sz w:val="20"/>
          <w:szCs w:val="20"/>
        </w:rPr>
        <w:tab/>
        <w:t>Scalinci SZ, Trovato Battagliola E. Conjunctivitis can be the only presenting sign and symptom of COVID-19. IDCases. 2020;20:e00774-e.</w:t>
      </w:r>
    </w:p>
    <w:p w14:paraId="219CA44B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79.</w:t>
      </w:r>
      <w:r w:rsidRPr="000305F2">
        <w:rPr>
          <w:rFonts w:ascii="Arial" w:hAnsi="Arial" w:cs="Arial"/>
          <w:sz w:val="20"/>
          <w:szCs w:val="20"/>
        </w:rPr>
        <w:tab/>
        <w:t>Deng C, Chen L, Chen X, Zhang X, Chen B, Sun X. Documenting Course of 2 Cases of Conjunctivitis in Mobile Hospitals During the Coronavirus Disease 2019 Pandemic. JAMA Ophthalmology. 2020.</w:t>
      </w:r>
    </w:p>
    <w:p w14:paraId="1D2E2D25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80.</w:t>
      </w:r>
      <w:r w:rsidRPr="000305F2">
        <w:rPr>
          <w:rFonts w:ascii="Arial" w:hAnsi="Arial" w:cs="Arial"/>
          <w:sz w:val="20"/>
          <w:szCs w:val="20"/>
        </w:rPr>
        <w:tab/>
        <w:t>Daruich A, Martin D, Bremond-Gignac D. Unilateral conjunctivitis as first presentation of Coronavirus Disease 2019 (COVID-19): A telemedicine diagnosis. J Fr Ophtalmol. 2020;43(5):e167-e8.</w:t>
      </w:r>
    </w:p>
    <w:p w14:paraId="3C11266E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81.</w:t>
      </w:r>
      <w:r w:rsidRPr="000305F2">
        <w:rPr>
          <w:rFonts w:ascii="Arial" w:hAnsi="Arial" w:cs="Arial"/>
          <w:sz w:val="20"/>
          <w:szCs w:val="20"/>
        </w:rPr>
        <w:tab/>
        <w:t>Navel V, Chiambaretta F, Dutheil F. Haemorrhagic conjunctivitis with pseudomembranous related to SARS-CoV-2. Am J Ophthalmol Case Rep. 2020;19:100735-.</w:t>
      </w:r>
    </w:p>
    <w:p w14:paraId="5D168A20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82.</w:t>
      </w:r>
      <w:r w:rsidRPr="000305F2">
        <w:rPr>
          <w:rFonts w:ascii="Arial" w:hAnsi="Arial" w:cs="Arial"/>
          <w:sz w:val="20"/>
          <w:szCs w:val="20"/>
        </w:rPr>
        <w:tab/>
        <w:t>Cheema M, Aghazadeh H, Nazarali S, et al. Keratoconjunctivitis as the initial medical presentation of the novel coronavirus disease 2019 (COVID-19). Can J Ophthalmol. 2020;55(4):e125-e9.</w:t>
      </w:r>
    </w:p>
    <w:p w14:paraId="57F4922B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83.</w:t>
      </w:r>
      <w:r w:rsidRPr="000305F2">
        <w:rPr>
          <w:rFonts w:ascii="Arial" w:hAnsi="Arial" w:cs="Arial"/>
          <w:sz w:val="20"/>
          <w:szCs w:val="20"/>
        </w:rPr>
        <w:tab/>
        <w:t>Ozturker ZK. Conjunctivitis as sole symptom of COVID-19: A case report and review of literature. Eur J Ophthalmol. 2020:1120672120946287-.</w:t>
      </w:r>
    </w:p>
    <w:p w14:paraId="5A080D91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84.</w:t>
      </w:r>
      <w:r w:rsidRPr="000305F2">
        <w:rPr>
          <w:rFonts w:ascii="Arial" w:hAnsi="Arial" w:cs="Arial"/>
          <w:sz w:val="20"/>
          <w:szCs w:val="20"/>
        </w:rPr>
        <w:tab/>
        <w:t>Ying NY, Idris NS, Muhamad R, Ahmad I. Coronavirus Disease 2019 Presenting as Conjunctivitis. J Korean Acad Fam Med. 2020;0(0).</w:t>
      </w:r>
    </w:p>
    <w:p w14:paraId="146650B9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85.</w:t>
      </w:r>
      <w:r w:rsidRPr="000305F2">
        <w:rPr>
          <w:rFonts w:ascii="Arial" w:hAnsi="Arial" w:cs="Arial"/>
          <w:sz w:val="20"/>
          <w:szCs w:val="20"/>
        </w:rPr>
        <w:tab/>
        <w:t>Nayak B, Poddar C, Panigrahi MK, Tripathy S, Mishra B. Late manifestation of follicular conjunctivitis in ventilated patient following COVID-19 positive severe pneumonia. Indian J Ophthalmol. 2020;68(8):1675-7.</w:t>
      </w:r>
    </w:p>
    <w:p w14:paraId="21475AC8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86.</w:t>
      </w:r>
      <w:r w:rsidRPr="000305F2">
        <w:rPr>
          <w:rFonts w:ascii="Arial" w:hAnsi="Arial" w:cs="Arial"/>
          <w:sz w:val="20"/>
          <w:szCs w:val="20"/>
        </w:rPr>
        <w:tab/>
        <w:t>Salducci M, La Torre G. COVID-19 emergency in the cruise's ship: a case report of conjunctivitis. Clin Ter. 2020;171(3):e189-e91.</w:t>
      </w:r>
    </w:p>
    <w:p w14:paraId="473845FE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87.</w:t>
      </w:r>
      <w:r w:rsidRPr="000305F2">
        <w:rPr>
          <w:rFonts w:ascii="Arial" w:hAnsi="Arial" w:cs="Arial"/>
          <w:sz w:val="20"/>
          <w:szCs w:val="20"/>
        </w:rPr>
        <w:tab/>
        <w:t>Chen L, Liu M, Zhang Z, et al. Ocular manifestations of a hospitalised patient with confirmed 2019 novel coronavirus disease. Br J Ophthalmol. 2020.</w:t>
      </w:r>
    </w:p>
    <w:p w14:paraId="0A044162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88.</w:t>
      </w:r>
      <w:r w:rsidRPr="000305F2">
        <w:rPr>
          <w:rFonts w:ascii="Arial" w:hAnsi="Arial" w:cs="Arial"/>
          <w:sz w:val="20"/>
          <w:szCs w:val="20"/>
        </w:rPr>
        <w:tab/>
        <w:t>Khavandi S, Tabibzadeh E, Naderan M, Shoar S. Corona virus disease-19 (COVID-19) presenting as conjunctivitis: atypically high-risk during a pandemic. Cont Lens Anterior Eye. 2020;43(3):211-2.</w:t>
      </w:r>
    </w:p>
    <w:p w14:paraId="7944EC33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89.</w:t>
      </w:r>
      <w:r w:rsidRPr="000305F2">
        <w:rPr>
          <w:rFonts w:ascii="Arial" w:hAnsi="Arial" w:cs="Arial"/>
          <w:sz w:val="20"/>
          <w:szCs w:val="20"/>
        </w:rPr>
        <w:tab/>
        <w:t>Guo D, Xia J, Wang Y, Zhang X, Shen Y, Tong JP. Relapsing viral keratoconjunctivitis in COVID-19: a case report. Virol J. 2020;17(1):97.</w:t>
      </w:r>
    </w:p>
    <w:p w14:paraId="2FDB11C9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90.</w:t>
      </w:r>
      <w:r w:rsidRPr="000305F2">
        <w:rPr>
          <w:rFonts w:ascii="Arial" w:hAnsi="Arial" w:cs="Arial"/>
          <w:sz w:val="20"/>
          <w:szCs w:val="20"/>
        </w:rPr>
        <w:tab/>
        <w:t>Bettach E, Zadok D, Weill Y, Brosh K, Hanhart J. Bilateral anterior uveitis as a part of a multisystem inflammatory syndrome secondary to COVID-19 infection. J Med Virol. 2020.</w:t>
      </w:r>
    </w:p>
    <w:p w14:paraId="7BBA5FF8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91.</w:t>
      </w:r>
      <w:r w:rsidRPr="000305F2">
        <w:rPr>
          <w:rFonts w:ascii="Arial" w:hAnsi="Arial" w:cs="Arial"/>
          <w:sz w:val="20"/>
          <w:szCs w:val="20"/>
        </w:rPr>
        <w:tab/>
        <w:t>Méndez Mangana C, Barraquer Kargacin A, Barraquer RI. Episcleritis as an ocular manifestation in a patient with COVID-19. Acta Ophthalmol.n/a(n/a).</w:t>
      </w:r>
    </w:p>
    <w:p w14:paraId="0D69A9C2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92.</w:t>
      </w:r>
      <w:r w:rsidRPr="000305F2">
        <w:rPr>
          <w:rFonts w:ascii="Arial" w:hAnsi="Arial" w:cs="Arial"/>
          <w:sz w:val="20"/>
          <w:szCs w:val="20"/>
        </w:rPr>
        <w:tab/>
        <w:t>Acharya S, Diamond M, Anwar S, Glaser A, Tyagi P. Unique case of central retinal artery occlusion secondary to COVID-19 disease. IDCases. 2020;21:e00867-e.</w:t>
      </w:r>
    </w:p>
    <w:p w14:paraId="7618CFA8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93.</w:t>
      </w:r>
      <w:r w:rsidRPr="000305F2">
        <w:rPr>
          <w:rFonts w:ascii="Arial" w:hAnsi="Arial" w:cs="Arial"/>
          <w:sz w:val="20"/>
          <w:szCs w:val="20"/>
        </w:rPr>
        <w:tab/>
        <w:t>Dumitrascu OM, Volod O, Bose S, Wang Y, Biousse V, Lyden PD. Acute ophthalmic artery occlusion in a COVID-19 patient on apixaban. J Stroke Cerebrovasc Dis. 2020;29(8):104982-.</w:t>
      </w:r>
    </w:p>
    <w:p w14:paraId="3CA05CD2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94.</w:t>
      </w:r>
      <w:r w:rsidRPr="000305F2">
        <w:rPr>
          <w:rFonts w:ascii="Arial" w:hAnsi="Arial" w:cs="Arial"/>
          <w:sz w:val="20"/>
          <w:szCs w:val="20"/>
        </w:rPr>
        <w:tab/>
        <w:t>Selvaraj V, Sacchetti D, Finn A, Dapaah-Afriyie K. Acute Vision Loss in a Patient with COVID-19. R I Med J (2013). 2020;103(6):37-8.</w:t>
      </w:r>
    </w:p>
    <w:p w14:paraId="152F8598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95.</w:t>
      </w:r>
      <w:r w:rsidRPr="000305F2">
        <w:rPr>
          <w:rFonts w:ascii="Arial" w:hAnsi="Arial" w:cs="Arial"/>
          <w:sz w:val="20"/>
          <w:szCs w:val="20"/>
        </w:rPr>
        <w:tab/>
        <w:t>Insausti-Garcia A, Reche-Sainz JA, Ruiz-Arranz C, Lopez Vazquez A, Ferro-Osuna M. Papillophlebitis in a COVID-19 patient: Inflammation and hypercoagulable state. Eur J Ophthalmol. 2020:1120672120947591.</w:t>
      </w:r>
    </w:p>
    <w:p w14:paraId="3158F2CA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lastRenderedPageBreak/>
        <w:t>96.</w:t>
      </w:r>
      <w:r w:rsidRPr="000305F2">
        <w:rPr>
          <w:rFonts w:ascii="Arial" w:hAnsi="Arial" w:cs="Arial"/>
          <w:sz w:val="20"/>
          <w:szCs w:val="20"/>
        </w:rPr>
        <w:tab/>
        <w:t>Virgo J, Mohamed M. Paracentral acute middle maculopathy and acute macular neuroretinopathy following SARS-CoV-2 infection. Eye (Lond). 2020;34(12):2352-3.</w:t>
      </w:r>
    </w:p>
    <w:p w14:paraId="5B48016B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97.</w:t>
      </w:r>
      <w:r w:rsidRPr="000305F2">
        <w:rPr>
          <w:rFonts w:ascii="Arial" w:hAnsi="Arial" w:cs="Arial"/>
          <w:sz w:val="20"/>
          <w:szCs w:val="20"/>
        </w:rPr>
        <w:tab/>
        <w:t>Taquet M, Geddes JR, Husain M, Luciano S, Harrison PJ. 6-month neurological and psychiatric outcomes in 236 379 survivors of COVID-19: a retrospective cohort study using electronic health records. Lancet Psychiatry. 2021.</w:t>
      </w:r>
    </w:p>
    <w:p w14:paraId="00F60CB6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98.</w:t>
      </w:r>
      <w:r w:rsidRPr="000305F2">
        <w:rPr>
          <w:rFonts w:ascii="Arial" w:hAnsi="Arial" w:cs="Arial"/>
          <w:sz w:val="20"/>
          <w:szCs w:val="20"/>
        </w:rPr>
        <w:tab/>
        <w:t>Nalleballe K, Reddy Onteddu S, Sharma R, et al. Spectrum of neuropsychiatric manifestations in COVID-19. Brain Behav Immun. 2020;88:71-4.</w:t>
      </w:r>
    </w:p>
    <w:p w14:paraId="45A74300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99.</w:t>
      </w:r>
      <w:r w:rsidRPr="000305F2">
        <w:rPr>
          <w:rFonts w:ascii="Arial" w:hAnsi="Arial" w:cs="Arial"/>
          <w:sz w:val="20"/>
          <w:szCs w:val="20"/>
        </w:rPr>
        <w:tab/>
        <w:t>Eskandar EN, Altschul DJ, de La Garza Ramos R, et al. Neurologic Syndromes Predict Higher In-Hospital Mortality in COVID-19. Neurology. 2020.</w:t>
      </w:r>
    </w:p>
    <w:p w14:paraId="5A468960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00.</w:t>
      </w:r>
      <w:r w:rsidRPr="000305F2">
        <w:rPr>
          <w:rFonts w:ascii="Arial" w:hAnsi="Arial" w:cs="Arial"/>
          <w:sz w:val="20"/>
          <w:szCs w:val="20"/>
        </w:rPr>
        <w:tab/>
        <w:t>Frontera JA, Sabadia S, Lalchan R, et al. A Prospective Study of Neurologic Disorders in Hospitalized Patients With COVID-19 in New York City. Neurology. 2021;96(4):e575-e86.</w:t>
      </w:r>
    </w:p>
    <w:p w14:paraId="1D821F40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01.</w:t>
      </w:r>
      <w:r w:rsidRPr="000305F2">
        <w:rPr>
          <w:rFonts w:ascii="Arial" w:hAnsi="Arial" w:cs="Arial"/>
          <w:sz w:val="20"/>
          <w:szCs w:val="20"/>
        </w:rPr>
        <w:tab/>
        <w:t>Studart-Neto A, Guedes BF, Tuma RLE, et al. Neurological consultations and diagnoses in a large, dedicated COVID-19 university hospital. Arq Neuropsiquiatr. 2020;78(8):494-500.</w:t>
      </w:r>
    </w:p>
    <w:p w14:paraId="1E874787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02.</w:t>
      </w:r>
      <w:r w:rsidRPr="000305F2">
        <w:rPr>
          <w:rFonts w:ascii="Arial" w:hAnsi="Arial" w:cs="Arial"/>
          <w:sz w:val="20"/>
          <w:szCs w:val="20"/>
        </w:rPr>
        <w:tab/>
        <w:t>Xiong W, Mu J, Guo J, et al. New onset neurologic events in people with COVID-19 infection in three regions in China. Neurology. 2020:10.1212/WNL.0000000000010034.</w:t>
      </w:r>
    </w:p>
    <w:p w14:paraId="5744844C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03.</w:t>
      </w:r>
      <w:r w:rsidRPr="000305F2">
        <w:rPr>
          <w:rFonts w:ascii="Arial" w:hAnsi="Arial" w:cs="Arial"/>
          <w:sz w:val="20"/>
          <w:szCs w:val="20"/>
        </w:rPr>
        <w:tab/>
        <w:t>Romero-Sánchez CM, Díaz-Maroto I, Fernández-Díaz E, et al. Neurologic manifestations in hospitalized patients with COVID-19. The ALBACOVID registry. 2020;95(8):e1060-e70.</w:t>
      </w:r>
    </w:p>
    <w:p w14:paraId="631A630C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04.</w:t>
      </w:r>
      <w:r w:rsidRPr="000305F2">
        <w:rPr>
          <w:rFonts w:ascii="Arial" w:hAnsi="Arial" w:cs="Arial"/>
          <w:sz w:val="20"/>
          <w:szCs w:val="20"/>
        </w:rPr>
        <w:tab/>
        <w:t>Shu L, Wang X, Li M, et al. Clinical characteristics of moderate COVID-19 patients aggravation in Wuhan Stadium Cabin Hospital: A 571 cases of retrospective cohort study. Journal of Medical Virology. 2020;n/a(n/a).</w:t>
      </w:r>
    </w:p>
    <w:p w14:paraId="05884742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05.</w:t>
      </w:r>
      <w:r w:rsidRPr="000305F2">
        <w:rPr>
          <w:rFonts w:ascii="Arial" w:hAnsi="Arial" w:cs="Arial"/>
          <w:sz w:val="20"/>
          <w:szCs w:val="20"/>
        </w:rPr>
        <w:tab/>
        <w:t>Wei Y, Zeng W, Huang X, et al. Clinical characteristics of 276 hospitalized patients with coronavirus disease 2019 in Zengdu District, Hubei Province: a single-center descriptive study. BMC infectious diseases. 2020;20(1):549-.</w:t>
      </w:r>
    </w:p>
    <w:p w14:paraId="2FB7108D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06.</w:t>
      </w:r>
      <w:r w:rsidRPr="000305F2">
        <w:rPr>
          <w:rFonts w:ascii="Arial" w:hAnsi="Arial" w:cs="Arial"/>
          <w:sz w:val="20"/>
          <w:szCs w:val="20"/>
        </w:rPr>
        <w:tab/>
        <w:t>Karadaş Ö, Öztürk B, Sonkaya AR. A prospective clinical study of detailed neurological manifestations in patients with COVID-19. Neurological sciences : official journal of the Italian Neurological Society and of the Italian Society of Clinical Neurophysiology. 2020;41(8):1991-5.</w:t>
      </w:r>
    </w:p>
    <w:p w14:paraId="0C8BB523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07.</w:t>
      </w:r>
      <w:r w:rsidRPr="000305F2">
        <w:rPr>
          <w:rFonts w:ascii="Arial" w:hAnsi="Arial" w:cs="Arial"/>
          <w:sz w:val="20"/>
          <w:szCs w:val="20"/>
        </w:rPr>
        <w:tab/>
        <w:t>Luigetti M, Iorio R, Bentivoglio AR, et al. Assessment of neurological manifestations in hospitalized patients with COVID-19. Eur J Neurol.n/a(n/a).</w:t>
      </w:r>
    </w:p>
    <w:p w14:paraId="3668244F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08.</w:t>
      </w:r>
      <w:r w:rsidRPr="000305F2">
        <w:rPr>
          <w:rFonts w:ascii="Arial" w:hAnsi="Arial" w:cs="Arial"/>
          <w:sz w:val="20"/>
          <w:szCs w:val="20"/>
        </w:rPr>
        <w:tab/>
        <w:t>Wang D, Hu B, Hu C, et al. Clinical Characteristics of 138 Hospitalized Patients With 2019 Novel Coronavirus-Infected Pneumonia in Wuhan, China. JAMA. 2020.</w:t>
      </w:r>
    </w:p>
    <w:p w14:paraId="3251AEF2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09.</w:t>
      </w:r>
      <w:r w:rsidRPr="000305F2">
        <w:rPr>
          <w:rFonts w:ascii="Arial" w:hAnsi="Arial" w:cs="Arial"/>
          <w:sz w:val="20"/>
          <w:szCs w:val="20"/>
        </w:rPr>
        <w:tab/>
        <w:t>Chen T, Wu D, Chen H, et al. Clinical characteristics of 113 deceased patients with coronavirus disease 2019: retrospective study. BMJ. 2020;368:m1091.</w:t>
      </w:r>
    </w:p>
    <w:p w14:paraId="207F5DF3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10.</w:t>
      </w:r>
      <w:r w:rsidRPr="000305F2">
        <w:rPr>
          <w:rFonts w:ascii="Arial" w:hAnsi="Arial" w:cs="Arial"/>
          <w:sz w:val="20"/>
          <w:szCs w:val="20"/>
        </w:rPr>
        <w:tab/>
        <w:t>Vacchiano V, Riguzzi P, Volpi L, et al. Early neurological manifestations of hospitalized COVID-19 patients. Neurological sciences : official journal of the Italian Neurological Society and of the Italian Society of Clinical Neurophysiology. 2020;41(8):2029-31.</w:t>
      </w:r>
    </w:p>
    <w:p w14:paraId="35AD63A3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11.</w:t>
      </w:r>
      <w:r w:rsidRPr="000305F2">
        <w:rPr>
          <w:rFonts w:ascii="Arial" w:hAnsi="Arial" w:cs="Arial"/>
          <w:sz w:val="20"/>
          <w:szCs w:val="20"/>
        </w:rPr>
        <w:tab/>
        <w:t>Mahammedi A, Saba L, Vagal A, et al. Imaging in Neurological Disease of Hospitalized COVID-19 Patients: An Italian Multicenter Retrospective Observational Study. Radiology. 2020:201933.</w:t>
      </w:r>
    </w:p>
    <w:p w14:paraId="3CD05983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12.</w:t>
      </w:r>
      <w:r w:rsidRPr="000305F2">
        <w:rPr>
          <w:rFonts w:ascii="Arial" w:hAnsi="Arial" w:cs="Arial"/>
          <w:sz w:val="20"/>
          <w:szCs w:val="20"/>
        </w:rPr>
        <w:tab/>
        <w:t>Liguori C, Pierantozzi M, Spanetta M, et al. Subjective neurological symptoms frequently occur in patients with SARS-CoV2 infection. Brain Behav Immun. 2020;88:11-6.</w:t>
      </w:r>
    </w:p>
    <w:p w14:paraId="3B133865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13.</w:t>
      </w:r>
      <w:r w:rsidRPr="000305F2">
        <w:rPr>
          <w:rFonts w:ascii="Arial" w:hAnsi="Arial" w:cs="Arial"/>
          <w:sz w:val="20"/>
          <w:szCs w:val="20"/>
        </w:rPr>
        <w:tab/>
        <w:t>Garcia-Monco JC, Cabrera Muras A, Erburu Iriarte M, et al. Neurological Manifestations in a Prospective Unselected Series of Hospitalized COVID-19 patients. Neurology: Clinical Practice. 2020:10.1212/CPJ.0000000000000913.</w:t>
      </w:r>
    </w:p>
    <w:p w14:paraId="44C10A75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14.</w:t>
      </w:r>
      <w:r w:rsidRPr="000305F2">
        <w:rPr>
          <w:rFonts w:ascii="Arial" w:hAnsi="Arial" w:cs="Arial"/>
          <w:sz w:val="20"/>
          <w:szCs w:val="20"/>
        </w:rPr>
        <w:tab/>
        <w:t>Chen N, Zhou M, Dong X, et al. Epidemiological and clinical characteristics of 99 cases of 2019 novel coronavirus pneumonia in Wuhan, China: a descriptive study. Lancet. 2020;395(10223):507-13.</w:t>
      </w:r>
    </w:p>
    <w:p w14:paraId="56FDD451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15.</w:t>
      </w:r>
      <w:r w:rsidRPr="000305F2">
        <w:rPr>
          <w:rFonts w:ascii="Arial" w:hAnsi="Arial" w:cs="Arial"/>
          <w:sz w:val="20"/>
          <w:szCs w:val="20"/>
        </w:rPr>
        <w:tab/>
        <w:t>Anand P, Zhou L, Bhadelia N, Hamer DH, Greer DM, Cervantes-Arslanian AM. Neurologic findings among inpatients with COVID-19 at a safety-net US hospital. Neurol Clin Pract. 2020.</w:t>
      </w:r>
    </w:p>
    <w:p w14:paraId="0B2BB57A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16.</w:t>
      </w:r>
      <w:r w:rsidRPr="000305F2">
        <w:rPr>
          <w:rFonts w:ascii="Arial" w:hAnsi="Arial" w:cs="Arial"/>
          <w:sz w:val="20"/>
          <w:szCs w:val="20"/>
        </w:rPr>
        <w:tab/>
        <w:t>Fan S, Xiao M, Han F, et al. Neurological Manifestations in Critically Ill Patients With COVID-19: A Retrospective Study. Front Neurol. 2020;11:806-.</w:t>
      </w:r>
    </w:p>
    <w:p w14:paraId="645F46C4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17.</w:t>
      </w:r>
      <w:r w:rsidRPr="000305F2">
        <w:rPr>
          <w:rFonts w:ascii="Arial" w:hAnsi="Arial" w:cs="Arial"/>
          <w:sz w:val="20"/>
          <w:szCs w:val="20"/>
        </w:rPr>
        <w:tab/>
        <w:t>Kremer S, Lersy F, Anheim M, et al. Neurologic and neuroimaging findings in COVID-19 patients: A retrospective multicenter study. Neurology. 2020:10.1212/WNL.0000000000010112.</w:t>
      </w:r>
    </w:p>
    <w:p w14:paraId="637E1F11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18.</w:t>
      </w:r>
      <w:r w:rsidRPr="000305F2">
        <w:rPr>
          <w:rFonts w:ascii="Arial" w:hAnsi="Arial" w:cs="Arial"/>
          <w:sz w:val="20"/>
          <w:szCs w:val="20"/>
        </w:rPr>
        <w:tab/>
        <w:t>Benussi A, Pilotto A, Premi E, et al. Clinical characteristics and outcomes of inpatients with neurologic disease and COVID-19 in Brescia, Lombardy, Italy. Neurology. 2020;95(7):e910-e20.</w:t>
      </w:r>
    </w:p>
    <w:p w14:paraId="19251CEA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19.</w:t>
      </w:r>
      <w:r w:rsidRPr="000305F2">
        <w:rPr>
          <w:rFonts w:ascii="Arial" w:hAnsi="Arial" w:cs="Arial"/>
          <w:sz w:val="20"/>
          <w:szCs w:val="20"/>
        </w:rPr>
        <w:tab/>
        <w:t>Sun L, Shen L, Fan J, et al. Clinical features of patients with coronavirus disease 2019 from a designated hospital in Beijing, China. Journal of Medical Virology.n/a(n/a).</w:t>
      </w:r>
    </w:p>
    <w:p w14:paraId="19C60D17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20.</w:t>
      </w:r>
      <w:r w:rsidRPr="000305F2">
        <w:rPr>
          <w:rFonts w:ascii="Arial" w:hAnsi="Arial" w:cs="Arial"/>
          <w:sz w:val="20"/>
          <w:szCs w:val="20"/>
        </w:rPr>
        <w:tab/>
        <w:t>Pinna P, Grewal P, Hall JP, et al. Neurological manifestations and COVID-19: Experiences from a tertiary care center at the Frontline. Journal of the Neurological Sciences. 2020;415.</w:t>
      </w:r>
    </w:p>
    <w:p w14:paraId="5867C448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lastRenderedPageBreak/>
        <w:t>121.</w:t>
      </w:r>
      <w:r w:rsidRPr="000305F2">
        <w:rPr>
          <w:rFonts w:ascii="Arial" w:hAnsi="Arial" w:cs="Arial"/>
          <w:sz w:val="20"/>
          <w:szCs w:val="20"/>
        </w:rPr>
        <w:tab/>
        <w:t>Zhong Z-F, Huang J, Yang X, et al. Epidemiological and clinical characteristics of COVID-19 patients in Hengyang, Hunan Province, China. World J Clin Cases. 2020;8(12):2554-65.</w:t>
      </w:r>
    </w:p>
    <w:p w14:paraId="0F2F17EA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22.</w:t>
      </w:r>
      <w:r w:rsidRPr="000305F2">
        <w:rPr>
          <w:rFonts w:ascii="Arial" w:hAnsi="Arial" w:cs="Arial"/>
          <w:sz w:val="20"/>
          <w:szCs w:val="20"/>
        </w:rPr>
        <w:tab/>
        <w:t>Yousaf AR, Duca LM, Chu V, et al. A prospective cohort study in non-hospitalized household contacts with SARS-CoV-2 infection: symptom profiles and symptom change over time. Clin Infect Dis. 2020.</w:t>
      </w:r>
    </w:p>
    <w:p w14:paraId="6A2F991B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23.</w:t>
      </w:r>
      <w:r w:rsidRPr="000305F2">
        <w:rPr>
          <w:rFonts w:ascii="Arial" w:hAnsi="Arial" w:cs="Arial"/>
          <w:sz w:val="20"/>
          <w:szCs w:val="20"/>
        </w:rPr>
        <w:tab/>
        <w:t>Huang C, Wang Y, Li X, et al. Clinical features of patients infected with 2019 novel coronavirus in Wuhan, China. Lancet. 2020;395(10223):497-506.</w:t>
      </w:r>
    </w:p>
    <w:p w14:paraId="2899CA06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24.</w:t>
      </w:r>
      <w:r w:rsidRPr="000305F2">
        <w:rPr>
          <w:rFonts w:ascii="Arial" w:hAnsi="Arial" w:cs="Arial"/>
          <w:sz w:val="20"/>
          <w:szCs w:val="20"/>
        </w:rPr>
        <w:tab/>
        <w:t>Ora J, Liguori C, Puxeddu E, et al. Dyspnea perception and neurological symptoms in non-severe COVID-19 patients. Neurol Sci. 2020;41(10):2671-4.</w:t>
      </w:r>
    </w:p>
    <w:p w14:paraId="17DE88FA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25.</w:t>
      </w:r>
      <w:r w:rsidRPr="000305F2">
        <w:rPr>
          <w:rFonts w:ascii="Arial" w:hAnsi="Arial" w:cs="Arial"/>
          <w:sz w:val="20"/>
          <w:szCs w:val="20"/>
        </w:rPr>
        <w:tab/>
        <w:t>Shahjouei S, Naderi S, Li J, et al. Risk of stroke in hospitalized SARS-CoV-2 infected patients: A multinational study. EBioMedicine. 2020;59:102939.</w:t>
      </w:r>
    </w:p>
    <w:p w14:paraId="256847A7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26.</w:t>
      </w:r>
      <w:r w:rsidRPr="000305F2">
        <w:rPr>
          <w:rFonts w:ascii="Arial" w:hAnsi="Arial" w:cs="Arial"/>
          <w:sz w:val="20"/>
          <w:szCs w:val="20"/>
        </w:rPr>
        <w:tab/>
        <w:t>Khandelwal P, Al-Mufti F, Tiwari A, et al. Incidence, Characteristics and Outcomes of Large Vessel Stroke in COVID-19 Cohort: An International Multicenter Study. Neurosurgery. 2021.</w:t>
      </w:r>
    </w:p>
    <w:p w14:paraId="394AEA3D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27.</w:t>
      </w:r>
      <w:r w:rsidRPr="000305F2">
        <w:rPr>
          <w:rFonts w:ascii="Arial" w:hAnsi="Arial" w:cs="Arial"/>
          <w:sz w:val="20"/>
          <w:szCs w:val="20"/>
        </w:rPr>
        <w:tab/>
        <w:t>Yaghi S, Ishida K, Torres J, et al. SARS-CoV-2 and Stroke in a New York Healthcare System. Stroke. 2020;51(7):2002-11.</w:t>
      </w:r>
    </w:p>
    <w:p w14:paraId="177FA418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28.</w:t>
      </w:r>
      <w:r w:rsidRPr="000305F2">
        <w:rPr>
          <w:rFonts w:ascii="Arial" w:hAnsi="Arial" w:cs="Arial"/>
          <w:sz w:val="20"/>
          <w:szCs w:val="20"/>
        </w:rPr>
        <w:tab/>
        <w:t>Bilaloglu S, Aphinyanaphongs Y, Jones S, Iturrate E, Hochman J, Berger JS. Thrombosis in Hospitalized Patients With COVID-19 in a New York City Health System. JAMA. 2020;324(8):799-801.</w:t>
      </w:r>
    </w:p>
    <w:p w14:paraId="28A5A472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29.</w:t>
      </w:r>
      <w:r w:rsidRPr="000305F2">
        <w:rPr>
          <w:rFonts w:ascii="Arial" w:hAnsi="Arial" w:cs="Arial"/>
          <w:sz w:val="20"/>
          <w:szCs w:val="20"/>
        </w:rPr>
        <w:tab/>
        <w:t>Merkler AE, Parikh NS, Mir S, et al. Risk of Ischemic Stroke in Patients With Coronavirus Disease 2019 (COVID-19) vs Patients With Influenza. JAMA Neurology. 2020.</w:t>
      </w:r>
    </w:p>
    <w:p w14:paraId="3D1B1A55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30.</w:t>
      </w:r>
      <w:r w:rsidRPr="000305F2">
        <w:rPr>
          <w:rFonts w:ascii="Arial" w:hAnsi="Arial" w:cs="Arial"/>
          <w:sz w:val="20"/>
          <w:szCs w:val="20"/>
        </w:rPr>
        <w:tab/>
        <w:t>Hernández-Fernández F, Valencia HS, Barbella-Aponte RA, et al. Cerebrovascular disease in patients with COVID-19: neuroimaging, histological and clinical description. Brain. 2020.</w:t>
      </w:r>
    </w:p>
    <w:p w14:paraId="07AA3660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31.</w:t>
      </w:r>
      <w:r w:rsidRPr="000305F2">
        <w:rPr>
          <w:rFonts w:ascii="Arial" w:hAnsi="Arial" w:cs="Arial"/>
          <w:sz w:val="20"/>
          <w:szCs w:val="20"/>
        </w:rPr>
        <w:tab/>
        <w:t>Siegler JE, Cardona P, Arenillas JF, et al. EXPRESS: Cerebrovascular events and outcomes in hospitalized patients with COVID-19: The SVIN COVID-19 Multinational Registry. Int J Stroke. 2020:1747493020959216.</w:t>
      </w:r>
    </w:p>
    <w:p w14:paraId="7324C1F1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32.</w:t>
      </w:r>
      <w:r w:rsidRPr="000305F2">
        <w:rPr>
          <w:rFonts w:ascii="Arial" w:hAnsi="Arial" w:cs="Arial"/>
          <w:sz w:val="20"/>
          <w:szCs w:val="20"/>
        </w:rPr>
        <w:tab/>
        <w:t>Srivastava PK, Zhang S, Xian Y, et al. Acute Ischemic Stroke in Patients With COVID-19: An Analysis From Get With The Guidelines-Stroke. Stroke. 2021:STROKEAHA121034301.</w:t>
      </w:r>
    </w:p>
    <w:p w14:paraId="25B69A0A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33.</w:t>
      </w:r>
      <w:r w:rsidRPr="000305F2">
        <w:rPr>
          <w:rFonts w:ascii="Arial" w:hAnsi="Arial" w:cs="Arial"/>
          <w:sz w:val="20"/>
          <w:szCs w:val="20"/>
        </w:rPr>
        <w:tab/>
        <w:t>Rothstein A, Oldridge O, Schwennesen H, Do D, Cucchiara BL. Acute Cerebrovascular Events in Hospitalized COVID-19 Patients. Stroke. 2020;51(9):e219-e22.</w:t>
      </w:r>
    </w:p>
    <w:p w14:paraId="78718805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34.</w:t>
      </w:r>
      <w:r w:rsidRPr="000305F2">
        <w:rPr>
          <w:rFonts w:ascii="Arial" w:hAnsi="Arial" w:cs="Arial"/>
          <w:sz w:val="20"/>
          <w:szCs w:val="20"/>
        </w:rPr>
        <w:tab/>
        <w:t>Kihira S, Schefflein J, Mahmoudi K, et al. Association of Coronavirus Disease (COVID-19) With Large Vessel Occlusion Strokes: A Case-Control Study. American Journal of Roentgenology. 2020:1-6.</w:t>
      </w:r>
    </w:p>
    <w:p w14:paraId="531844FF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35.</w:t>
      </w:r>
      <w:r w:rsidRPr="000305F2">
        <w:rPr>
          <w:rFonts w:ascii="Arial" w:hAnsi="Arial" w:cs="Arial"/>
          <w:sz w:val="20"/>
          <w:szCs w:val="20"/>
        </w:rPr>
        <w:tab/>
        <w:t>Li Y, Li M, Wang M, et al. Acute cerebrovascular disease following COVID-19: a single center, retrospective, observational study. Stroke Vasc Neurol. 2020;5(3):279-84.</w:t>
      </w:r>
    </w:p>
    <w:p w14:paraId="3D001DF1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36.</w:t>
      </w:r>
      <w:r w:rsidRPr="000305F2">
        <w:rPr>
          <w:rFonts w:ascii="Arial" w:hAnsi="Arial" w:cs="Arial"/>
          <w:sz w:val="20"/>
          <w:szCs w:val="20"/>
        </w:rPr>
        <w:tab/>
        <w:t>Helms J, Tacquard C, Severac F, et al. High risk of thrombosis in patients with severe SARS-CoV-2 infection: a multicenter prospective cohort study. Intensive Care Med. 2020;46(6):1089-98.</w:t>
      </w:r>
    </w:p>
    <w:p w14:paraId="5985E2A9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37.</w:t>
      </w:r>
      <w:r w:rsidRPr="000305F2">
        <w:rPr>
          <w:rFonts w:ascii="Arial" w:hAnsi="Arial" w:cs="Arial"/>
          <w:sz w:val="20"/>
          <w:szCs w:val="20"/>
        </w:rPr>
        <w:tab/>
        <w:t>Majidi S, Fifi JT, Ladner TR, et al. Emergent Large Vessel Occlusion Stroke During New York City&amp;#x2019;s COVID-19 Outbreak. Stroke. 2020;51(9):2656-63.</w:t>
      </w:r>
    </w:p>
    <w:p w14:paraId="620DC0CE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lastRenderedPageBreak/>
        <w:t>138.</w:t>
      </w:r>
      <w:r w:rsidRPr="000305F2">
        <w:rPr>
          <w:rFonts w:ascii="Arial" w:hAnsi="Arial" w:cs="Arial"/>
          <w:sz w:val="20"/>
          <w:szCs w:val="20"/>
        </w:rPr>
        <w:tab/>
        <w:t>Dogra S, Jain R, Cao M, et al. Hemorrhagic stroke and anticoagulation in COVID-19. J Stroke Cerebrovasc Dis. 2020;29(8):104984-.</w:t>
      </w:r>
    </w:p>
    <w:p w14:paraId="187B48C6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39.</w:t>
      </w:r>
      <w:r w:rsidRPr="000305F2">
        <w:rPr>
          <w:rFonts w:ascii="Arial" w:hAnsi="Arial" w:cs="Arial"/>
          <w:sz w:val="20"/>
          <w:szCs w:val="20"/>
        </w:rPr>
        <w:tab/>
        <w:t>Khan M, Ibrahim RHM, Siddiqi SA, et al. COVID-19 and acute ischemic stroke – A case series from Dubai, UAE. International Journal of Stroke. 2020;15(6):699-700.</w:t>
      </w:r>
    </w:p>
    <w:p w14:paraId="3A771C78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40.</w:t>
      </w:r>
      <w:r w:rsidRPr="000305F2">
        <w:rPr>
          <w:rFonts w:ascii="Arial" w:hAnsi="Arial" w:cs="Arial"/>
          <w:sz w:val="20"/>
          <w:szCs w:val="20"/>
        </w:rPr>
        <w:tab/>
        <w:t>Sweid A, Hammoud B, Bekelis K, et al. Cerebral ischemic and hemorrhagic complications of coronavirus disease 2019. Int J Stroke. 2020;15(7):733-42.</w:t>
      </w:r>
    </w:p>
    <w:p w14:paraId="451FB755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41.</w:t>
      </w:r>
      <w:r w:rsidRPr="000305F2">
        <w:rPr>
          <w:rFonts w:ascii="Arial" w:hAnsi="Arial" w:cs="Arial"/>
          <w:sz w:val="20"/>
          <w:szCs w:val="20"/>
        </w:rPr>
        <w:tab/>
        <w:t>Nauen DW, Hooper JE, Stewart CM, Solomon IH. Assessing Brain Capillaries in Coronavirus Disease 2019. JAMA Neurol. 2021.</w:t>
      </w:r>
    </w:p>
    <w:p w14:paraId="4E8C35F0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42.</w:t>
      </w:r>
      <w:r w:rsidRPr="000305F2">
        <w:rPr>
          <w:rFonts w:ascii="Arial" w:hAnsi="Arial" w:cs="Arial"/>
          <w:sz w:val="20"/>
          <w:szCs w:val="20"/>
        </w:rPr>
        <w:tab/>
        <w:t>Immovilli P, Terracciano C, Zaino D, et al. Stroke in COVID-19 patients—A case series from Italy. International Journal of Stroke. 2020;15(6):701-2.</w:t>
      </w:r>
    </w:p>
    <w:p w14:paraId="78144509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43.</w:t>
      </w:r>
      <w:r w:rsidRPr="000305F2">
        <w:rPr>
          <w:rFonts w:ascii="Arial" w:hAnsi="Arial" w:cs="Arial"/>
          <w:sz w:val="20"/>
          <w:szCs w:val="20"/>
        </w:rPr>
        <w:tab/>
        <w:t>Nawabi J, Morotti A, Wildgruber M, et al. Clinical and Imaging Characteristics in Patients with SARS-CoV-2 Infection and Acute Intracranial Hemorrhage. Journal of Clinical Medicine. 2020;9(8).</w:t>
      </w:r>
    </w:p>
    <w:p w14:paraId="03498BA7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44.</w:t>
      </w:r>
      <w:r w:rsidRPr="000305F2">
        <w:rPr>
          <w:rFonts w:ascii="Arial" w:hAnsi="Arial" w:cs="Arial"/>
          <w:sz w:val="20"/>
          <w:szCs w:val="20"/>
        </w:rPr>
        <w:tab/>
        <w:t>Tiwari A, Berekashvili K, Vulkanov V, et al. Etiologic Subtypes of Ischemic Stroke in SARS-CoV-2 Patients in a Cohort of New York City Hospitals. Front Neurol. 2020;11:1004.</w:t>
      </w:r>
    </w:p>
    <w:p w14:paraId="2F207A70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45.</w:t>
      </w:r>
      <w:r w:rsidRPr="000305F2">
        <w:rPr>
          <w:rFonts w:ascii="Arial" w:hAnsi="Arial" w:cs="Arial"/>
          <w:sz w:val="20"/>
          <w:szCs w:val="20"/>
        </w:rPr>
        <w:tab/>
        <w:t>Conklin J, Frosch MP, Mukerji SS, et al. Susceptibility-weighted imaging reveals cerebral microvascular injury in severe COVID-19. J Neurol Sci. 2021;421:117308.</w:t>
      </w:r>
    </w:p>
    <w:p w14:paraId="597D47FE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46.</w:t>
      </w:r>
      <w:r w:rsidRPr="000305F2">
        <w:rPr>
          <w:rFonts w:ascii="Arial" w:hAnsi="Arial" w:cs="Arial"/>
          <w:sz w:val="20"/>
          <w:szCs w:val="20"/>
        </w:rPr>
        <w:tab/>
        <w:t>Lee MH, Perl DP, Nair G, et al. Microvascular Injury in the Brains of Patients with Covid-19. N Engl J Med. 2021;384(5):481-3.</w:t>
      </w:r>
    </w:p>
    <w:p w14:paraId="29DBD37F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47.</w:t>
      </w:r>
      <w:r w:rsidRPr="000305F2">
        <w:rPr>
          <w:rFonts w:ascii="Arial" w:hAnsi="Arial" w:cs="Arial"/>
          <w:sz w:val="20"/>
          <w:szCs w:val="20"/>
        </w:rPr>
        <w:tab/>
        <w:t>Franceschi AM, Arora R, Wilson R, Giliberto L, Libman RB, Castillo M. Neurovascular Complications in COVID-19 Infection: Case Series. AJNR Am J Neuroradiol. 2020;41(9):1632-40.</w:t>
      </w:r>
    </w:p>
    <w:p w14:paraId="485D4F65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lastRenderedPageBreak/>
        <w:t>148.</w:t>
      </w:r>
      <w:r w:rsidRPr="000305F2">
        <w:rPr>
          <w:rFonts w:ascii="Arial" w:hAnsi="Arial" w:cs="Arial"/>
          <w:sz w:val="20"/>
          <w:szCs w:val="20"/>
        </w:rPr>
        <w:tab/>
        <w:t>Agarwal S, Jain R, Dogra S, et al. Cerebral Microbleeds and Leukoencephalopathy in Critically Ill Patients With COVID-19. Stroke. 2020;51(9):2649-55.</w:t>
      </w:r>
    </w:p>
    <w:p w14:paraId="43FE86E9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49.</w:t>
      </w:r>
      <w:r w:rsidRPr="000305F2">
        <w:rPr>
          <w:rFonts w:ascii="Arial" w:hAnsi="Arial" w:cs="Arial"/>
          <w:sz w:val="20"/>
          <w:szCs w:val="20"/>
        </w:rPr>
        <w:tab/>
        <w:t>Cecchetti G, Vabanesi M, Chieffo R, et al. Cerebral involvement in COVID-19 is associated with metabolic and coagulation derangements: an EEG study. J Neurol. 2020;267(11):3130-4.</w:t>
      </w:r>
    </w:p>
    <w:p w14:paraId="0D9914A9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50.</w:t>
      </w:r>
      <w:r w:rsidRPr="000305F2">
        <w:rPr>
          <w:rFonts w:ascii="Arial" w:hAnsi="Arial" w:cs="Arial"/>
          <w:sz w:val="20"/>
          <w:szCs w:val="20"/>
        </w:rPr>
        <w:tab/>
        <w:t>Perlis RH, Ognyanova K, Santillana M, et al. Association of Acute Symptoms of COVID-19 and Symptoms of Depression in Adults. JAMA Netw Open. 2021;4(3):e213223.</w:t>
      </w:r>
    </w:p>
    <w:p w14:paraId="20425608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51.</w:t>
      </w:r>
      <w:r w:rsidRPr="000305F2">
        <w:rPr>
          <w:rFonts w:ascii="Arial" w:hAnsi="Arial" w:cs="Arial"/>
          <w:sz w:val="20"/>
          <w:szCs w:val="20"/>
        </w:rPr>
        <w:tab/>
        <w:t>Mazza MG, De Lorenzo R, Conte C, et al. Anxiety and depression in COVID-19 survivors: Role of inflammatory and clinical predictors. Brain Behav Immun. 2020.</w:t>
      </w:r>
    </w:p>
    <w:p w14:paraId="7ABF48A7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52.</w:t>
      </w:r>
      <w:r w:rsidRPr="000305F2">
        <w:rPr>
          <w:rFonts w:ascii="Arial" w:hAnsi="Arial" w:cs="Arial"/>
          <w:sz w:val="20"/>
          <w:szCs w:val="20"/>
        </w:rPr>
        <w:tab/>
        <w:t>Khan SH, Lindroth H, Perkins AJ, et al. Delirium Incidence, Duration, and Severity in Critically Ill Patients With Coronavirus Disease 2019. Crit Care Explor. 2020;2(12):e0290.</w:t>
      </w:r>
    </w:p>
    <w:p w14:paraId="72F2AF02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53.</w:t>
      </w:r>
      <w:r w:rsidRPr="000305F2">
        <w:rPr>
          <w:rFonts w:ascii="Arial" w:hAnsi="Arial" w:cs="Arial"/>
          <w:sz w:val="20"/>
          <w:szCs w:val="20"/>
        </w:rPr>
        <w:tab/>
        <w:t>Varatharaj A, Thomas N, Ellul MA, et al. Neurological and neuropsychiatric complications of COVID-19 in 153 patients: a UK-wide surveillance study. The Lancet Psychiatry.</w:t>
      </w:r>
    </w:p>
    <w:p w14:paraId="0F9751CA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54.</w:t>
      </w:r>
      <w:r w:rsidRPr="000305F2">
        <w:rPr>
          <w:rFonts w:ascii="Arial" w:hAnsi="Arial" w:cs="Arial"/>
          <w:sz w:val="20"/>
          <w:szCs w:val="20"/>
        </w:rPr>
        <w:tab/>
        <w:t>Poloni TE, Carlos AF, Cairati M, et al. Prevalence and prognostic value of &lt;em&gt;Delirium&lt;/em&gt; as the initial presentation of COVID-19 in the elderly with dementia: An Italian retrospective study. EClinicalMedicine.</w:t>
      </w:r>
    </w:p>
    <w:p w14:paraId="16A20786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55.</w:t>
      </w:r>
      <w:r w:rsidRPr="000305F2">
        <w:rPr>
          <w:rFonts w:ascii="Arial" w:hAnsi="Arial" w:cs="Arial"/>
          <w:sz w:val="20"/>
          <w:szCs w:val="20"/>
        </w:rPr>
        <w:tab/>
        <w:t>Lu L, Xiong W, Liu D, et al. New onset acute symptomatic seizure and risk factors in coronavirus disease 2019: A retrospective multicenter study. Epilepsia. 2020;61(6):e49-e53.</w:t>
      </w:r>
    </w:p>
    <w:p w14:paraId="7150143A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lastRenderedPageBreak/>
        <w:t>156.</w:t>
      </w:r>
      <w:r w:rsidRPr="000305F2">
        <w:rPr>
          <w:rFonts w:ascii="Arial" w:hAnsi="Arial" w:cs="Arial"/>
          <w:sz w:val="20"/>
          <w:szCs w:val="20"/>
        </w:rPr>
        <w:tab/>
        <w:t>Galanopoulou AS, Ferastraoaru V, Correa DJ, et al. EEG findings in acutely ill patients investigated for SARS-CoV-2/COVID-19: A small case series preliminary report. Epilepsia Open. 2020;5(2):314-24.</w:t>
      </w:r>
    </w:p>
    <w:p w14:paraId="1B37A3D8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57.</w:t>
      </w:r>
      <w:r w:rsidRPr="000305F2">
        <w:rPr>
          <w:rFonts w:ascii="Arial" w:hAnsi="Arial" w:cs="Arial"/>
          <w:sz w:val="20"/>
          <w:szCs w:val="20"/>
        </w:rPr>
        <w:tab/>
        <w:t>Chan JL, Murphy KA, Sarna JR. Myoclonus and cerebellar ataxia associated with COVID-19: a case report and systematic review. J Neurol. 2021.</w:t>
      </w:r>
    </w:p>
    <w:p w14:paraId="4C9BE0EB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58.</w:t>
      </w:r>
      <w:r w:rsidRPr="000305F2">
        <w:rPr>
          <w:rFonts w:ascii="Arial" w:hAnsi="Arial" w:cs="Arial"/>
          <w:sz w:val="20"/>
          <w:szCs w:val="20"/>
        </w:rPr>
        <w:tab/>
        <w:t>Trigo J, Garcia-Azorin D, Planchuelo-Gomez A, et al. Factors associated with the presence of headache in hospitalized COVID-19 patients and impact on prognosis: a retrospective cohort study. J Headache Pain. 2020;21(1):94.</w:t>
      </w:r>
    </w:p>
    <w:p w14:paraId="19F05D63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59.</w:t>
      </w:r>
      <w:r w:rsidRPr="000305F2">
        <w:rPr>
          <w:rFonts w:ascii="Arial" w:hAnsi="Arial" w:cs="Arial"/>
          <w:sz w:val="20"/>
          <w:szCs w:val="20"/>
        </w:rPr>
        <w:tab/>
        <w:t>Porta-Etessam J, Matias-Guiu JA, Gonzalez-Garcia N, et al. Spectrum of Headaches Associated With SARS-CoV-2 Infection: Study of Healthcare Professionals. Headache. 2020;60(8):1697-704.</w:t>
      </w:r>
    </w:p>
    <w:p w14:paraId="41A27608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60.</w:t>
      </w:r>
      <w:r w:rsidRPr="000305F2">
        <w:rPr>
          <w:rFonts w:ascii="Arial" w:hAnsi="Arial" w:cs="Arial"/>
          <w:sz w:val="20"/>
          <w:szCs w:val="20"/>
        </w:rPr>
        <w:tab/>
        <w:t>Xu XW, Wu XX, Jiang XG, et al. Clinical findings in a group of patients infected with the 2019 novel coronavirus (SARS-Cov-2) outside of Wuhan, China: retrospective case series. BMJ. 2020;368:m606.</w:t>
      </w:r>
    </w:p>
    <w:p w14:paraId="3714AEFE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61.</w:t>
      </w:r>
      <w:r w:rsidRPr="000305F2">
        <w:rPr>
          <w:rFonts w:ascii="Arial" w:hAnsi="Arial" w:cs="Arial"/>
          <w:sz w:val="20"/>
          <w:szCs w:val="20"/>
        </w:rPr>
        <w:tab/>
        <w:t>Toptan T, Aktan C, Basari A, Bolay H. Case Series of Headache Characteristics in COVID-19: Headache Can Be an Isolated Symptom. Headache. 2020;60(8):1788-92.</w:t>
      </w:r>
    </w:p>
    <w:p w14:paraId="418AE35F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62.</w:t>
      </w:r>
      <w:r w:rsidRPr="000305F2">
        <w:rPr>
          <w:rFonts w:ascii="Arial" w:hAnsi="Arial" w:cs="Arial"/>
          <w:sz w:val="20"/>
          <w:szCs w:val="20"/>
        </w:rPr>
        <w:tab/>
        <w:t>Klironomos S, Tzortzakakis A, Kits A, et al. Nervous System Involvement in COVID-19: Results from a Retrospective Consecutive Neuroimaging Cohort. Radiology. 2020:202791.</w:t>
      </w:r>
    </w:p>
    <w:p w14:paraId="570379EB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63.</w:t>
      </w:r>
      <w:r w:rsidRPr="000305F2">
        <w:rPr>
          <w:rFonts w:ascii="Arial" w:hAnsi="Arial" w:cs="Arial"/>
          <w:sz w:val="20"/>
          <w:szCs w:val="20"/>
        </w:rPr>
        <w:tab/>
        <w:t>Pons-Escoda A, Naval-Baudín P, Majós C, et al. Neurologic Involvement in COVID-19: Cause or Coincidence? A Neuroimaging Perspective. American Journal of Neuroradiology. 2020;41(8):1365.</w:t>
      </w:r>
    </w:p>
    <w:p w14:paraId="374F698D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64.</w:t>
      </w:r>
      <w:r w:rsidRPr="000305F2">
        <w:rPr>
          <w:rFonts w:ascii="Arial" w:hAnsi="Arial" w:cs="Arial"/>
          <w:sz w:val="20"/>
          <w:szCs w:val="20"/>
        </w:rPr>
        <w:tab/>
        <w:t>Chougar L, Shor N, Weiss N, et al. Retrospective Observational Study of Brain Magnetic Resonance Imaging Findings in Patients with Acute SARS-CoV-2 Infection and Neurological Manifestations. Radiology. 2020:202422-.</w:t>
      </w:r>
    </w:p>
    <w:p w14:paraId="574DCBDD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65.</w:t>
      </w:r>
      <w:r w:rsidRPr="000305F2">
        <w:rPr>
          <w:rFonts w:ascii="Arial" w:hAnsi="Arial" w:cs="Arial"/>
          <w:sz w:val="20"/>
          <w:szCs w:val="20"/>
        </w:rPr>
        <w:tab/>
        <w:t>Schiaffino MT, Di Natale M, Garcia-Martinez E, et al. Immunoserologic Detection and Diagnostic Relevance of Cross-Reactive Autoantibodies in Coronavirus Disease 2019 Patients. J Infect Dis. 2020;222(9):1439-43.</w:t>
      </w:r>
    </w:p>
    <w:p w14:paraId="2C4B2B98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66.</w:t>
      </w:r>
      <w:r w:rsidRPr="000305F2">
        <w:rPr>
          <w:rFonts w:ascii="Arial" w:hAnsi="Arial" w:cs="Arial"/>
          <w:sz w:val="20"/>
          <w:szCs w:val="20"/>
        </w:rPr>
        <w:tab/>
        <w:t>Kandemirli SG, Dogan L, Sarikaya ZT, et al. Brain MRI Findings in Patients in the Intensive Care Unit with COVID-19 Infection. Radiology.0(0):201697.</w:t>
      </w:r>
    </w:p>
    <w:p w14:paraId="1937AD51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67.</w:t>
      </w:r>
      <w:r w:rsidRPr="000305F2">
        <w:rPr>
          <w:rFonts w:ascii="Arial" w:hAnsi="Arial" w:cs="Arial"/>
          <w:sz w:val="20"/>
          <w:szCs w:val="20"/>
        </w:rPr>
        <w:tab/>
        <w:t>Matschke J, Lutgehetmann M, Hagel C, et al. Neuropathology of patients with COVID-19 in Germany: a post-mortem case series. Lancet Neurol. 2020;19(11):919-29.</w:t>
      </w:r>
    </w:p>
    <w:p w14:paraId="79CB3D80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68.</w:t>
      </w:r>
      <w:r w:rsidRPr="000305F2">
        <w:rPr>
          <w:rFonts w:ascii="Arial" w:hAnsi="Arial" w:cs="Arial"/>
          <w:sz w:val="20"/>
          <w:szCs w:val="20"/>
        </w:rPr>
        <w:tab/>
        <w:t>Kremer PS, Lersy F, Sèze PJd, et al. Brain MRI Findings in Severe COVID-19: A Retrospective Observational Study. Radiology.0(0):202222.</w:t>
      </w:r>
    </w:p>
    <w:p w14:paraId="5044CE66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69.</w:t>
      </w:r>
      <w:r w:rsidRPr="000305F2">
        <w:rPr>
          <w:rFonts w:ascii="Arial" w:hAnsi="Arial" w:cs="Arial"/>
          <w:sz w:val="20"/>
          <w:szCs w:val="20"/>
        </w:rPr>
        <w:tab/>
        <w:t>Bellon M, Schweblin C, Lambeng N, et al. Cerebrospinal fluid features in SARS-CoV-2 RT-PCR positive patients. Clinical Infectious Diseases. 2020.</w:t>
      </w:r>
    </w:p>
    <w:p w14:paraId="2783645D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70.</w:t>
      </w:r>
      <w:r w:rsidRPr="000305F2">
        <w:rPr>
          <w:rFonts w:ascii="Arial" w:hAnsi="Arial" w:cs="Arial"/>
          <w:sz w:val="20"/>
          <w:szCs w:val="20"/>
        </w:rPr>
        <w:tab/>
        <w:t>Sierra-Hidalgo F, Muñoz-Rivas N, Torres Rubio P, et al. Large artery ischemic stroke in severe COVID-19. Journal of Neurology. 2020.</w:t>
      </w:r>
    </w:p>
    <w:p w14:paraId="37C406DC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71.</w:t>
      </w:r>
      <w:r w:rsidRPr="000305F2">
        <w:rPr>
          <w:rFonts w:ascii="Arial" w:hAnsi="Arial" w:cs="Arial"/>
          <w:sz w:val="20"/>
          <w:szCs w:val="20"/>
        </w:rPr>
        <w:tab/>
        <w:t>Morassi M, Bagatto D, Cobelli M, et al. Stroke in patients with SARS-CoV-2 infection: case series. Journal of neurology. 2020;267(8):2185-92.</w:t>
      </w:r>
    </w:p>
    <w:p w14:paraId="4437017C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72.</w:t>
      </w:r>
      <w:r w:rsidRPr="000305F2">
        <w:rPr>
          <w:rFonts w:ascii="Arial" w:hAnsi="Arial" w:cs="Arial"/>
          <w:sz w:val="20"/>
          <w:szCs w:val="20"/>
        </w:rPr>
        <w:tab/>
        <w:t>Beyrouti R, Adams ME, Benjamin L, et al. Characteristics of ischaemic stroke associated with COVID-19. Journal of Neurology, Neurosurgery, and Psychiatry. 2020.</w:t>
      </w:r>
    </w:p>
    <w:p w14:paraId="2198391B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lastRenderedPageBreak/>
        <w:t>173.</w:t>
      </w:r>
      <w:r w:rsidRPr="000305F2">
        <w:rPr>
          <w:rFonts w:ascii="Arial" w:hAnsi="Arial" w:cs="Arial"/>
          <w:sz w:val="20"/>
          <w:szCs w:val="20"/>
        </w:rPr>
        <w:tab/>
        <w:t>Ashrafi F, Zali A, Ommi D, et al. COVID-19-related strokes in adults below 55 years of age: a case series. Neurological sciences : official journal of the Italian Neurological Society and of the Italian Society of Clinical Neurophysiology. 2020;41(8):1985-9.</w:t>
      </w:r>
    </w:p>
    <w:p w14:paraId="6F5D6A28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lastRenderedPageBreak/>
        <w:t>174.</w:t>
      </w:r>
      <w:r w:rsidRPr="000305F2">
        <w:rPr>
          <w:rFonts w:ascii="Arial" w:hAnsi="Arial" w:cs="Arial"/>
          <w:sz w:val="20"/>
          <w:szCs w:val="20"/>
        </w:rPr>
        <w:tab/>
        <w:t>Oxley TJ, Mocco J, Majidi S, et al. Large-Vessel Stroke as a Presenting Feature of Covid-19 in the Young. N Engl J Med. 2020.</w:t>
      </w:r>
    </w:p>
    <w:p w14:paraId="4EC06622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75.</w:t>
      </w:r>
      <w:r w:rsidRPr="000305F2">
        <w:rPr>
          <w:rFonts w:ascii="Arial" w:hAnsi="Arial" w:cs="Arial"/>
          <w:sz w:val="20"/>
          <w:szCs w:val="20"/>
        </w:rPr>
        <w:tab/>
        <w:t>Benger M, Williams O, Siddiqui J, Sztriha L. Intracerebral haemorrhage and COVID-19: Clinical characteristics from a case series. Brain Behav Immun. 2020;88:940-4.</w:t>
      </w:r>
    </w:p>
    <w:p w14:paraId="131A1E0A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76.</w:t>
      </w:r>
      <w:r w:rsidRPr="000305F2">
        <w:rPr>
          <w:rFonts w:ascii="Arial" w:hAnsi="Arial" w:cs="Arial"/>
          <w:sz w:val="20"/>
          <w:szCs w:val="20"/>
        </w:rPr>
        <w:tab/>
        <w:t>Barrios-López JM, Rego-García I, Muñoz Martínez C, et al. Ischaemic stroke and SARS-CoV-2 infection: a causal or incidental association? Neurología (English Edition). 2020;35(5):295-302.</w:t>
      </w:r>
    </w:p>
    <w:p w14:paraId="522D6A1B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77.</w:t>
      </w:r>
      <w:r w:rsidRPr="000305F2">
        <w:rPr>
          <w:rFonts w:ascii="Arial" w:hAnsi="Arial" w:cs="Arial"/>
          <w:sz w:val="20"/>
          <w:szCs w:val="20"/>
        </w:rPr>
        <w:tab/>
        <w:t>Diaz-Segarra N, Edmond A, Kunac A, Yonclas P. COVID-19 Ischemic Strokes as an Emerging Rehabilitation Population: A Case Series. Am J Phys Med Rehabil. 2020:10.1097/PHM.0000000000001532.</w:t>
      </w:r>
    </w:p>
    <w:p w14:paraId="454639DB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78.</w:t>
      </w:r>
      <w:r w:rsidRPr="000305F2">
        <w:rPr>
          <w:rFonts w:ascii="Arial" w:hAnsi="Arial" w:cs="Arial"/>
          <w:sz w:val="20"/>
          <w:szCs w:val="20"/>
        </w:rPr>
        <w:tab/>
        <w:t>TunÇ A, ÜnlÜbaŞ Y, Alemdar M, AkyÜz E. Coexistence of COVID-19 and acute ischemic stroke report of four cases. Journal of clinical neuroscience : official journal of the Neurosurgical Society of Australasia. 2020;77:227-9.</w:t>
      </w:r>
    </w:p>
    <w:p w14:paraId="0427C7EC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79.</w:t>
      </w:r>
      <w:r w:rsidRPr="000305F2">
        <w:rPr>
          <w:rFonts w:ascii="Arial" w:hAnsi="Arial" w:cs="Arial"/>
          <w:sz w:val="20"/>
          <w:szCs w:val="20"/>
        </w:rPr>
        <w:tab/>
        <w:t>Zhang Y, Xiao M, Zhang S, et al. Coagulopathy and Antiphospholipid Antibodies in Patients with Covid-19. N Engl J Med. 2020.</w:t>
      </w:r>
    </w:p>
    <w:p w14:paraId="2E1C3C56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80.</w:t>
      </w:r>
      <w:r w:rsidRPr="000305F2">
        <w:rPr>
          <w:rFonts w:ascii="Arial" w:hAnsi="Arial" w:cs="Arial"/>
          <w:sz w:val="20"/>
          <w:szCs w:val="20"/>
        </w:rPr>
        <w:tab/>
        <w:t>Goncalves B, Righy C, Kurtz P. Thrombotic and Hemorrhagic Neurological Complications in Critically Ill COVID-19 Patients. Neurocrit Care. 2020;33(2):587-90.</w:t>
      </w:r>
    </w:p>
    <w:p w14:paraId="6F96A99D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81.</w:t>
      </w:r>
      <w:r w:rsidRPr="000305F2">
        <w:rPr>
          <w:rFonts w:ascii="Arial" w:hAnsi="Arial" w:cs="Arial"/>
          <w:sz w:val="20"/>
          <w:szCs w:val="20"/>
        </w:rPr>
        <w:tab/>
        <w:t>Sharifi-Razavi A, Karimi N, Zarvani A, Cheraghmakani H, Baghbanian SM. Ischemic stroke associated with novel coronavirus 2019: a report of three cases. Int J Neurosci. 2020:1-5.</w:t>
      </w:r>
    </w:p>
    <w:p w14:paraId="63FF0FEB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82.</w:t>
      </w:r>
      <w:r w:rsidRPr="000305F2">
        <w:rPr>
          <w:rFonts w:ascii="Arial" w:hAnsi="Arial" w:cs="Arial"/>
          <w:sz w:val="20"/>
          <w:szCs w:val="20"/>
        </w:rPr>
        <w:tab/>
        <w:t>Heman-Ackah SM, Su YS, Spadola M, et al. Neurologically Devastating Intraparenchymal Hemorrhage in COVID-19 Patients on Extracorporeal Membrane Oxygenation: A Case Series. Neurosurgery. 2020;87(2):E147-E51.</w:t>
      </w:r>
    </w:p>
    <w:p w14:paraId="21F66B51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83.</w:t>
      </w:r>
      <w:r w:rsidRPr="000305F2">
        <w:rPr>
          <w:rFonts w:ascii="Arial" w:hAnsi="Arial" w:cs="Arial"/>
          <w:sz w:val="20"/>
          <w:szCs w:val="20"/>
        </w:rPr>
        <w:tab/>
        <w:t>Carroll E, Lewis A. Catastrophic Intracranial Hemorrhage in Two Critically Ill Patients with COVID-19. Neurocrit Care. 2020.</w:t>
      </w:r>
    </w:p>
    <w:p w14:paraId="28B8E913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84.</w:t>
      </w:r>
      <w:r w:rsidRPr="000305F2">
        <w:rPr>
          <w:rFonts w:ascii="Arial" w:hAnsi="Arial" w:cs="Arial"/>
          <w:sz w:val="20"/>
          <w:szCs w:val="20"/>
        </w:rPr>
        <w:tab/>
        <w:t>Gulko E, Gomes W, Ali S, Al-Mufti F, Mehta H. Acute Common Carotid Artery Bifurcation Thrombus: An Emerging Pattern of Acute Strokes in Patients with COVID-19? American Journal of Neuroradiology. 2020;41(8):E65-E6.</w:t>
      </w:r>
    </w:p>
    <w:p w14:paraId="3BC49426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85.</w:t>
      </w:r>
      <w:r w:rsidRPr="000305F2">
        <w:rPr>
          <w:rFonts w:ascii="Arial" w:hAnsi="Arial" w:cs="Arial"/>
          <w:sz w:val="20"/>
          <w:szCs w:val="20"/>
        </w:rPr>
        <w:tab/>
        <w:t>Fara MG, Stein LK, Skliut M, Morgello S, Fifi JT, Dhamoon MS. Macrothrombosis and stroke in patients with mild Covid-19 infection. Journal of Thrombosis and Haemostasis. 2020;18(8):2031-3.</w:t>
      </w:r>
    </w:p>
    <w:p w14:paraId="29D2F920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86.</w:t>
      </w:r>
      <w:r w:rsidRPr="000305F2">
        <w:rPr>
          <w:rFonts w:ascii="Arial" w:hAnsi="Arial" w:cs="Arial"/>
          <w:sz w:val="20"/>
          <w:szCs w:val="20"/>
        </w:rPr>
        <w:tab/>
        <w:t>Cyr DG, Vicidomini CM, Siu NY, Elmann SE. Severe Bilateral Vision Loss in 2 Patients With Coronavirus Disease 2019. J Neuroophthalmol. 2020;40(3):403-5.</w:t>
      </w:r>
    </w:p>
    <w:p w14:paraId="58EEAAA6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87.</w:t>
      </w:r>
      <w:r w:rsidRPr="000305F2">
        <w:rPr>
          <w:rFonts w:ascii="Arial" w:hAnsi="Arial" w:cs="Arial"/>
          <w:sz w:val="20"/>
          <w:szCs w:val="20"/>
        </w:rPr>
        <w:tab/>
        <w:t>Al Saiegh F, Ghosh R, Leibold A, et al. Status of SARS-CoV-2 in cerebrospinal fluid of patients with COVID-19 and stroke. Journal of Neurology, Neurosurgery &amp;amp; Psychiatry. 2020;91(8):846-8.</w:t>
      </w:r>
    </w:p>
    <w:p w14:paraId="0DADD481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88.</w:t>
      </w:r>
      <w:r w:rsidRPr="000305F2">
        <w:rPr>
          <w:rFonts w:ascii="Arial" w:hAnsi="Arial" w:cs="Arial"/>
          <w:sz w:val="20"/>
          <w:szCs w:val="20"/>
        </w:rPr>
        <w:tab/>
        <w:t>Jaunmuktane Z, Mahadeva U, Green A, et al. Microvascular injury and hypoxic damage: emerging neuropathological signatures in COVID-19. Acta Neuropathol. 2020;140(3):397-400.</w:t>
      </w:r>
    </w:p>
    <w:p w14:paraId="78BAD6F1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89.</w:t>
      </w:r>
      <w:r w:rsidRPr="000305F2">
        <w:rPr>
          <w:rFonts w:ascii="Arial" w:hAnsi="Arial" w:cs="Arial"/>
          <w:sz w:val="20"/>
          <w:szCs w:val="20"/>
        </w:rPr>
        <w:tab/>
        <w:t>Agarwal A, Vishnu VY, Vibha D, et al. Intracerebral Hemorrhage and SARS-CoV-2: Association or Causation. Ann Indian Acad Neurol. 2020;23(3):261-4.</w:t>
      </w:r>
    </w:p>
    <w:p w14:paraId="69E894D8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90.</w:t>
      </w:r>
      <w:r w:rsidRPr="000305F2">
        <w:rPr>
          <w:rFonts w:ascii="Arial" w:hAnsi="Arial" w:cs="Arial"/>
          <w:sz w:val="20"/>
          <w:szCs w:val="20"/>
        </w:rPr>
        <w:tab/>
        <w:t>Liu JL, Khawaja AM, Majjhoo AQ. Stroke as a delayed manifestation of multi-organ thromboembolic disease in COVID-19 infection. Journal of the Neurological Sciences. 2020;417.</w:t>
      </w:r>
    </w:p>
    <w:p w14:paraId="5DC5BFB0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lastRenderedPageBreak/>
        <w:t>191.</w:t>
      </w:r>
      <w:r w:rsidRPr="000305F2">
        <w:rPr>
          <w:rFonts w:ascii="Arial" w:hAnsi="Arial" w:cs="Arial"/>
          <w:sz w:val="20"/>
          <w:szCs w:val="20"/>
        </w:rPr>
        <w:tab/>
        <w:t>Deliwala S, Abdulhamid S, Abusalih MF, Al-Qasmi MM, Bachuwa G. Encephalopathy as the Sentinel Sign of a Cortical Stroke in a Patient Infected With Coronavirus Disease-19 (COVID-19). Cureus. 2020;12(5):e8121-e.</w:t>
      </w:r>
    </w:p>
    <w:p w14:paraId="69F85208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92.</w:t>
      </w:r>
      <w:r w:rsidRPr="000305F2">
        <w:rPr>
          <w:rFonts w:ascii="Arial" w:hAnsi="Arial" w:cs="Arial"/>
          <w:sz w:val="20"/>
          <w:szCs w:val="20"/>
        </w:rPr>
        <w:tab/>
        <w:t>Zhai P, Ding Y, Li Y. The impact of COVID-19 on ischemic stroke. Diagn Pathol. 2020;15(1):78-.</w:t>
      </w:r>
    </w:p>
    <w:p w14:paraId="4841E842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93.</w:t>
      </w:r>
      <w:r w:rsidRPr="000305F2">
        <w:rPr>
          <w:rFonts w:ascii="Arial" w:hAnsi="Arial" w:cs="Arial"/>
          <w:sz w:val="20"/>
          <w:szCs w:val="20"/>
        </w:rPr>
        <w:tab/>
        <w:t>Mantero V, Basilico P, Costantino G, Pozzetti U, Rigamonti A, Salmaggi A. Recurrent Transient Ischemic Attack in a Young Patient with COVID-19. J Clin Neurol. 2020;16(3):513-4.</w:t>
      </w:r>
    </w:p>
    <w:p w14:paraId="7A06A3F5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94.</w:t>
      </w:r>
      <w:r w:rsidRPr="000305F2">
        <w:rPr>
          <w:rFonts w:ascii="Arial" w:hAnsi="Arial" w:cs="Arial"/>
          <w:sz w:val="20"/>
          <w:szCs w:val="20"/>
        </w:rPr>
        <w:tab/>
        <w:t>Moshayedi P, Ryan TE, Mejia LLP, Nour M, Liebeskind DS. Triage of Acute Ischemic Stroke in Confirmed COVID-19: Large Vessel Occlusion Associated With Coronavirus Infection. Front Neurol. 2020;11:353-.</w:t>
      </w:r>
    </w:p>
    <w:p w14:paraId="0458CD4F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95.</w:t>
      </w:r>
      <w:r w:rsidRPr="000305F2">
        <w:rPr>
          <w:rFonts w:ascii="Arial" w:hAnsi="Arial" w:cs="Arial"/>
          <w:sz w:val="20"/>
          <w:szCs w:val="20"/>
        </w:rPr>
        <w:tab/>
        <w:t>Cavallieri F, Marti A, Fasano A, et al. Prothrombotic state induced by COVID-19 infection as trigger for stroke in young patients: A dangerous association. eNeurologicalSci. 2020;20:100247-.</w:t>
      </w:r>
    </w:p>
    <w:p w14:paraId="03F0427F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96.</w:t>
      </w:r>
      <w:r w:rsidRPr="000305F2">
        <w:rPr>
          <w:rFonts w:ascii="Arial" w:hAnsi="Arial" w:cs="Arial"/>
          <w:sz w:val="20"/>
          <w:szCs w:val="20"/>
        </w:rPr>
        <w:tab/>
        <w:t>Mahboob S, Boppana SH, Rose NB, Beutler BD, Tabaac BJ. Large vessel stroke and COVID-19: Case report and literature review. eNeurologicalSci. 2020;20:100250-.</w:t>
      </w:r>
    </w:p>
    <w:p w14:paraId="2DD4735A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97.</w:t>
      </w:r>
      <w:r w:rsidRPr="000305F2">
        <w:rPr>
          <w:rFonts w:ascii="Arial" w:hAnsi="Arial" w:cs="Arial"/>
          <w:sz w:val="20"/>
          <w:szCs w:val="20"/>
        </w:rPr>
        <w:tab/>
        <w:t>Zulfiqar AA, Lorenzo-Villalba N, Hassler P, Andrès E. Immune Thrombocytopenic Purpura in a Patient with Covid-19. N Engl J Med. 2020.</w:t>
      </w:r>
    </w:p>
    <w:p w14:paraId="7D402D0B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98.</w:t>
      </w:r>
      <w:r w:rsidRPr="000305F2">
        <w:rPr>
          <w:rFonts w:ascii="Arial" w:hAnsi="Arial" w:cs="Arial"/>
          <w:sz w:val="20"/>
          <w:szCs w:val="20"/>
        </w:rPr>
        <w:tab/>
        <w:t>Avula A, Nalleballe K, Narula N, et al. COVID-19 presenting as stroke. Brain, Behavior, and Immunity. 2020;87:115-9.</w:t>
      </w:r>
    </w:p>
    <w:p w14:paraId="43E66E29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199.</w:t>
      </w:r>
      <w:r w:rsidRPr="000305F2">
        <w:rPr>
          <w:rFonts w:ascii="Arial" w:hAnsi="Arial" w:cs="Arial"/>
          <w:sz w:val="20"/>
          <w:szCs w:val="20"/>
        </w:rPr>
        <w:tab/>
        <w:t>Doo FX, Kassim G, Lefton DR, Patterson S, Pham H, Belani P. Rare presentations of COVID-19: PRES-like leukoencephalopathy and carotid thrombosis. Clin Imaging. 2020;69:94-101.</w:t>
      </w:r>
    </w:p>
    <w:p w14:paraId="4172FE29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00.</w:t>
      </w:r>
      <w:r w:rsidRPr="000305F2">
        <w:rPr>
          <w:rFonts w:ascii="Arial" w:hAnsi="Arial" w:cs="Arial"/>
          <w:sz w:val="20"/>
          <w:szCs w:val="20"/>
        </w:rPr>
        <w:tab/>
        <w:t>Li J, Long X, Zhu C, et al. A case of COVID-19 pneumonia with cerebral hemorrhage. Thromb Res. 2020;193:22-4.</w:t>
      </w:r>
    </w:p>
    <w:p w14:paraId="68F859BD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01.</w:t>
      </w:r>
      <w:r w:rsidRPr="000305F2">
        <w:rPr>
          <w:rFonts w:ascii="Arial" w:hAnsi="Arial" w:cs="Arial"/>
          <w:sz w:val="20"/>
          <w:szCs w:val="20"/>
        </w:rPr>
        <w:tab/>
        <w:t>Guillan M, Villacieros-Alvarez J, Bellido S, et al. Unusual simultaneous cerebral infarcts in multiple arterial territories in a COVID-19 patient. Thromb Res. 2020;193:107-9.</w:t>
      </w:r>
    </w:p>
    <w:p w14:paraId="5C7D0397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02.</w:t>
      </w:r>
      <w:r w:rsidRPr="000305F2">
        <w:rPr>
          <w:rFonts w:ascii="Arial" w:hAnsi="Arial" w:cs="Arial"/>
          <w:sz w:val="20"/>
          <w:szCs w:val="20"/>
        </w:rPr>
        <w:tab/>
        <w:t>Ghosh R, Dubey S, Kanti Ray B, Chatterjee S, Benito-Leon J. COVID-19 Presenting With Thalamic Hemorrhage Unmasking Moyamoya Angiopathy. Can J Neurol Sci. 2020;47(6):849-51.</w:t>
      </w:r>
    </w:p>
    <w:p w14:paraId="40B8549B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03.</w:t>
      </w:r>
      <w:r w:rsidRPr="000305F2">
        <w:rPr>
          <w:rFonts w:ascii="Arial" w:hAnsi="Arial" w:cs="Arial"/>
          <w:sz w:val="20"/>
          <w:szCs w:val="20"/>
        </w:rPr>
        <w:tab/>
        <w:t>Haddadi K, Ghasemian R, Shafizad M. Basal Ganglia Involvement and Altered Mental Status: A Unique Neurological Manifestation of Coronavirus Disease 2019. Cureus. 2020;12(4):e7869.</w:t>
      </w:r>
    </w:p>
    <w:p w14:paraId="672B4139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04.</w:t>
      </w:r>
      <w:r w:rsidRPr="000305F2">
        <w:rPr>
          <w:rFonts w:ascii="Arial" w:hAnsi="Arial" w:cs="Arial"/>
          <w:sz w:val="20"/>
          <w:szCs w:val="20"/>
        </w:rPr>
        <w:tab/>
        <w:t>Craen A, Logan G, Ganti L. Novel Coronavirus Disease 2019 and Subarachnoid Hemorrhage: A Case Report. Cureus. 2020;12(4):e7846.</w:t>
      </w:r>
    </w:p>
    <w:p w14:paraId="04CB0186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05.</w:t>
      </w:r>
      <w:r w:rsidRPr="000305F2">
        <w:rPr>
          <w:rFonts w:ascii="Arial" w:hAnsi="Arial" w:cs="Arial"/>
          <w:sz w:val="20"/>
          <w:szCs w:val="20"/>
        </w:rPr>
        <w:tab/>
        <w:t>Kim C, Kwak Y, Hwang J, Eun MY. Spontaneous Intracerebral Hemorrhage in a Patient with Asymptomatic 2019 Novel Coronavirus Disease. J Clin Neurol. 2020;16(3):515-7.</w:t>
      </w:r>
    </w:p>
    <w:p w14:paraId="354F36D4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06.</w:t>
      </w:r>
      <w:r w:rsidRPr="000305F2">
        <w:rPr>
          <w:rFonts w:ascii="Arial" w:hAnsi="Arial" w:cs="Arial"/>
          <w:sz w:val="20"/>
          <w:szCs w:val="20"/>
        </w:rPr>
        <w:tab/>
        <w:t>Hanafi R, Roger PA, Perin B, et al. COVID-19 Neurologic Complication with CNS Vasculitis-Like Pattern. AJNR Am J Neuroradiol. 2020;41(8):1384-7.</w:t>
      </w:r>
    </w:p>
    <w:p w14:paraId="2AD3EEDC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07.</w:t>
      </w:r>
      <w:r w:rsidRPr="000305F2">
        <w:rPr>
          <w:rFonts w:ascii="Arial" w:hAnsi="Arial" w:cs="Arial"/>
          <w:sz w:val="20"/>
          <w:szCs w:val="20"/>
        </w:rPr>
        <w:tab/>
        <w:t>Matos AR, Quintas-Neves M, Oliveira AI, et al. COVID-19 Associated Central Nervous System Vasculopathy. Can J Neurol Sci. 2021;48(1):139-40.</w:t>
      </w:r>
    </w:p>
    <w:p w14:paraId="2D8B8E15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08.</w:t>
      </w:r>
      <w:r w:rsidRPr="000305F2">
        <w:rPr>
          <w:rFonts w:ascii="Arial" w:hAnsi="Arial" w:cs="Arial"/>
          <w:sz w:val="20"/>
          <w:szCs w:val="20"/>
        </w:rPr>
        <w:tab/>
        <w:t>Ostovan VR, Foroughi R, Rostami M, et al. Cerebral venous sinus thrombosis associated with COVID-19: a case series and literature review. J Neurol. 2021.</w:t>
      </w:r>
    </w:p>
    <w:p w14:paraId="07852412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lastRenderedPageBreak/>
        <w:t>209.</w:t>
      </w:r>
      <w:r w:rsidRPr="000305F2">
        <w:rPr>
          <w:rFonts w:ascii="Arial" w:hAnsi="Arial" w:cs="Arial"/>
          <w:sz w:val="20"/>
          <w:szCs w:val="20"/>
        </w:rPr>
        <w:tab/>
        <w:t>Cavalcanti DD, Raz E, Shapiro M, et al. Cerebral Venous Thrombosis Associated with COVID-19. American Journal of Neuroradiology. 2020;41(8):1370-6.</w:t>
      </w:r>
    </w:p>
    <w:p w14:paraId="7849A429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10.</w:t>
      </w:r>
      <w:r w:rsidRPr="000305F2">
        <w:rPr>
          <w:rFonts w:ascii="Arial" w:hAnsi="Arial" w:cs="Arial"/>
          <w:sz w:val="20"/>
          <w:szCs w:val="20"/>
        </w:rPr>
        <w:tab/>
        <w:t>Poillon G, Obadia M, Perrin M, Savatovsky J, Lecler A. Cerebral venous thrombosis associated with COVID-19 infection: Causality or coincidence? Journal of Neuroradiology. 2020.</w:t>
      </w:r>
    </w:p>
    <w:p w14:paraId="3F31783D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11.</w:t>
      </w:r>
      <w:r w:rsidRPr="000305F2">
        <w:rPr>
          <w:rFonts w:ascii="Arial" w:hAnsi="Arial" w:cs="Arial"/>
          <w:sz w:val="20"/>
          <w:szCs w:val="20"/>
        </w:rPr>
        <w:tab/>
        <w:t>Hemasian H, Ansari B. First case of Covid-19 presented with cerebral venous thrombosis: A rare and dreaded case. Rev Neurol (Paris). 2020;176(6):521-3.</w:t>
      </w:r>
    </w:p>
    <w:p w14:paraId="61A04A7F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12.</w:t>
      </w:r>
      <w:r w:rsidRPr="000305F2">
        <w:rPr>
          <w:rFonts w:ascii="Arial" w:hAnsi="Arial" w:cs="Arial"/>
          <w:sz w:val="20"/>
          <w:szCs w:val="20"/>
        </w:rPr>
        <w:tab/>
        <w:t>Malentacchi M, Gned D, Angelino V, et al. Concomitant brain arterial and venous thrombosis in a COVID-19 patient. Eur J Neurol. 2020;27(9):e38-e9.</w:t>
      </w:r>
    </w:p>
    <w:p w14:paraId="44886B75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13.</w:t>
      </w:r>
      <w:r w:rsidRPr="000305F2">
        <w:rPr>
          <w:rFonts w:ascii="Arial" w:hAnsi="Arial" w:cs="Arial"/>
          <w:sz w:val="20"/>
          <w:szCs w:val="20"/>
        </w:rPr>
        <w:tab/>
        <w:t>Rigamonti A, Mantero V, Piamarta F, Spena G, Salmaggi A. Cerebral venous thrombosis associated with coronavirus infection: an underestimated entity? Neurological Sciences. 2020.</w:t>
      </w:r>
    </w:p>
    <w:p w14:paraId="53ADB46C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14.</w:t>
      </w:r>
      <w:r w:rsidRPr="000305F2">
        <w:rPr>
          <w:rFonts w:ascii="Arial" w:hAnsi="Arial" w:cs="Arial"/>
          <w:sz w:val="20"/>
          <w:szCs w:val="20"/>
        </w:rPr>
        <w:tab/>
        <w:t>Klein DE, Libman R, Kirsch C, Arora R. Cerebral venous thrombosis: A typical presentation of COVID-19 in the young. J Stroke Cerebrovasc Dis. 2020;29(8):104989-.</w:t>
      </w:r>
    </w:p>
    <w:p w14:paraId="1B3585B2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15.</w:t>
      </w:r>
      <w:r w:rsidRPr="000305F2">
        <w:rPr>
          <w:rFonts w:ascii="Arial" w:hAnsi="Arial" w:cs="Arial"/>
          <w:sz w:val="20"/>
          <w:szCs w:val="20"/>
        </w:rPr>
        <w:tab/>
        <w:t>Aghayari Sheikh Neshin S, Basirjafari S, Saberi A, Shahhosseini B, Zarei M. Liver abnormality may develop cerebral vein thrombosis in COVID-19. J Neurol Sci. 2020;417:117076.</w:t>
      </w:r>
    </w:p>
    <w:p w14:paraId="48B10E8D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16.</w:t>
      </w:r>
      <w:r w:rsidRPr="000305F2">
        <w:rPr>
          <w:rFonts w:ascii="Arial" w:hAnsi="Arial" w:cs="Arial"/>
          <w:sz w:val="20"/>
          <w:szCs w:val="20"/>
        </w:rPr>
        <w:tab/>
        <w:t>Garaci F, Di Giuliano F, Picchi E, Da Ros V, Floris R. Venous cerebral thrombosis in COVID-19 patient. J Neurol Sci. 2020;414:116871.</w:t>
      </w:r>
    </w:p>
    <w:p w14:paraId="0DCA814F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17.</w:t>
      </w:r>
      <w:r w:rsidRPr="000305F2">
        <w:rPr>
          <w:rFonts w:ascii="Arial" w:hAnsi="Arial" w:cs="Arial"/>
          <w:sz w:val="20"/>
          <w:szCs w:val="20"/>
        </w:rPr>
        <w:tab/>
        <w:t>Chougar L, Mathon B, Weiss N, Degos V, Shor N. Atypical Deep Cerebral Vein Thrombosis with Hemorrhagic Venous Infarction in a Patient Positive for COVID-19. AJNR Am J Neuroradiol. 2020;41(8):1377-9.</w:t>
      </w:r>
    </w:p>
    <w:p w14:paraId="2DD54294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18.</w:t>
      </w:r>
      <w:r w:rsidRPr="000305F2">
        <w:rPr>
          <w:rFonts w:ascii="Arial" w:hAnsi="Arial" w:cs="Arial"/>
          <w:sz w:val="20"/>
          <w:szCs w:val="20"/>
        </w:rPr>
        <w:tab/>
        <w:t>Fitsiori A, Pugin D, Thieffry C, Lalive P, Vargas MI. Unusual Microbleeds in Brain MRI of Covid-19 Patients. Journal of Neuroimaging. 2020;n/a(n/a).</w:t>
      </w:r>
    </w:p>
    <w:p w14:paraId="4109A62D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19.</w:t>
      </w:r>
      <w:r w:rsidRPr="000305F2">
        <w:rPr>
          <w:rFonts w:ascii="Arial" w:hAnsi="Arial" w:cs="Arial"/>
          <w:sz w:val="20"/>
          <w:szCs w:val="20"/>
        </w:rPr>
        <w:tab/>
        <w:t>Abdo WF, Broerse CI, Grady BP, et al. Prolonged Unconsciousness Following Severe COVID-19. Neurology. 2021;96(10):e1437-e42.</w:t>
      </w:r>
    </w:p>
    <w:p w14:paraId="649B88D5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20.</w:t>
      </w:r>
      <w:r w:rsidRPr="000305F2">
        <w:rPr>
          <w:rFonts w:ascii="Arial" w:hAnsi="Arial" w:cs="Arial"/>
          <w:sz w:val="20"/>
          <w:szCs w:val="20"/>
        </w:rPr>
        <w:tab/>
        <w:t>Eden A, Kanberg N, Gostner J, et al. CSF Biomarkers in Patients With COVID-19 and Neurologic Symptoms: A Case Series. Neurology. 2021;96(2):e294-e300.</w:t>
      </w:r>
    </w:p>
    <w:p w14:paraId="039B6381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21.</w:t>
      </w:r>
      <w:r w:rsidRPr="000305F2">
        <w:rPr>
          <w:rFonts w:ascii="Arial" w:hAnsi="Arial" w:cs="Arial"/>
          <w:sz w:val="20"/>
          <w:szCs w:val="20"/>
        </w:rPr>
        <w:tab/>
        <w:t>Pugin D, Vargas M-I, Thieffry C, et al. COVID-19-related encephalopathy responsive to high doses glucocorticoids. Neurology. 2020:10.1212/WNL.0000000000010354.</w:t>
      </w:r>
    </w:p>
    <w:p w14:paraId="22888CD2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22.</w:t>
      </w:r>
      <w:r w:rsidRPr="000305F2">
        <w:rPr>
          <w:rFonts w:ascii="Arial" w:hAnsi="Arial" w:cs="Arial"/>
          <w:sz w:val="20"/>
          <w:szCs w:val="20"/>
        </w:rPr>
        <w:tab/>
        <w:t>Nicholson P, Alshafai L, Krings T. Neuroimaging Findings in Patients with COVID-19. American Journal of Neuroradiology. 2020;41(8):1380-3.</w:t>
      </w:r>
    </w:p>
    <w:p w14:paraId="31DCC26E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23.</w:t>
      </w:r>
      <w:r w:rsidRPr="000305F2">
        <w:rPr>
          <w:rFonts w:ascii="Arial" w:hAnsi="Arial" w:cs="Arial"/>
          <w:sz w:val="20"/>
          <w:szCs w:val="20"/>
        </w:rPr>
        <w:tab/>
        <w:t>Anzalone N, Castellano A, Scotti R, et al. Multifocal laminar cortical brain lesions: a consistent MRI finding in neuro-COVID-19 patients. Journal of Neurology. 2020.</w:t>
      </w:r>
    </w:p>
    <w:p w14:paraId="27D5D5F6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24.</w:t>
      </w:r>
      <w:r w:rsidRPr="000305F2">
        <w:rPr>
          <w:rFonts w:ascii="Arial" w:hAnsi="Arial" w:cs="Arial"/>
          <w:sz w:val="20"/>
          <w:szCs w:val="20"/>
        </w:rPr>
        <w:tab/>
        <w:t>Huang H, Eichelberger H, Chan M, et al. Pearls and Oy-sters: Leukoencephalopathy in critically ill COVID-19 patients. Neurology. 2020:10.1212/WNL.0000000000010636.</w:t>
      </w:r>
    </w:p>
    <w:p w14:paraId="6A0102A0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25.</w:t>
      </w:r>
      <w:r w:rsidRPr="000305F2">
        <w:rPr>
          <w:rFonts w:ascii="Arial" w:hAnsi="Arial" w:cs="Arial"/>
          <w:sz w:val="20"/>
          <w:szCs w:val="20"/>
        </w:rPr>
        <w:tab/>
        <w:t>Parauda SC, Gao V, Gewirtz AN, et al. Posterior reversible encephalopathy syndrome in patients with COVID-19. Journal of the neurological sciences. 2020;416:117019-.</w:t>
      </w:r>
    </w:p>
    <w:p w14:paraId="0A411EB0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26.</w:t>
      </w:r>
      <w:r w:rsidRPr="000305F2">
        <w:rPr>
          <w:rFonts w:ascii="Arial" w:hAnsi="Arial" w:cs="Arial"/>
          <w:sz w:val="20"/>
          <w:szCs w:val="20"/>
        </w:rPr>
        <w:tab/>
        <w:t>Benameur K, Agarwal A, Auld SC, et al. Encephalopathy and Encephalitis Associated with Cerebrospinal Fluid Cytokine Alterations and Coronavirus Disease, Atlanta, Georgia, USA, 2020. Emerg Infect Dis. 2020;26(9):2016-21.</w:t>
      </w:r>
    </w:p>
    <w:p w14:paraId="0674255D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27.</w:t>
      </w:r>
      <w:r w:rsidRPr="000305F2">
        <w:rPr>
          <w:rFonts w:ascii="Arial" w:hAnsi="Arial" w:cs="Arial"/>
          <w:sz w:val="20"/>
          <w:szCs w:val="20"/>
        </w:rPr>
        <w:tab/>
        <w:t>Andriuta D, Roger P-A, Thibault W, et al. COVID-19 encephalopathy: detection of antibodies against SARS-CoV-2 in CSF. Journal of Neurology. 2020.</w:t>
      </w:r>
    </w:p>
    <w:p w14:paraId="3A39CAB1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lastRenderedPageBreak/>
        <w:t>228.</w:t>
      </w:r>
      <w:r w:rsidRPr="000305F2">
        <w:rPr>
          <w:rFonts w:ascii="Arial" w:hAnsi="Arial" w:cs="Arial"/>
          <w:sz w:val="20"/>
          <w:szCs w:val="20"/>
        </w:rPr>
        <w:tab/>
        <w:t>Edjlali M, Le Gal A, Louvet M, et al. Teaching NeuroImages: Cytotoxic lesions of the corpus callosum in encephalopathic patients with COVID-19. Neurology. 2020;95(22):1021-2.</w:t>
      </w:r>
    </w:p>
    <w:p w14:paraId="650E142F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29.</w:t>
      </w:r>
      <w:r w:rsidRPr="000305F2">
        <w:rPr>
          <w:rFonts w:ascii="Arial" w:hAnsi="Arial" w:cs="Arial"/>
          <w:sz w:val="20"/>
          <w:szCs w:val="20"/>
        </w:rPr>
        <w:tab/>
        <w:t>Kishfy L, Casasola M, Banankhah P, et al. Posterior reversible encephalopathy syndrome (PRES) as a neurological association in severe Covid-19. Journal of the neurological sciences. 2020;414:116943-.</w:t>
      </w:r>
    </w:p>
    <w:p w14:paraId="2559C6FC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30.</w:t>
      </w:r>
      <w:r w:rsidRPr="000305F2">
        <w:rPr>
          <w:rFonts w:ascii="Arial" w:hAnsi="Arial" w:cs="Arial"/>
          <w:sz w:val="20"/>
          <w:szCs w:val="20"/>
        </w:rPr>
        <w:tab/>
        <w:t>Franceschi AM, Ahmed O, Giliberto L, Castillo M. Hemorrhagic Posterior Reversible Encephalopathy Syndrome as a Manifestation of COVID-19 Infection. American Journal of Neuroradiology. 2020;41(7):1173-6.</w:t>
      </w:r>
    </w:p>
    <w:p w14:paraId="54D7216E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31.</w:t>
      </w:r>
      <w:r w:rsidRPr="000305F2">
        <w:rPr>
          <w:rFonts w:ascii="Arial" w:hAnsi="Arial" w:cs="Arial"/>
          <w:sz w:val="20"/>
          <w:szCs w:val="20"/>
        </w:rPr>
        <w:tab/>
        <w:t>Guedj E, Million M, Dudouet P, et al. (18)F-FDG brain PET hypometabolism in post-SARS-CoV-2 infection: substrate for persistent/delayed disorders? Eur J Nucl Med Mol Imaging. 2021;48(2):592-5.</w:t>
      </w:r>
    </w:p>
    <w:p w14:paraId="7CFE3EEC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32.</w:t>
      </w:r>
      <w:r w:rsidRPr="000305F2">
        <w:rPr>
          <w:rFonts w:ascii="Arial" w:hAnsi="Arial" w:cs="Arial"/>
          <w:sz w:val="20"/>
          <w:szCs w:val="20"/>
        </w:rPr>
        <w:tab/>
        <w:t>Hosseini AA, Shetty AK, Sprigg N, Auer DP, Constantinescu CS. Delirium as a presenting feature in COVID-19: Neuroinvasive infection or autoimmune encephalopathy? Brain, Behavior, and Immunity. 2020;88:68-70.</w:t>
      </w:r>
    </w:p>
    <w:p w14:paraId="5F4145BC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33.</w:t>
      </w:r>
      <w:r w:rsidRPr="000305F2">
        <w:rPr>
          <w:rFonts w:ascii="Arial" w:hAnsi="Arial" w:cs="Arial"/>
          <w:sz w:val="20"/>
          <w:szCs w:val="20"/>
        </w:rPr>
        <w:tab/>
        <w:t>Steininger PA, Seifert F, Balk S, et al. Pearls &amp; Oy-sters: SARS-CoV-2 Infection of the CNS in a Patient With Meningeosis Carcinomatosa. Neurology. 2021;96(10):496-9.</w:t>
      </w:r>
    </w:p>
    <w:p w14:paraId="09C4B513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34.</w:t>
      </w:r>
      <w:r w:rsidRPr="000305F2">
        <w:rPr>
          <w:rFonts w:ascii="Arial" w:hAnsi="Arial" w:cs="Arial"/>
          <w:sz w:val="20"/>
          <w:szCs w:val="20"/>
        </w:rPr>
        <w:tab/>
        <w:t>Zhou L, Zhang M, Wang J, Gao J. Sars-Cov-2: Underestimated damage to nervous system. Travel Med Infect Dis. 2020:101642.</w:t>
      </w:r>
    </w:p>
    <w:p w14:paraId="50249E40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35.</w:t>
      </w:r>
      <w:r w:rsidRPr="000305F2">
        <w:rPr>
          <w:rFonts w:ascii="Arial" w:hAnsi="Arial" w:cs="Arial"/>
          <w:sz w:val="20"/>
          <w:szCs w:val="20"/>
        </w:rPr>
        <w:tab/>
        <w:t>Al Mazrouei SS, Saeed GA, Al Helali AA, Ahmed M. COVID-19-associated encephalopathy: Neurological manifestation of COVID-19. Radiol Case Rep. 2020;15(9):1646-9.</w:t>
      </w:r>
    </w:p>
    <w:p w14:paraId="1EB0FB8A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36.</w:t>
      </w:r>
      <w:r w:rsidRPr="000305F2">
        <w:rPr>
          <w:rFonts w:ascii="Arial" w:hAnsi="Arial" w:cs="Arial"/>
          <w:sz w:val="20"/>
          <w:szCs w:val="20"/>
        </w:rPr>
        <w:tab/>
        <w:t>Filatov A, Sharma P, Hindi F, Espinosa PS. Neurological complications of coronavirus disease (COVID-19): Encephalopathy. Cureus. 2020;12(3):e7352.</w:t>
      </w:r>
    </w:p>
    <w:p w14:paraId="486BE070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37.</w:t>
      </w:r>
      <w:r w:rsidRPr="000305F2">
        <w:rPr>
          <w:rFonts w:ascii="Arial" w:hAnsi="Arial" w:cs="Arial"/>
          <w:sz w:val="20"/>
          <w:szCs w:val="20"/>
        </w:rPr>
        <w:tab/>
        <w:t>Espinosa PS, Rizvi Z, Sharma P, Hindi F, Filatov A. Neurological Complications of Coronavirus Disease (COVID-19): Encephalopathy, MRI Brain and Cerebrospinal Fluid Findings: Case 2. Cureus. 2020;12(5):e7930-e.</w:t>
      </w:r>
    </w:p>
    <w:p w14:paraId="5F2C2837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38.</w:t>
      </w:r>
      <w:r w:rsidRPr="000305F2">
        <w:rPr>
          <w:rFonts w:ascii="Arial" w:hAnsi="Arial" w:cs="Arial"/>
          <w:sz w:val="20"/>
          <w:szCs w:val="20"/>
        </w:rPr>
        <w:tab/>
        <w:t>Pilotto A, Odolini S, Masciocchi S, et al. Steroid-Responsive Encephalitis in Coronavirus Disease 2019. Annals of Neurology. 2020;88(2):423-7.</w:t>
      </w:r>
    </w:p>
    <w:p w14:paraId="40A6739D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39.</w:t>
      </w:r>
      <w:r w:rsidRPr="000305F2">
        <w:rPr>
          <w:rFonts w:ascii="Arial" w:hAnsi="Arial" w:cs="Arial"/>
          <w:sz w:val="20"/>
          <w:szCs w:val="20"/>
        </w:rPr>
        <w:tab/>
        <w:t>Krett JD, Jewett GAE, Elton-Lacasse C, et al. Hemorrhagic encephalopathy associated with COVID-19. J Neuroimmunol. 2020;346:577326.</w:t>
      </w:r>
    </w:p>
    <w:p w14:paraId="18C82B78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40.</w:t>
      </w:r>
      <w:r w:rsidRPr="000305F2">
        <w:rPr>
          <w:rFonts w:ascii="Arial" w:hAnsi="Arial" w:cs="Arial"/>
          <w:sz w:val="20"/>
          <w:szCs w:val="20"/>
        </w:rPr>
        <w:tab/>
        <w:t>Shi B-C, Li J, Jiang J-W, Li M-X, Zhang J, Shang X-L. Mild encephalitis/encephalopathy with a reversible splenial lesion secondary to encephalitis complicated by hyponatremia: A case report and literature review. Medicine (Baltimore). 2019;98(47):e17982-e.</w:t>
      </w:r>
    </w:p>
    <w:p w14:paraId="1C8A7C90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41.</w:t>
      </w:r>
      <w:r w:rsidRPr="000305F2">
        <w:rPr>
          <w:rFonts w:ascii="Arial" w:hAnsi="Arial" w:cs="Arial"/>
          <w:sz w:val="20"/>
          <w:szCs w:val="20"/>
        </w:rPr>
        <w:tab/>
        <w:t>Kaya Y, Kara S, Akinci C, Kocaman AS. Transient cortical blindness in COVID-19 pneumonia; a PRES-like syndrome: Case report. J Neurol Sci. 2020;413:116858.</w:t>
      </w:r>
    </w:p>
    <w:p w14:paraId="59C0532C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42.</w:t>
      </w:r>
      <w:r w:rsidRPr="000305F2">
        <w:rPr>
          <w:rFonts w:ascii="Arial" w:hAnsi="Arial" w:cs="Arial"/>
          <w:sz w:val="20"/>
          <w:szCs w:val="20"/>
        </w:rPr>
        <w:tab/>
        <w:t>Djellaoui A, Seddik L, Cleret De Langavant L, Cattan S, Bachoud-Lévi AC, Hosseini H. Posterior reversible encephalopathy syndrome associated with SARS-CoV-2 infection. Journal of Neurology, Neurosurgery &amp;amp; Psychiatry. 2020:jnnp-2020-323923.</w:t>
      </w:r>
    </w:p>
    <w:p w14:paraId="4370E9F0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43.</w:t>
      </w:r>
      <w:r w:rsidRPr="000305F2">
        <w:rPr>
          <w:rFonts w:ascii="Arial" w:hAnsi="Arial" w:cs="Arial"/>
          <w:sz w:val="20"/>
          <w:szCs w:val="20"/>
        </w:rPr>
        <w:tab/>
        <w:t>Poyiadji N, Shahin G, Noujaim D, Stone M, Patel S, Griffith B. COVID-19-associated Acute Hemorrhagic Necrotizing Encephalopathy: CT and MRI Features. Radiology. 2020:201187.</w:t>
      </w:r>
    </w:p>
    <w:p w14:paraId="63086A5E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lastRenderedPageBreak/>
        <w:t>244.</w:t>
      </w:r>
      <w:r w:rsidRPr="000305F2">
        <w:rPr>
          <w:rFonts w:ascii="Arial" w:hAnsi="Arial" w:cs="Arial"/>
          <w:sz w:val="20"/>
          <w:szCs w:val="20"/>
        </w:rPr>
        <w:tab/>
        <w:t>Grimaldi S, Lagarde S, Harle JR, Boucraut J, Guedj E. Autoimmune encephalitis concomitant with SARS-CoV-2 infection: insight from (18)F-FDG PET imaging and neuronal autoantibodies. J Nucl Med. 2020.</w:t>
      </w:r>
    </w:p>
    <w:p w14:paraId="0F009456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45.</w:t>
      </w:r>
      <w:r w:rsidRPr="000305F2">
        <w:rPr>
          <w:rFonts w:ascii="Arial" w:hAnsi="Arial" w:cs="Arial"/>
          <w:sz w:val="20"/>
          <w:szCs w:val="20"/>
        </w:rPr>
        <w:tab/>
        <w:t>Khoo A, McLoughlin B, Cheema S, et al. Postinfectious brainstem encephalitis associated with SARS-CoV-2. Journal of Neurology, Neurosurgery &amp;amp; Psychiatry. 2020;91(9):1013-4.</w:t>
      </w:r>
    </w:p>
    <w:p w14:paraId="7172B4AA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46.</w:t>
      </w:r>
      <w:r w:rsidRPr="000305F2">
        <w:rPr>
          <w:rFonts w:ascii="Arial" w:hAnsi="Arial" w:cs="Arial"/>
          <w:sz w:val="20"/>
          <w:szCs w:val="20"/>
        </w:rPr>
        <w:tab/>
        <w:t>Dixon L, Varley J, Gontsarova A, et al. COVID-19-related acute necrotizing encephalopathy with brain stem involvement in a patient with aplastic anemia. Neurol Neuroimmunol Neuroinflamm. 2020;7(5):e789.</w:t>
      </w:r>
    </w:p>
    <w:p w14:paraId="1FD799D7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47.</w:t>
      </w:r>
      <w:r w:rsidRPr="000305F2">
        <w:rPr>
          <w:rFonts w:ascii="Arial" w:hAnsi="Arial" w:cs="Arial"/>
          <w:sz w:val="20"/>
          <w:szCs w:val="20"/>
        </w:rPr>
        <w:tab/>
        <w:t>Duong L, Xu P, Liu A. Meningoencephalitis without respiratory failure in a young female patient with COVID-19 infection in Downtown Los Angeles, early April 2020. Brain, behavior, and immunity. 2020;87:33-.</w:t>
      </w:r>
    </w:p>
    <w:p w14:paraId="016451F7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48.</w:t>
      </w:r>
      <w:r w:rsidRPr="000305F2">
        <w:rPr>
          <w:rFonts w:ascii="Arial" w:hAnsi="Arial" w:cs="Arial"/>
          <w:sz w:val="20"/>
          <w:szCs w:val="20"/>
        </w:rPr>
        <w:tab/>
        <w:t>Abenza-Abildúa MJ, Novo-Aparicio S, Moreno-Zabaleta R, et al. Encephalopathy in severe SARS-CoV2 infection: Inflammatory or infectious? International journal of infectious diseases : IJID : official publication of the International Society for Infectious Diseases. 2020;98:398-400.</w:t>
      </w:r>
    </w:p>
    <w:p w14:paraId="0A00B74D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49.</w:t>
      </w:r>
      <w:r w:rsidRPr="000305F2">
        <w:rPr>
          <w:rFonts w:ascii="Arial" w:hAnsi="Arial" w:cs="Arial"/>
          <w:sz w:val="20"/>
          <w:szCs w:val="20"/>
        </w:rPr>
        <w:tab/>
        <w:t>Radmanesh A, Derman A, Ishida K. COVID-19-associated delayed posthypoxic necrotizing leukoencephalopathy. Journal of the neurological sciences. 2020;415:116945-.</w:t>
      </w:r>
    </w:p>
    <w:p w14:paraId="7523B6C7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50.</w:t>
      </w:r>
      <w:r w:rsidRPr="000305F2">
        <w:rPr>
          <w:rFonts w:ascii="Arial" w:hAnsi="Arial" w:cs="Arial"/>
          <w:sz w:val="20"/>
          <w:szCs w:val="20"/>
        </w:rPr>
        <w:tab/>
        <w:t>Babar A, Lewandowski U, Capin I, et al. SARS-CoV-2 Encephalitis in a 20-year Old Healthy Female. Pediatr Infect Dis J. 2020.</w:t>
      </w:r>
    </w:p>
    <w:p w14:paraId="62974E15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51.</w:t>
      </w:r>
      <w:r w:rsidRPr="000305F2">
        <w:rPr>
          <w:rFonts w:ascii="Arial" w:hAnsi="Arial" w:cs="Arial"/>
          <w:sz w:val="20"/>
          <w:szCs w:val="20"/>
        </w:rPr>
        <w:tab/>
        <w:t>Delamarre L, Gollion C, Grouteau G, et al. COVID-19–associated acute necrotising encephalopathy successfully treated with steroids and polyvalent immunoglobulin with unusual IgG targeting the cerebral fibre network. Journal of Neurology, Neurosurgery &amp;amp; Psychiatry. 2020;91(9):1004-6.</w:t>
      </w:r>
    </w:p>
    <w:p w14:paraId="643DD99B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52.</w:t>
      </w:r>
      <w:r w:rsidRPr="000305F2">
        <w:rPr>
          <w:rFonts w:ascii="Arial" w:hAnsi="Arial" w:cs="Arial"/>
          <w:sz w:val="20"/>
          <w:szCs w:val="20"/>
        </w:rPr>
        <w:tab/>
        <w:t>Al-Olama M, Rashid A, Garozzo D. COVID-19-associated meningoencephalitis complicated with intracranial hemorrhage: a case report. Acta Neurochir (Wien). 2020;162(7):1495-9.</w:t>
      </w:r>
    </w:p>
    <w:p w14:paraId="691A342A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53.</w:t>
      </w:r>
      <w:r w:rsidRPr="000305F2">
        <w:rPr>
          <w:rFonts w:ascii="Arial" w:hAnsi="Arial" w:cs="Arial"/>
          <w:sz w:val="20"/>
          <w:szCs w:val="20"/>
        </w:rPr>
        <w:tab/>
        <w:t>Zambreanu L, Lightbody S, Bhandari M, et al. A case of limbic encephalitis associated with asymptomatic COVID-19 infection. Journal of Neurology, Neurosurgery &amp;amp; Psychiatry. 2020:jnnp-2020-323839.</w:t>
      </w:r>
    </w:p>
    <w:p w14:paraId="749BFD2E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54.</w:t>
      </w:r>
      <w:r w:rsidRPr="000305F2">
        <w:rPr>
          <w:rFonts w:ascii="Arial" w:hAnsi="Arial" w:cs="Arial"/>
          <w:sz w:val="20"/>
          <w:szCs w:val="20"/>
        </w:rPr>
        <w:tab/>
        <w:t>Virhammar J, Kumlien E, Fällmar D, et al. Acute necrotizing encephalopathy with SARS-CoV-2 RNA confirmed in cerebrospinal fluid. Neurology. 2020:10.1212/WNL.0000000000010250.</w:t>
      </w:r>
    </w:p>
    <w:p w14:paraId="45578316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55.</w:t>
      </w:r>
      <w:r w:rsidRPr="000305F2">
        <w:rPr>
          <w:rFonts w:ascii="Arial" w:hAnsi="Arial" w:cs="Arial"/>
          <w:sz w:val="20"/>
          <w:szCs w:val="20"/>
        </w:rPr>
        <w:tab/>
        <w:t>Princiotta Cariddi L, Tabaee Damavandi P, Carimati F, et al. Reversible Encephalopathy Syndrome (PRES) in a COVID-19 patient. Journal of neurology. 2020:1-4.</w:t>
      </w:r>
    </w:p>
    <w:p w14:paraId="0E12D238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56.</w:t>
      </w:r>
      <w:r w:rsidRPr="000305F2">
        <w:rPr>
          <w:rFonts w:ascii="Arial" w:hAnsi="Arial" w:cs="Arial"/>
          <w:sz w:val="20"/>
          <w:szCs w:val="20"/>
        </w:rPr>
        <w:tab/>
        <w:t>Efe IE, Aydin OU, Alabulut A, Celik O, Aydin K. COVID-19-Associated Encephalitis Mimicking Glial Tumor. World Neurosurg. 2020;140:46-8.</w:t>
      </w:r>
    </w:p>
    <w:p w14:paraId="33A3205E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57.</w:t>
      </w:r>
      <w:r w:rsidRPr="000305F2">
        <w:rPr>
          <w:rFonts w:ascii="Arial" w:hAnsi="Arial" w:cs="Arial"/>
          <w:sz w:val="20"/>
          <w:szCs w:val="20"/>
        </w:rPr>
        <w:tab/>
        <w:t>Ye M, Ren Y, Lv T. Encephalitis as a clinical manifestation of COVID-19. Brain Behav Immun. 2020.</w:t>
      </w:r>
    </w:p>
    <w:p w14:paraId="37840942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58.</w:t>
      </w:r>
      <w:r w:rsidRPr="000305F2">
        <w:rPr>
          <w:rFonts w:ascii="Arial" w:hAnsi="Arial" w:cs="Arial"/>
          <w:sz w:val="20"/>
          <w:szCs w:val="20"/>
        </w:rPr>
        <w:tab/>
        <w:t>Hayashi M, Sahashi Y, Baba Y, Okura H, Shimohata T. COVID-19-associated mild encephalitis/encephalopathy with a reversible splenial lesion. Journal of the neurological sciences. 2020;415:116941-.</w:t>
      </w:r>
    </w:p>
    <w:p w14:paraId="440CBAFE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lastRenderedPageBreak/>
        <w:t>259.</w:t>
      </w:r>
      <w:r w:rsidRPr="000305F2">
        <w:rPr>
          <w:rFonts w:ascii="Arial" w:hAnsi="Arial" w:cs="Arial"/>
          <w:sz w:val="20"/>
          <w:szCs w:val="20"/>
        </w:rPr>
        <w:tab/>
        <w:t>Gouse BM, Spears WE, Nieves Archibald A, Montalvo C. Catatonia in a hospitalized patient with COVID-19 and proposed immune-mediated mechanism. Brain, behavior, and immunity. 2020:S0889-1591(20)31528-2.</w:t>
      </w:r>
    </w:p>
    <w:p w14:paraId="24CFF3E2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60.</w:t>
      </w:r>
      <w:r w:rsidRPr="000305F2">
        <w:rPr>
          <w:rFonts w:ascii="Arial" w:hAnsi="Arial" w:cs="Arial"/>
          <w:sz w:val="20"/>
          <w:szCs w:val="20"/>
        </w:rPr>
        <w:tab/>
        <w:t>Méndez-Guerrero A, Laespada-García MI, Gómez-Grande A, et al. Acute hypokinetic-rigid syndrome following SARS-CoV-2 infection. Neurology. 2020:10.1212/WNL.0000000000010282.</w:t>
      </w:r>
    </w:p>
    <w:p w14:paraId="16E67205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61.</w:t>
      </w:r>
      <w:r w:rsidRPr="000305F2">
        <w:rPr>
          <w:rFonts w:ascii="Arial" w:hAnsi="Arial" w:cs="Arial"/>
          <w:sz w:val="20"/>
          <w:szCs w:val="20"/>
        </w:rPr>
        <w:tab/>
        <w:t>Farhadian S, Glick LR, Vogels CBF, et al. Acute encephalopathy with elevated CSF inflammatory markers as the initial presentation of COVID-19. BMC Neurol. 2020;20(1):248.</w:t>
      </w:r>
    </w:p>
    <w:p w14:paraId="78E77766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62.</w:t>
      </w:r>
      <w:r w:rsidRPr="000305F2">
        <w:rPr>
          <w:rFonts w:ascii="Arial" w:hAnsi="Arial" w:cs="Arial"/>
          <w:sz w:val="20"/>
          <w:szCs w:val="20"/>
        </w:rPr>
        <w:tab/>
        <w:t>Cebrian J, Gonzalez-Martinez A, Garcia-Blanco MJ, et al. Headache and impaired consciousness level associated with SARS-CoV-2 in CSF: A case report. Neurology. 2020;95(6):266-8.</w:t>
      </w:r>
    </w:p>
    <w:p w14:paraId="3E358778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63.</w:t>
      </w:r>
      <w:r w:rsidRPr="000305F2">
        <w:rPr>
          <w:rFonts w:ascii="Arial" w:hAnsi="Arial" w:cs="Arial"/>
          <w:sz w:val="20"/>
          <w:szCs w:val="20"/>
        </w:rPr>
        <w:tab/>
        <w:t>Lim ST, Janaway B, Costello H, Trip A, Price G. Persistent psychotic symptoms following COVID-19 infection. BJPsych Open. 2020;6(5):e105.</w:t>
      </w:r>
    </w:p>
    <w:p w14:paraId="779DA7E9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64.</w:t>
      </w:r>
      <w:r w:rsidRPr="000305F2">
        <w:rPr>
          <w:rFonts w:ascii="Arial" w:hAnsi="Arial" w:cs="Arial"/>
          <w:sz w:val="20"/>
          <w:szCs w:val="20"/>
        </w:rPr>
        <w:tab/>
        <w:t>De Stefano P, Nencha U, De Stefano L, Megevand P, Seeck M. Focal EEG changes indicating critical illness associated cerebral microbleeds in a Covid-19 patient. Clin Neurophysiol Pract. 2020;5:125-9.</w:t>
      </w:r>
    </w:p>
    <w:p w14:paraId="40D9A89B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65.</w:t>
      </w:r>
      <w:r w:rsidRPr="000305F2">
        <w:rPr>
          <w:rFonts w:ascii="Arial" w:hAnsi="Arial" w:cs="Arial"/>
          <w:sz w:val="20"/>
          <w:szCs w:val="20"/>
        </w:rPr>
        <w:tab/>
        <w:t>Cannac O, Martinez-Almoyna L, Hraiech S. Critical illness-associated cerebral microbleeds in COVID-19 acute respiratory distress syndrome. Neurology. 2020;95(11):498-9.</w:t>
      </w:r>
    </w:p>
    <w:p w14:paraId="672EF8C1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66.</w:t>
      </w:r>
      <w:r w:rsidRPr="000305F2">
        <w:rPr>
          <w:rFonts w:ascii="Arial" w:hAnsi="Arial" w:cs="Arial"/>
          <w:sz w:val="20"/>
          <w:szCs w:val="20"/>
        </w:rPr>
        <w:tab/>
        <w:t>Afshar H, Yassin Z, Kalantari S, et al. Evolution and resolution of brain involvement associated with SARS- CoV2 infection: A close Clinical - Paraclinical follow up study of a case. Mult Scler Relat Disord. 2020;43:102216.</w:t>
      </w:r>
    </w:p>
    <w:p w14:paraId="668EC00F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67.</w:t>
      </w:r>
      <w:r w:rsidRPr="000305F2">
        <w:rPr>
          <w:rFonts w:ascii="Arial" w:hAnsi="Arial" w:cs="Arial"/>
          <w:sz w:val="20"/>
          <w:szCs w:val="20"/>
        </w:rPr>
        <w:tab/>
        <w:t>Nepal P, Batchala PP, Songmen S, Parashar K, Sapire J. An unresponsive COVID-19 patient. Emerg Radiol. 2020;27(6):755-9.</w:t>
      </w:r>
    </w:p>
    <w:p w14:paraId="09D8E002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68.</w:t>
      </w:r>
      <w:r w:rsidRPr="000305F2">
        <w:rPr>
          <w:rFonts w:ascii="Arial" w:hAnsi="Arial" w:cs="Arial"/>
          <w:sz w:val="20"/>
          <w:szCs w:val="20"/>
        </w:rPr>
        <w:tab/>
        <w:t>Kulick-Soper CV, McKee JL, Wolf RL, et al. Pearls &amp; Oy-sters: Bilateral globus pallidus lesions in a patient with COVID-19. Neurology. 2020;95(10):454-7.</w:t>
      </w:r>
    </w:p>
    <w:p w14:paraId="54F14283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69.</w:t>
      </w:r>
      <w:r w:rsidRPr="000305F2">
        <w:rPr>
          <w:rFonts w:ascii="Arial" w:hAnsi="Arial" w:cs="Arial"/>
          <w:sz w:val="20"/>
          <w:szCs w:val="20"/>
        </w:rPr>
        <w:tab/>
        <w:t>Rasmussen C, Niculescu I, Patel S, Krishnan A. COVID-19 and Involvement of the Corpus Callosum: Potential Effect of the Cytokine Storm? AJNR Am J Neuroradiol. 2020;41(9):1625-8.</w:t>
      </w:r>
    </w:p>
    <w:p w14:paraId="54EB534A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70.</w:t>
      </w:r>
      <w:r w:rsidRPr="000305F2">
        <w:rPr>
          <w:rFonts w:ascii="Arial" w:hAnsi="Arial" w:cs="Arial"/>
          <w:sz w:val="20"/>
          <w:szCs w:val="20"/>
        </w:rPr>
        <w:tab/>
        <w:t>van den Enden AJM, van Gils L, Labout JAM, van der Jagt M, Moudrous W. Fulminant cerebral edema as a lethal manifestation of COVID-19. Radiol Case Rep. 2020;15(9):1705-8.</w:t>
      </w:r>
    </w:p>
    <w:p w14:paraId="09762639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71.</w:t>
      </w:r>
      <w:r w:rsidRPr="000305F2">
        <w:rPr>
          <w:rFonts w:ascii="Arial" w:hAnsi="Arial" w:cs="Arial"/>
          <w:sz w:val="20"/>
          <w:szCs w:val="20"/>
        </w:rPr>
        <w:tab/>
        <w:t>Fischer D, Threlkeld ZD, Bodien YG, et al. Intact Brain Network Function in an Unresponsive Patient with COVID-19. Ann Neurol. 2020;88(4):851-4.</w:t>
      </w:r>
    </w:p>
    <w:p w14:paraId="1AABDA6E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72.</w:t>
      </w:r>
      <w:r w:rsidRPr="000305F2">
        <w:rPr>
          <w:rFonts w:ascii="Arial" w:hAnsi="Arial" w:cs="Arial"/>
          <w:sz w:val="20"/>
          <w:szCs w:val="20"/>
        </w:rPr>
        <w:tab/>
        <w:t>Yong MH, Chan YFZ, Liu J, et al. A Rare Case of Acute Hemorrhagic Leukoencephalitis in a COVID-19 Patient. J Neurol Sci. 2020;416:117035.</w:t>
      </w:r>
    </w:p>
    <w:p w14:paraId="122F3A46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73.</w:t>
      </w:r>
      <w:r w:rsidRPr="000305F2">
        <w:rPr>
          <w:rFonts w:ascii="Arial" w:hAnsi="Arial" w:cs="Arial"/>
          <w:sz w:val="20"/>
          <w:szCs w:val="20"/>
        </w:rPr>
        <w:tab/>
        <w:t>Mawhinney JA, Wilcock C, Haboubi H, Roshanzamir S. Neurotropism of SARS-CoV-2: COVID-19 presenting with an acute manic episode. BMJ Case Rep. 2020;13(6).</w:t>
      </w:r>
    </w:p>
    <w:p w14:paraId="48F0E643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74.</w:t>
      </w:r>
      <w:r w:rsidRPr="000305F2">
        <w:rPr>
          <w:rFonts w:ascii="Arial" w:hAnsi="Arial" w:cs="Arial"/>
          <w:sz w:val="20"/>
          <w:szCs w:val="20"/>
        </w:rPr>
        <w:tab/>
        <w:t>Casez O, Willaume G, Grand S, et al. Teaching NeuroImages: SARS-CoV-2-Related Encephalitis: MRI Pattern of Olfactory Tract Involvement. Neurology. 2021;96(4):e645-e6.</w:t>
      </w:r>
    </w:p>
    <w:p w14:paraId="100CCD73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75.</w:t>
      </w:r>
      <w:r w:rsidRPr="000305F2">
        <w:rPr>
          <w:rFonts w:ascii="Arial" w:hAnsi="Arial" w:cs="Arial"/>
          <w:sz w:val="20"/>
          <w:szCs w:val="20"/>
        </w:rPr>
        <w:tab/>
        <w:t>Ayatollahi P, Tarazi A, Wennberg R. Possible Autoimmune Encephalitis with Claustrum Sign in case of Acute SARS-CoV-2 Infection. Can J Neurol Sci. 2021;48(3):430-2.</w:t>
      </w:r>
    </w:p>
    <w:p w14:paraId="070B0FFD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lastRenderedPageBreak/>
        <w:t>276.</w:t>
      </w:r>
      <w:r w:rsidRPr="000305F2">
        <w:rPr>
          <w:rFonts w:ascii="Arial" w:hAnsi="Arial" w:cs="Arial"/>
          <w:sz w:val="20"/>
          <w:szCs w:val="20"/>
        </w:rPr>
        <w:tab/>
        <w:t>Reichard RR, Kashani KB, Boire NA, Constantopoulos E, Guo Y, Lucchinetti CF. Neuropathology of COVID-19: a spectrum of vascular and acute disseminated encephalomyelitis (ADEM)-like pathology. Acta Neuropathol. 2020;140(1):1-6.</w:t>
      </w:r>
    </w:p>
    <w:p w14:paraId="129C83F3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77.</w:t>
      </w:r>
      <w:r w:rsidRPr="000305F2">
        <w:rPr>
          <w:rFonts w:ascii="Arial" w:hAnsi="Arial" w:cs="Arial"/>
          <w:sz w:val="20"/>
          <w:szCs w:val="20"/>
        </w:rPr>
        <w:tab/>
        <w:t>Novi G, Rossi T, Pedemonte E, et al. Acute disseminated encephalomyelitis after SARS-CoV-2 infection. Neurol Neuroimmunol Neuroinflamm. 2020;7(5):e797.</w:t>
      </w:r>
    </w:p>
    <w:p w14:paraId="632FAC15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78.</w:t>
      </w:r>
      <w:r w:rsidRPr="000305F2">
        <w:rPr>
          <w:rFonts w:ascii="Arial" w:hAnsi="Arial" w:cs="Arial"/>
          <w:sz w:val="20"/>
          <w:szCs w:val="20"/>
        </w:rPr>
        <w:tab/>
        <w:t>Abdi S, Ghorbani A, Fatehi F. The association of SARS-CoV-2 infection and acute disseminated encephalomyelitis without prominent clinical pulmonary symptoms. Journal of the neurological sciences. 2020;416:117001-.</w:t>
      </w:r>
    </w:p>
    <w:p w14:paraId="3837E4FD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79.</w:t>
      </w:r>
      <w:r w:rsidRPr="000305F2">
        <w:rPr>
          <w:rFonts w:ascii="Arial" w:hAnsi="Arial" w:cs="Arial"/>
          <w:sz w:val="20"/>
          <w:szCs w:val="20"/>
        </w:rPr>
        <w:tab/>
        <w:t>Brun G, Hak JF, Coze S, et al. COVID-19-White matter and globus pallidum lesions: Demyelination or small-vessel vasculitis? Neurol Neuroimmunol Neuroinflamm. 2020;7(4).</w:t>
      </w:r>
    </w:p>
    <w:p w14:paraId="79B6D215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80.</w:t>
      </w:r>
      <w:r w:rsidRPr="000305F2">
        <w:rPr>
          <w:rFonts w:ascii="Arial" w:hAnsi="Arial" w:cs="Arial"/>
          <w:sz w:val="20"/>
          <w:szCs w:val="20"/>
        </w:rPr>
        <w:tab/>
        <w:t>Parsons T, Banks S, Bae C, Gelber J, Alahmadi H, Tichauer M. COVID-19-associated acute disseminated encephalomyelitis (ADEM). Journal of neurology. 2020:1-4.</w:t>
      </w:r>
    </w:p>
    <w:p w14:paraId="2336EC7C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81.</w:t>
      </w:r>
      <w:r w:rsidRPr="000305F2">
        <w:rPr>
          <w:rFonts w:ascii="Arial" w:hAnsi="Arial" w:cs="Arial"/>
          <w:sz w:val="20"/>
          <w:szCs w:val="20"/>
        </w:rPr>
        <w:tab/>
        <w:t>Zoghi A, Ramezani M, Roozbeh M, Darazam IA, Sahraian MA. A case of possible atypical demyelinating event of the central nervous system following COVID-19. Mult Scler Relat Disord. 2020;44:102324.</w:t>
      </w:r>
    </w:p>
    <w:p w14:paraId="64690DBB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82.</w:t>
      </w:r>
      <w:r w:rsidRPr="000305F2">
        <w:rPr>
          <w:rFonts w:ascii="Arial" w:hAnsi="Arial" w:cs="Arial"/>
          <w:sz w:val="20"/>
          <w:szCs w:val="20"/>
        </w:rPr>
        <w:tab/>
        <w:t>Zanin L, Saraceno G, Panciani PP, et al. SARS-CoV-2 can induce brain and spine demyelinating lesions. Acta Neurochir (Wien). 2020;162(7):1491-4.</w:t>
      </w:r>
    </w:p>
    <w:p w14:paraId="04B72867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83.</w:t>
      </w:r>
      <w:r w:rsidRPr="000305F2">
        <w:rPr>
          <w:rFonts w:ascii="Arial" w:hAnsi="Arial" w:cs="Arial"/>
          <w:sz w:val="20"/>
          <w:szCs w:val="20"/>
        </w:rPr>
        <w:tab/>
        <w:t>AlKetbi R, AlNuaimi D, AlMulla M, et al. Acute myelitis as a neurological complication of Covid-19: A case report and MRI findings. Radiol Case Rep. 2020;15(9):1591-5.</w:t>
      </w:r>
    </w:p>
    <w:p w14:paraId="24ACF0DF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84.</w:t>
      </w:r>
      <w:r w:rsidRPr="000305F2">
        <w:rPr>
          <w:rFonts w:ascii="Arial" w:hAnsi="Arial" w:cs="Arial"/>
          <w:sz w:val="20"/>
          <w:szCs w:val="20"/>
        </w:rPr>
        <w:tab/>
        <w:t>Munz M, Wessendorf S, Koretsis G, et al. Acute transverse myelitis after COVID-19 pneumonia. Journal of neurology. 2020;267(8):2196-7.</w:t>
      </w:r>
    </w:p>
    <w:p w14:paraId="602F7655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85.</w:t>
      </w:r>
      <w:r w:rsidRPr="000305F2">
        <w:rPr>
          <w:rFonts w:ascii="Arial" w:hAnsi="Arial" w:cs="Arial"/>
          <w:sz w:val="20"/>
          <w:szCs w:val="20"/>
        </w:rPr>
        <w:tab/>
        <w:t>Zhou S, Jones-Lopez EC, Soneji DJ, Azevedo CJ, Patel VR. Myelin Oligodendrocyte Glycoprotein Antibody-Associated Optic Neuritis and Myelitis in COVID-19. J Neuroophthalmol. 2020;40(3):398-402.</w:t>
      </w:r>
    </w:p>
    <w:p w14:paraId="2F1CC36C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86.</w:t>
      </w:r>
      <w:r w:rsidRPr="000305F2">
        <w:rPr>
          <w:rFonts w:ascii="Arial" w:hAnsi="Arial" w:cs="Arial"/>
          <w:sz w:val="20"/>
          <w:szCs w:val="20"/>
        </w:rPr>
        <w:tab/>
        <w:t>Maideniuc C, Memon AB. Acute necrotizing myelitis and acute motor axonal neuropathy in a COVID-19 patient. J Neurol. 2020:1-3.</w:t>
      </w:r>
    </w:p>
    <w:p w14:paraId="7213E820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87.</w:t>
      </w:r>
      <w:r w:rsidRPr="000305F2">
        <w:rPr>
          <w:rFonts w:ascii="Arial" w:hAnsi="Arial" w:cs="Arial"/>
          <w:sz w:val="20"/>
          <w:szCs w:val="20"/>
        </w:rPr>
        <w:tab/>
        <w:t>Utukuri PS, Bautista A, Lignelli A, Moonis G. Possible Acute Disseminated Encephalomyelitis Related to Severe Acute Respiratory Syndrome Coronavirus 2 Infection. American Journal of Neuroradiology. 2020.</w:t>
      </w:r>
    </w:p>
    <w:p w14:paraId="6FF68609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88.</w:t>
      </w:r>
      <w:r w:rsidRPr="000305F2">
        <w:rPr>
          <w:rFonts w:ascii="Arial" w:hAnsi="Arial" w:cs="Arial"/>
          <w:sz w:val="20"/>
          <w:szCs w:val="20"/>
        </w:rPr>
        <w:tab/>
        <w:t>Zachariadis A, Tulbu A, Strambo D, Dumoulin A, Di Virgilio G. Transverse myelitis related to COVID-19 infection. Journal of Neurology. 2020.</w:t>
      </w:r>
    </w:p>
    <w:p w14:paraId="6EFCEF72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89.</w:t>
      </w:r>
      <w:r w:rsidRPr="000305F2">
        <w:rPr>
          <w:rFonts w:ascii="Arial" w:hAnsi="Arial" w:cs="Arial"/>
          <w:sz w:val="20"/>
          <w:szCs w:val="20"/>
        </w:rPr>
        <w:tab/>
        <w:t>Chow CCN, Magnussen J, Ip J, Su Y. Acute transverse myelitis in COVID-19 infection. BMJ Case Rep. 2020;13(8):e236720.</w:t>
      </w:r>
    </w:p>
    <w:p w14:paraId="1AA8B046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90.</w:t>
      </w:r>
      <w:r w:rsidRPr="000305F2">
        <w:rPr>
          <w:rFonts w:ascii="Arial" w:hAnsi="Arial" w:cs="Arial"/>
          <w:sz w:val="20"/>
          <w:szCs w:val="20"/>
        </w:rPr>
        <w:tab/>
        <w:t>Giorgianni A, Vinacci G, Agosti E, et al. Transient acute-onset tetraparesis in a COVID-19 patient. Spinal Cord. 2020.</w:t>
      </w:r>
    </w:p>
    <w:p w14:paraId="58CAFC71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91.</w:t>
      </w:r>
      <w:r w:rsidRPr="000305F2">
        <w:rPr>
          <w:rFonts w:ascii="Arial" w:hAnsi="Arial" w:cs="Arial"/>
          <w:sz w:val="20"/>
          <w:szCs w:val="20"/>
        </w:rPr>
        <w:tab/>
        <w:t>Sotoca J, Rodríguez-Álvarez Y. COVID-19-associated acute necrotizing myelitis. Neurol Neuroimmunol Neuroinflamm. 2020;7(5):e803.</w:t>
      </w:r>
    </w:p>
    <w:p w14:paraId="4CD039F5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92.</w:t>
      </w:r>
      <w:r w:rsidRPr="000305F2">
        <w:rPr>
          <w:rFonts w:ascii="Arial" w:hAnsi="Arial" w:cs="Arial"/>
          <w:sz w:val="20"/>
          <w:szCs w:val="20"/>
        </w:rPr>
        <w:tab/>
        <w:t>Domingues RB, Mendes-Correa MC, de Moura Leite FBV, et al. First case of SARS-COV-2 sequencing in cerebrospinal fluid of a patient with suspected demyelinating disease. Journal of neurology. 2020:1-3.</w:t>
      </w:r>
    </w:p>
    <w:p w14:paraId="66379720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93.</w:t>
      </w:r>
      <w:r w:rsidRPr="000305F2">
        <w:rPr>
          <w:rFonts w:ascii="Arial" w:hAnsi="Arial" w:cs="Arial"/>
          <w:sz w:val="20"/>
          <w:szCs w:val="20"/>
        </w:rPr>
        <w:tab/>
        <w:t>Anand P, Al-Faraj A, Sader E, et al. Seizure as the presenting symptom of COVID-19: A retrospective case series. Epilepsy Behav. 2020;112:107335-.</w:t>
      </w:r>
    </w:p>
    <w:p w14:paraId="69E4374F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lastRenderedPageBreak/>
        <w:t>294.</w:t>
      </w:r>
      <w:r w:rsidRPr="000305F2">
        <w:rPr>
          <w:rFonts w:ascii="Arial" w:hAnsi="Arial" w:cs="Arial"/>
          <w:sz w:val="20"/>
          <w:szCs w:val="20"/>
        </w:rPr>
        <w:tab/>
        <w:t>Hepburn M, Mullaguri N, George P, et al. Acute Symptomatic Seizures in Critically Ill Patients with COVID-19: Is There an Association? Neurocrit Care. 2020:1-5.</w:t>
      </w:r>
    </w:p>
    <w:p w14:paraId="4C75C015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95.</w:t>
      </w:r>
      <w:r w:rsidRPr="000305F2">
        <w:rPr>
          <w:rFonts w:ascii="Arial" w:hAnsi="Arial" w:cs="Arial"/>
          <w:sz w:val="20"/>
          <w:szCs w:val="20"/>
        </w:rPr>
        <w:tab/>
        <w:t>Somani S, Pati S, Gaston T, Chitlangia A, Agnihotri S. De Novo Status Epilepticus in patients with COVID-19. Ann Clin Transl Neurol. 2020;7(7):1240-4.</w:t>
      </w:r>
    </w:p>
    <w:p w14:paraId="746D5036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96.</w:t>
      </w:r>
      <w:r w:rsidRPr="000305F2">
        <w:rPr>
          <w:rFonts w:ascii="Arial" w:hAnsi="Arial" w:cs="Arial"/>
          <w:sz w:val="20"/>
          <w:szCs w:val="20"/>
        </w:rPr>
        <w:tab/>
        <w:t>Lyons S, O'Kelly B, Woods S, et al. Seizure with CSF lymphocytosis as a presenting feature of COVID-19 in an otherwise healthy young man. Seizure. 2020;80:113-4.</w:t>
      </w:r>
    </w:p>
    <w:p w14:paraId="5378B456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97.</w:t>
      </w:r>
      <w:r w:rsidRPr="000305F2">
        <w:rPr>
          <w:rFonts w:ascii="Arial" w:hAnsi="Arial" w:cs="Arial"/>
          <w:sz w:val="20"/>
          <w:szCs w:val="20"/>
        </w:rPr>
        <w:tab/>
        <w:t>Fasano A, Cavallieri F, Canali E, Valzania F. First motor seizure as presenting symptom of SARS-CoV-2 infection. Neurological sciences : official journal of the Italian Neurological Society and of the Italian Society of Clinical Neurophysiology. 2020;41(7):1651-3.</w:t>
      </w:r>
    </w:p>
    <w:p w14:paraId="768C2A36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98.</w:t>
      </w:r>
      <w:r w:rsidRPr="000305F2">
        <w:rPr>
          <w:rFonts w:ascii="Arial" w:hAnsi="Arial" w:cs="Arial"/>
          <w:sz w:val="20"/>
          <w:szCs w:val="20"/>
        </w:rPr>
        <w:tab/>
        <w:t>Kadono Y, Nakamura Y, Ogawa Y, et al. A case of COVID-19 infection presenting with a seizure following severe brain edema. Seizure. 2020;80:53-5.</w:t>
      </w:r>
    </w:p>
    <w:p w14:paraId="77FB42B5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299.</w:t>
      </w:r>
      <w:r w:rsidRPr="000305F2">
        <w:rPr>
          <w:rFonts w:ascii="Arial" w:hAnsi="Arial" w:cs="Arial"/>
          <w:sz w:val="20"/>
          <w:szCs w:val="20"/>
        </w:rPr>
        <w:tab/>
        <w:t>Logmin K, Karam M, Schichel T, Harmel J, Wojtecki L. Non-epileptic seizures in autonomic dysfunction as the initial symptom of COVID-19. Journal of Neurology. 2020;267(9):2490-1.</w:t>
      </w:r>
    </w:p>
    <w:p w14:paraId="350E0548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00.</w:t>
      </w:r>
      <w:r w:rsidRPr="000305F2">
        <w:rPr>
          <w:rFonts w:ascii="Arial" w:hAnsi="Arial" w:cs="Arial"/>
          <w:sz w:val="20"/>
          <w:szCs w:val="20"/>
        </w:rPr>
        <w:tab/>
        <w:t>Sohal S, Mansur M. COVID-19 Presenting with Seizures. IDCases. 2020;20:e00782-e.</w:t>
      </w:r>
    </w:p>
    <w:p w14:paraId="2DA63ABD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01.</w:t>
      </w:r>
      <w:r w:rsidRPr="000305F2">
        <w:rPr>
          <w:rFonts w:ascii="Arial" w:hAnsi="Arial" w:cs="Arial"/>
          <w:sz w:val="20"/>
          <w:szCs w:val="20"/>
        </w:rPr>
        <w:tab/>
        <w:t>Balloy G, Leclair-Visonneau L, Pereon Y, et al. Non-lesional status epilepticus in a patient with coronavirus disease 2019. Clin Neurophysiol. 2020;131(8):2059-61.</w:t>
      </w:r>
    </w:p>
    <w:p w14:paraId="1B5BD04E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02.</w:t>
      </w:r>
      <w:r w:rsidRPr="000305F2">
        <w:rPr>
          <w:rFonts w:ascii="Arial" w:hAnsi="Arial" w:cs="Arial"/>
          <w:sz w:val="20"/>
          <w:szCs w:val="20"/>
        </w:rPr>
        <w:tab/>
        <w:t>Gomez-Enjuto S, Hernando-Requejo V, Lapena-Motilva J, et al. Verapamil as treatment for refractory status epilepticus secondary to PRES syndrome on a SARS-Cov-2 infected patient. Seizure. 2020;80:157-8.</w:t>
      </w:r>
    </w:p>
    <w:p w14:paraId="29703AD6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03.</w:t>
      </w:r>
      <w:r w:rsidRPr="000305F2">
        <w:rPr>
          <w:rFonts w:ascii="Arial" w:hAnsi="Arial" w:cs="Arial"/>
          <w:sz w:val="20"/>
          <w:szCs w:val="20"/>
        </w:rPr>
        <w:tab/>
        <w:t>Le Guennec L, Devianne J, Jalin L, et al. Orbitofrontal involvement in a neuroCOVID-19 patient. Epilepsia. 2020;61(8):e90-e4.</w:t>
      </w:r>
    </w:p>
    <w:p w14:paraId="4F90CB70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04.</w:t>
      </w:r>
      <w:r w:rsidRPr="000305F2">
        <w:rPr>
          <w:rFonts w:ascii="Arial" w:hAnsi="Arial" w:cs="Arial"/>
          <w:sz w:val="20"/>
          <w:szCs w:val="20"/>
        </w:rPr>
        <w:tab/>
        <w:t>Cunha P, Herlin B, Vassilev K, et al. Movement disorders as a new neurological clinical picture in severe SARS-CoV-2 infection. Eur J Neurol.n/a(n/a).</w:t>
      </w:r>
    </w:p>
    <w:p w14:paraId="77BD27EF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05.</w:t>
      </w:r>
      <w:r w:rsidRPr="000305F2">
        <w:rPr>
          <w:rFonts w:ascii="Arial" w:hAnsi="Arial" w:cs="Arial"/>
          <w:sz w:val="20"/>
          <w:szCs w:val="20"/>
        </w:rPr>
        <w:tab/>
        <w:t>Rábano-Suárez P, Bermejo-Guerrero L, Méndez-Guerrero A, et al. Generalized myoclonus in COVID-19. Neurology. 2020;95(6):e767-e72.</w:t>
      </w:r>
    </w:p>
    <w:p w14:paraId="422873C8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06.</w:t>
      </w:r>
      <w:r w:rsidRPr="000305F2">
        <w:rPr>
          <w:rFonts w:ascii="Arial" w:hAnsi="Arial" w:cs="Arial"/>
          <w:sz w:val="20"/>
          <w:szCs w:val="20"/>
        </w:rPr>
        <w:tab/>
        <w:t>Fadakar N, Ghaemmaghami S, Masoompour SM, et al. A First Case of Acute Cerebellitis Associated with Coronavirus Disease (COVID-19): a Case Report and Literature Review. Cerebellum. 2020;19(6):911-4.</w:t>
      </w:r>
    </w:p>
    <w:p w14:paraId="7094AE08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07.</w:t>
      </w:r>
      <w:r w:rsidRPr="000305F2">
        <w:rPr>
          <w:rFonts w:ascii="Arial" w:hAnsi="Arial" w:cs="Arial"/>
          <w:sz w:val="20"/>
          <w:szCs w:val="20"/>
        </w:rPr>
        <w:tab/>
        <w:t>Shah PB, Desai SD. Opsoclonus myoclonus ataxia syndrome (OMAS) in the setting of COVID-19 infection. Neurology. 2020.</w:t>
      </w:r>
    </w:p>
    <w:p w14:paraId="4609A477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08.</w:t>
      </w:r>
      <w:r w:rsidRPr="000305F2">
        <w:rPr>
          <w:rFonts w:ascii="Arial" w:hAnsi="Arial" w:cs="Arial"/>
          <w:sz w:val="20"/>
          <w:szCs w:val="20"/>
        </w:rPr>
        <w:tab/>
        <w:t>Fragiel M, Miro O, Llorens P, et al. Incidence, clinical, risk factors and outcomes of Guillain-Barre in Covid-19. Ann Neurol. 2021;89(3):598-603.</w:t>
      </w:r>
    </w:p>
    <w:p w14:paraId="65D2531A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09.</w:t>
      </w:r>
      <w:r w:rsidRPr="000305F2">
        <w:rPr>
          <w:rFonts w:ascii="Arial" w:hAnsi="Arial" w:cs="Arial"/>
          <w:sz w:val="20"/>
          <w:szCs w:val="20"/>
        </w:rPr>
        <w:tab/>
        <w:t>Keddie S, Pakpoor J, Mousele C, et al. Epidemiological and cohort study finds no association between COVID-19 and Guillain-Barre syndrome. Brain. 2021;144(2):682-93.</w:t>
      </w:r>
    </w:p>
    <w:p w14:paraId="1580B2B5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10.</w:t>
      </w:r>
      <w:r w:rsidRPr="000305F2">
        <w:rPr>
          <w:rFonts w:ascii="Arial" w:hAnsi="Arial" w:cs="Arial"/>
          <w:sz w:val="20"/>
          <w:szCs w:val="20"/>
        </w:rPr>
        <w:tab/>
        <w:t>Filosto M, Cotti Piccinelli S, Gazzina S, et al. Guillain-Barre syndrome and COVID-19: an observational multicentre study from two Italian hotspot regions. J Neurol Neurosurg Psychiatry. 2020.</w:t>
      </w:r>
    </w:p>
    <w:p w14:paraId="65817F6D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11.</w:t>
      </w:r>
      <w:r w:rsidRPr="000305F2">
        <w:rPr>
          <w:rFonts w:ascii="Arial" w:hAnsi="Arial" w:cs="Arial"/>
          <w:sz w:val="20"/>
          <w:szCs w:val="20"/>
        </w:rPr>
        <w:tab/>
        <w:t>Tatu L, Nono S, Grácio S, Koçer S. Guillain-Barré syndrome in the COVID-19 era: another occasional cluster? Journal of neurology. 2020:1-3.</w:t>
      </w:r>
    </w:p>
    <w:p w14:paraId="471B9ADD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lastRenderedPageBreak/>
        <w:t>312.</w:t>
      </w:r>
      <w:r w:rsidRPr="000305F2">
        <w:rPr>
          <w:rFonts w:ascii="Arial" w:hAnsi="Arial" w:cs="Arial"/>
          <w:sz w:val="20"/>
          <w:szCs w:val="20"/>
        </w:rPr>
        <w:tab/>
        <w:t>Manganotti P, Bellavita G, D'Acunto L, et al. Clinical neurophysiology and cerebrospinal liquor analysis to detect Guillain-Barré syndrome and polyneuritis cranialis in COVID-19 patients: A case series. Journal of Medical Virology.n/a(n/a).</w:t>
      </w:r>
    </w:p>
    <w:p w14:paraId="66913AB6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13.</w:t>
      </w:r>
      <w:r w:rsidRPr="000305F2">
        <w:rPr>
          <w:rFonts w:ascii="Arial" w:hAnsi="Arial" w:cs="Arial"/>
          <w:sz w:val="20"/>
          <w:szCs w:val="20"/>
        </w:rPr>
        <w:tab/>
        <w:t>Lascano AM, Epiney J-B, Coen M, et al. SARS-CoV-2 and Guillain–Barré syndrome: AIDP variant with a favourable outcome. Eur J Neurol. 2020;27(9):1751-3.</w:t>
      </w:r>
    </w:p>
    <w:p w14:paraId="2C23F899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14.</w:t>
      </w:r>
      <w:r w:rsidRPr="000305F2">
        <w:rPr>
          <w:rFonts w:ascii="Arial" w:hAnsi="Arial" w:cs="Arial"/>
          <w:sz w:val="20"/>
          <w:szCs w:val="20"/>
        </w:rPr>
        <w:tab/>
        <w:t>Ebrahimzadeh SA, Ghoreishi A, Rahimian N. Guillain-Barré Syndrome associated with the Coronavirus Disease 2019 (COVID-19). Neurol Clin Pract. 2020.</w:t>
      </w:r>
    </w:p>
    <w:p w14:paraId="45DE7839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15.</w:t>
      </w:r>
      <w:r w:rsidRPr="000305F2">
        <w:rPr>
          <w:rFonts w:ascii="Arial" w:hAnsi="Arial" w:cs="Arial"/>
          <w:sz w:val="20"/>
          <w:szCs w:val="20"/>
        </w:rPr>
        <w:tab/>
        <w:t>Assini A, Benedetti L, Di Maio S, Schirinzi E, Del Sette M. New clinical manifestation of COVID-19 related Guillain-Barrè syndrome highly responsive to intravenous immunoglobulins: two Italian cases. Neurological Sciences. 2020;41(7):1657-8.</w:t>
      </w:r>
    </w:p>
    <w:p w14:paraId="425F3FE3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16.</w:t>
      </w:r>
      <w:r w:rsidRPr="000305F2">
        <w:rPr>
          <w:rFonts w:ascii="Arial" w:hAnsi="Arial" w:cs="Arial"/>
          <w:sz w:val="20"/>
          <w:szCs w:val="20"/>
        </w:rPr>
        <w:tab/>
        <w:t>Dinkin M, Gao V, Kahan J, et al. COVID-19 presenting with ophthalmoparesis from cranial nerve palsy. Neurology. 2020.</w:t>
      </w:r>
    </w:p>
    <w:p w14:paraId="08D14331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17.</w:t>
      </w:r>
      <w:r w:rsidRPr="000305F2">
        <w:rPr>
          <w:rFonts w:ascii="Arial" w:hAnsi="Arial" w:cs="Arial"/>
          <w:sz w:val="20"/>
          <w:szCs w:val="20"/>
        </w:rPr>
        <w:tab/>
        <w:t>Elkhouly A, Kaplan AC. Noteworthy Neurological Manifestations Associated With COVID-19 Infection. Cureus. 2020;12(7):e8992-e.</w:t>
      </w:r>
    </w:p>
    <w:p w14:paraId="440F8A49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18.</w:t>
      </w:r>
      <w:r w:rsidRPr="000305F2">
        <w:rPr>
          <w:rFonts w:ascii="Arial" w:hAnsi="Arial" w:cs="Arial"/>
          <w:sz w:val="20"/>
          <w:szCs w:val="20"/>
        </w:rPr>
        <w:tab/>
        <w:t>Paybast S, Gorji R, Mavandadi S. Guillain-Barré Syndrome as a Neurological Complication of Novel COVID-19 Infection: A Case Report and Review of the Literature. Neurologist. 2020;25(4):101-3.</w:t>
      </w:r>
    </w:p>
    <w:p w14:paraId="5A9C6DE9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19.</w:t>
      </w:r>
      <w:r w:rsidRPr="000305F2">
        <w:rPr>
          <w:rFonts w:ascii="Arial" w:hAnsi="Arial" w:cs="Arial"/>
          <w:sz w:val="20"/>
          <w:szCs w:val="20"/>
        </w:rPr>
        <w:tab/>
        <w:t>Oguz-Akarsu E, Ozpar R, Mirzayev H, et al. Guillain-Barré Syndrome in a Patient With Minimal Symptoms of COVID-19 Infection. Muscle &amp; Nerve. 2020;62(3):E54-E7.</w:t>
      </w:r>
    </w:p>
    <w:p w14:paraId="79020501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20.</w:t>
      </w:r>
      <w:r w:rsidRPr="000305F2">
        <w:rPr>
          <w:rFonts w:ascii="Arial" w:hAnsi="Arial" w:cs="Arial"/>
          <w:sz w:val="20"/>
          <w:szCs w:val="20"/>
        </w:rPr>
        <w:tab/>
        <w:t>Helbok R, Beer R, Löscher W, et al. Guillain-Barré syndrome in a patient with antibodies against SARS-COV-2. Eur J Neurol. 2020;27(9):1754-6.</w:t>
      </w:r>
    </w:p>
    <w:p w14:paraId="09E7CA5E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21.</w:t>
      </w:r>
      <w:r w:rsidRPr="000305F2">
        <w:rPr>
          <w:rFonts w:ascii="Arial" w:hAnsi="Arial" w:cs="Arial"/>
          <w:sz w:val="20"/>
          <w:szCs w:val="20"/>
        </w:rPr>
        <w:tab/>
        <w:t>Farzi MA, Ayromlou H, Jahanbakhsh N, Bavil PH, Janzadeh A, Shayan FK. Guillain-Barré syndrome in a patient infected with SARS-CoV-2, a case report. J Neuroimmunol. 2020;346:577294-.</w:t>
      </w:r>
    </w:p>
    <w:p w14:paraId="0B76638F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22.</w:t>
      </w:r>
      <w:r w:rsidRPr="000305F2">
        <w:rPr>
          <w:rFonts w:ascii="Arial" w:hAnsi="Arial" w:cs="Arial"/>
          <w:sz w:val="20"/>
          <w:szCs w:val="20"/>
        </w:rPr>
        <w:tab/>
        <w:t>Alberti P, Beretta S, Piatti M, et al. Guillain-Barré syndrome related to COVID-19 infection. Neurol Neuroimmunol Neuroinflamm. 2020;7(4):e741.</w:t>
      </w:r>
    </w:p>
    <w:p w14:paraId="2F6F68FD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23.</w:t>
      </w:r>
      <w:r w:rsidRPr="000305F2">
        <w:rPr>
          <w:rFonts w:ascii="Arial" w:hAnsi="Arial" w:cs="Arial"/>
          <w:sz w:val="20"/>
          <w:szCs w:val="20"/>
        </w:rPr>
        <w:tab/>
        <w:t>Padroni M, Mastrangelo V, Asioli GM, et al. Guillain-Barré syndrome following COVID-19: new infection, old complication? Journal of neurology. 2020;267(7):1877-9.</w:t>
      </w:r>
    </w:p>
    <w:p w14:paraId="39FEF53A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24.</w:t>
      </w:r>
      <w:r w:rsidRPr="000305F2">
        <w:rPr>
          <w:rFonts w:ascii="Arial" w:hAnsi="Arial" w:cs="Arial"/>
          <w:sz w:val="20"/>
          <w:szCs w:val="20"/>
        </w:rPr>
        <w:tab/>
        <w:t>Agosti E, Giorgianni A, D'Amore F, Vinacci G, Balbi S, Locatelli D. Is Guillain-Barrè syndrome triggered by SARS-CoV-2? Case report and literature review. Neurological sciences : official journal of the Italian Neurological Society and of the Italian Society of Clinical Neurophysiology. 2020:1-6.</w:t>
      </w:r>
    </w:p>
    <w:p w14:paraId="2C1C87CF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25.</w:t>
      </w:r>
      <w:r w:rsidRPr="000305F2">
        <w:rPr>
          <w:rFonts w:ascii="Arial" w:hAnsi="Arial" w:cs="Arial"/>
          <w:sz w:val="20"/>
          <w:szCs w:val="20"/>
        </w:rPr>
        <w:tab/>
        <w:t>Ottaviani D, Boso F, Tranquillini E, et al. Early Guillain-Barré syndrome in coronavirus disease 2019 (COVID-19): a case report from an Italian COVID-hospital. Neurological sciences : official journal of the Italian Neurological Society and of the Italian Society of Clinical Neurophysiology. 2020;41(6):1351-4.</w:t>
      </w:r>
    </w:p>
    <w:p w14:paraId="0961AFAB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26.</w:t>
      </w:r>
      <w:r w:rsidRPr="000305F2">
        <w:rPr>
          <w:rFonts w:ascii="Arial" w:hAnsi="Arial" w:cs="Arial"/>
          <w:sz w:val="20"/>
          <w:szCs w:val="20"/>
        </w:rPr>
        <w:tab/>
        <w:t>Riva N, Russo T, Falzone YM, et al. Post-infectious Guillain–Barré syndrome related to SARS-CoV-2 infection: a case report. Journal of Neurology. 2020;267(9):2492-4.</w:t>
      </w:r>
    </w:p>
    <w:p w14:paraId="42DC8DB7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27.</w:t>
      </w:r>
      <w:r w:rsidRPr="000305F2">
        <w:rPr>
          <w:rFonts w:ascii="Arial" w:hAnsi="Arial" w:cs="Arial"/>
          <w:sz w:val="20"/>
          <w:szCs w:val="20"/>
        </w:rPr>
        <w:tab/>
        <w:t>Zhao H, Shen D, Zhou H, Liu J, Chen S. Guillain-Barre syndrome associated with SARS-CoV-2 infection: causality or coincidence? Lancet Neurol. 2020.</w:t>
      </w:r>
    </w:p>
    <w:p w14:paraId="7A0BD6D4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28.</w:t>
      </w:r>
      <w:r w:rsidRPr="000305F2">
        <w:rPr>
          <w:rFonts w:ascii="Arial" w:hAnsi="Arial" w:cs="Arial"/>
          <w:sz w:val="20"/>
          <w:szCs w:val="20"/>
        </w:rPr>
        <w:tab/>
        <w:t>Webb S, Wallace VC, Martin-Lopez D, Yogarajah M. Guillain-Barré syndrome following COVID-19: a newly emerging post-infectious complication. BMJ Case Rep. 2020;13(6):e236182.</w:t>
      </w:r>
    </w:p>
    <w:p w14:paraId="5E8CE16A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lastRenderedPageBreak/>
        <w:t>329.</w:t>
      </w:r>
      <w:r w:rsidRPr="000305F2">
        <w:rPr>
          <w:rFonts w:ascii="Arial" w:hAnsi="Arial" w:cs="Arial"/>
          <w:sz w:val="20"/>
          <w:szCs w:val="20"/>
        </w:rPr>
        <w:tab/>
        <w:t>Juliao Caamaño DS, Alonso Beato R. Facial diplegia, a possible atypical variant of Guillain-Barré Syndrome as a rare neurological complication of SARS-CoV-2. Journal of clinical neuroscience : official journal of the Neurosurgical Society of Australasia. 2020;77:230-2.</w:t>
      </w:r>
    </w:p>
    <w:p w14:paraId="423AC798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30.</w:t>
      </w:r>
      <w:r w:rsidRPr="000305F2">
        <w:rPr>
          <w:rFonts w:ascii="Arial" w:hAnsi="Arial" w:cs="Arial"/>
          <w:sz w:val="20"/>
          <w:szCs w:val="20"/>
        </w:rPr>
        <w:tab/>
        <w:t>Alberti P, Beretta S, Piatti M, et al. Guillain-Barré syndrome related to COVID-19 infection. Neurology - Neuroimmunology Neuroinflammation. 2020;7(4):e741.</w:t>
      </w:r>
    </w:p>
    <w:p w14:paraId="6BF4DCD4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31.</w:t>
      </w:r>
      <w:r w:rsidRPr="000305F2">
        <w:rPr>
          <w:rFonts w:ascii="Arial" w:hAnsi="Arial" w:cs="Arial"/>
          <w:sz w:val="20"/>
          <w:szCs w:val="20"/>
        </w:rPr>
        <w:tab/>
        <w:t>El Otmani H, El Moutawakil B, Rafai MA, et al. Covid-19 and Guillain-Barré syndrome: More than a coincidence! Rev Neurol (Paris). 2020;176(6):518-9.</w:t>
      </w:r>
    </w:p>
    <w:p w14:paraId="4CC508C8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32.</w:t>
      </w:r>
      <w:r w:rsidRPr="000305F2">
        <w:rPr>
          <w:rFonts w:ascii="Arial" w:hAnsi="Arial" w:cs="Arial"/>
          <w:sz w:val="20"/>
          <w:szCs w:val="20"/>
        </w:rPr>
        <w:tab/>
        <w:t>Abrams RMC, Kim BD, Markantone DM, et al. Severe rapidly progressive Guillain-Barré syndrome in the setting of acute COVID-19 disease. J Neurovirol. 2020:1-3.</w:t>
      </w:r>
    </w:p>
    <w:p w14:paraId="0121D163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33.</w:t>
      </w:r>
      <w:r w:rsidRPr="000305F2">
        <w:rPr>
          <w:rFonts w:ascii="Arial" w:hAnsi="Arial" w:cs="Arial"/>
          <w:sz w:val="20"/>
          <w:szCs w:val="20"/>
        </w:rPr>
        <w:tab/>
        <w:t>Su XW, Palka SV, Rao RR, Chen FS, Brackney CR, Cambi F. SARS-CoV-2-associated Guillain-Barré syndrome with dysautonomia. Muscle &amp; nerve. 2020;62(2):E48-E9.</w:t>
      </w:r>
    </w:p>
    <w:p w14:paraId="087A120B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34.</w:t>
      </w:r>
      <w:r w:rsidRPr="000305F2">
        <w:rPr>
          <w:rFonts w:ascii="Arial" w:hAnsi="Arial" w:cs="Arial"/>
          <w:sz w:val="20"/>
          <w:szCs w:val="20"/>
        </w:rPr>
        <w:tab/>
        <w:t>Rana S, Lima AA, Chandra R, et al. Novel Coronavirus (COVID-19)-Associated Guillain-Barré Syndrome: Case Report. J Clin Neuromuscul Dis. 2020;21(4):240-2.</w:t>
      </w:r>
    </w:p>
    <w:p w14:paraId="458DCC0D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35.</w:t>
      </w:r>
      <w:r w:rsidRPr="000305F2">
        <w:rPr>
          <w:rFonts w:ascii="Arial" w:hAnsi="Arial" w:cs="Arial"/>
          <w:sz w:val="20"/>
          <w:szCs w:val="20"/>
        </w:rPr>
        <w:tab/>
        <w:t>Camdessanche JP, Morel J, Pozzetto B, Paul S, Tholance Y, Botelho-Nevers E. COVID-19 may induce Guillain-Barré syndrome. Rev Neurol (Paris). 2020;176(6):516-8.</w:t>
      </w:r>
    </w:p>
    <w:p w14:paraId="31FC7280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36.</w:t>
      </w:r>
      <w:r w:rsidRPr="000305F2">
        <w:rPr>
          <w:rFonts w:ascii="Arial" w:hAnsi="Arial" w:cs="Arial"/>
          <w:sz w:val="20"/>
          <w:szCs w:val="20"/>
        </w:rPr>
        <w:tab/>
        <w:t>Sedaghat Z, Karimi N. Guillain Barre syndrome associated with COVID-19 infection: A case report. J Clin Neurosci. 2020.</w:t>
      </w:r>
    </w:p>
    <w:p w14:paraId="62BCB740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37.</w:t>
      </w:r>
      <w:r w:rsidRPr="000305F2">
        <w:rPr>
          <w:rFonts w:ascii="Arial" w:hAnsi="Arial" w:cs="Arial"/>
          <w:sz w:val="20"/>
          <w:szCs w:val="20"/>
        </w:rPr>
        <w:tab/>
        <w:t>Scheidl E, Canseco DD, Hadji-Naumov A, Bereznai B. Guillain-Barré syndrome during SARS-CoV-2 pandemic: A case report and review of recent literature. J Peripher Nerv Syst. 2020;25(2):204-7.</w:t>
      </w:r>
    </w:p>
    <w:p w14:paraId="144EB883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38.</w:t>
      </w:r>
      <w:r w:rsidRPr="000305F2">
        <w:rPr>
          <w:rFonts w:ascii="Arial" w:hAnsi="Arial" w:cs="Arial"/>
          <w:sz w:val="20"/>
          <w:szCs w:val="20"/>
        </w:rPr>
        <w:tab/>
        <w:t>Pelea T, Reuter U, Schmidt C, Laubinger R, Siegmund R, Walther BW. SARS-CoV-2 associated Guillain–Barré syndrome. Journal of Neurology. 2020.</w:t>
      </w:r>
    </w:p>
    <w:p w14:paraId="6460D36F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39.</w:t>
      </w:r>
      <w:r w:rsidRPr="000305F2">
        <w:rPr>
          <w:rFonts w:ascii="Arial" w:hAnsi="Arial" w:cs="Arial"/>
          <w:sz w:val="20"/>
          <w:szCs w:val="20"/>
        </w:rPr>
        <w:tab/>
        <w:t>Kilinc D, van de Pasch S, Doets AY, Jacobs BC, van Vliet J, Garssen MPJ. Guillain-Barré syndrome after SARS-CoV-2 infection. Eur J Neurol. 2020:10.1111/ene.14398.</w:t>
      </w:r>
    </w:p>
    <w:p w14:paraId="0E820DFC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40.</w:t>
      </w:r>
      <w:r w:rsidRPr="000305F2">
        <w:rPr>
          <w:rFonts w:ascii="Arial" w:hAnsi="Arial" w:cs="Arial"/>
          <w:sz w:val="20"/>
          <w:szCs w:val="20"/>
        </w:rPr>
        <w:tab/>
        <w:t>Tiet MY, AlShaikh N. Guillain-Barré syndrome associated with COVID-19 infection: a case from the UK. BMJ Case Rep. 2020;13(7):e236536.</w:t>
      </w:r>
    </w:p>
    <w:p w14:paraId="4E199CF6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41.</w:t>
      </w:r>
      <w:r w:rsidRPr="000305F2">
        <w:rPr>
          <w:rFonts w:ascii="Arial" w:hAnsi="Arial" w:cs="Arial"/>
          <w:sz w:val="20"/>
          <w:szCs w:val="20"/>
        </w:rPr>
        <w:tab/>
        <w:t>Naddaf E, Laughlin RS, Klein CJ, et al. Guillain-Barr&amp;#xe9; Syndrome in a Patient With Evidence of Recent SARS-CoV-2 Infection. Mayo Clinic Proceedings. 2020;95(8):1799-801.</w:t>
      </w:r>
    </w:p>
    <w:p w14:paraId="266A1851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42.</w:t>
      </w:r>
      <w:r w:rsidRPr="000305F2">
        <w:rPr>
          <w:rFonts w:ascii="Arial" w:hAnsi="Arial" w:cs="Arial"/>
          <w:sz w:val="20"/>
          <w:szCs w:val="20"/>
        </w:rPr>
        <w:tab/>
        <w:t>Hutchins KL, Jansen JH, Comer AD, et al. COVID-19–Associated Bifacial Weakness with Paresthesia Subtype of Guillain-Barré Syndrome. American Journal of Neuroradiology. 2020.</w:t>
      </w:r>
    </w:p>
    <w:p w14:paraId="0A092E0E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43.</w:t>
      </w:r>
      <w:r w:rsidRPr="000305F2">
        <w:rPr>
          <w:rFonts w:ascii="Arial" w:hAnsi="Arial" w:cs="Arial"/>
          <w:sz w:val="20"/>
          <w:szCs w:val="20"/>
        </w:rPr>
        <w:tab/>
        <w:t>Sancho-Saldaña A, Lambea-Gil Á, Liesa JLC, et al. Guillain-Barré syndrome associated with leptomeningeal enhancement following SARS-CoV-2 infection. Clin Med (Lond). 2020;20(4):e93-e4.</w:t>
      </w:r>
    </w:p>
    <w:p w14:paraId="36A40772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44.</w:t>
      </w:r>
      <w:r w:rsidRPr="000305F2">
        <w:rPr>
          <w:rFonts w:ascii="Arial" w:hAnsi="Arial" w:cs="Arial"/>
          <w:sz w:val="20"/>
          <w:szCs w:val="20"/>
        </w:rPr>
        <w:tab/>
        <w:t>Bracaglia M, Naldi I, Govoni A, Brillanti Ventura D, De Massis P. Acute inflammatory demyelinating polyneuritis in association with an asymptomatic infection by SARS-CoV-2. J Neurol. 2020;267(11):3166-8.</w:t>
      </w:r>
    </w:p>
    <w:p w14:paraId="11E91F5D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45.</w:t>
      </w:r>
      <w:r w:rsidRPr="000305F2">
        <w:rPr>
          <w:rFonts w:ascii="Arial" w:hAnsi="Arial" w:cs="Arial"/>
          <w:sz w:val="20"/>
          <w:szCs w:val="20"/>
        </w:rPr>
        <w:tab/>
        <w:t>Pfefferkorn T, Dabitz R, von Wernitz-Keibel T, Aufenanger J, Nowak-Machen M, Janssen H. Acute polyradiculoneuritis with locked-in syndrome in a patient with Covid-19. J Neurol. 2020;267(7):1883-4.</w:t>
      </w:r>
    </w:p>
    <w:p w14:paraId="221773B4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lastRenderedPageBreak/>
        <w:t>346.</w:t>
      </w:r>
      <w:r w:rsidRPr="000305F2">
        <w:rPr>
          <w:rFonts w:ascii="Arial" w:hAnsi="Arial" w:cs="Arial"/>
          <w:sz w:val="20"/>
          <w:szCs w:val="20"/>
        </w:rPr>
        <w:tab/>
        <w:t>Wada S, Nagasaki Y, Arimizu Y, et al. Neurological Disorders Identified during Treatment of a SARS-CoV-2 Infection. Intern Med. 2020;59(17):2187-9.</w:t>
      </w:r>
    </w:p>
    <w:p w14:paraId="3F2D6946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47.</w:t>
      </w:r>
      <w:r w:rsidRPr="000305F2">
        <w:rPr>
          <w:rFonts w:ascii="Arial" w:hAnsi="Arial" w:cs="Arial"/>
          <w:sz w:val="20"/>
          <w:szCs w:val="20"/>
        </w:rPr>
        <w:tab/>
        <w:t>Chan JL, Ebadi H, Sarna JR. Guillain-Barre Syndrome with Facial Diplegia Related to SARS-CoV-2 Infection. Can J Neurol Sci. 2020;47(6):852-4.</w:t>
      </w:r>
    </w:p>
    <w:p w14:paraId="00D80907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48.</w:t>
      </w:r>
      <w:r w:rsidRPr="000305F2">
        <w:rPr>
          <w:rFonts w:ascii="Arial" w:hAnsi="Arial" w:cs="Arial"/>
          <w:sz w:val="20"/>
          <w:szCs w:val="20"/>
        </w:rPr>
        <w:tab/>
        <w:t>Toscano G, Palmerini F, Ravaglia S, et al. Guillain–Barré Syndrome Associated with SARS-CoV-2. N Engl J Med. 2020.</w:t>
      </w:r>
    </w:p>
    <w:p w14:paraId="5B17E83C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49.</w:t>
      </w:r>
      <w:r w:rsidRPr="000305F2">
        <w:rPr>
          <w:rFonts w:ascii="Arial" w:hAnsi="Arial" w:cs="Arial"/>
          <w:sz w:val="20"/>
          <w:szCs w:val="20"/>
        </w:rPr>
        <w:tab/>
        <w:t>Gutierrez-Ortiz C, Mendez A, Rodrigo-Rey S, et al. Miller Fisher Syndrome and polyneuritis cranialis in COVID-19. Neurology. 2020.</w:t>
      </w:r>
    </w:p>
    <w:p w14:paraId="702C7BF4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50.</w:t>
      </w:r>
      <w:r w:rsidRPr="000305F2">
        <w:rPr>
          <w:rFonts w:ascii="Arial" w:hAnsi="Arial" w:cs="Arial"/>
          <w:sz w:val="20"/>
          <w:szCs w:val="20"/>
        </w:rPr>
        <w:tab/>
        <w:t>Reyes-Bueno JA, García-Trujillo L, Urbaneja P, et al. Miller-Fisher syndrome after SARS-CoV-2 infection. Eur J Neurol. 2020;27(9):1759-61.</w:t>
      </w:r>
    </w:p>
    <w:p w14:paraId="06DF8C7F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51.</w:t>
      </w:r>
      <w:r w:rsidRPr="000305F2">
        <w:rPr>
          <w:rFonts w:ascii="Arial" w:hAnsi="Arial" w:cs="Arial"/>
          <w:sz w:val="20"/>
          <w:szCs w:val="20"/>
        </w:rPr>
        <w:tab/>
        <w:t>Manganotti P, Pesavento V, Buoite Stella A, et al. Miller Fisher syndrome diagnosis and treatment in a patient with SARS-CoV-2. J Neurovirol. 2020;26(4):605-6.</w:t>
      </w:r>
    </w:p>
    <w:p w14:paraId="73D2CF52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52.</w:t>
      </w:r>
      <w:r w:rsidRPr="000305F2">
        <w:rPr>
          <w:rFonts w:ascii="Arial" w:hAnsi="Arial" w:cs="Arial"/>
          <w:sz w:val="20"/>
          <w:szCs w:val="20"/>
        </w:rPr>
        <w:tab/>
        <w:t>Ray A. Miller Fisher syndrome and COVID-19: is there a link? BMJ Case Rep. 2020;13(8):e236419.</w:t>
      </w:r>
    </w:p>
    <w:p w14:paraId="366AE6A6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53.</w:t>
      </w:r>
      <w:r w:rsidRPr="000305F2">
        <w:rPr>
          <w:rFonts w:ascii="Arial" w:hAnsi="Arial" w:cs="Arial"/>
          <w:sz w:val="20"/>
          <w:szCs w:val="20"/>
        </w:rPr>
        <w:tab/>
        <w:t>Todisco M, Alfonsi E, Arceri S, et al. Isolated bulbar palsy after SARS-CoV-2 infection. Lancet Neurol. 2021;20(3):169-70.</w:t>
      </w:r>
    </w:p>
    <w:p w14:paraId="33F2467B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54.</w:t>
      </w:r>
      <w:r w:rsidRPr="000305F2">
        <w:rPr>
          <w:rFonts w:ascii="Arial" w:hAnsi="Arial" w:cs="Arial"/>
          <w:sz w:val="20"/>
          <w:szCs w:val="20"/>
        </w:rPr>
        <w:tab/>
        <w:t>Decavel P, Petit C, Tatu L. Tapia syndrome at the time of the COVID-19 pandemic: Lower cranial neuropathy following prolonged intubation. Neurology. 2020;95(7):312-3.</w:t>
      </w:r>
    </w:p>
    <w:p w14:paraId="02C90EEA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55.</w:t>
      </w:r>
      <w:r w:rsidRPr="000305F2">
        <w:rPr>
          <w:rFonts w:ascii="Arial" w:hAnsi="Arial" w:cs="Arial"/>
          <w:sz w:val="20"/>
          <w:szCs w:val="20"/>
        </w:rPr>
        <w:tab/>
        <w:t>Diprose WK, Bainbridge L, Frith RW, Anderson NE. Bilateral upper limb neuropathies following prone ventilation for COVID-19 pneumonia. Neurology: Clinical Practice. 2020:10.1212/CPJ.0000000000000944.</w:t>
      </w:r>
    </w:p>
    <w:p w14:paraId="6A93F7A9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56.</w:t>
      </w:r>
      <w:r w:rsidRPr="000305F2">
        <w:rPr>
          <w:rFonts w:ascii="Arial" w:hAnsi="Arial" w:cs="Arial"/>
          <w:sz w:val="20"/>
          <w:szCs w:val="20"/>
        </w:rPr>
        <w:tab/>
        <w:t>Abdelnour L, Eltahir Abdalla M, Babiker S. COVID 19 infection presenting as motor peripheral neuropathy. Journal of the Formosan Medical Association = Taiwan yi zhi. 2020;119(6):1119-20.</w:t>
      </w:r>
    </w:p>
    <w:p w14:paraId="5A911048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57.</w:t>
      </w:r>
      <w:r w:rsidRPr="000305F2">
        <w:rPr>
          <w:rFonts w:ascii="Arial" w:hAnsi="Arial" w:cs="Arial"/>
          <w:sz w:val="20"/>
          <w:szCs w:val="20"/>
        </w:rPr>
        <w:tab/>
        <w:t>Homma Y, Watanabe M, Inoue K, Moritaka T. Coronavirus Disease-19 Pneumonia with Facial Nerve Palsy and Olfactory Disturbance. Intern Med. 2020;59(14):1773-5.</w:t>
      </w:r>
    </w:p>
    <w:p w14:paraId="1AF0F47E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58.</w:t>
      </w:r>
      <w:r w:rsidRPr="000305F2">
        <w:rPr>
          <w:rFonts w:ascii="Arial" w:hAnsi="Arial" w:cs="Arial"/>
          <w:sz w:val="20"/>
          <w:szCs w:val="20"/>
        </w:rPr>
        <w:tab/>
        <w:t>Aoyagi Y, Ohashi M, Funahashi R, Otaka Y, Saitoh E. Oropharyngeal Dysphagia and Aspiration Pneumonia Following Coronavirus Disease 2019: A Case Report. Dysphagia. 2020;35(4):545-8.</w:t>
      </w:r>
    </w:p>
    <w:p w14:paraId="2C0B6A08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59.</w:t>
      </w:r>
      <w:r w:rsidRPr="000305F2">
        <w:rPr>
          <w:rFonts w:ascii="Arial" w:hAnsi="Arial" w:cs="Arial"/>
          <w:sz w:val="20"/>
          <w:szCs w:val="20"/>
        </w:rPr>
        <w:tab/>
        <w:t>Siepmann T, Kitzler HH, Lueck C, Platzek I, Reichmann H, Barlinn K. Neuralgic amyotrophy following infection with SARS-CoV-2. Muscle Nerve. 2020;62(4):E68-E70.</w:t>
      </w:r>
    </w:p>
    <w:p w14:paraId="187E5E06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60.</w:t>
      </w:r>
      <w:r w:rsidRPr="000305F2">
        <w:rPr>
          <w:rFonts w:ascii="Arial" w:hAnsi="Arial" w:cs="Arial"/>
          <w:sz w:val="20"/>
          <w:szCs w:val="20"/>
        </w:rPr>
        <w:tab/>
        <w:t>Goh Y, Beh DLL, Makmur A, Somani J, Chan ACY. Pearls &amp; Oy-sters: Facial nerve palsy in COVID-19 infection. Neurology. 2020;95(8):364-7.</w:t>
      </w:r>
    </w:p>
    <w:p w14:paraId="70B125CE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61.</w:t>
      </w:r>
      <w:r w:rsidRPr="000305F2">
        <w:rPr>
          <w:rFonts w:ascii="Arial" w:hAnsi="Arial" w:cs="Arial"/>
          <w:sz w:val="20"/>
          <w:szCs w:val="20"/>
        </w:rPr>
        <w:tab/>
        <w:t>Figueiredo R, Falcao V, Pinto MJ, Ramalho C. Peripheral facial paralysis as presenting symptom of COVID-19 in a pregnant woman. BMJ Case Rep. 2020;13(8).</w:t>
      </w:r>
    </w:p>
    <w:p w14:paraId="5AFB2754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62.</w:t>
      </w:r>
      <w:r w:rsidRPr="000305F2">
        <w:rPr>
          <w:rFonts w:ascii="Arial" w:hAnsi="Arial" w:cs="Arial"/>
          <w:sz w:val="20"/>
          <w:szCs w:val="20"/>
        </w:rPr>
        <w:tab/>
        <w:t>Escalada Pellitero S, Garriga Ferrer-Bergua L. Report of a patient with neurological symptoms as the sole manifestation of SARS-CoV-2 infection. Neurología 2020;35(4):271-2.</w:t>
      </w:r>
    </w:p>
    <w:p w14:paraId="2FB34A2B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63.</w:t>
      </w:r>
      <w:r w:rsidRPr="000305F2">
        <w:rPr>
          <w:rFonts w:ascii="Arial" w:hAnsi="Arial" w:cs="Arial"/>
          <w:sz w:val="20"/>
          <w:szCs w:val="20"/>
        </w:rPr>
        <w:tab/>
        <w:t>Falcone MM, Rong AJ, Salazar H, Redick DW, Falcone S, Cavuoto KM. Acute abducens nerve palsy in a patient with the novel coronavirus disease (COVID-19). J AAPOS. 2020;24(4):216-7.</w:t>
      </w:r>
    </w:p>
    <w:p w14:paraId="728DD21E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64.</w:t>
      </w:r>
      <w:r w:rsidRPr="000305F2">
        <w:rPr>
          <w:rFonts w:ascii="Arial" w:hAnsi="Arial" w:cs="Arial"/>
          <w:sz w:val="20"/>
          <w:szCs w:val="20"/>
        </w:rPr>
        <w:tab/>
        <w:t>Restivo DA, Centonze D, Alesina A, Marchese-Ragona R. Myasthenia Gravis Associated With SARS-CoV-2 Infection. Annals of internal medicine. 2020:L20-0845.</w:t>
      </w:r>
    </w:p>
    <w:p w14:paraId="650B0B27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lastRenderedPageBreak/>
        <w:t>365.</w:t>
      </w:r>
      <w:r w:rsidRPr="000305F2">
        <w:rPr>
          <w:rFonts w:ascii="Arial" w:hAnsi="Arial" w:cs="Arial"/>
          <w:sz w:val="20"/>
          <w:szCs w:val="20"/>
        </w:rPr>
        <w:tab/>
        <w:t>Madia F, Merico B, Primiano G, Cutuli SL, De Pascale G, Servidei S. Acute myopathic quadriplegia in patients with COVID-19 in the intensive care unit. Neurology. 2020;95(11):492-4.</w:t>
      </w:r>
    </w:p>
    <w:p w14:paraId="6E9A6B82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66.</w:t>
      </w:r>
      <w:r w:rsidRPr="000305F2">
        <w:rPr>
          <w:rFonts w:ascii="Arial" w:hAnsi="Arial" w:cs="Arial"/>
          <w:sz w:val="20"/>
          <w:szCs w:val="20"/>
        </w:rPr>
        <w:tab/>
        <w:t>Tankisi H, Tankisi A, Harbo T, Markvardsen LK, Andersen H, Pedersen TH. Critical illness myopathy as a consequence of Covid-19 infection. Clinical Neurophysiology. 2020;131(8):1931-2.</w:t>
      </w:r>
    </w:p>
    <w:p w14:paraId="1D26177D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67.</w:t>
      </w:r>
      <w:r w:rsidRPr="000305F2">
        <w:rPr>
          <w:rFonts w:ascii="Arial" w:hAnsi="Arial" w:cs="Arial"/>
          <w:sz w:val="20"/>
          <w:szCs w:val="20"/>
        </w:rPr>
        <w:tab/>
        <w:t>Zhang H, Charmchi Z, Seidman RJ, Anziska Y, Velayudhan V, Perk J. COVID-19-associated myositis with severe proximal and bulbar weakness. Muscle Nerve. 2020;62(3):E57-E60.</w:t>
      </w:r>
    </w:p>
    <w:p w14:paraId="3981D7F4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68.</w:t>
      </w:r>
      <w:r w:rsidRPr="000305F2">
        <w:rPr>
          <w:rFonts w:ascii="Arial" w:hAnsi="Arial" w:cs="Arial"/>
          <w:sz w:val="20"/>
          <w:szCs w:val="20"/>
        </w:rPr>
        <w:tab/>
        <w:t>Chaumont H, San-Galli A, Martino F, et al. Mixed central and peripheral nervous system disorders in severe SARS-CoV-2 infection. J Neurol. 2020;267(11):3121-7.</w:t>
      </w:r>
    </w:p>
    <w:p w14:paraId="3BB845A9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69.</w:t>
      </w:r>
      <w:r w:rsidRPr="000305F2">
        <w:rPr>
          <w:rFonts w:ascii="Arial" w:hAnsi="Arial" w:cs="Arial"/>
          <w:sz w:val="20"/>
          <w:szCs w:val="20"/>
        </w:rPr>
        <w:tab/>
        <w:t>Krajewski PK, Szepietowski JC, Maj J. Cutaneous hyperesthesia: A novel manifestation of COVID-19. Brain Behav Immun. 2020;87:188.</w:t>
      </w:r>
    </w:p>
    <w:p w14:paraId="72D7B02E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70.</w:t>
      </w:r>
      <w:r w:rsidRPr="000305F2">
        <w:rPr>
          <w:rFonts w:ascii="Arial" w:hAnsi="Arial" w:cs="Arial"/>
          <w:sz w:val="20"/>
          <w:szCs w:val="20"/>
        </w:rPr>
        <w:tab/>
        <w:t>Yin R, Feng W, Wang T, et al. Concomitant neurological symptoms observed in a patient diagnosed with coronavirus disease 2019. J Med Virol. 2020;92(10):1782-4.</w:t>
      </w:r>
    </w:p>
    <w:p w14:paraId="1D572916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71.</w:t>
      </w:r>
      <w:r w:rsidRPr="000305F2">
        <w:rPr>
          <w:rFonts w:ascii="Arial" w:hAnsi="Arial" w:cs="Arial"/>
          <w:sz w:val="20"/>
          <w:szCs w:val="20"/>
        </w:rPr>
        <w:tab/>
        <w:t>Kong Z, Wang J, Li T, Zhang Z, Jian J. 2019 novel coronavirus pneumonia with onset of dizziness: a case report. Ann Transl Med. 2020;8(7):506.</w:t>
      </w:r>
    </w:p>
    <w:p w14:paraId="21D7734D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72.</w:t>
      </w:r>
      <w:r w:rsidRPr="000305F2">
        <w:rPr>
          <w:rFonts w:ascii="Arial" w:hAnsi="Arial" w:cs="Arial"/>
          <w:sz w:val="20"/>
          <w:szCs w:val="20"/>
        </w:rPr>
        <w:tab/>
        <w:t>Janocha-Litwin J, Jachman-Kapulka J, Czarnecki M, Krause K, Simon K. Neurologic complications of SARS-CoV-2 infection in a 66-year-old man. Pol Arch Intern Med. 2020;130(11):1000-2.</w:t>
      </w:r>
    </w:p>
    <w:p w14:paraId="3F567224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73.</w:t>
      </w:r>
      <w:r w:rsidRPr="000305F2">
        <w:rPr>
          <w:rFonts w:ascii="Arial" w:hAnsi="Arial" w:cs="Arial"/>
          <w:sz w:val="20"/>
          <w:szCs w:val="20"/>
        </w:rPr>
        <w:tab/>
        <w:t>LaRovere KL, Riggs BJ, Poussaint TY, et al. Neurologic Involvement in Children and Adolescents Hospitalized in the United States for COVID-19 or Multisystem Inflammatory Syndrome. JAMA Neurol. 2021.</w:t>
      </w:r>
    </w:p>
    <w:p w14:paraId="5BC8B111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74.</w:t>
      </w:r>
      <w:r w:rsidRPr="000305F2">
        <w:rPr>
          <w:rFonts w:ascii="Arial" w:hAnsi="Arial" w:cs="Arial"/>
          <w:sz w:val="20"/>
          <w:szCs w:val="20"/>
        </w:rPr>
        <w:tab/>
        <w:t>Feldstein LR, Tenforde MW, Friedman KG, et al. Characteristics and Outcomes of US Children and Adolescents With Multisystem Inflammatory Syndrome in Children (MIS-C) Compared With Severe Acute COVID-19. JAMA. 2021.</w:t>
      </w:r>
    </w:p>
    <w:p w14:paraId="06482CC1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75.</w:t>
      </w:r>
      <w:r w:rsidRPr="000305F2">
        <w:rPr>
          <w:rFonts w:ascii="Arial" w:hAnsi="Arial" w:cs="Arial"/>
          <w:sz w:val="20"/>
          <w:szCs w:val="20"/>
        </w:rPr>
        <w:tab/>
        <w:t>Ma N, Li P, Wang X, et al. Ocular Manifestations and Clinical Characteristics of Children With Laboratory-Confirmed COVID-19 in Wuhan, China. JAMA Ophthalmology. 2020.</w:t>
      </w:r>
    </w:p>
    <w:p w14:paraId="30CD329B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76.</w:t>
      </w:r>
      <w:r w:rsidRPr="000305F2">
        <w:rPr>
          <w:rFonts w:ascii="Arial" w:hAnsi="Arial" w:cs="Arial"/>
          <w:sz w:val="20"/>
          <w:szCs w:val="20"/>
        </w:rPr>
        <w:tab/>
        <w:t>Abdel-Mannan O, Eyre M, Löbel U, et al. Neurologic and Radiographic Findings Associated With COVID-19 Infection in Children. JAMA Neurology. 2020.</w:t>
      </w:r>
    </w:p>
    <w:p w14:paraId="4CF04F83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77.</w:t>
      </w:r>
      <w:r w:rsidRPr="000305F2">
        <w:rPr>
          <w:rFonts w:ascii="Arial" w:hAnsi="Arial" w:cs="Arial"/>
          <w:sz w:val="20"/>
          <w:szCs w:val="20"/>
        </w:rPr>
        <w:tab/>
        <w:t>Schupper AJ, Yaeger KA, Morgenstern PF. Neurological manifestations of pediatric multi-system inflammatory syndrome potentially associated with COVID-19. Childs Nerv Syst. 2020;36(8):1579-80.</w:t>
      </w:r>
    </w:p>
    <w:p w14:paraId="0AD9D2E6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78.</w:t>
      </w:r>
      <w:r w:rsidRPr="000305F2">
        <w:rPr>
          <w:rFonts w:ascii="Arial" w:hAnsi="Arial" w:cs="Arial"/>
          <w:sz w:val="20"/>
          <w:szCs w:val="20"/>
        </w:rPr>
        <w:tab/>
        <w:t>Turbin RE, Wawrzusin PJ, Sakla NM, et al. Orbital cellulitis, sinusitis and intracranial abnormalities in two adolescents with COVID-19. Orbit. 2020;39(4):305-10.</w:t>
      </w:r>
    </w:p>
    <w:p w14:paraId="249C32F7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79.</w:t>
      </w:r>
      <w:r w:rsidRPr="000305F2">
        <w:rPr>
          <w:rFonts w:ascii="Arial" w:hAnsi="Arial" w:cs="Arial"/>
          <w:sz w:val="20"/>
          <w:szCs w:val="20"/>
        </w:rPr>
        <w:tab/>
        <w:t>Bastidas HI, Márquez-Pérez T, García-Salido A, et al. Cerebral venous sinus thrombosis in a pediatric patient with COVID-19. Neurol Clin Pract. 2020.</w:t>
      </w:r>
    </w:p>
    <w:p w14:paraId="6087A364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80.</w:t>
      </w:r>
      <w:r w:rsidRPr="000305F2">
        <w:rPr>
          <w:rFonts w:ascii="Arial" w:hAnsi="Arial" w:cs="Arial"/>
          <w:sz w:val="20"/>
          <w:szCs w:val="20"/>
        </w:rPr>
        <w:tab/>
        <w:t>Frank CHM, Almeida TVR, Marques EA, et al. Guillain–Barré Syndrome Associated with SARS-CoV-2 Infection in a Pediatric Patient. Journal of Tropical Pediatrics. 2020.</w:t>
      </w:r>
    </w:p>
    <w:p w14:paraId="255BE7A9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81.</w:t>
      </w:r>
      <w:r w:rsidRPr="000305F2">
        <w:rPr>
          <w:rFonts w:ascii="Arial" w:hAnsi="Arial" w:cs="Arial"/>
          <w:sz w:val="20"/>
          <w:szCs w:val="20"/>
        </w:rPr>
        <w:tab/>
        <w:t>Abel D, Shen MY, Abid Z, et al. Encephalopathy and bilateral thalamic lesions in a child with MIS-C associated with COVID-19. Neurology. 2020:10.1212/WNL.0000000000010652.</w:t>
      </w:r>
    </w:p>
    <w:p w14:paraId="2515C2FD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82.</w:t>
      </w:r>
      <w:r w:rsidRPr="000305F2">
        <w:rPr>
          <w:rFonts w:ascii="Arial" w:hAnsi="Arial" w:cs="Arial"/>
          <w:sz w:val="20"/>
          <w:szCs w:val="20"/>
        </w:rPr>
        <w:tab/>
        <w:t>Mirzaee SMM, Gonçalves FG, Mohammadifard M, Tavakoli SM, Vossough A. Focal Cerebral Arteriopathy in a COVID-19 Pediatric Patient. Radiology. 2020:202197.</w:t>
      </w:r>
    </w:p>
    <w:p w14:paraId="4A9172A3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lastRenderedPageBreak/>
        <w:t>383.</w:t>
      </w:r>
      <w:r w:rsidRPr="000305F2">
        <w:rPr>
          <w:rFonts w:ascii="Arial" w:hAnsi="Arial" w:cs="Arial"/>
          <w:sz w:val="20"/>
          <w:szCs w:val="20"/>
        </w:rPr>
        <w:tab/>
        <w:t>Chacón-Aguilar R, Osorio-Cámara JM, Sanjurjo-Jimenez I, González-González C, López-Carnero J, Pérez-Moneo B. COVID-19: Fever syndrome and neurological symptoms in a neonate. An Pediatr (Engl Ed). 2020;92(6):373-4.</w:t>
      </w:r>
    </w:p>
    <w:p w14:paraId="7AC84008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84.</w:t>
      </w:r>
      <w:r w:rsidRPr="000305F2">
        <w:rPr>
          <w:rFonts w:ascii="Arial" w:hAnsi="Arial" w:cs="Arial"/>
          <w:sz w:val="20"/>
          <w:szCs w:val="20"/>
        </w:rPr>
        <w:tab/>
        <w:t>Dugue R, Cay-Martinez KC, Thakur K, et al. Neurologic manifestations in an infant with COVID-19. Neurology. 2020.</w:t>
      </w:r>
    </w:p>
    <w:p w14:paraId="2E458575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85.</w:t>
      </w:r>
      <w:r w:rsidRPr="000305F2">
        <w:rPr>
          <w:rFonts w:ascii="Arial" w:hAnsi="Arial" w:cs="Arial"/>
          <w:sz w:val="20"/>
          <w:szCs w:val="20"/>
        </w:rPr>
        <w:tab/>
        <w:t>Farley M, Zuberi J. COVID-19 Precipitating Status Epilepticus in a Pediatric Patient. Am J Case Rep. 2020;21:e925776.</w:t>
      </w:r>
    </w:p>
    <w:p w14:paraId="5AF762D2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86.</w:t>
      </w:r>
      <w:r w:rsidRPr="000305F2">
        <w:rPr>
          <w:rFonts w:ascii="Arial" w:hAnsi="Arial" w:cs="Arial"/>
          <w:sz w:val="20"/>
          <w:szCs w:val="20"/>
        </w:rPr>
        <w:tab/>
        <w:t>Enner S, Hormozdyaran S, Varughese R, et al. Central Apnea in an Adolescent With COVID-19. Pediatr Neurol. 2020;110:87-8.</w:t>
      </w:r>
    </w:p>
    <w:p w14:paraId="2901FD26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87.</w:t>
      </w:r>
      <w:r w:rsidRPr="000305F2">
        <w:rPr>
          <w:rFonts w:ascii="Arial" w:hAnsi="Arial" w:cs="Arial"/>
          <w:sz w:val="20"/>
          <w:szCs w:val="20"/>
        </w:rPr>
        <w:tab/>
        <w:t>McAbee GN, Brosgol Y, Pavlakis S, Agha R, Gaffoor M. Encephalitis Associated with COVID-19 Infection in an 11-Year-Old Child. Pediatr Neurol. 2020;109:94-.</w:t>
      </w:r>
    </w:p>
    <w:p w14:paraId="68797129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88.</w:t>
      </w:r>
      <w:r w:rsidRPr="000305F2">
        <w:rPr>
          <w:rFonts w:ascii="Arial" w:hAnsi="Arial" w:cs="Arial"/>
          <w:sz w:val="20"/>
          <w:szCs w:val="20"/>
        </w:rPr>
        <w:tab/>
        <w:t>Bhatta S, Sayed A, Ranabhat B, Bhatta RK, Acharya Y. New-Onset Seizure as the Only Presentation in a Child With COVID-19. Cureus. 2020;12(6):e8820-e.</w:t>
      </w:r>
    </w:p>
    <w:p w14:paraId="7E550734" w14:textId="77777777" w:rsidR="00715F3A" w:rsidRPr="000305F2" w:rsidRDefault="00715F3A" w:rsidP="00715F3A">
      <w:pPr>
        <w:pStyle w:val="EndNoteBibliography"/>
        <w:rPr>
          <w:rFonts w:ascii="Arial" w:hAnsi="Arial" w:cs="Arial"/>
          <w:sz w:val="20"/>
          <w:szCs w:val="20"/>
        </w:rPr>
      </w:pPr>
      <w:r w:rsidRPr="000305F2">
        <w:rPr>
          <w:rFonts w:ascii="Arial" w:hAnsi="Arial" w:cs="Arial"/>
          <w:sz w:val="20"/>
          <w:szCs w:val="20"/>
        </w:rPr>
        <w:t>389.</w:t>
      </w:r>
      <w:r w:rsidRPr="000305F2">
        <w:rPr>
          <w:rFonts w:ascii="Arial" w:hAnsi="Arial" w:cs="Arial"/>
          <w:sz w:val="20"/>
          <w:szCs w:val="20"/>
        </w:rPr>
        <w:tab/>
        <w:t>Khalifa M, Zakaria F, Ragab Y, et al. Guillain-Barré Syndrome Associated With Severe Acute Respiratory Syndrome Coronavirus 2 Detection and Coronavirus Disease 2019 in a Child. Journal of the Pediatric Infectious Diseases Society. 2020.</w:t>
      </w:r>
    </w:p>
    <w:p w14:paraId="1D8B1CFB" w14:textId="4786180A" w:rsidR="00E966BD" w:rsidRPr="000305F2" w:rsidRDefault="006E76CE" w:rsidP="00342684">
      <w:pPr>
        <w:rPr>
          <w:rFonts w:ascii="Arial" w:hAnsi="Arial" w:cs="Arial"/>
          <w:b/>
          <w:bCs/>
          <w:sz w:val="20"/>
          <w:szCs w:val="20"/>
        </w:rPr>
      </w:pPr>
      <w:r w:rsidRPr="000305F2">
        <w:rPr>
          <w:rFonts w:ascii="Arial" w:hAnsi="Arial" w:cs="Arial"/>
          <w:b/>
          <w:bCs/>
          <w:sz w:val="20"/>
          <w:szCs w:val="20"/>
        </w:rPr>
        <w:fldChar w:fldCharType="end"/>
      </w:r>
    </w:p>
    <w:p w14:paraId="7A14DE2F" w14:textId="2EEF43AA" w:rsidR="00B24683" w:rsidRPr="00A92831" w:rsidRDefault="00B24683" w:rsidP="00342684">
      <w:pPr>
        <w:rPr>
          <w:rFonts w:ascii="Arial" w:hAnsi="Arial" w:cs="Arial"/>
          <w:b/>
          <w:bCs/>
          <w:sz w:val="20"/>
          <w:szCs w:val="20"/>
        </w:rPr>
      </w:pPr>
    </w:p>
    <w:sectPr w:rsidR="00B24683" w:rsidRPr="00A92831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ECE2015" w14:textId="77777777" w:rsidR="00D915D0" w:rsidRDefault="00D915D0" w:rsidP="00D01448">
      <w:r>
        <w:separator/>
      </w:r>
    </w:p>
  </w:endnote>
  <w:endnote w:type="continuationSeparator" w:id="0">
    <w:p w14:paraId="3EC0BEF0" w14:textId="77777777" w:rsidR="00D915D0" w:rsidRDefault="00D915D0" w:rsidP="00D0144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E582530" w14:textId="77777777" w:rsidR="00D915D0" w:rsidRDefault="00D915D0" w:rsidP="00D01448">
      <w:r>
        <w:separator/>
      </w:r>
    </w:p>
  </w:footnote>
  <w:footnote w:type="continuationSeparator" w:id="0">
    <w:p w14:paraId="580C9511" w14:textId="77777777" w:rsidR="00D915D0" w:rsidRDefault="00D915D0" w:rsidP="00D01448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408366230"/>
      <w:docPartObj>
        <w:docPartGallery w:val="Page Numbers (Top of Page)"/>
        <w:docPartUnique/>
      </w:docPartObj>
    </w:sdtPr>
    <w:sdtEndPr>
      <w:rPr>
        <w:rFonts w:ascii="Arial" w:hAnsi="Arial" w:cs="Arial"/>
        <w:noProof/>
        <w:sz w:val="22"/>
        <w:szCs w:val="22"/>
      </w:rPr>
    </w:sdtEndPr>
    <w:sdtContent>
      <w:p w14:paraId="4B1F9332" w14:textId="6E9E9D5C" w:rsidR="00715F3A" w:rsidRPr="00D01448" w:rsidRDefault="00715F3A">
        <w:pPr>
          <w:pStyle w:val="Header"/>
          <w:jc w:val="right"/>
          <w:rPr>
            <w:rFonts w:ascii="Arial" w:hAnsi="Arial" w:cs="Arial"/>
            <w:sz w:val="22"/>
            <w:szCs w:val="22"/>
          </w:rPr>
        </w:pPr>
        <w:r w:rsidRPr="00D01448">
          <w:rPr>
            <w:rFonts w:ascii="Arial" w:hAnsi="Arial" w:cs="Arial"/>
            <w:sz w:val="22"/>
            <w:szCs w:val="22"/>
          </w:rPr>
          <w:fldChar w:fldCharType="begin"/>
        </w:r>
        <w:r w:rsidRPr="00D01448">
          <w:rPr>
            <w:rFonts w:ascii="Arial" w:hAnsi="Arial" w:cs="Arial"/>
            <w:sz w:val="22"/>
            <w:szCs w:val="22"/>
          </w:rPr>
          <w:instrText xml:space="preserve"> PAGE   \* MERGEFORMAT </w:instrText>
        </w:r>
        <w:r w:rsidRPr="00D01448">
          <w:rPr>
            <w:rFonts w:ascii="Arial" w:hAnsi="Arial" w:cs="Arial"/>
            <w:sz w:val="22"/>
            <w:szCs w:val="22"/>
          </w:rPr>
          <w:fldChar w:fldCharType="separate"/>
        </w:r>
        <w:r w:rsidR="000305F2">
          <w:rPr>
            <w:rFonts w:ascii="Arial" w:hAnsi="Arial" w:cs="Arial"/>
            <w:noProof/>
            <w:sz w:val="22"/>
            <w:szCs w:val="22"/>
          </w:rPr>
          <w:t>63</w:t>
        </w:r>
        <w:r w:rsidRPr="00D01448">
          <w:rPr>
            <w:rFonts w:ascii="Arial" w:hAnsi="Arial" w:cs="Arial"/>
            <w:noProof/>
            <w:sz w:val="22"/>
            <w:szCs w:val="22"/>
          </w:rPr>
          <w:fldChar w:fldCharType="end"/>
        </w:r>
      </w:p>
    </w:sdtContent>
  </w:sdt>
  <w:p w14:paraId="7B31D571" w14:textId="77777777" w:rsidR="00715F3A" w:rsidRDefault="00715F3A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C72258"/>
    <w:multiLevelType w:val="hybridMultilevel"/>
    <w:tmpl w:val="972CEAF4"/>
    <w:lvl w:ilvl="0" w:tplc="1F6235E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D50814A"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692A7B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39C5D6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F229ED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FB42B65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EEC17F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32E605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2846D7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>
    <w:nsid w:val="0677214B"/>
    <w:multiLevelType w:val="hybridMultilevel"/>
    <w:tmpl w:val="CB5885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6E4007A"/>
    <w:multiLevelType w:val="hybridMultilevel"/>
    <w:tmpl w:val="F80441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B2708C0"/>
    <w:multiLevelType w:val="hybridMultilevel"/>
    <w:tmpl w:val="117648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0BCD79BD"/>
    <w:multiLevelType w:val="hybridMultilevel"/>
    <w:tmpl w:val="432093A6"/>
    <w:lvl w:ilvl="0" w:tplc="10090001">
      <w:start w:val="1"/>
      <w:numFmt w:val="bullet"/>
      <w:lvlText w:val=""/>
      <w:lvlJc w:val="left"/>
      <w:pPr>
        <w:ind w:left="502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222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1942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662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382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102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4822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542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262" w:hanging="360"/>
      </w:pPr>
      <w:rPr>
        <w:rFonts w:ascii="Wingdings" w:hAnsi="Wingdings" w:hint="default"/>
      </w:rPr>
    </w:lvl>
  </w:abstractNum>
  <w:abstractNum w:abstractNumId="5">
    <w:nsid w:val="0C107C80"/>
    <w:multiLevelType w:val="hybridMultilevel"/>
    <w:tmpl w:val="1D6AC488"/>
    <w:lvl w:ilvl="0" w:tplc="13866EA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3EED868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B8A9D1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00288C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9AC522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15EC7B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CCC16D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AFC377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3BC8A4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">
    <w:nsid w:val="10B10AD5"/>
    <w:multiLevelType w:val="hybridMultilevel"/>
    <w:tmpl w:val="7E7A8158"/>
    <w:lvl w:ilvl="0" w:tplc="9BBAAC2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654298E"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EB06B0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5F6B5D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992B34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E2479B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4B467A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D7A729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3564E2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>
    <w:nsid w:val="12B30192"/>
    <w:multiLevelType w:val="hybridMultilevel"/>
    <w:tmpl w:val="E056E530"/>
    <w:lvl w:ilvl="0" w:tplc="15B2CCE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E7EBFCE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B76A63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A461CF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7C6715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F0EAE83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1441CE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10A5E5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2EC6E9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8">
    <w:nsid w:val="16F32D13"/>
    <w:multiLevelType w:val="hybridMultilevel"/>
    <w:tmpl w:val="EF509470"/>
    <w:lvl w:ilvl="0" w:tplc="029453C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122A93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41439A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B7CA4E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E6656C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9402981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7C806C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966062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C38C9A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9">
    <w:nsid w:val="195E67FD"/>
    <w:multiLevelType w:val="hybridMultilevel"/>
    <w:tmpl w:val="2BCA6130"/>
    <w:lvl w:ilvl="0" w:tplc="E82ED2B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3E21B10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988FB7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FAAAE4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38845C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DCC5BD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87E71E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24446A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41E86D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0">
    <w:nsid w:val="1C1915B2"/>
    <w:multiLevelType w:val="hybridMultilevel"/>
    <w:tmpl w:val="083E7CE8"/>
    <w:lvl w:ilvl="0" w:tplc="757E068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54A7E0E"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93CAC4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796F14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05CFD3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9427EA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70A040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D88436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91E6CF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1">
    <w:nsid w:val="1EA4274A"/>
    <w:multiLevelType w:val="hybridMultilevel"/>
    <w:tmpl w:val="D718369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232A28D3"/>
    <w:multiLevelType w:val="hybridMultilevel"/>
    <w:tmpl w:val="DC80C3A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3">
    <w:nsid w:val="2435383F"/>
    <w:multiLevelType w:val="hybridMultilevel"/>
    <w:tmpl w:val="08A861A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4">
    <w:nsid w:val="2A46098B"/>
    <w:multiLevelType w:val="hybridMultilevel"/>
    <w:tmpl w:val="AD20176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5">
    <w:nsid w:val="2AA37D0D"/>
    <w:multiLevelType w:val="hybridMultilevel"/>
    <w:tmpl w:val="68D2AA24"/>
    <w:lvl w:ilvl="0" w:tplc="B11E3A2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75AB0D8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B08FA2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ACEBEF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978177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646580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4DA195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B32A11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A36815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6">
    <w:nsid w:val="2CCF3280"/>
    <w:multiLevelType w:val="hybridMultilevel"/>
    <w:tmpl w:val="A66640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30F7235F"/>
    <w:multiLevelType w:val="hybridMultilevel"/>
    <w:tmpl w:val="5F2C79CC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>
      <w:start w:val="1"/>
      <w:numFmt w:val="lowerRoman"/>
      <w:lvlText w:val="%6."/>
      <w:lvlJc w:val="right"/>
      <w:pPr>
        <w:ind w:left="4320" w:hanging="180"/>
      </w:pPr>
    </w:lvl>
    <w:lvl w:ilvl="6" w:tplc="0809000F">
      <w:start w:val="1"/>
      <w:numFmt w:val="decimal"/>
      <w:lvlText w:val="%7."/>
      <w:lvlJc w:val="left"/>
      <w:pPr>
        <w:ind w:left="5040" w:hanging="360"/>
      </w:pPr>
    </w:lvl>
    <w:lvl w:ilvl="7" w:tplc="08090019">
      <w:start w:val="1"/>
      <w:numFmt w:val="lowerLetter"/>
      <w:lvlText w:val="%8."/>
      <w:lvlJc w:val="left"/>
      <w:pPr>
        <w:ind w:left="5760" w:hanging="360"/>
      </w:pPr>
    </w:lvl>
    <w:lvl w:ilvl="8" w:tplc="0809001B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33186E95"/>
    <w:multiLevelType w:val="hybridMultilevel"/>
    <w:tmpl w:val="1C46EC6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9">
    <w:nsid w:val="33975C83"/>
    <w:multiLevelType w:val="hybridMultilevel"/>
    <w:tmpl w:val="92AE85A6"/>
    <w:lvl w:ilvl="0" w:tplc="C89C9B12">
      <w:start w:val="14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36B04722"/>
    <w:multiLevelType w:val="hybridMultilevel"/>
    <w:tmpl w:val="47D2C58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21">
    <w:nsid w:val="3C026097"/>
    <w:multiLevelType w:val="hybridMultilevel"/>
    <w:tmpl w:val="B462A52A"/>
    <w:lvl w:ilvl="0" w:tplc="CD44337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5F4823E"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8AC328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B3E583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95C253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37C16D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03CA9F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AB4FED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0C03D5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2">
    <w:nsid w:val="3C0A16E7"/>
    <w:multiLevelType w:val="hybridMultilevel"/>
    <w:tmpl w:val="B48E3EC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3C0E3097"/>
    <w:multiLevelType w:val="multilevel"/>
    <w:tmpl w:val="094AC09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4">
    <w:nsid w:val="3EC24958"/>
    <w:multiLevelType w:val="hybridMultilevel"/>
    <w:tmpl w:val="67E66174"/>
    <w:lvl w:ilvl="0" w:tplc="DC50AB12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43AC51E9"/>
    <w:multiLevelType w:val="hybridMultilevel"/>
    <w:tmpl w:val="497806F0"/>
    <w:lvl w:ilvl="0" w:tplc="694E5FC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A3E452A"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C42CDE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DD2A19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3CAD61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AE006A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C08500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17036A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4FE6A4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6">
    <w:nsid w:val="43E45161"/>
    <w:multiLevelType w:val="hybridMultilevel"/>
    <w:tmpl w:val="6298F120"/>
    <w:lvl w:ilvl="0" w:tplc="F174815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A4A90B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67AE2E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25EF84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70836C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490189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5AE7D6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F1A583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E78045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7">
    <w:nsid w:val="45895A15"/>
    <w:multiLevelType w:val="hybridMultilevel"/>
    <w:tmpl w:val="5CB28C7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28">
    <w:nsid w:val="471B21F2"/>
    <w:multiLevelType w:val="hybridMultilevel"/>
    <w:tmpl w:val="18AA8C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48C43C41"/>
    <w:multiLevelType w:val="hybridMultilevel"/>
    <w:tmpl w:val="7B644BD0"/>
    <w:lvl w:ilvl="0" w:tplc="03C27CC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26AECB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6AACAA9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3DE1F1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288E4A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F364015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FA0090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486798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E2BE58D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0">
    <w:nsid w:val="4C2570EF"/>
    <w:multiLevelType w:val="hybridMultilevel"/>
    <w:tmpl w:val="4F8065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50E820D2"/>
    <w:multiLevelType w:val="hybridMultilevel"/>
    <w:tmpl w:val="249AB17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>
    <w:nsid w:val="511558C7"/>
    <w:multiLevelType w:val="hybridMultilevel"/>
    <w:tmpl w:val="22E40F1C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33">
    <w:nsid w:val="54C254EB"/>
    <w:multiLevelType w:val="hybridMultilevel"/>
    <w:tmpl w:val="9536C198"/>
    <w:lvl w:ilvl="0" w:tplc="9F1EDC9A">
      <w:start w:val="3"/>
      <w:numFmt w:val="decimal"/>
      <w:lvlText w:val="%1"/>
      <w:lvlJc w:val="left"/>
      <w:pPr>
        <w:ind w:left="720" w:hanging="360"/>
      </w:pPr>
      <w:rPr>
        <w:rFonts w:hint="default"/>
        <w:b w:val="0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56857997"/>
    <w:multiLevelType w:val="hybridMultilevel"/>
    <w:tmpl w:val="655848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569845B0"/>
    <w:multiLevelType w:val="hybridMultilevel"/>
    <w:tmpl w:val="64EE6A14"/>
    <w:lvl w:ilvl="0" w:tplc="E5C8C94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320D814"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11A598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6C4067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8869AD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DD61AB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966695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46A719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47202D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6">
    <w:nsid w:val="56C92DA3"/>
    <w:multiLevelType w:val="hybridMultilevel"/>
    <w:tmpl w:val="E7765C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5D4A1A9A"/>
    <w:multiLevelType w:val="hybridMultilevel"/>
    <w:tmpl w:val="67C0A98C"/>
    <w:lvl w:ilvl="0" w:tplc="CFA8E24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A8C965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05862E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F4C7BA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E0E1D7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996AE38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FA6C44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ABAD52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ECA4FDC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8">
    <w:nsid w:val="5FED607B"/>
    <w:multiLevelType w:val="hybridMultilevel"/>
    <w:tmpl w:val="1A720EC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646B2EE0"/>
    <w:multiLevelType w:val="hybridMultilevel"/>
    <w:tmpl w:val="EEEC8F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>
    <w:nsid w:val="69024EEC"/>
    <w:multiLevelType w:val="hybridMultilevel"/>
    <w:tmpl w:val="EAE0570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>
    <w:nsid w:val="71300BA5"/>
    <w:multiLevelType w:val="hybridMultilevel"/>
    <w:tmpl w:val="C6D68D3C"/>
    <w:lvl w:ilvl="0" w:tplc="C84A774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0D8C694"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87C989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12A958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438D45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A602F5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CE23FE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F22AA6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D7052E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2">
    <w:nsid w:val="713E373F"/>
    <w:multiLevelType w:val="hybridMultilevel"/>
    <w:tmpl w:val="7A7C50B8"/>
    <w:lvl w:ilvl="0" w:tplc="10090001">
      <w:start w:val="1"/>
      <w:numFmt w:val="bullet"/>
      <w:lvlText w:val=""/>
      <w:lvlJc w:val="left"/>
      <w:pPr>
        <w:ind w:left="502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222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1942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662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382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102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4822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542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262" w:hanging="360"/>
      </w:pPr>
      <w:rPr>
        <w:rFonts w:ascii="Wingdings" w:hAnsi="Wingdings" w:hint="default"/>
      </w:rPr>
    </w:lvl>
  </w:abstractNum>
  <w:abstractNum w:abstractNumId="43">
    <w:nsid w:val="751A2AA3"/>
    <w:multiLevelType w:val="hybridMultilevel"/>
    <w:tmpl w:val="B9E89F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>
    <w:nsid w:val="75B73DBB"/>
    <w:multiLevelType w:val="hybridMultilevel"/>
    <w:tmpl w:val="6D7484E2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77043737"/>
    <w:multiLevelType w:val="hybridMultilevel"/>
    <w:tmpl w:val="E6BE93E4"/>
    <w:lvl w:ilvl="0" w:tplc="27DEC66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C2E45B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930D50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258A8E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2C2248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BF0AFB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ACE925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FD05A6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1AA63D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6">
    <w:nsid w:val="77456F06"/>
    <w:multiLevelType w:val="hybridMultilevel"/>
    <w:tmpl w:val="0070099C"/>
    <w:lvl w:ilvl="0" w:tplc="239C99F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C54563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3842D0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AA063D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2B0DC9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20C26C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28CB57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082974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BEC992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7">
    <w:nsid w:val="7DA16C97"/>
    <w:multiLevelType w:val="hybridMultilevel"/>
    <w:tmpl w:val="59B860DE"/>
    <w:lvl w:ilvl="0" w:tplc="A8A083C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DD8091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5429C6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848938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CBC584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E3ED01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E1E4D6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8AE715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1D6240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8">
    <w:nsid w:val="7F7C1F79"/>
    <w:multiLevelType w:val="hybridMultilevel"/>
    <w:tmpl w:val="374A9B2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5"/>
  </w:num>
  <w:num w:numId="3">
    <w:abstractNumId w:val="9"/>
  </w:num>
  <w:num w:numId="4">
    <w:abstractNumId w:val="38"/>
  </w:num>
  <w:num w:numId="5">
    <w:abstractNumId w:val="7"/>
  </w:num>
  <w:num w:numId="6">
    <w:abstractNumId w:val="35"/>
  </w:num>
  <w:num w:numId="7">
    <w:abstractNumId w:val="8"/>
  </w:num>
  <w:num w:numId="8">
    <w:abstractNumId w:val="45"/>
  </w:num>
  <w:num w:numId="9">
    <w:abstractNumId w:val="0"/>
  </w:num>
  <w:num w:numId="10">
    <w:abstractNumId w:val="46"/>
  </w:num>
  <w:num w:numId="11">
    <w:abstractNumId w:val="6"/>
  </w:num>
  <w:num w:numId="12">
    <w:abstractNumId w:val="29"/>
  </w:num>
  <w:num w:numId="13">
    <w:abstractNumId w:val="25"/>
  </w:num>
  <w:num w:numId="14">
    <w:abstractNumId w:val="10"/>
  </w:num>
  <w:num w:numId="15">
    <w:abstractNumId w:val="47"/>
  </w:num>
  <w:num w:numId="16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23"/>
  </w:num>
  <w:num w:numId="18">
    <w:abstractNumId w:val="37"/>
  </w:num>
  <w:num w:numId="19">
    <w:abstractNumId w:val="26"/>
  </w:num>
  <w:num w:numId="20">
    <w:abstractNumId w:val="41"/>
  </w:num>
  <w:num w:numId="21">
    <w:abstractNumId w:val="14"/>
  </w:num>
  <w:num w:numId="22">
    <w:abstractNumId w:val="13"/>
  </w:num>
  <w:num w:numId="23">
    <w:abstractNumId w:val="32"/>
  </w:num>
  <w:num w:numId="24">
    <w:abstractNumId w:val="21"/>
  </w:num>
  <w:num w:numId="25">
    <w:abstractNumId w:val="18"/>
  </w:num>
  <w:num w:numId="26">
    <w:abstractNumId w:val="27"/>
  </w:num>
  <w:num w:numId="27">
    <w:abstractNumId w:val="20"/>
  </w:num>
  <w:num w:numId="28">
    <w:abstractNumId w:val="12"/>
  </w:num>
  <w:num w:numId="29">
    <w:abstractNumId w:val="33"/>
  </w:num>
  <w:num w:numId="30">
    <w:abstractNumId w:val="44"/>
  </w:num>
  <w:num w:numId="31">
    <w:abstractNumId w:val="4"/>
  </w:num>
  <w:num w:numId="32">
    <w:abstractNumId w:val="42"/>
  </w:num>
  <w:num w:numId="33">
    <w:abstractNumId w:val="43"/>
  </w:num>
  <w:num w:numId="34">
    <w:abstractNumId w:val="36"/>
  </w:num>
  <w:num w:numId="35">
    <w:abstractNumId w:val="39"/>
  </w:num>
  <w:num w:numId="36">
    <w:abstractNumId w:val="1"/>
  </w:num>
  <w:num w:numId="37">
    <w:abstractNumId w:val="34"/>
  </w:num>
  <w:num w:numId="38">
    <w:abstractNumId w:val="16"/>
  </w:num>
  <w:num w:numId="39">
    <w:abstractNumId w:val="22"/>
  </w:num>
  <w:num w:numId="40">
    <w:abstractNumId w:val="30"/>
  </w:num>
  <w:num w:numId="41">
    <w:abstractNumId w:val="31"/>
  </w:num>
  <w:num w:numId="42">
    <w:abstractNumId w:val="28"/>
  </w:num>
  <w:num w:numId="43">
    <w:abstractNumId w:val="3"/>
  </w:num>
  <w:num w:numId="44">
    <w:abstractNumId w:val="2"/>
  </w:num>
  <w:num w:numId="45">
    <w:abstractNumId w:val="11"/>
  </w:num>
  <w:num w:numId="46">
    <w:abstractNumId w:val="48"/>
  </w:num>
  <w:num w:numId="47">
    <w:abstractNumId w:val="24"/>
  </w:num>
  <w:num w:numId="48">
    <w:abstractNumId w:val="40"/>
  </w:num>
  <w:num w:numId="49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an J Neurological Sci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sea0pzx6srvxiezztippp9mdx0tee0rt0zd&quot;&gt;Covid19-Converted&lt;record-ids&gt;&lt;item&gt;76&lt;/item&gt;&lt;item&gt;87&lt;/item&gt;&lt;item&gt;88&lt;/item&gt;&lt;item&gt;90&lt;/item&gt;&lt;item&gt;96&lt;/item&gt;&lt;item&gt;100&lt;/item&gt;&lt;item&gt;101&lt;/item&gt;&lt;item&gt;105&lt;/item&gt;&lt;item&gt;110&lt;/item&gt;&lt;item&gt;115&lt;/item&gt;&lt;item&gt;116&lt;/item&gt;&lt;item&gt;117&lt;/item&gt;&lt;item&gt;119&lt;/item&gt;&lt;item&gt;120&lt;/item&gt;&lt;item&gt;125&lt;/item&gt;&lt;item&gt;128&lt;/item&gt;&lt;item&gt;130&lt;/item&gt;&lt;item&gt;131&lt;/item&gt;&lt;item&gt;132&lt;/item&gt;&lt;item&gt;135&lt;/item&gt;&lt;item&gt;171&lt;/item&gt;&lt;item&gt;172&lt;/item&gt;&lt;item&gt;173&lt;/item&gt;&lt;item&gt;176&lt;/item&gt;&lt;item&gt;177&lt;/item&gt;&lt;item&gt;179&lt;/item&gt;&lt;item&gt;180&lt;/item&gt;&lt;item&gt;185&lt;/item&gt;&lt;item&gt;187&lt;/item&gt;&lt;item&gt;188&lt;/item&gt;&lt;item&gt;189&lt;/item&gt;&lt;item&gt;191&lt;/item&gt;&lt;item&gt;196&lt;/item&gt;&lt;item&gt;204&lt;/item&gt;&lt;item&gt;205&lt;/item&gt;&lt;item&gt;206&lt;/item&gt;&lt;item&gt;248&lt;/item&gt;&lt;item&gt;253&lt;/item&gt;&lt;item&gt;254&lt;/item&gt;&lt;item&gt;256&lt;/item&gt;&lt;item&gt;257&lt;/item&gt;&lt;item&gt;258&lt;/item&gt;&lt;item&gt;259&lt;/item&gt;&lt;item&gt;261&lt;/item&gt;&lt;item&gt;262&lt;/item&gt;&lt;item&gt;263&lt;/item&gt;&lt;item&gt;264&lt;/item&gt;&lt;item&gt;265&lt;/item&gt;&lt;item&gt;266&lt;/item&gt;&lt;item&gt;267&lt;/item&gt;&lt;item&gt;268&lt;/item&gt;&lt;item&gt;269&lt;/item&gt;&lt;item&gt;270&lt;/item&gt;&lt;item&gt;271&lt;/item&gt;&lt;item&gt;272&lt;/item&gt;&lt;item&gt;273&lt;/item&gt;&lt;item&gt;274&lt;/item&gt;&lt;item&gt;275&lt;/item&gt;&lt;item&gt;276&lt;/item&gt;&lt;item&gt;277&lt;/item&gt;&lt;item&gt;278&lt;/item&gt;&lt;item&gt;280&lt;/item&gt;&lt;item&gt;281&lt;/item&gt;&lt;item&gt;282&lt;/item&gt;&lt;item&gt;283&lt;/item&gt;&lt;item&gt;284&lt;/item&gt;&lt;item&gt;285&lt;/item&gt;&lt;item&gt;286&lt;/item&gt;&lt;item&gt;287&lt;/item&gt;&lt;item&gt;288&lt;/item&gt;&lt;item&gt;289&lt;/item&gt;&lt;item&gt;290&lt;/item&gt;&lt;item&gt;291&lt;/item&gt;&lt;item&gt;292&lt;/item&gt;&lt;item&gt;293&lt;/item&gt;&lt;item&gt;294&lt;/item&gt;&lt;item&gt;295&lt;/item&gt;&lt;item&gt;296&lt;/item&gt;&lt;item&gt;297&lt;/item&gt;&lt;item&gt;298&lt;/item&gt;&lt;item&gt;299&lt;/item&gt;&lt;item&gt;300&lt;/item&gt;&lt;item&gt;301&lt;/item&gt;&lt;item&gt;303&lt;/item&gt;&lt;item&gt;304&lt;/item&gt;&lt;item&gt;305&lt;/item&gt;&lt;item&gt;306&lt;/item&gt;&lt;item&gt;307&lt;/item&gt;&lt;item&gt;308&lt;/item&gt;&lt;item&gt;309&lt;/item&gt;&lt;item&gt;310&lt;/item&gt;&lt;item&gt;311&lt;/item&gt;&lt;item&gt;312&lt;/item&gt;&lt;item&gt;313&lt;/item&gt;&lt;item&gt;314&lt;/item&gt;&lt;item&gt;315&lt;/item&gt;&lt;item&gt;316&lt;/item&gt;&lt;item&gt;317&lt;/item&gt;&lt;item&gt;318&lt;/item&gt;&lt;item&gt;319&lt;/item&gt;&lt;item&gt;320&lt;/item&gt;&lt;item&gt;321&lt;/item&gt;&lt;item&gt;322&lt;/item&gt;&lt;item&gt;323&lt;/item&gt;&lt;item&gt;324&lt;/item&gt;&lt;item&gt;325&lt;/item&gt;&lt;item&gt;326&lt;/item&gt;&lt;item&gt;327&lt;/item&gt;&lt;item&gt;328&lt;/item&gt;&lt;item&gt;329&lt;/item&gt;&lt;item&gt;330&lt;/item&gt;&lt;item&gt;331&lt;/item&gt;&lt;item&gt;332&lt;/item&gt;&lt;item&gt;333&lt;/item&gt;&lt;item&gt;334&lt;/item&gt;&lt;item&gt;335&lt;/item&gt;&lt;item&gt;336&lt;/item&gt;&lt;item&gt;337&lt;/item&gt;&lt;item&gt;338&lt;/item&gt;&lt;item&gt;339&lt;/item&gt;&lt;item&gt;340&lt;/item&gt;&lt;item&gt;342&lt;/item&gt;&lt;item&gt;343&lt;/item&gt;&lt;item&gt;344&lt;/item&gt;&lt;item&gt;345&lt;/item&gt;&lt;item&gt;346&lt;/item&gt;&lt;item&gt;347&lt;/item&gt;&lt;item&gt;348&lt;/item&gt;&lt;item&gt;349&lt;/item&gt;&lt;item&gt;350&lt;/item&gt;&lt;item&gt;351&lt;/item&gt;&lt;item&gt;352&lt;/item&gt;&lt;item&gt;353&lt;/item&gt;&lt;item&gt;354&lt;/item&gt;&lt;item&gt;355&lt;/item&gt;&lt;item&gt;356&lt;/item&gt;&lt;item&gt;357&lt;/item&gt;&lt;item&gt;358&lt;/item&gt;&lt;item&gt;359&lt;/item&gt;&lt;item&gt;360&lt;/item&gt;&lt;item&gt;361&lt;/item&gt;&lt;item&gt;362&lt;/item&gt;&lt;item&gt;363&lt;/item&gt;&lt;item&gt;364&lt;/item&gt;&lt;item&gt;365&lt;/item&gt;&lt;item&gt;366&lt;/item&gt;&lt;item&gt;367&lt;/item&gt;&lt;item&gt;368&lt;/item&gt;&lt;item&gt;369&lt;/item&gt;&lt;item&gt;370&lt;/item&gt;&lt;item&gt;371&lt;/item&gt;&lt;item&gt;372&lt;/item&gt;&lt;item&gt;373&lt;/item&gt;&lt;item&gt;374&lt;/item&gt;&lt;item&gt;375&lt;/item&gt;&lt;item&gt;376&lt;/item&gt;&lt;item&gt;377&lt;/item&gt;&lt;item&gt;378&lt;/item&gt;&lt;item&gt;379&lt;/item&gt;&lt;item&gt;380&lt;/item&gt;&lt;item&gt;381&lt;/item&gt;&lt;item&gt;382&lt;/item&gt;&lt;item&gt;383&lt;/item&gt;&lt;item&gt;384&lt;/item&gt;&lt;item&gt;385&lt;/item&gt;&lt;item&gt;386&lt;/item&gt;&lt;item&gt;387&lt;/item&gt;&lt;item&gt;388&lt;/item&gt;&lt;item&gt;389&lt;/item&gt;&lt;item&gt;390&lt;/item&gt;&lt;item&gt;391&lt;/item&gt;&lt;item&gt;392&lt;/item&gt;&lt;item&gt;393&lt;/item&gt;&lt;item&gt;394&lt;/item&gt;&lt;item&gt;395&lt;/item&gt;&lt;item&gt;396&lt;/item&gt;&lt;item&gt;397&lt;/item&gt;&lt;item&gt;398&lt;/item&gt;&lt;item&gt;399&lt;/item&gt;&lt;item&gt;400&lt;/item&gt;&lt;item&gt;401&lt;/item&gt;&lt;item&gt;402&lt;/item&gt;&lt;item&gt;403&lt;/item&gt;&lt;item&gt;404&lt;/item&gt;&lt;item&gt;405&lt;/item&gt;&lt;item&gt;406&lt;/item&gt;&lt;item&gt;407&lt;/item&gt;&lt;item&gt;408&lt;/item&gt;&lt;item&gt;409&lt;/item&gt;&lt;item&gt;410&lt;/item&gt;&lt;item&gt;411&lt;/item&gt;&lt;item&gt;412&lt;/item&gt;&lt;item&gt;413&lt;/item&gt;&lt;item&gt;414&lt;/item&gt;&lt;item&gt;415&lt;/item&gt;&lt;item&gt;416&lt;/item&gt;&lt;item&gt;417&lt;/item&gt;&lt;item&gt;418&lt;/item&gt;&lt;item&gt;419&lt;/item&gt;&lt;item&gt;420&lt;/item&gt;&lt;item&gt;421&lt;/item&gt;&lt;item&gt;422&lt;/item&gt;&lt;item&gt;423&lt;/item&gt;&lt;item&gt;424&lt;/item&gt;&lt;item&gt;425&lt;/item&gt;&lt;item&gt;426&lt;/item&gt;&lt;item&gt;427&lt;/item&gt;&lt;item&gt;428&lt;/item&gt;&lt;item&gt;429&lt;/item&gt;&lt;item&gt;430&lt;/item&gt;&lt;item&gt;431&lt;/item&gt;&lt;item&gt;432&lt;/item&gt;&lt;item&gt;433&lt;/item&gt;&lt;item&gt;434&lt;/item&gt;&lt;item&gt;435&lt;/item&gt;&lt;item&gt;436&lt;/item&gt;&lt;item&gt;437&lt;/item&gt;&lt;item&gt;438&lt;/item&gt;&lt;item&gt;439&lt;/item&gt;&lt;item&gt;440&lt;/item&gt;&lt;item&gt;441&lt;/item&gt;&lt;item&gt;442&lt;/item&gt;&lt;item&gt;443&lt;/item&gt;&lt;item&gt;444&lt;/item&gt;&lt;item&gt;445&lt;/item&gt;&lt;item&gt;446&lt;/item&gt;&lt;item&gt;447&lt;/item&gt;&lt;item&gt;448&lt;/item&gt;&lt;item&gt;449&lt;/item&gt;&lt;item&gt;450&lt;/item&gt;&lt;item&gt;451&lt;/item&gt;&lt;item&gt;452&lt;/item&gt;&lt;item&gt;453&lt;/item&gt;&lt;item&gt;454&lt;/item&gt;&lt;item&gt;455&lt;/item&gt;&lt;item&gt;456&lt;/item&gt;&lt;item&gt;457&lt;/item&gt;&lt;item&gt;458&lt;/item&gt;&lt;item&gt;459&lt;/item&gt;&lt;item&gt;460&lt;/item&gt;&lt;item&gt;461&lt;/item&gt;&lt;item&gt;462&lt;/item&gt;&lt;item&gt;463&lt;/item&gt;&lt;item&gt;464&lt;/item&gt;&lt;item&gt;465&lt;/item&gt;&lt;item&gt;466&lt;/item&gt;&lt;item&gt;467&lt;/item&gt;&lt;item&gt;468&lt;/item&gt;&lt;item&gt;469&lt;/item&gt;&lt;item&gt;470&lt;/item&gt;&lt;item&gt;471&lt;/item&gt;&lt;item&gt;472&lt;/item&gt;&lt;item&gt;473&lt;/item&gt;&lt;item&gt;474&lt;/item&gt;&lt;item&gt;475&lt;/item&gt;&lt;item&gt;476&lt;/item&gt;&lt;item&gt;477&lt;/item&gt;&lt;item&gt;478&lt;/item&gt;&lt;item&gt;479&lt;/item&gt;&lt;item&gt;480&lt;/item&gt;&lt;item&gt;481&lt;/item&gt;&lt;item&gt;482&lt;/item&gt;&lt;item&gt;483&lt;/item&gt;&lt;item&gt;484&lt;/item&gt;&lt;item&gt;486&lt;/item&gt;&lt;item&gt;487&lt;/item&gt;&lt;item&gt;488&lt;/item&gt;&lt;item&gt;489&lt;/item&gt;&lt;item&gt;490&lt;/item&gt;&lt;item&gt;491&lt;/item&gt;&lt;item&gt;492&lt;/item&gt;&lt;item&gt;493&lt;/item&gt;&lt;item&gt;494&lt;/item&gt;&lt;item&gt;495&lt;/item&gt;&lt;item&gt;496&lt;/item&gt;&lt;item&gt;532&lt;/item&gt;&lt;item&gt;533&lt;/item&gt;&lt;item&gt;534&lt;/item&gt;&lt;item&gt;536&lt;/item&gt;&lt;item&gt;537&lt;/item&gt;&lt;item&gt;540&lt;/item&gt;&lt;item&gt;541&lt;/item&gt;&lt;item&gt;542&lt;/item&gt;&lt;item&gt;543&lt;/item&gt;&lt;item&gt;544&lt;/item&gt;&lt;item&gt;546&lt;/item&gt;&lt;item&gt;547&lt;/item&gt;&lt;item&gt;548&lt;/item&gt;&lt;item&gt;549&lt;/item&gt;&lt;item&gt;550&lt;/item&gt;&lt;item&gt;551&lt;/item&gt;&lt;item&gt;552&lt;/item&gt;&lt;item&gt;553&lt;/item&gt;&lt;item&gt;554&lt;/item&gt;&lt;item&gt;555&lt;/item&gt;&lt;item&gt;556&lt;/item&gt;&lt;item&gt;557&lt;/item&gt;&lt;item&gt;558&lt;/item&gt;&lt;item&gt;559&lt;/item&gt;&lt;item&gt;560&lt;/item&gt;&lt;item&gt;561&lt;/item&gt;&lt;item&gt;563&lt;/item&gt;&lt;item&gt;565&lt;/item&gt;&lt;item&gt;566&lt;/item&gt;&lt;item&gt;579&lt;/item&gt;&lt;item&gt;580&lt;/item&gt;&lt;item&gt;581&lt;/item&gt;&lt;item&gt;582&lt;/item&gt;&lt;item&gt;583&lt;/item&gt;&lt;item&gt;584&lt;/item&gt;&lt;item&gt;585&lt;/item&gt;&lt;item&gt;586&lt;/item&gt;&lt;item&gt;587&lt;/item&gt;&lt;item&gt;588&lt;/item&gt;&lt;item&gt;589&lt;/item&gt;&lt;item&gt;590&lt;/item&gt;&lt;item&gt;591&lt;/item&gt;&lt;item&gt;592&lt;/item&gt;&lt;item&gt;596&lt;/item&gt;&lt;item&gt;597&lt;/item&gt;&lt;item&gt;604&lt;/item&gt;&lt;item&gt;606&lt;/item&gt;&lt;item&gt;607&lt;/item&gt;&lt;item&gt;608&lt;/item&gt;&lt;item&gt;609&lt;/item&gt;&lt;item&gt;610&lt;/item&gt;&lt;item&gt;611&lt;/item&gt;&lt;item&gt;612&lt;/item&gt;&lt;item&gt;613&lt;/item&gt;&lt;item&gt;614&lt;/item&gt;&lt;item&gt;616&lt;/item&gt;&lt;item&gt;618&lt;/item&gt;&lt;item&gt;619&lt;/item&gt;&lt;item&gt;621&lt;/item&gt;&lt;item&gt;622&lt;/item&gt;&lt;item&gt;623&lt;/item&gt;&lt;item&gt;627&lt;/item&gt;&lt;item&gt;630&lt;/item&gt;&lt;item&gt;631&lt;/item&gt;&lt;item&gt;632&lt;/item&gt;&lt;item&gt;633&lt;/item&gt;&lt;item&gt;634&lt;/item&gt;&lt;item&gt;635&lt;/item&gt;&lt;item&gt;636&lt;/item&gt;&lt;item&gt;637&lt;/item&gt;&lt;item&gt;638&lt;/item&gt;&lt;item&gt;639&lt;/item&gt;&lt;item&gt;640&lt;/item&gt;&lt;item&gt;642&lt;/item&gt;&lt;item&gt;645&lt;/item&gt;&lt;item&gt;647&lt;/item&gt;&lt;item&gt;648&lt;/item&gt;&lt;item&gt;649&lt;/item&gt;&lt;item&gt;650&lt;/item&gt;&lt;item&gt;651&lt;/item&gt;&lt;item&gt;652&lt;/item&gt;&lt;item&gt;653&lt;/item&gt;&lt;item&gt;655&lt;/item&gt;&lt;item&gt;656&lt;/item&gt;&lt;item&gt;657&lt;/item&gt;&lt;item&gt;658&lt;/item&gt;&lt;item&gt;659&lt;/item&gt;&lt;item&gt;661&lt;/item&gt;&lt;item&gt;662&lt;/item&gt;&lt;item&gt;663&lt;/item&gt;&lt;item&gt;665&lt;/item&gt;&lt;item&gt;667&lt;/item&gt;&lt;item&gt;668&lt;/item&gt;&lt;item&gt;672&lt;/item&gt;&lt;item&gt;675&lt;/item&gt;&lt;item&gt;676&lt;/item&gt;&lt;item&gt;678&lt;/item&gt;&lt;item&gt;679&lt;/item&gt;&lt;item&gt;687&lt;/item&gt;&lt;item&gt;688&lt;/item&gt;&lt;item&gt;689&lt;/item&gt;&lt;item&gt;695&lt;/item&gt;&lt;item&gt;696&lt;/item&gt;&lt;item&gt;699&lt;/item&gt;&lt;item&gt;700&lt;/item&gt;&lt;item&gt;701&lt;/item&gt;&lt;item&gt;713&lt;/item&gt;&lt;item&gt;714&lt;/item&gt;&lt;item&gt;715&lt;/item&gt;&lt;item&gt;716&lt;/item&gt;&lt;item&gt;725&lt;/item&gt;&lt;item&gt;726&lt;/item&gt;&lt;item&gt;727&lt;/item&gt;&lt;/record-ids&gt;&lt;/item&gt;&lt;/Libraries&gt;"/>
  </w:docVars>
  <w:rsids>
    <w:rsidRoot w:val="00E23F6D"/>
    <w:rsid w:val="00005DA3"/>
    <w:rsid w:val="0000795F"/>
    <w:rsid w:val="00022450"/>
    <w:rsid w:val="00024781"/>
    <w:rsid w:val="000305F2"/>
    <w:rsid w:val="0003366B"/>
    <w:rsid w:val="000425E3"/>
    <w:rsid w:val="00051F0D"/>
    <w:rsid w:val="0006282D"/>
    <w:rsid w:val="0006570D"/>
    <w:rsid w:val="000658BE"/>
    <w:rsid w:val="000807F6"/>
    <w:rsid w:val="000A4B43"/>
    <w:rsid w:val="000A78CE"/>
    <w:rsid w:val="000B2B9A"/>
    <w:rsid w:val="000B4DEB"/>
    <w:rsid w:val="000D336A"/>
    <w:rsid w:val="000D4678"/>
    <w:rsid w:val="000D64F3"/>
    <w:rsid w:val="000F7F4A"/>
    <w:rsid w:val="00100BA2"/>
    <w:rsid w:val="001024F2"/>
    <w:rsid w:val="00105015"/>
    <w:rsid w:val="00115B40"/>
    <w:rsid w:val="0014419D"/>
    <w:rsid w:val="0015017D"/>
    <w:rsid w:val="001771D0"/>
    <w:rsid w:val="0018010F"/>
    <w:rsid w:val="00184165"/>
    <w:rsid w:val="00197C9E"/>
    <w:rsid w:val="001C6988"/>
    <w:rsid w:val="001E7F46"/>
    <w:rsid w:val="001F01B9"/>
    <w:rsid w:val="001F0F18"/>
    <w:rsid w:val="001F3032"/>
    <w:rsid w:val="00203A98"/>
    <w:rsid w:val="00223D85"/>
    <w:rsid w:val="00232377"/>
    <w:rsid w:val="00233F2C"/>
    <w:rsid w:val="0024309F"/>
    <w:rsid w:val="002624CC"/>
    <w:rsid w:val="00272559"/>
    <w:rsid w:val="002C588A"/>
    <w:rsid w:val="002D3F45"/>
    <w:rsid w:val="002D43F3"/>
    <w:rsid w:val="002D4F4E"/>
    <w:rsid w:val="002D6FFB"/>
    <w:rsid w:val="002F560F"/>
    <w:rsid w:val="003021C4"/>
    <w:rsid w:val="00302F80"/>
    <w:rsid w:val="0030314E"/>
    <w:rsid w:val="00314359"/>
    <w:rsid w:val="00321DF9"/>
    <w:rsid w:val="00325F11"/>
    <w:rsid w:val="0032797D"/>
    <w:rsid w:val="00330C57"/>
    <w:rsid w:val="00331EFA"/>
    <w:rsid w:val="00341417"/>
    <w:rsid w:val="00342684"/>
    <w:rsid w:val="0037357B"/>
    <w:rsid w:val="00381370"/>
    <w:rsid w:val="003824E3"/>
    <w:rsid w:val="00384078"/>
    <w:rsid w:val="00385D99"/>
    <w:rsid w:val="003902DB"/>
    <w:rsid w:val="00390358"/>
    <w:rsid w:val="003B2C6D"/>
    <w:rsid w:val="003B2E3F"/>
    <w:rsid w:val="003B3D05"/>
    <w:rsid w:val="003B5BF5"/>
    <w:rsid w:val="003C17AD"/>
    <w:rsid w:val="003C3BB1"/>
    <w:rsid w:val="003C579D"/>
    <w:rsid w:val="003D1EC0"/>
    <w:rsid w:val="003D3906"/>
    <w:rsid w:val="003D4597"/>
    <w:rsid w:val="003E1CDB"/>
    <w:rsid w:val="003F0846"/>
    <w:rsid w:val="003F1B5F"/>
    <w:rsid w:val="003F7B9F"/>
    <w:rsid w:val="00404372"/>
    <w:rsid w:val="004063D6"/>
    <w:rsid w:val="00406B6D"/>
    <w:rsid w:val="0041417E"/>
    <w:rsid w:val="00420DC8"/>
    <w:rsid w:val="00437228"/>
    <w:rsid w:val="004565D8"/>
    <w:rsid w:val="00463B30"/>
    <w:rsid w:val="004661AC"/>
    <w:rsid w:val="004708B4"/>
    <w:rsid w:val="00471C43"/>
    <w:rsid w:val="00472EFB"/>
    <w:rsid w:val="00491916"/>
    <w:rsid w:val="00492D83"/>
    <w:rsid w:val="00497B68"/>
    <w:rsid w:val="004B429E"/>
    <w:rsid w:val="004C1DFF"/>
    <w:rsid w:val="004C68CA"/>
    <w:rsid w:val="004E6D97"/>
    <w:rsid w:val="0050251A"/>
    <w:rsid w:val="00505A7E"/>
    <w:rsid w:val="00507CA6"/>
    <w:rsid w:val="0051265C"/>
    <w:rsid w:val="00514F31"/>
    <w:rsid w:val="00521704"/>
    <w:rsid w:val="00523EB8"/>
    <w:rsid w:val="00527E42"/>
    <w:rsid w:val="00530C38"/>
    <w:rsid w:val="00537E88"/>
    <w:rsid w:val="005630BA"/>
    <w:rsid w:val="00563D0C"/>
    <w:rsid w:val="00566661"/>
    <w:rsid w:val="00566B9B"/>
    <w:rsid w:val="00570F04"/>
    <w:rsid w:val="00577965"/>
    <w:rsid w:val="005808E6"/>
    <w:rsid w:val="00581899"/>
    <w:rsid w:val="0058206B"/>
    <w:rsid w:val="00583CA4"/>
    <w:rsid w:val="00587F8F"/>
    <w:rsid w:val="00593673"/>
    <w:rsid w:val="00597253"/>
    <w:rsid w:val="005978C4"/>
    <w:rsid w:val="005A28C0"/>
    <w:rsid w:val="005A4D8E"/>
    <w:rsid w:val="005C4850"/>
    <w:rsid w:val="005C7F77"/>
    <w:rsid w:val="005D3461"/>
    <w:rsid w:val="00600E82"/>
    <w:rsid w:val="006063D7"/>
    <w:rsid w:val="00606673"/>
    <w:rsid w:val="00611332"/>
    <w:rsid w:val="006345D4"/>
    <w:rsid w:val="00634AD4"/>
    <w:rsid w:val="00646946"/>
    <w:rsid w:val="006511EF"/>
    <w:rsid w:val="006518C3"/>
    <w:rsid w:val="00653B9E"/>
    <w:rsid w:val="0066169E"/>
    <w:rsid w:val="006618E4"/>
    <w:rsid w:val="006631BA"/>
    <w:rsid w:val="006747BC"/>
    <w:rsid w:val="0067672C"/>
    <w:rsid w:val="00681BDA"/>
    <w:rsid w:val="006825DC"/>
    <w:rsid w:val="006935C8"/>
    <w:rsid w:val="006966E2"/>
    <w:rsid w:val="0069682D"/>
    <w:rsid w:val="006A27E6"/>
    <w:rsid w:val="006A4848"/>
    <w:rsid w:val="006A623B"/>
    <w:rsid w:val="006B4657"/>
    <w:rsid w:val="006B6CD7"/>
    <w:rsid w:val="006C6AA7"/>
    <w:rsid w:val="006D373A"/>
    <w:rsid w:val="006E0392"/>
    <w:rsid w:val="006E16E4"/>
    <w:rsid w:val="006E4AB1"/>
    <w:rsid w:val="006E76CE"/>
    <w:rsid w:val="00715F3A"/>
    <w:rsid w:val="00731120"/>
    <w:rsid w:val="00740009"/>
    <w:rsid w:val="0074512F"/>
    <w:rsid w:val="007610BC"/>
    <w:rsid w:val="007629AA"/>
    <w:rsid w:val="00766473"/>
    <w:rsid w:val="00773824"/>
    <w:rsid w:val="00791837"/>
    <w:rsid w:val="007A5B9F"/>
    <w:rsid w:val="007C2E87"/>
    <w:rsid w:val="007C45F8"/>
    <w:rsid w:val="007D04B9"/>
    <w:rsid w:val="007D2934"/>
    <w:rsid w:val="007F39FF"/>
    <w:rsid w:val="00826FC9"/>
    <w:rsid w:val="0084155E"/>
    <w:rsid w:val="00845C97"/>
    <w:rsid w:val="00846852"/>
    <w:rsid w:val="00862265"/>
    <w:rsid w:val="0086425F"/>
    <w:rsid w:val="00864816"/>
    <w:rsid w:val="008661BE"/>
    <w:rsid w:val="0086726E"/>
    <w:rsid w:val="00895446"/>
    <w:rsid w:val="00895DA2"/>
    <w:rsid w:val="008A3126"/>
    <w:rsid w:val="008A60B4"/>
    <w:rsid w:val="008A6FE1"/>
    <w:rsid w:val="008B7004"/>
    <w:rsid w:val="008C6BE7"/>
    <w:rsid w:val="008D277B"/>
    <w:rsid w:val="008E52A7"/>
    <w:rsid w:val="008F380C"/>
    <w:rsid w:val="008F5A96"/>
    <w:rsid w:val="00901FFC"/>
    <w:rsid w:val="00902BE4"/>
    <w:rsid w:val="00904D08"/>
    <w:rsid w:val="00912AD2"/>
    <w:rsid w:val="0091512D"/>
    <w:rsid w:val="00917C65"/>
    <w:rsid w:val="009375B5"/>
    <w:rsid w:val="00941691"/>
    <w:rsid w:val="0094232C"/>
    <w:rsid w:val="00943FE3"/>
    <w:rsid w:val="0094716D"/>
    <w:rsid w:val="00950266"/>
    <w:rsid w:val="00961FBA"/>
    <w:rsid w:val="00966CF7"/>
    <w:rsid w:val="00983B0A"/>
    <w:rsid w:val="00996A2A"/>
    <w:rsid w:val="009C05B7"/>
    <w:rsid w:val="009C4A6B"/>
    <w:rsid w:val="009C51FC"/>
    <w:rsid w:val="009D45FF"/>
    <w:rsid w:val="009D7328"/>
    <w:rsid w:val="009E5656"/>
    <w:rsid w:val="00A078DE"/>
    <w:rsid w:val="00A11870"/>
    <w:rsid w:val="00A20602"/>
    <w:rsid w:val="00A33CE3"/>
    <w:rsid w:val="00A34094"/>
    <w:rsid w:val="00A4065E"/>
    <w:rsid w:val="00A4370A"/>
    <w:rsid w:val="00A47633"/>
    <w:rsid w:val="00A53F46"/>
    <w:rsid w:val="00A7404D"/>
    <w:rsid w:val="00A80167"/>
    <w:rsid w:val="00A83113"/>
    <w:rsid w:val="00A92831"/>
    <w:rsid w:val="00A93336"/>
    <w:rsid w:val="00A954DE"/>
    <w:rsid w:val="00AA23F0"/>
    <w:rsid w:val="00AA35D5"/>
    <w:rsid w:val="00AA42DA"/>
    <w:rsid w:val="00AB48AF"/>
    <w:rsid w:val="00AC1A3D"/>
    <w:rsid w:val="00AC1F89"/>
    <w:rsid w:val="00AC6E74"/>
    <w:rsid w:val="00AE4DE3"/>
    <w:rsid w:val="00AE7A6A"/>
    <w:rsid w:val="00AF3197"/>
    <w:rsid w:val="00B03573"/>
    <w:rsid w:val="00B14CA6"/>
    <w:rsid w:val="00B24683"/>
    <w:rsid w:val="00B64478"/>
    <w:rsid w:val="00B66065"/>
    <w:rsid w:val="00BA0139"/>
    <w:rsid w:val="00BA2663"/>
    <w:rsid w:val="00BA5EFD"/>
    <w:rsid w:val="00BB7638"/>
    <w:rsid w:val="00BC39D7"/>
    <w:rsid w:val="00BC7649"/>
    <w:rsid w:val="00BE6D1A"/>
    <w:rsid w:val="00C06510"/>
    <w:rsid w:val="00C1569A"/>
    <w:rsid w:val="00C26547"/>
    <w:rsid w:val="00C27FA2"/>
    <w:rsid w:val="00C40F1E"/>
    <w:rsid w:val="00C42E90"/>
    <w:rsid w:val="00C73D07"/>
    <w:rsid w:val="00C842DA"/>
    <w:rsid w:val="00C87685"/>
    <w:rsid w:val="00C918DE"/>
    <w:rsid w:val="00CA0578"/>
    <w:rsid w:val="00CA2B4B"/>
    <w:rsid w:val="00CA3431"/>
    <w:rsid w:val="00CA5640"/>
    <w:rsid w:val="00CC00EF"/>
    <w:rsid w:val="00CC164C"/>
    <w:rsid w:val="00CD0055"/>
    <w:rsid w:val="00D01448"/>
    <w:rsid w:val="00D02A6F"/>
    <w:rsid w:val="00D034D4"/>
    <w:rsid w:val="00D071F0"/>
    <w:rsid w:val="00D12229"/>
    <w:rsid w:val="00D13441"/>
    <w:rsid w:val="00D13BE1"/>
    <w:rsid w:val="00D14382"/>
    <w:rsid w:val="00D166ED"/>
    <w:rsid w:val="00D25248"/>
    <w:rsid w:val="00D26488"/>
    <w:rsid w:val="00D915D0"/>
    <w:rsid w:val="00D96619"/>
    <w:rsid w:val="00DA1EEE"/>
    <w:rsid w:val="00DA45CE"/>
    <w:rsid w:val="00DA7F97"/>
    <w:rsid w:val="00DB3565"/>
    <w:rsid w:val="00DB55BA"/>
    <w:rsid w:val="00DB581F"/>
    <w:rsid w:val="00DC167D"/>
    <w:rsid w:val="00DD2D9C"/>
    <w:rsid w:val="00DD300A"/>
    <w:rsid w:val="00DD6948"/>
    <w:rsid w:val="00DD7D0A"/>
    <w:rsid w:val="00DE0398"/>
    <w:rsid w:val="00DE49CE"/>
    <w:rsid w:val="00DF71C4"/>
    <w:rsid w:val="00E01D01"/>
    <w:rsid w:val="00E02FF4"/>
    <w:rsid w:val="00E06A9C"/>
    <w:rsid w:val="00E175E9"/>
    <w:rsid w:val="00E209F0"/>
    <w:rsid w:val="00E23E4F"/>
    <w:rsid w:val="00E23F6D"/>
    <w:rsid w:val="00E25910"/>
    <w:rsid w:val="00E33C2A"/>
    <w:rsid w:val="00E464DC"/>
    <w:rsid w:val="00E61F1C"/>
    <w:rsid w:val="00E632A5"/>
    <w:rsid w:val="00E63B32"/>
    <w:rsid w:val="00E65689"/>
    <w:rsid w:val="00E765A6"/>
    <w:rsid w:val="00E77657"/>
    <w:rsid w:val="00E90434"/>
    <w:rsid w:val="00E966BD"/>
    <w:rsid w:val="00E9736B"/>
    <w:rsid w:val="00EA0146"/>
    <w:rsid w:val="00EA29F9"/>
    <w:rsid w:val="00EB35DD"/>
    <w:rsid w:val="00EB44E2"/>
    <w:rsid w:val="00EC1999"/>
    <w:rsid w:val="00EC5708"/>
    <w:rsid w:val="00ED5888"/>
    <w:rsid w:val="00ED5DF0"/>
    <w:rsid w:val="00EF2537"/>
    <w:rsid w:val="00EF6832"/>
    <w:rsid w:val="00EF77C1"/>
    <w:rsid w:val="00F14B50"/>
    <w:rsid w:val="00F15285"/>
    <w:rsid w:val="00F34B9B"/>
    <w:rsid w:val="00F369C5"/>
    <w:rsid w:val="00F44FF7"/>
    <w:rsid w:val="00F57020"/>
    <w:rsid w:val="00F77894"/>
    <w:rsid w:val="00F825DF"/>
    <w:rsid w:val="00F83405"/>
    <w:rsid w:val="00F834ED"/>
    <w:rsid w:val="00F93820"/>
    <w:rsid w:val="00F96912"/>
    <w:rsid w:val="00F96D23"/>
    <w:rsid w:val="00FA19CE"/>
    <w:rsid w:val="00FA6243"/>
    <w:rsid w:val="00FC4BA8"/>
    <w:rsid w:val="00FD7982"/>
    <w:rsid w:val="00FE3390"/>
    <w:rsid w:val="00FF2339"/>
    <w:rsid w:val="00FF2F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BAA156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624CC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CA"/>
    </w:rPr>
  </w:style>
  <w:style w:type="paragraph" w:styleId="Heading1">
    <w:name w:val="heading 1"/>
    <w:basedOn w:val="Normal"/>
    <w:next w:val="Normal"/>
    <w:link w:val="Heading1Char"/>
    <w:uiPriority w:val="9"/>
    <w:qFormat/>
    <w:rsid w:val="00105015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05015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en-US"/>
    </w:rPr>
  </w:style>
  <w:style w:type="paragraph" w:styleId="Heading3">
    <w:name w:val="heading 3"/>
    <w:basedOn w:val="Normal"/>
    <w:link w:val="Heading3Char"/>
    <w:uiPriority w:val="9"/>
    <w:qFormat/>
    <w:rsid w:val="00846852"/>
    <w:pPr>
      <w:spacing w:before="100" w:beforeAutospacing="1" w:after="100" w:afterAutospacing="1"/>
      <w:outlineLvl w:val="2"/>
    </w:pPr>
    <w:rPr>
      <w:b/>
      <w:bCs/>
      <w:sz w:val="27"/>
      <w:szCs w:val="27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846852"/>
    <w:rPr>
      <w:rFonts w:ascii="Times New Roman" w:eastAsia="Times New Roman" w:hAnsi="Times New Roman" w:cs="Times New Roman"/>
      <w:b/>
      <w:bCs/>
      <w:sz w:val="27"/>
      <w:szCs w:val="27"/>
      <w:lang w:eastAsia="en-C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14B50"/>
    <w:rPr>
      <w:rFonts w:ascii="Segoe UI" w:hAnsi="Segoe UI" w:cs="Segoe UI"/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14B50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F14B50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14B50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F14B50"/>
    <w:pPr>
      <w:ind w:left="720"/>
      <w:contextualSpacing/>
    </w:pPr>
    <w:rPr>
      <w:lang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F14B50"/>
    <w:pPr>
      <w:jc w:val="center"/>
    </w:pPr>
    <w:rPr>
      <w:noProof/>
      <w:lang w:val="en-US" w:eastAsia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14B50"/>
    <w:rPr>
      <w:rFonts w:ascii="Times New Roman" w:eastAsia="Times New Roman" w:hAnsi="Times New Roman" w:cs="Times New Roman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14B50"/>
    <w:rPr>
      <w:noProof/>
      <w:lang w:val="en-US"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14B50"/>
    <w:rPr>
      <w:rFonts w:ascii="Times New Roman" w:eastAsia="Times New Roman" w:hAnsi="Times New Roman" w:cs="Times New Roman"/>
      <w:noProof/>
      <w:sz w:val="24"/>
      <w:szCs w:val="24"/>
      <w:lang w:val="en-US"/>
    </w:rPr>
  </w:style>
  <w:style w:type="paragraph" w:styleId="NormalWeb">
    <w:name w:val="Normal (Web)"/>
    <w:basedOn w:val="Normal"/>
    <w:uiPriority w:val="99"/>
    <w:unhideWhenUsed/>
    <w:rsid w:val="00F14B50"/>
    <w:pPr>
      <w:spacing w:before="100" w:beforeAutospacing="1" w:after="100" w:afterAutospacing="1"/>
    </w:pPr>
  </w:style>
  <w:style w:type="character" w:styleId="Emphasis">
    <w:name w:val="Emphasis"/>
    <w:basedOn w:val="DefaultParagraphFont"/>
    <w:uiPriority w:val="20"/>
    <w:qFormat/>
    <w:rsid w:val="00F14B50"/>
    <w:rPr>
      <w:i/>
      <w:iCs/>
    </w:rPr>
  </w:style>
  <w:style w:type="character" w:styleId="Strong">
    <w:name w:val="Strong"/>
    <w:basedOn w:val="DefaultParagraphFont"/>
    <w:uiPriority w:val="22"/>
    <w:qFormat/>
    <w:rsid w:val="00F14B50"/>
    <w:rPr>
      <w:b/>
      <w:bCs/>
    </w:rPr>
  </w:style>
  <w:style w:type="character" w:customStyle="1" w:styleId="figpopup-sensitive-area">
    <w:name w:val="figpopup-sensitive-area"/>
    <w:basedOn w:val="DefaultParagraphFont"/>
    <w:rsid w:val="00F14B50"/>
  </w:style>
  <w:style w:type="paragraph" w:customStyle="1" w:styleId="f-body">
    <w:name w:val="f-body"/>
    <w:basedOn w:val="Normal"/>
    <w:rsid w:val="00F14B50"/>
    <w:pPr>
      <w:spacing w:before="100" w:beforeAutospacing="1" w:after="100" w:afterAutospacing="1"/>
    </w:pPr>
  </w:style>
  <w:style w:type="character" w:customStyle="1" w:styleId="a-subtitle">
    <w:name w:val="a-subtitle"/>
    <w:basedOn w:val="DefaultParagraphFont"/>
    <w:rsid w:val="00F14B50"/>
  </w:style>
  <w:style w:type="character" w:customStyle="1" w:styleId="f-caption">
    <w:name w:val="f-caption"/>
    <w:basedOn w:val="DefaultParagraphFont"/>
    <w:rsid w:val="00F14B50"/>
  </w:style>
  <w:style w:type="character" w:customStyle="1" w:styleId="holder">
    <w:name w:val="holder"/>
    <w:basedOn w:val="DefaultParagraphFont"/>
    <w:rsid w:val="00F14B50"/>
  </w:style>
  <w:style w:type="character" w:customStyle="1" w:styleId="smallcaps">
    <w:name w:val="smallcaps"/>
    <w:basedOn w:val="DefaultParagraphFont"/>
    <w:rsid w:val="00F14B50"/>
  </w:style>
  <w:style w:type="character" w:styleId="FollowedHyperlink">
    <w:name w:val="FollowedHyperlink"/>
    <w:basedOn w:val="DefaultParagraphFont"/>
    <w:uiPriority w:val="99"/>
    <w:semiHidden/>
    <w:unhideWhenUsed/>
    <w:rsid w:val="00F14B50"/>
    <w:rPr>
      <w:color w:val="954F72" w:themeColor="followedHyperlink"/>
      <w:u w:val="single"/>
    </w:rPr>
  </w:style>
  <w:style w:type="character" w:customStyle="1" w:styleId="marklic76tm3x">
    <w:name w:val="marklic76tm3x"/>
    <w:basedOn w:val="DefaultParagraphFont"/>
    <w:rsid w:val="00F14B50"/>
  </w:style>
  <w:style w:type="table" w:styleId="TableGrid">
    <w:name w:val="Table Grid"/>
    <w:basedOn w:val="TableNormal"/>
    <w:uiPriority w:val="39"/>
    <w:rsid w:val="00F14B5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F14B5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14B50"/>
    <w:rPr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14B50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14B5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14B50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F14B50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customStyle="1" w:styleId="TableGridLight1">
    <w:name w:val="Table Grid Light1"/>
    <w:basedOn w:val="TableNormal"/>
    <w:uiPriority w:val="40"/>
    <w:rsid w:val="00F14B50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F14B50"/>
    <w:rPr>
      <w:color w:val="605E5C"/>
      <w:shd w:val="clear" w:color="auto" w:fill="E1DFDD"/>
    </w:rPr>
  </w:style>
  <w:style w:type="paragraph" w:customStyle="1" w:styleId="p">
    <w:name w:val="p"/>
    <w:basedOn w:val="Normal"/>
    <w:rsid w:val="00846852"/>
    <w:pPr>
      <w:spacing w:before="100" w:beforeAutospacing="1" w:after="100" w:afterAutospacing="1"/>
    </w:pPr>
  </w:style>
  <w:style w:type="character" w:customStyle="1" w:styleId="caption-title">
    <w:name w:val="caption-title"/>
    <w:basedOn w:val="DefaultParagraphFont"/>
    <w:rsid w:val="00EC1999"/>
  </w:style>
  <w:style w:type="paragraph" w:customStyle="1" w:styleId="first-child">
    <w:name w:val="first-child"/>
    <w:basedOn w:val="Normal"/>
    <w:rsid w:val="00EC1999"/>
    <w:pPr>
      <w:spacing w:before="100" w:beforeAutospacing="1" w:after="100" w:afterAutospacing="1"/>
    </w:pPr>
  </w:style>
  <w:style w:type="paragraph" w:styleId="Header">
    <w:name w:val="header"/>
    <w:basedOn w:val="Normal"/>
    <w:link w:val="HeaderChar"/>
    <w:uiPriority w:val="99"/>
    <w:unhideWhenUsed/>
    <w:rsid w:val="00D01448"/>
    <w:pPr>
      <w:tabs>
        <w:tab w:val="center" w:pos="4680"/>
        <w:tab w:val="right" w:pos="9360"/>
      </w:tabs>
    </w:pPr>
    <w:rPr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D01448"/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D01448"/>
    <w:pPr>
      <w:tabs>
        <w:tab w:val="center" w:pos="4680"/>
        <w:tab w:val="right" w:pos="9360"/>
      </w:tabs>
    </w:pPr>
    <w:rPr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D01448"/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105015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en-CA"/>
    </w:rPr>
  </w:style>
  <w:style w:type="character" w:customStyle="1" w:styleId="Heading2Char">
    <w:name w:val="Heading 2 Char"/>
    <w:basedOn w:val="DefaultParagraphFont"/>
    <w:link w:val="Heading2"/>
    <w:uiPriority w:val="9"/>
    <w:rsid w:val="0010501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624CC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CA"/>
    </w:rPr>
  </w:style>
  <w:style w:type="paragraph" w:styleId="Heading1">
    <w:name w:val="heading 1"/>
    <w:basedOn w:val="Normal"/>
    <w:next w:val="Normal"/>
    <w:link w:val="Heading1Char"/>
    <w:uiPriority w:val="9"/>
    <w:qFormat/>
    <w:rsid w:val="00105015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05015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en-US"/>
    </w:rPr>
  </w:style>
  <w:style w:type="paragraph" w:styleId="Heading3">
    <w:name w:val="heading 3"/>
    <w:basedOn w:val="Normal"/>
    <w:link w:val="Heading3Char"/>
    <w:uiPriority w:val="9"/>
    <w:qFormat/>
    <w:rsid w:val="00846852"/>
    <w:pPr>
      <w:spacing w:before="100" w:beforeAutospacing="1" w:after="100" w:afterAutospacing="1"/>
      <w:outlineLvl w:val="2"/>
    </w:pPr>
    <w:rPr>
      <w:b/>
      <w:bCs/>
      <w:sz w:val="27"/>
      <w:szCs w:val="27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846852"/>
    <w:rPr>
      <w:rFonts w:ascii="Times New Roman" w:eastAsia="Times New Roman" w:hAnsi="Times New Roman" w:cs="Times New Roman"/>
      <w:b/>
      <w:bCs/>
      <w:sz w:val="27"/>
      <w:szCs w:val="27"/>
      <w:lang w:eastAsia="en-C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14B50"/>
    <w:rPr>
      <w:rFonts w:ascii="Segoe UI" w:hAnsi="Segoe UI" w:cs="Segoe UI"/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14B50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F14B50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14B50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F14B50"/>
    <w:pPr>
      <w:ind w:left="720"/>
      <w:contextualSpacing/>
    </w:pPr>
    <w:rPr>
      <w:lang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F14B50"/>
    <w:pPr>
      <w:jc w:val="center"/>
    </w:pPr>
    <w:rPr>
      <w:noProof/>
      <w:lang w:val="en-US" w:eastAsia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14B50"/>
    <w:rPr>
      <w:rFonts w:ascii="Times New Roman" w:eastAsia="Times New Roman" w:hAnsi="Times New Roman" w:cs="Times New Roman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14B50"/>
    <w:rPr>
      <w:noProof/>
      <w:lang w:val="en-US"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14B50"/>
    <w:rPr>
      <w:rFonts w:ascii="Times New Roman" w:eastAsia="Times New Roman" w:hAnsi="Times New Roman" w:cs="Times New Roman"/>
      <w:noProof/>
      <w:sz w:val="24"/>
      <w:szCs w:val="24"/>
      <w:lang w:val="en-US"/>
    </w:rPr>
  </w:style>
  <w:style w:type="paragraph" w:styleId="NormalWeb">
    <w:name w:val="Normal (Web)"/>
    <w:basedOn w:val="Normal"/>
    <w:uiPriority w:val="99"/>
    <w:unhideWhenUsed/>
    <w:rsid w:val="00F14B50"/>
    <w:pPr>
      <w:spacing w:before="100" w:beforeAutospacing="1" w:after="100" w:afterAutospacing="1"/>
    </w:pPr>
  </w:style>
  <w:style w:type="character" w:styleId="Emphasis">
    <w:name w:val="Emphasis"/>
    <w:basedOn w:val="DefaultParagraphFont"/>
    <w:uiPriority w:val="20"/>
    <w:qFormat/>
    <w:rsid w:val="00F14B50"/>
    <w:rPr>
      <w:i/>
      <w:iCs/>
    </w:rPr>
  </w:style>
  <w:style w:type="character" w:styleId="Strong">
    <w:name w:val="Strong"/>
    <w:basedOn w:val="DefaultParagraphFont"/>
    <w:uiPriority w:val="22"/>
    <w:qFormat/>
    <w:rsid w:val="00F14B50"/>
    <w:rPr>
      <w:b/>
      <w:bCs/>
    </w:rPr>
  </w:style>
  <w:style w:type="character" w:customStyle="1" w:styleId="figpopup-sensitive-area">
    <w:name w:val="figpopup-sensitive-area"/>
    <w:basedOn w:val="DefaultParagraphFont"/>
    <w:rsid w:val="00F14B50"/>
  </w:style>
  <w:style w:type="paragraph" w:customStyle="1" w:styleId="f-body">
    <w:name w:val="f-body"/>
    <w:basedOn w:val="Normal"/>
    <w:rsid w:val="00F14B50"/>
    <w:pPr>
      <w:spacing w:before="100" w:beforeAutospacing="1" w:after="100" w:afterAutospacing="1"/>
    </w:pPr>
  </w:style>
  <w:style w:type="character" w:customStyle="1" w:styleId="a-subtitle">
    <w:name w:val="a-subtitle"/>
    <w:basedOn w:val="DefaultParagraphFont"/>
    <w:rsid w:val="00F14B50"/>
  </w:style>
  <w:style w:type="character" w:customStyle="1" w:styleId="f-caption">
    <w:name w:val="f-caption"/>
    <w:basedOn w:val="DefaultParagraphFont"/>
    <w:rsid w:val="00F14B50"/>
  </w:style>
  <w:style w:type="character" w:customStyle="1" w:styleId="holder">
    <w:name w:val="holder"/>
    <w:basedOn w:val="DefaultParagraphFont"/>
    <w:rsid w:val="00F14B50"/>
  </w:style>
  <w:style w:type="character" w:customStyle="1" w:styleId="smallcaps">
    <w:name w:val="smallcaps"/>
    <w:basedOn w:val="DefaultParagraphFont"/>
    <w:rsid w:val="00F14B50"/>
  </w:style>
  <w:style w:type="character" w:styleId="FollowedHyperlink">
    <w:name w:val="FollowedHyperlink"/>
    <w:basedOn w:val="DefaultParagraphFont"/>
    <w:uiPriority w:val="99"/>
    <w:semiHidden/>
    <w:unhideWhenUsed/>
    <w:rsid w:val="00F14B50"/>
    <w:rPr>
      <w:color w:val="954F72" w:themeColor="followedHyperlink"/>
      <w:u w:val="single"/>
    </w:rPr>
  </w:style>
  <w:style w:type="character" w:customStyle="1" w:styleId="marklic76tm3x">
    <w:name w:val="marklic76tm3x"/>
    <w:basedOn w:val="DefaultParagraphFont"/>
    <w:rsid w:val="00F14B50"/>
  </w:style>
  <w:style w:type="table" w:styleId="TableGrid">
    <w:name w:val="Table Grid"/>
    <w:basedOn w:val="TableNormal"/>
    <w:uiPriority w:val="39"/>
    <w:rsid w:val="00F14B5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F14B5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14B50"/>
    <w:rPr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14B50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14B5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14B50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F14B50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customStyle="1" w:styleId="TableGridLight1">
    <w:name w:val="Table Grid Light1"/>
    <w:basedOn w:val="TableNormal"/>
    <w:uiPriority w:val="40"/>
    <w:rsid w:val="00F14B50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F14B50"/>
    <w:rPr>
      <w:color w:val="605E5C"/>
      <w:shd w:val="clear" w:color="auto" w:fill="E1DFDD"/>
    </w:rPr>
  </w:style>
  <w:style w:type="paragraph" w:customStyle="1" w:styleId="p">
    <w:name w:val="p"/>
    <w:basedOn w:val="Normal"/>
    <w:rsid w:val="00846852"/>
    <w:pPr>
      <w:spacing w:before="100" w:beforeAutospacing="1" w:after="100" w:afterAutospacing="1"/>
    </w:pPr>
  </w:style>
  <w:style w:type="character" w:customStyle="1" w:styleId="caption-title">
    <w:name w:val="caption-title"/>
    <w:basedOn w:val="DefaultParagraphFont"/>
    <w:rsid w:val="00EC1999"/>
  </w:style>
  <w:style w:type="paragraph" w:customStyle="1" w:styleId="first-child">
    <w:name w:val="first-child"/>
    <w:basedOn w:val="Normal"/>
    <w:rsid w:val="00EC1999"/>
    <w:pPr>
      <w:spacing w:before="100" w:beforeAutospacing="1" w:after="100" w:afterAutospacing="1"/>
    </w:pPr>
  </w:style>
  <w:style w:type="paragraph" w:styleId="Header">
    <w:name w:val="header"/>
    <w:basedOn w:val="Normal"/>
    <w:link w:val="HeaderChar"/>
    <w:uiPriority w:val="99"/>
    <w:unhideWhenUsed/>
    <w:rsid w:val="00D01448"/>
    <w:pPr>
      <w:tabs>
        <w:tab w:val="center" w:pos="4680"/>
        <w:tab w:val="right" w:pos="9360"/>
      </w:tabs>
    </w:pPr>
    <w:rPr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D01448"/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D01448"/>
    <w:pPr>
      <w:tabs>
        <w:tab w:val="center" w:pos="4680"/>
        <w:tab w:val="right" w:pos="9360"/>
      </w:tabs>
    </w:pPr>
    <w:rPr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D01448"/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105015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en-CA"/>
    </w:rPr>
  </w:style>
  <w:style w:type="character" w:customStyle="1" w:styleId="Heading2Char">
    <w:name w:val="Heading 2 Char"/>
    <w:basedOn w:val="DefaultParagraphFont"/>
    <w:link w:val="Heading2"/>
    <w:uiPriority w:val="9"/>
    <w:rsid w:val="0010501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4677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273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396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814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851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090918">
          <w:marLeft w:val="0"/>
          <w:marRight w:val="0"/>
          <w:marTop w:val="48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7685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43298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950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84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0008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yperlink" Target="https://www.ncbi.nlm.nih.gov/pmc/articles/PMC7124283/" TargetMode="External"/><Relationship Id="rId18" Type="http://schemas.openxmlformats.org/officeDocument/2006/relationships/image" Target="media/image1.png"/><Relationship Id="rId3" Type="http://schemas.microsoft.com/office/2007/relationships/stylesWithEffects" Target="stylesWithEffects.xml"/><Relationship Id="rId21" Type="http://schemas.openxmlformats.org/officeDocument/2006/relationships/image" Target="media/image4.png"/><Relationship Id="rId7" Type="http://schemas.openxmlformats.org/officeDocument/2006/relationships/endnotes" Target="endnotes.xml"/><Relationship Id="rId12" Type="http://schemas.openxmlformats.org/officeDocument/2006/relationships/hyperlink" Target="https://www.ncbi.nlm.nih.gov/pmc/articles/PMC7284010/" TargetMode="External"/><Relationship Id="rId17" Type="http://schemas.openxmlformats.org/officeDocument/2006/relationships/hyperlink" Target="https://www.mayoclinicproceedings.org/article/S0025-6196(20)30545-0/fulltext" TargetMode="External"/><Relationship Id="rId2" Type="http://schemas.openxmlformats.org/officeDocument/2006/relationships/styles" Target="styles.xml"/><Relationship Id="rId16" Type="http://schemas.openxmlformats.org/officeDocument/2006/relationships/hyperlink" Target="https://www.ncbi.nlm.nih.gov/pmc/articles/PMC7348325/" TargetMode="External"/><Relationship Id="rId20" Type="http://schemas.openxmlformats.org/officeDocument/2006/relationships/image" Target="media/image3.png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hyperlink" Target="https://pubmed.ncbi.nlm.nih.gov/32771635/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nn.neurology.org/content/7/4/e741.abstract" TargetMode="External"/><Relationship Id="rId23" Type="http://schemas.openxmlformats.org/officeDocument/2006/relationships/theme" Target="theme/theme1.xml"/><Relationship Id="rId10" Type="http://schemas.openxmlformats.org/officeDocument/2006/relationships/hyperlink" Target="https://journals.sagepub.com/doi/10.1177/0145561320929169?url_ver=Z39.88-2003&amp;rfr_id=ori:rid:crossref.org&amp;rfr_dat=cr_pub%20%200www.ncbi.nlm.nih.gov" TargetMode="External"/><Relationship Id="rId19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hyperlink" Target="https://www.ncbi.nlm.nih.gov/pmc/articles/PMC7412289/" TargetMode="External"/><Relationship Id="rId14" Type="http://schemas.openxmlformats.org/officeDocument/2006/relationships/hyperlink" Target="https://www.ncbi.nlm.nih.gov/pmc/articles/PMC7298664/" TargetMode="Externa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97</TotalTime>
  <Pages>85</Pages>
  <Words>86544</Words>
  <Characters>493303</Characters>
  <Application>Microsoft Office Word</Application>
  <DocSecurity>0</DocSecurity>
  <Lines>4110</Lines>
  <Paragraphs>11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869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avind Ganesh</dc:creator>
  <cp:keywords/>
  <dc:description/>
  <cp:lastModifiedBy>Genesh</cp:lastModifiedBy>
  <cp:revision>37</cp:revision>
  <dcterms:created xsi:type="dcterms:W3CDTF">2021-04-07T04:02:00Z</dcterms:created>
  <dcterms:modified xsi:type="dcterms:W3CDTF">2021-07-10T21:02:00Z</dcterms:modified>
</cp:coreProperties>
</file>